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B0A71" w14:textId="77777777" w:rsidR="00BF0354" w:rsidRDefault="00BF7EB9" w:rsidP="00111AC6">
      <w:pPr>
        <w:pStyle w:val="Untertitel"/>
        <w:rPr>
          <w:b/>
        </w:rPr>
      </w:pPr>
      <w:r>
        <w:rPr>
          <w:noProof/>
        </w:rPr>
        <mc:AlternateContent>
          <mc:Choice Requires="wps">
            <w:drawing>
              <wp:anchor distT="0" distB="0" distL="114300" distR="114300" simplePos="0" relativeHeight="251655680" behindDoc="0" locked="0" layoutInCell="1" allowOverlap="1" wp14:anchorId="4AEB0CC3" wp14:editId="495DC1A0">
                <wp:simplePos x="0" y="0"/>
                <wp:positionH relativeFrom="column">
                  <wp:posOffset>-106586</wp:posOffset>
                </wp:positionH>
                <wp:positionV relativeFrom="margin">
                  <wp:posOffset>-398834</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420" cy="4676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2" w14:textId="6131A2B5" w:rsidR="007035C5" w:rsidRPr="00B11128" w:rsidRDefault="00036493" w:rsidP="00BF0354">
                            <w:pPr>
                              <w:pStyle w:val="Titel"/>
                            </w:pPr>
                            <w:r w:rsidRPr="00B11128">
                              <w:t>Concept Drift in Recommender Systems:</w:t>
                            </w:r>
                            <w:r w:rsidR="00F93BCF" w:rsidRPr="00B11128">
                              <w:t xml:space="preserve"> Building a</w:t>
                            </w:r>
                            <w:r w:rsidR="00F36ADA">
                              <w:t>n</w:t>
                            </w:r>
                            <w:r w:rsidR="00F93BCF" w:rsidRPr="00B11128">
                              <w:t xml:space="preserve"> MLOps Pipeline that takes Concept Drift into account</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EB0CC3" id="_x0000_t202" coordsize="21600,21600" o:spt="202" path="m,l,21600r21600,l21600,xe">
                <v:stroke joinstyle="miter"/>
                <v:path gradientshapeok="t" o:connecttype="rect"/>
              </v:shapetype>
              <v:shape id="Textfeld 1" o:spid="_x0000_s1026" type="#_x0000_t202" style="position:absolute;left:0;text-align:left;margin-left:-8.4pt;margin-top:-31.4pt;width:424.6pt;height:368.2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" filled="f" stroked="f">
                <v:textbox inset="0,0,0,0">
                  <w:txbxContent>
                    <w:p w14:paraId="4AEB0CF2" w14:textId="6131A2B5" w:rsidR="007035C5" w:rsidRPr="00B11128" w:rsidRDefault="00036493" w:rsidP="00BF0354">
                      <w:pPr>
                        <w:pStyle w:val="Titel"/>
                      </w:pPr>
                      <w:r w:rsidRPr="00B11128">
                        <w:t>Concept Drift in Recommender Systems:</w:t>
                      </w:r>
                      <w:r w:rsidR="00F93BCF" w:rsidRPr="00B11128">
                        <w:t xml:space="preserve"> Building a</w:t>
                      </w:r>
                      <w:r w:rsidR="00F36ADA">
                        <w:t>n</w:t>
                      </w:r>
                      <w:r w:rsidR="00F93BCF" w:rsidRPr="00B11128">
                        <w:t xml:space="preserve"> MLOps Pipeline that takes Concept Drift into account</w:t>
                      </w:r>
                    </w:p>
                  </w:txbxContent>
                </v:textbox>
                <w10:wrap anchory="margin"/>
              </v:shape>
            </w:pict>
          </mc:Fallback>
        </mc:AlternateContent>
      </w:r>
      <w:r>
        <w:rPr>
          <w:noProof/>
        </w:rPr>
        <mc:AlternateContent>
          <mc:Choice Requires="wps">
            <w:drawing>
              <wp:anchor distT="0" distB="0" distL="114300" distR="114300" simplePos="0" relativeHeight="251656704" behindDoc="0" locked="0" layoutInCell="1" allowOverlap="1" wp14:anchorId="4AEB0CC5" wp14:editId="4AEB0CC6">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5" id="Textfeld 9" o:spid="_x0000_s1027" type="#_x0000_t202" style="position:absolute;left:0;text-align:left;margin-left:0;margin-top:368.55pt;width:425.2pt;height:281.6pt;z-index:251656704;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" filled="f" stroked="f">
                <v:textbox inset="0,0,0,0">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v:textbox>
                <w10:wrap anchory="margin"/>
              </v:shape>
            </w:pict>
          </mc:Fallback>
        </mc:AlternateContent>
      </w:r>
      <w:r w:rsidR="00BA7590">
        <w:rPr>
          <w:noProof/>
        </w:rPr>
        <mc:AlternateContent>
          <mc:Choice Requires="wps">
            <w:drawing>
              <wp:anchor distT="0" distB="0" distL="114300" distR="114300" simplePos="0" relativeHeight="251657728" behindDoc="0" locked="0" layoutInCell="1" allowOverlap="1" wp14:anchorId="4AEB0CC7" wp14:editId="4AEB0CC8">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7" id="Textfeld 10" o:spid="_x0000_s1028" type="#_x0000_t202" style="position:absolute;left:0;text-align:left;margin-left:0;margin-top:0;width:425.2pt;height:61.05pt;z-index:251657728;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" filled="f" stroked="f">
                <v:textbox inset="10mm,0,0,0">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v:textbox>
                <w10:wrap anchory="margin"/>
              </v:shape>
            </w:pict>
          </mc:Fallback>
        </mc:AlternateContent>
      </w:r>
    </w:p>
    <w:p w14:paraId="4AEB0A72" w14:textId="77777777" w:rsidR="00C969F6" w:rsidRPr="008309B5" w:rsidRDefault="00C969F6">
      <w:pPr>
        <w:pStyle w:val="berschrift1"/>
        <w:numPr>
          <w:ilvl w:val="0"/>
          <w:numId w:val="0"/>
        </w:numPr>
        <w:rPr>
          <w:lang w:val="de-DE"/>
        </w:rPr>
      </w:pPr>
      <w:bookmarkStart w:id="0" w:name="_Toc110000137"/>
      <w:bookmarkStart w:id="1" w:name="_Ref491742389"/>
      <w:r w:rsidRPr="008309B5">
        <w:rPr>
          <w:lang w:val="de-DE"/>
        </w:rPr>
        <w:lastRenderedPageBreak/>
        <w:t>Ehrenwörtliche Erklärung</w:t>
      </w:r>
      <w:bookmarkEnd w:id="0"/>
    </w:p>
    <w:p w14:paraId="4AEB0A73" w14:textId="3D8CF02C" w:rsidR="00C969F6" w:rsidRPr="008309B5" w:rsidRDefault="00C969F6" w:rsidP="00C969F6">
      <w:pPr>
        <w:rPr>
          <w:lang w:val="de-DE"/>
        </w:rPr>
      </w:pPr>
      <w:r w:rsidRPr="008309B5">
        <w:rPr>
          <w:lang w:val="de-DE"/>
        </w:rPr>
        <w:t xml:space="preserve">„Hiermit versichere ich, </w:t>
      </w:r>
      <w:r w:rsidR="00FE568F" w:rsidRPr="008309B5">
        <w:rPr>
          <w:lang w:val="de-DE"/>
        </w:rPr>
        <w:t>Sebastian Sätzler</w:t>
      </w:r>
      <w:r w:rsidRPr="008309B5">
        <w:rPr>
          <w:lang w:val="de-DE"/>
        </w:rPr>
        <w:t>, ehrenwörtlich, dass ich die vorliegende Bachelorarbeit (bzw. Masterarbeit) mit dem Titel: „</w:t>
      </w:r>
      <w:r w:rsidR="00E938EC" w:rsidRPr="008309B5">
        <w:rPr>
          <w:lang w:val="de-DE"/>
        </w:rPr>
        <w:t>Concept Drift in Recommender Systems: Building a</w:t>
      </w:r>
      <w:r w:rsidR="00CD169F">
        <w:rPr>
          <w:lang w:val="de-DE"/>
        </w:rPr>
        <w:t>n</w:t>
      </w:r>
      <w:r w:rsidR="00E938EC" w:rsidRPr="008309B5">
        <w:rPr>
          <w:lang w:val="de-DE"/>
        </w:rPr>
        <w:t xml:space="preserve"> MLOps</w:t>
      </w:r>
      <w:r w:rsidR="00CF7395" w:rsidRPr="008309B5">
        <w:rPr>
          <w:lang w:val="de-DE"/>
        </w:rPr>
        <w:t xml:space="preserve"> Pipeline that takes Concept Drift into account</w:t>
      </w:r>
      <w:r w:rsidRPr="008309B5">
        <w:rPr>
          <w:lang w:val="de-DE"/>
        </w:rPr>
        <w:t>“ selbstständig und ohne fremde Hilfe verfasst und keine anderen als die angegebenen Hilfsmittel benutzt habe. Die Stellen der Arbeit, die dem Wortlaut oder dem Sinn nach anderen Werken entnommen wurden, sind in jedem Fall unter Angabe der Quelle kenntlich gemacht. Die Arbeit ist noch nicht veröffentlicht oder in anderer Form als Prüfungsleistung vorgelegt worden.</w:t>
      </w:r>
    </w:p>
    <w:p w14:paraId="4AEB0A74" w14:textId="77777777" w:rsidR="00C969F6" w:rsidRPr="008309B5" w:rsidRDefault="00C969F6" w:rsidP="00C969F6">
      <w:pPr>
        <w:rPr>
          <w:lang w:val="de-DE"/>
        </w:rPr>
      </w:pPr>
      <w:r w:rsidRPr="008309B5">
        <w:rPr>
          <w:lang w:val="de-DE"/>
        </w:rPr>
        <w:t>Ich habe die Bedeutung der ehrenwörtlichen Versicherung und die prüfungsrechtlichen Folgen (§ 26 Abs. 2 Bachelor-SPO (6 Semester), § 24 Abs. 2 Bachelor-SPO (7 Semester), § 23 Abs. 2 Master-SPO (3 Semester) bzw. § 19 Abs. 2 Master-SPO (4 Semester und berufsbegleitend) der HdM) einer unrichtigen oder unvollständigen ehrenwörtlichen Versicherung zur Kenntnis genommen.“</w:t>
      </w:r>
    </w:p>
    <w:p w14:paraId="4AEB0A75" w14:textId="4005697C" w:rsidR="00C969F6" w:rsidRPr="008309B5" w:rsidRDefault="002169A6" w:rsidP="00C969F6">
      <w:pPr>
        <w:rPr>
          <w:lang w:val="de-DE"/>
        </w:rPr>
      </w:pPr>
      <w:r w:rsidRPr="008309B5">
        <w:rPr>
          <w:noProof/>
          <w:lang w:val="de-DE"/>
        </w:rPr>
        <mc:AlternateContent>
          <mc:Choice Requires="wpi">
            <w:drawing>
              <wp:anchor distT="0" distB="0" distL="114300" distR="114300" simplePos="0" relativeHeight="251659776" behindDoc="0" locked="0" layoutInCell="1" allowOverlap="1" wp14:anchorId="3731E743" wp14:editId="6EB03904">
                <wp:simplePos x="0" y="0"/>
                <wp:positionH relativeFrom="column">
                  <wp:posOffset>1681480</wp:posOffset>
                </wp:positionH>
                <wp:positionV relativeFrom="paragraph">
                  <wp:posOffset>-60960</wp:posOffset>
                </wp:positionV>
                <wp:extent cx="1411160" cy="303015"/>
                <wp:effectExtent l="57150" t="38100" r="0" b="40005"/>
                <wp:wrapNone/>
                <wp:docPr id="40" name="Freihand 40"/>
                <wp:cNvGraphicFramePr/>
                <a:graphic xmlns:a="http://schemas.openxmlformats.org/drawingml/2006/main">
                  <a:graphicData uri="http://schemas.microsoft.com/office/word/2010/wordprocessingInk">
                    <w14:contentPart bwMode="auto" r:id="rId8">
                      <w14:nvContentPartPr>
                        <w14:cNvContentPartPr/>
                      </w14:nvContentPartPr>
                      <w14:xfrm>
                        <a:off x="0" y="0"/>
                        <a:ext cx="1411160" cy="303015"/>
                      </w14:xfrm>
                    </w14:contentPart>
                  </a:graphicData>
                </a:graphic>
              </wp:anchor>
            </w:drawing>
          </mc:Choice>
          <mc:Fallback>
            <w:pict>
              <v:shapetype w14:anchorId="1C666968"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40" o:spid="_x0000_s1026" type="#_x0000_t75" style="position:absolute;margin-left:131.7pt;margin-top:-5.5pt;width:112.5pt;height:25.25pt;z-index:2516597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">
                <v:imagedata r:id="rId9" o:title=""/>
              </v:shape>
            </w:pict>
          </mc:Fallback>
        </mc:AlternateContent>
      </w:r>
      <w:r w:rsidR="00A01FE0" w:rsidRPr="008309B5">
        <w:rPr>
          <w:lang w:val="de-DE"/>
        </w:rPr>
        <w:t>Aichschieß</w:t>
      </w:r>
      <w:r w:rsidR="00A35092" w:rsidRPr="008309B5">
        <w:rPr>
          <w:lang w:val="de-DE"/>
        </w:rPr>
        <w:t xml:space="preserve">, </w:t>
      </w:r>
      <w:r w:rsidR="006077B1" w:rsidRPr="008309B5">
        <w:rPr>
          <w:lang w:val="de-DE"/>
        </w:rPr>
        <w:t>30.4.2022</w:t>
      </w:r>
      <w:r w:rsidR="00A35092" w:rsidRPr="008309B5">
        <w:rPr>
          <w:lang w:val="de-DE"/>
        </w:rPr>
        <w:t xml:space="preserve">, </w:t>
      </w:r>
    </w:p>
    <w:p w14:paraId="4AEB0A76" w14:textId="7597871A" w:rsidR="00284FA6" w:rsidRPr="00D033EC" w:rsidRDefault="00284FA6">
      <w:pPr>
        <w:pStyle w:val="berschrift1"/>
        <w:numPr>
          <w:ilvl w:val="0"/>
          <w:numId w:val="0"/>
        </w:numPr>
        <w:rPr>
          <w:lang w:val="de-DE"/>
        </w:rPr>
      </w:pPr>
      <w:bookmarkStart w:id="2" w:name="_Toc110000138"/>
      <w:r w:rsidRPr="00D033EC">
        <w:rPr>
          <w:lang w:val="de-DE"/>
        </w:rPr>
        <w:lastRenderedPageBreak/>
        <w:t>Kurzfassung</w:t>
      </w:r>
      <w:bookmarkEnd w:id="1"/>
      <w:bookmarkEnd w:id="2"/>
    </w:p>
    <w:p w14:paraId="4AEB0A77" w14:textId="3A4E9F04" w:rsidR="00284FA6" w:rsidRPr="00D033EC" w:rsidRDefault="00284FA6">
      <w:pPr>
        <w:rPr>
          <w:lang w:val="de-DE"/>
        </w:rPr>
      </w:pPr>
      <w:r w:rsidRPr="00D033EC">
        <w:rPr>
          <w:lang w:val="de-DE"/>
        </w:rPr>
        <w:t>Gegenstand</w:t>
      </w:r>
    </w:p>
    <w:p w14:paraId="4AEB0A78" w14:textId="0090BCA6" w:rsidR="00284FA6" w:rsidRPr="00D033EC" w:rsidRDefault="00284FA6">
      <w:pPr>
        <w:rPr>
          <w:lang w:val="de-DE"/>
        </w:rPr>
      </w:pPr>
      <w:r w:rsidRPr="00D033EC">
        <w:rPr>
          <w:b/>
          <w:lang w:val="de-DE"/>
        </w:rPr>
        <w:t>Schlagwörter</w:t>
      </w:r>
      <w:r w:rsidRPr="00D033EC">
        <w:rPr>
          <w:lang w:val="de-DE"/>
        </w:rPr>
        <w:t xml:space="preserve">: </w:t>
      </w:r>
      <w:r w:rsidR="000C7CBD" w:rsidRPr="00D033EC">
        <w:rPr>
          <w:lang w:val="de-DE"/>
        </w:rPr>
        <w:t>Pipeline,</w:t>
      </w:r>
      <w:r w:rsidR="00A104EB" w:rsidRPr="00D033EC">
        <w:rPr>
          <w:lang w:val="de-DE"/>
        </w:rPr>
        <w:t xml:space="preserve"> </w:t>
      </w:r>
      <w:r w:rsidR="009B7DC3">
        <w:rPr>
          <w:lang w:val="de-DE"/>
        </w:rPr>
        <w:t xml:space="preserve">MLOps, </w:t>
      </w:r>
      <w:r w:rsidR="00885BEB">
        <w:rPr>
          <w:lang w:val="de-DE"/>
        </w:rPr>
        <w:t xml:space="preserve">Konzeptdrift, </w:t>
      </w:r>
      <w:r w:rsidR="00A104EB" w:rsidRPr="00D033EC">
        <w:rPr>
          <w:lang w:val="de-DE"/>
        </w:rPr>
        <w:t>Empfehlungsdienst</w:t>
      </w:r>
      <w:r w:rsidRPr="00D033EC">
        <w:rPr>
          <w:lang w:val="de-DE"/>
        </w:rPr>
        <w:t xml:space="preserve">, </w:t>
      </w:r>
      <w:r w:rsidR="00D51BA7" w:rsidRPr="00D033EC">
        <w:rPr>
          <w:lang w:val="de-DE"/>
        </w:rPr>
        <w:t>Maschinelles Lernen</w:t>
      </w:r>
      <w:r w:rsidR="00A104EB" w:rsidRPr="00D033EC">
        <w:rPr>
          <w:lang w:val="de-DE"/>
        </w:rPr>
        <w:t xml:space="preserve"> </w:t>
      </w:r>
    </w:p>
    <w:p w14:paraId="4AEB0A79" w14:textId="687A1BEE" w:rsidR="00284FA6" w:rsidRDefault="00284FA6">
      <w:pPr>
        <w:pStyle w:val="berschrift1"/>
        <w:pageBreakBefore w:val="0"/>
        <w:numPr>
          <w:ilvl w:val="0"/>
          <w:numId w:val="0"/>
        </w:numPr>
        <w:rPr>
          <w:lang w:val="en-GB"/>
        </w:rPr>
      </w:pPr>
      <w:bookmarkStart w:id="3" w:name="_Ref491691319"/>
      <w:bookmarkStart w:id="4" w:name="_Toc110000139"/>
      <w:r>
        <w:rPr>
          <w:lang w:val="en-GB"/>
        </w:rPr>
        <w:t>Abstract</w:t>
      </w:r>
      <w:bookmarkEnd w:id="3"/>
      <w:bookmarkEnd w:id="4"/>
      <w:r>
        <w:rPr>
          <w:lang w:val="en-GB"/>
        </w:rPr>
        <w:t xml:space="preserve"> </w:t>
      </w:r>
    </w:p>
    <w:p w14:paraId="4AEB0A7A" w14:textId="215C8FF1" w:rsidR="00284FA6" w:rsidRDefault="00284FA6">
      <w:pPr>
        <w:rPr>
          <w:lang w:val="en-GB"/>
        </w:rPr>
      </w:pPr>
      <w:r>
        <w:rPr>
          <w:lang w:val="en-GB"/>
        </w:rPr>
        <w:t xml:space="preserve">A style sheet </w:t>
      </w:r>
    </w:p>
    <w:p w14:paraId="4AEB0A7B" w14:textId="56578631" w:rsidR="00284FA6" w:rsidRDefault="00284FA6">
      <w:pPr>
        <w:rPr>
          <w:lang w:val="en-GB"/>
        </w:rPr>
      </w:pPr>
      <w:r>
        <w:rPr>
          <w:b/>
          <w:lang w:val="en-GB"/>
        </w:rPr>
        <w:t>Keywords:</w:t>
      </w:r>
      <w:r>
        <w:rPr>
          <w:lang w:val="en-GB"/>
        </w:rPr>
        <w:t xml:space="preserve"> </w:t>
      </w:r>
      <w:r w:rsidR="00D033EC">
        <w:rPr>
          <w:lang w:val="en-GB"/>
        </w:rPr>
        <w:t>Pipeline, MLOps</w:t>
      </w:r>
      <w:r w:rsidR="009B7DC3">
        <w:rPr>
          <w:lang w:val="en-GB"/>
        </w:rPr>
        <w:t>, Concept Drift</w:t>
      </w:r>
      <w:r w:rsidR="00BD282A">
        <w:rPr>
          <w:lang w:val="en-GB"/>
        </w:rPr>
        <w:t xml:space="preserve">, Recommender System, </w:t>
      </w:r>
      <w:r w:rsidR="00232C25">
        <w:rPr>
          <w:lang w:val="en-GB"/>
        </w:rPr>
        <w:t>Machine Learning</w:t>
      </w:r>
    </w:p>
    <w:p w14:paraId="4AEB0A7C" w14:textId="38895ADF" w:rsidR="00284FA6" w:rsidRPr="00721A18" w:rsidRDefault="00951F33">
      <w:pPr>
        <w:pStyle w:val="berschrift1"/>
        <w:numPr>
          <w:ilvl w:val="0"/>
          <w:numId w:val="0"/>
        </w:numPr>
      </w:pPr>
      <w:bookmarkStart w:id="5" w:name="_Toc110000140"/>
      <w:r w:rsidRPr="00721A18">
        <w:lastRenderedPageBreak/>
        <w:t>Table of Contents</w:t>
      </w:r>
      <w:bookmarkEnd w:id="5"/>
    </w:p>
    <w:p w14:paraId="2DC61B1C" w14:textId="2AB2294C" w:rsidR="00A05B84" w:rsidRDefault="006D194E">
      <w:pPr>
        <w:pStyle w:val="Verzeichnis1"/>
        <w:rPr>
          <w:rFonts w:asciiTheme="minorHAnsi" w:eastAsiaTheme="minorEastAsia" w:hAnsiTheme="minorHAnsi" w:cstheme="minorBidi"/>
          <w:b w:val="0"/>
          <w:szCs w:val="22"/>
          <w:lang w:eastAsia="en-US"/>
        </w:rPr>
      </w:pPr>
      <w:r>
        <w:rPr>
          <w:rFonts w:ascii="Times New Roman" w:hAnsi="Times New Roman"/>
        </w:rPr>
        <w:fldChar w:fldCharType="begin"/>
      </w:r>
      <w:r>
        <w:rPr>
          <w:rFonts w:ascii="Times New Roman" w:hAnsi="Times New Roman"/>
        </w:rPr>
        <w:instrText xml:space="preserve"> TOC \o "1-3" </w:instrText>
      </w:r>
      <w:r>
        <w:rPr>
          <w:rFonts w:ascii="Times New Roman" w:hAnsi="Times New Roman"/>
        </w:rPr>
        <w:fldChar w:fldCharType="separate"/>
      </w:r>
      <w:r w:rsidR="00A05B84" w:rsidRPr="005A1C73">
        <w:rPr>
          <w:lang w:val="de-DE"/>
        </w:rPr>
        <w:t>Ehrenwörtliche Erklärung</w:t>
      </w:r>
      <w:r w:rsidR="00A05B84">
        <w:tab/>
      </w:r>
      <w:r w:rsidR="00A05B84">
        <w:fldChar w:fldCharType="begin"/>
      </w:r>
      <w:r w:rsidR="00A05B84">
        <w:instrText xml:space="preserve"> PAGEREF _Toc110000137 \h </w:instrText>
      </w:r>
      <w:r w:rsidR="00A05B84">
        <w:fldChar w:fldCharType="separate"/>
      </w:r>
      <w:r w:rsidR="00A05B84">
        <w:t>2</w:t>
      </w:r>
      <w:r w:rsidR="00A05B84">
        <w:fldChar w:fldCharType="end"/>
      </w:r>
    </w:p>
    <w:p w14:paraId="240AD3AC" w14:textId="52B7CF66" w:rsidR="00A05B84" w:rsidRDefault="00A05B84">
      <w:pPr>
        <w:pStyle w:val="Verzeichnis1"/>
        <w:rPr>
          <w:rFonts w:asciiTheme="minorHAnsi" w:eastAsiaTheme="minorEastAsia" w:hAnsiTheme="minorHAnsi" w:cstheme="minorBidi"/>
          <w:b w:val="0"/>
          <w:szCs w:val="22"/>
          <w:lang w:eastAsia="en-US"/>
        </w:rPr>
      </w:pPr>
      <w:r w:rsidRPr="005A1C73">
        <w:rPr>
          <w:lang w:val="de-DE"/>
        </w:rPr>
        <w:t>Kurzfassung</w:t>
      </w:r>
      <w:r>
        <w:tab/>
      </w:r>
      <w:r>
        <w:fldChar w:fldCharType="begin"/>
      </w:r>
      <w:r>
        <w:instrText xml:space="preserve"> PAGEREF _Toc110000138 \h </w:instrText>
      </w:r>
      <w:r>
        <w:fldChar w:fldCharType="separate"/>
      </w:r>
      <w:r>
        <w:t>3</w:t>
      </w:r>
      <w:r>
        <w:fldChar w:fldCharType="end"/>
      </w:r>
    </w:p>
    <w:p w14:paraId="4E67206F" w14:textId="443C65F6" w:rsidR="00A05B84" w:rsidRDefault="00A05B84">
      <w:pPr>
        <w:pStyle w:val="Verzeichnis1"/>
        <w:rPr>
          <w:rFonts w:asciiTheme="minorHAnsi" w:eastAsiaTheme="minorEastAsia" w:hAnsiTheme="minorHAnsi" w:cstheme="minorBidi"/>
          <w:b w:val="0"/>
          <w:szCs w:val="22"/>
          <w:lang w:eastAsia="en-US"/>
        </w:rPr>
      </w:pPr>
      <w:r w:rsidRPr="005A1C73">
        <w:rPr>
          <w:lang w:val="en-GB"/>
        </w:rPr>
        <w:t>Abstract</w:t>
      </w:r>
      <w:r>
        <w:tab/>
      </w:r>
      <w:r>
        <w:fldChar w:fldCharType="begin"/>
      </w:r>
      <w:r>
        <w:instrText xml:space="preserve"> PAGEREF _Toc110000139 \h </w:instrText>
      </w:r>
      <w:r>
        <w:fldChar w:fldCharType="separate"/>
      </w:r>
      <w:r>
        <w:t>3</w:t>
      </w:r>
      <w:r>
        <w:fldChar w:fldCharType="end"/>
      </w:r>
    </w:p>
    <w:p w14:paraId="65542FF1" w14:textId="40FBFE4A" w:rsidR="00A05B84" w:rsidRDefault="00A05B84">
      <w:pPr>
        <w:pStyle w:val="Verzeichnis1"/>
        <w:rPr>
          <w:rFonts w:asciiTheme="minorHAnsi" w:eastAsiaTheme="minorEastAsia" w:hAnsiTheme="minorHAnsi" w:cstheme="minorBidi"/>
          <w:b w:val="0"/>
          <w:szCs w:val="22"/>
          <w:lang w:eastAsia="en-US"/>
        </w:rPr>
      </w:pPr>
      <w:r>
        <w:t>Table of Contents</w:t>
      </w:r>
      <w:r>
        <w:tab/>
      </w:r>
      <w:r>
        <w:fldChar w:fldCharType="begin"/>
      </w:r>
      <w:r>
        <w:instrText xml:space="preserve"> PAGEREF _Toc110000140 \h </w:instrText>
      </w:r>
      <w:r>
        <w:fldChar w:fldCharType="separate"/>
      </w:r>
      <w:r>
        <w:t>4</w:t>
      </w:r>
      <w:r>
        <w:fldChar w:fldCharType="end"/>
      </w:r>
    </w:p>
    <w:p w14:paraId="69C026C9" w14:textId="0C6FAE12" w:rsidR="00A05B84" w:rsidRDefault="00A05B84">
      <w:pPr>
        <w:pStyle w:val="Verzeichnis1"/>
        <w:rPr>
          <w:rFonts w:asciiTheme="minorHAnsi" w:eastAsiaTheme="minorEastAsia" w:hAnsiTheme="minorHAnsi" w:cstheme="minorBidi"/>
          <w:b w:val="0"/>
          <w:szCs w:val="22"/>
          <w:lang w:eastAsia="en-US"/>
        </w:rPr>
      </w:pPr>
      <w:r>
        <w:t>Table of Figures</w:t>
      </w:r>
      <w:r>
        <w:tab/>
      </w:r>
      <w:r>
        <w:fldChar w:fldCharType="begin"/>
      </w:r>
      <w:r>
        <w:instrText xml:space="preserve"> PAGEREF _Toc110000141 \h </w:instrText>
      </w:r>
      <w:r>
        <w:fldChar w:fldCharType="separate"/>
      </w:r>
      <w:r>
        <w:t>6</w:t>
      </w:r>
      <w:r>
        <w:fldChar w:fldCharType="end"/>
      </w:r>
    </w:p>
    <w:p w14:paraId="0B9CDEFD" w14:textId="1636CBA8" w:rsidR="00A05B84" w:rsidRDefault="00A05B84">
      <w:pPr>
        <w:pStyle w:val="Verzeichnis1"/>
        <w:rPr>
          <w:rFonts w:asciiTheme="minorHAnsi" w:eastAsiaTheme="minorEastAsia" w:hAnsiTheme="minorHAnsi" w:cstheme="minorBidi"/>
          <w:b w:val="0"/>
          <w:szCs w:val="22"/>
          <w:lang w:eastAsia="en-US"/>
        </w:rPr>
      </w:pPr>
      <w:r>
        <w:t>List of Tables</w:t>
      </w:r>
      <w:r>
        <w:tab/>
      </w:r>
      <w:r>
        <w:fldChar w:fldCharType="begin"/>
      </w:r>
      <w:r>
        <w:instrText xml:space="preserve"> PAGEREF _Toc110000142 \h </w:instrText>
      </w:r>
      <w:r>
        <w:fldChar w:fldCharType="separate"/>
      </w:r>
      <w:r>
        <w:t>6</w:t>
      </w:r>
      <w:r>
        <w:fldChar w:fldCharType="end"/>
      </w:r>
    </w:p>
    <w:p w14:paraId="1C234DF4" w14:textId="308A691D" w:rsidR="00A05B84" w:rsidRDefault="00A05B84">
      <w:pPr>
        <w:pStyle w:val="Verzeichnis1"/>
        <w:rPr>
          <w:rFonts w:asciiTheme="minorHAnsi" w:eastAsiaTheme="minorEastAsia" w:hAnsiTheme="minorHAnsi" w:cstheme="minorBidi"/>
          <w:b w:val="0"/>
          <w:szCs w:val="22"/>
          <w:lang w:eastAsia="en-US"/>
        </w:rPr>
      </w:pPr>
      <w:r>
        <w:t>List of Abbreviations</w:t>
      </w:r>
      <w:r>
        <w:tab/>
      </w:r>
      <w:r>
        <w:fldChar w:fldCharType="begin"/>
      </w:r>
      <w:r>
        <w:instrText xml:space="preserve"> PAGEREF _Toc110000143 \h </w:instrText>
      </w:r>
      <w:r>
        <w:fldChar w:fldCharType="separate"/>
      </w:r>
      <w:r>
        <w:t>7</w:t>
      </w:r>
      <w:r>
        <w:fldChar w:fldCharType="end"/>
      </w:r>
    </w:p>
    <w:p w14:paraId="11724C68" w14:textId="40DE35DD" w:rsidR="00A05B84" w:rsidRDefault="00A05B84">
      <w:pPr>
        <w:pStyle w:val="Verzeichnis1"/>
        <w:rPr>
          <w:rFonts w:asciiTheme="minorHAnsi" w:eastAsiaTheme="minorEastAsia" w:hAnsiTheme="minorHAnsi" w:cstheme="minorBidi"/>
          <w:b w:val="0"/>
          <w:szCs w:val="22"/>
          <w:lang w:eastAsia="en-US"/>
        </w:rPr>
      </w:pPr>
      <w:r>
        <w:t>1</w:t>
      </w:r>
      <w:r>
        <w:rPr>
          <w:rFonts w:asciiTheme="minorHAnsi" w:eastAsiaTheme="minorEastAsia" w:hAnsiTheme="minorHAnsi" w:cstheme="minorBidi"/>
          <w:b w:val="0"/>
          <w:szCs w:val="22"/>
          <w:lang w:eastAsia="en-US"/>
        </w:rPr>
        <w:tab/>
      </w:r>
      <w:r>
        <w:t>Introduction</w:t>
      </w:r>
      <w:r>
        <w:tab/>
      </w:r>
      <w:r>
        <w:fldChar w:fldCharType="begin"/>
      </w:r>
      <w:r>
        <w:instrText xml:space="preserve"> PAGEREF _Toc110000144 \h </w:instrText>
      </w:r>
      <w:r>
        <w:fldChar w:fldCharType="separate"/>
      </w:r>
      <w:r>
        <w:t>9</w:t>
      </w:r>
      <w:r>
        <w:fldChar w:fldCharType="end"/>
      </w:r>
    </w:p>
    <w:p w14:paraId="68E9DF30" w14:textId="3A812B14" w:rsidR="00A05B84" w:rsidRDefault="00A05B84">
      <w:pPr>
        <w:pStyle w:val="Verzeichnis2"/>
        <w:tabs>
          <w:tab w:val="left" w:pos="1360"/>
        </w:tabs>
        <w:rPr>
          <w:rFonts w:asciiTheme="minorHAnsi" w:eastAsiaTheme="minorEastAsia" w:hAnsiTheme="minorHAnsi" w:cstheme="minorBidi"/>
          <w:szCs w:val="22"/>
          <w:lang w:eastAsia="en-US"/>
        </w:rPr>
      </w:pPr>
      <w:r>
        <w:t>1.1</w:t>
      </w:r>
      <w:r>
        <w:rPr>
          <w:rFonts w:asciiTheme="minorHAnsi" w:eastAsiaTheme="minorEastAsia" w:hAnsiTheme="minorHAnsi" w:cstheme="minorBidi"/>
          <w:szCs w:val="22"/>
          <w:lang w:eastAsia="en-US"/>
        </w:rPr>
        <w:tab/>
      </w:r>
      <w:r>
        <w:t>Motivation</w:t>
      </w:r>
      <w:r>
        <w:tab/>
      </w:r>
      <w:r>
        <w:fldChar w:fldCharType="begin"/>
      </w:r>
      <w:r>
        <w:instrText xml:space="preserve"> PAGEREF _Toc110000145 \h </w:instrText>
      </w:r>
      <w:r>
        <w:fldChar w:fldCharType="separate"/>
      </w:r>
      <w:r>
        <w:t>9</w:t>
      </w:r>
      <w:r>
        <w:fldChar w:fldCharType="end"/>
      </w:r>
    </w:p>
    <w:p w14:paraId="6F24111F" w14:textId="190E6069" w:rsidR="00A05B84" w:rsidRDefault="00A05B84">
      <w:pPr>
        <w:pStyle w:val="Verzeichnis2"/>
        <w:tabs>
          <w:tab w:val="left" w:pos="1360"/>
        </w:tabs>
        <w:rPr>
          <w:rFonts w:asciiTheme="minorHAnsi" w:eastAsiaTheme="minorEastAsia" w:hAnsiTheme="minorHAnsi" w:cstheme="minorBidi"/>
          <w:szCs w:val="22"/>
          <w:lang w:eastAsia="en-US"/>
        </w:rPr>
      </w:pPr>
      <w:r>
        <w:t>1.2</w:t>
      </w:r>
      <w:r>
        <w:rPr>
          <w:rFonts w:asciiTheme="minorHAnsi" w:eastAsiaTheme="minorEastAsia" w:hAnsiTheme="minorHAnsi" w:cstheme="minorBidi"/>
          <w:szCs w:val="22"/>
          <w:lang w:eastAsia="en-US"/>
        </w:rPr>
        <w:tab/>
      </w:r>
      <w:r>
        <w:t>Research Methodology</w:t>
      </w:r>
      <w:r>
        <w:tab/>
      </w:r>
      <w:r>
        <w:fldChar w:fldCharType="begin"/>
      </w:r>
      <w:r>
        <w:instrText xml:space="preserve"> PAGEREF _Toc110000146 \h </w:instrText>
      </w:r>
      <w:r>
        <w:fldChar w:fldCharType="separate"/>
      </w:r>
      <w:r>
        <w:t>10</w:t>
      </w:r>
      <w:r>
        <w:fldChar w:fldCharType="end"/>
      </w:r>
    </w:p>
    <w:p w14:paraId="55B1C68D" w14:textId="4681A364" w:rsidR="00A05B84" w:rsidRDefault="00A05B84">
      <w:pPr>
        <w:pStyle w:val="Verzeichnis1"/>
        <w:rPr>
          <w:rFonts w:asciiTheme="minorHAnsi" w:eastAsiaTheme="minorEastAsia" w:hAnsiTheme="minorHAnsi" w:cstheme="minorBidi"/>
          <w:b w:val="0"/>
          <w:szCs w:val="22"/>
          <w:lang w:eastAsia="en-US"/>
        </w:rPr>
      </w:pPr>
      <w:r>
        <w:t>2</w:t>
      </w:r>
      <w:r>
        <w:rPr>
          <w:rFonts w:asciiTheme="minorHAnsi" w:eastAsiaTheme="minorEastAsia" w:hAnsiTheme="minorHAnsi" w:cstheme="minorBidi"/>
          <w:b w:val="0"/>
          <w:szCs w:val="22"/>
          <w:lang w:eastAsia="en-US"/>
        </w:rPr>
        <w:tab/>
      </w:r>
      <w:r>
        <w:t>Current Environment &amp; State of Research</w:t>
      </w:r>
      <w:r>
        <w:tab/>
      </w:r>
      <w:r>
        <w:fldChar w:fldCharType="begin"/>
      </w:r>
      <w:r>
        <w:instrText xml:space="preserve"> PAGEREF _Toc110000147 \h </w:instrText>
      </w:r>
      <w:r>
        <w:fldChar w:fldCharType="separate"/>
      </w:r>
      <w:r>
        <w:t>13</w:t>
      </w:r>
      <w:r>
        <w:fldChar w:fldCharType="end"/>
      </w:r>
    </w:p>
    <w:p w14:paraId="201AE578" w14:textId="2275AC19" w:rsidR="00A05B84" w:rsidRDefault="00A05B84">
      <w:pPr>
        <w:pStyle w:val="Verzeichnis2"/>
        <w:tabs>
          <w:tab w:val="left" w:pos="1360"/>
        </w:tabs>
        <w:rPr>
          <w:rFonts w:asciiTheme="minorHAnsi" w:eastAsiaTheme="minorEastAsia" w:hAnsiTheme="minorHAnsi" w:cstheme="minorBidi"/>
          <w:szCs w:val="22"/>
          <w:lang w:eastAsia="en-US"/>
        </w:rPr>
      </w:pPr>
      <w:r>
        <w:t>2.1</w:t>
      </w:r>
      <w:r>
        <w:rPr>
          <w:rFonts w:asciiTheme="minorHAnsi" w:eastAsiaTheme="minorEastAsia" w:hAnsiTheme="minorHAnsi" w:cstheme="minorBidi"/>
          <w:szCs w:val="22"/>
          <w:lang w:eastAsia="en-US"/>
        </w:rPr>
        <w:tab/>
      </w:r>
      <w:r>
        <w:t>Environment</w:t>
      </w:r>
      <w:r>
        <w:tab/>
      </w:r>
      <w:r>
        <w:fldChar w:fldCharType="begin"/>
      </w:r>
      <w:r>
        <w:instrText xml:space="preserve"> PAGEREF _Toc110000148 \h </w:instrText>
      </w:r>
      <w:r>
        <w:fldChar w:fldCharType="separate"/>
      </w:r>
      <w:r>
        <w:t>13</w:t>
      </w:r>
      <w:r>
        <w:fldChar w:fldCharType="end"/>
      </w:r>
    </w:p>
    <w:p w14:paraId="42E1E2B1" w14:textId="6B893757" w:rsidR="00A05B84" w:rsidRDefault="00A05B84">
      <w:pPr>
        <w:pStyle w:val="Verzeichnis2"/>
        <w:tabs>
          <w:tab w:val="left" w:pos="1360"/>
        </w:tabs>
        <w:rPr>
          <w:rFonts w:asciiTheme="minorHAnsi" w:eastAsiaTheme="minorEastAsia" w:hAnsiTheme="minorHAnsi" w:cstheme="minorBidi"/>
          <w:szCs w:val="22"/>
          <w:lang w:eastAsia="en-US"/>
        </w:rPr>
      </w:pPr>
      <w:r>
        <w:t>2.2</w:t>
      </w:r>
      <w:r>
        <w:rPr>
          <w:rFonts w:asciiTheme="minorHAnsi" w:eastAsiaTheme="minorEastAsia" w:hAnsiTheme="minorHAnsi" w:cstheme="minorBidi"/>
          <w:szCs w:val="22"/>
          <w:lang w:eastAsia="en-US"/>
        </w:rPr>
        <w:tab/>
      </w:r>
      <w:r>
        <w:t>Recommender Systems</w:t>
      </w:r>
      <w:r>
        <w:tab/>
      </w:r>
      <w:r>
        <w:fldChar w:fldCharType="begin"/>
      </w:r>
      <w:r>
        <w:instrText xml:space="preserve"> PAGEREF _Toc110000149 \h </w:instrText>
      </w:r>
      <w:r>
        <w:fldChar w:fldCharType="separate"/>
      </w:r>
      <w:r>
        <w:t>14</w:t>
      </w:r>
      <w:r>
        <w:fldChar w:fldCharType="end"/>
      </w:r>
    </w:p>
    <w:p w14:paraId="6EC27FAF" w14:textId="1A19EF13" w:rsidR="00A05B84" w:rsidRDefault="00A05B84">
      <w:pPr>
        <w:pStyle w:val="Verzeichnis3"/>
        <w:tabs>
          <w:tab w:val="left" w:pos="1713"/>
        </w:tabs>
        <w:rPr>
          <w:rFonts w:asciiTheme="minorHAnsi" w:eastAsiaTheme="minorEastAsia" w:hAnsiTheme="minorHAnsi" w:cstheme="minorBidi"/>
          <w:szCs w:val="22"/>
          <w:lang w:eastAsia="en-US"/>
        </w:rPr>
      </w:pPr>
      <w:r>
        <w:t>2.2.1</w:t>
      </w:r>
      <w:r>
        <w:rPr>
          <w:rFonts w:asciiTheme="minorHAnsi" w:eastAsiaTheme="minorEastAsia" w:hAnsiTheme="minorHAnsi" w:cstheme="minorBidi"/>
          <w:szCs w:val="22"/>
          <w:lang w:eastAsia="en-US"/>
        </w:rPr>
        <w:tab/>
      </w:r>
      <w:r>
        <w:t>Overview</w:t>
      </w:r>
      <w:r>
        <w:tab/>
      </w:r>
      <w:r>
        <w:fldChar w:fldCharType="begin"/>
      </w:r>
      <w:r>
        <w:instrText xml:space="preserve"> PAGEREF _Toc110000150 \h </w:instrText>
      </w:r>
      <w:r>
        <w:fldChar w:fldCharType="separate"/>
      </w:r>
      <w:r>
        <w:t>14</w:t>
      </w:r>
      <w:r>
        <w:fldChar w:fldCharType="end"/>
      </w:r>
    </w:p>
    <w:p w14:paraId="36A93F2E" w14:textId="0C3DDC15" w:rsidR="00A05B84" w:rsidRDefault="00A05B84">
      <w:pPr>
        <w:pStyle w:val="Verzeichnis3"/>
        <w:tabs>
          <w:tab w:val="left" w:pos="1713"/>
        </w:tabs>
        <w:rPr>
          <w:rFonts w:asciiTheme="minorHAnsi" w:eastAsiaTheme="minorEastAsia" w:hAnsiTheme="minorHAnsi" w:cstheme="minorBidi"/>
          <w:szCs w:val="22"/>
          <w:lang w:eastAsia="en-US"/>
        </w:rPr>
      </w:pPr>
      <w:r>
        <w:t>2.2.2</w:t>
      </w:r>
      <w:r>
        <w:rPr>
          <w:rFonts w:asciiTheme="minorHAnsi" w:eastAsiaTheme="minorEastAsia" w:hAnsiTheme="minorHAnsi" w:cstheme="minorBidi"/>
          <w:szCs w:val="22"/>
          <w:lang w:eastAsia="en-US"/>
        </w:rPr>
        <w:tab/>
      </w:r>
      <w:r>
        <w:t>Retrieval &amp; Ranking</w:t>
      </w:r>
      <w:r>
        <w:tab/>
      </w:r>
      <w:r>
        <w:fldChar w:fldCharType="begin"/>
      </w:r>
      <w:r>
        <w:instrText xml:space="preserve"> PAGEREF _Toc110000151 \h </w:instrText>
      </w:r>
      <w:r>
        <w:fldChar w:fldCharType="separate"/>
      </w:r>
      <w:r>
        <w:t>16</w:t>
      </w:r>
      <w:r>
        <w:fldChar w:fldCharType="end"/>
      </w:r>
    </w:p>
    <w:p w14:paraId="15E9A30D" w14:textId="4182D42F" w:rsidR="00A05B84" w:rsidRDefault="00A05B84">
      <w:pPr>
        <w:pStyle w:val="Verzeichnis3"/>
        <w:tabs>
          <w:tab w:val="left" w:pos="1713"/>
        </w:tabs>
        <w:rPr>
          <w:rFonts w:asciiTheme="minorHAnsi" w:eastAsiaTheme="minorEastAsia" w:hAnsiTheme="minorHAnsi" w:cstheme="minorBidi"/>
          <w:szCs w:val="22"/>
          <w:lang w:eastAsia="en-US"/>
        </w:rPr>
      </w:pPr>
      <w:r>
        <w:t>2.2.3</w:t>
      </w:r>
      <w:r>
        <w:rPr>
          <w:rFonts w:asciiTheme="minorHAnsi" w:eastAsiaTheme="minorEastAsia" w:hAnsiTheme="minorHAnsi" w:cstheme="minorBidi"/>
          <w:szCs w:val="22"/>
          <w:lang w:eastAsia="en-US"/>
        </w:rPr>
        <w:tab/>
      </w:r>
      <w:r>
        <w:t>Data</w:t>
      </w:r>
      <w:r>
        <w:tab/>
      </w:r>
      <w:r>
        <w:fldChar w:fldCharType="begin"/>
      </w:r>
      <w:r>
        <w:instrText xml:space="preserve"> PAGEREF _Toc110000152 \h </w:instrText>
      </w:r>
      <w:r>
        <w:fldChar w:fldCharType="separate"/>
      </w:r>
      <w:r>
        <w:t>17</w:t>
      </w:r>
      <w:r>
        <w:fldChar w:fldCharType="end"/>
      </w:r>
    </w:p>
    <w:p w14:paraId="3F20ED4F" w14:textId="72360017" w:rsidR="00A05B84" w:rsidRDefault="00A05B84">
      <w:pPr>
        <w:pStyle w:val="Verzeichnis3"/>
        <w:tabs>
          <w:tab w:val="left" w:pos="1713"/>
        </w:tabs>
        <w:rPr>
          <w:rFonts w:asciiTheme="minorHAnsi" w:eastAsiaTheme="minorEastAsia" w:hAnsiTheme="minorHAnsi" w:cstheme="minorBidi"/>
          <w:szCs w:val="22"/>
          <w:lang w:eastAsia="en-US"/>
        </w:rPr>
      </w:pPr>
      <w:r>
        <w:t>2.2.4</w:t>
      </w:r>
      <w:r>
        <w:rPr>
          <w:rFonts w:asciiTheme="minorHAnsi" w:eastAsiaTheme="minorEastAsia" w:hAnsiTheme="minorHAnsi" w:cstheme="minorBidi"/>
          <w:szCs w:val="22"/>
          <w:lang w:eastAsia="en-US"/>
        </w:rPr>
        <w:tab/>
      </w:r>
      <w:r>
        <w:t>Content-based recommender systems</w:t>
      </w:r>
      <w:r>
        <w:tab/>
      </w:r>
      <w:r>
        <w:fldChar w:fldCharType="begin"/>
      </w:r>
      <w:r>
        <w:instrText xml:space="preserve"> PAGEREF _Toc110000153 \h </w:instrText>
      </w:r>
      <w:r>
        <w:fldChar w:fldCharType="separate"/>
      </w:r>
      <w:r>
        <w:t>18</w:t>
      </w:r>
      <w:r>
        <w:fldChar w:fldCharType="end"/>
      </w:r>
    </w:p>
    <w:p w14:paraId="6D3CC364" w14:textId="220B9C9C" w:rsidR="00A05B84" w:rsidRDefault="00A05B84">
      <w:pPr>
        <w:pStyle w:val="Verzeichnis3"/>
        <w:tabs>
          <w:tab w:val="left" w:pos="1713"/>
        </w:tabs>
        <w:rPr>
          <w:rFonts w:asciiTheme="minorHAnsi" w:eastAsiaTheme="minorEastAsia" w:hAnsiTheme="minorHAnsi" w:cstheme="minorBidi"/>
          <w:szCs w:val="22"/>
          <w:lang w:eastAsia="en-US"/>
        </w:rPr>
      </w:pPr>
      <w:r>
        <w:t>2.2.5</w:t>
      </w:r>
      <w:r>
        <w:rPr>
          <w:rFonts w:asciiTheme="minorHAnsi" w:eastAsiaTheme="minorEastAsia" w:hAnsiTheme="minorHAnsi" w:cstheme="minorBidi"/>
          <w:szCs w:val="22"/>
          <w:lang w:eastAsia="en-US"/>
        </w:rPr>
        <w:tab/>
      </w:r>
      <w:r>
        <w:t>Collaborative filtering</w:t>
      </w:r>
      <w:r>
        <w:tab/>
      </w:r>
      <w:r>
        <w:fldChar w:fldCharType="begin"/>
      </w:r>
      <w:r>
        <w:instrText xml:space="preserve"> PAGEREF _Toc110000154 \h </w:instrText>
      </w:r>
      <w:r>
        <w:fldChar w:fldCharType="separate"/>
      </w:r>
      <w:r>
        <w:t>19</w:t>
      </w:r>
      <w:r>
        <w:fldChar w:fldCharType="end"/>
      </w:r>
    </w:p>
    <w:p w14:paraId="4F20CF69" w14:textId="134BE3B8" w:rsidR="00A05B84" w:rsidRDefault="00A05B84">
      <w:pPr>
        <w:pStyle w:val="Verzeichnis3"/>
        <w:tabs>
          <w:tab w:val="left" w:pos="1713"/>
        </w:tabs>
        <w:rPr>
          <w:rFonts w:asciiTheme="minorHAnsi" w:eastAsiaTheme="minorEastAsia" w:hAnsiTheme="minorHAnsi" w:cstheme="minorBidi"/>
          <w:szCs w:val="22"/>
          <w:lang w:eastAsia="en-US"/>
        </w:rPr>
      </w:pPr>
      <w:r>
        <w:t>2.2.6</w:t>
      </w:r>
      <w:r>
        <w:rPr>
          <w:rFonts w:asciiTheme="minorHAnsi" w:eastAsiaTheme="minorEastAsia" w:hAnsiTheme="minorHAnsi" w:cstheme="minorBidi"/>
          <w:szCs w:val="22"/>
          <w:lang w:eastAsia="en-US"/>
        </w:rPr>
        <w:tab/>
      </w:r>
      <w:r>
        <w:t>Deep &amp; Cross Networks</w:t>
      </w:r>
      <w:r>
        <w:tab/>
      </w:r>
      <w:r>
        <w:fldChar w:fldCharType="begin"/>
      </w:r>
      <w:r>
        <w:instrText xml:space="preserve"> PAGEREF _Toc110000155 \h </w:instrText>
      </w:r>
      <w:r>
        <w:fldChar w:fldCharType="separate"/>
      </w:r>
      <w:r>
        <w:t>23</w:t>
      </w:r>
      <w:r>
        <w:fldChar w:fldCharType="end"/>
      </w:r>
    </w:p>
    <w:p w14:paraId="38C1C131" w14:textId="6EF6EE38" w:rsidR="00A05B84" w:rsidRDefault="00A05B84">
      <w:pPr>
        <w:pStyle w:val="Verzeichnis3"/>
        <w:tabs>
          <w:tab w:val="left" w:pos="1713"/>
        </w:tabs>
        <w:rPr>
          <w:rFonts w:asciiTheme="minorHAnsi" w:eastAsiaTheme="minorEastAsia" w:hAnsiTheme="minorHAnsi" w:cstheme="minorBidi"/>
          <w:szCs w:val="22"/>
          <w:lang w:eastAsia="en-US"/>
        </w:rPr>
      </w:pPr>
      <w:r>
        <w:t>2.2.7</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10000156 \h </w:instrText>
      </w:r>
      <w:r>
        <w:fldChar w:fldCharType="separate"/>
      </w:r>
      <w:r>
        <w:t>25</w:t>
      </w:r>
      <w:r>
        <w:fldChar w:fldCharType="end"/>
      </w:r>
    </w:p>
    <w:p w14:paraId="7C1D4AAA" w14:textId="0BA69177" w:rsidR="00A05B84" w:rsidRDefault="00A05B84">
      <w:pPr>
        <w:pStyle w:val="Verzeichnis2"/>
        <w:tabs>
          <w:tab w:val="left" w:pos="1360"/>
        </w:tabs>
        <w:rPr>
          <w:rFonts w:asciiTheme="minorHAnsi" w:eastAsiaTheme="minorEastAsia" w:hAnsiTheme="minorHAnsi" w:cstheme="minorBidi"/>
          <w:szCs w:val="22"/>
          <w:lang w:eastAsia="en-US"/>
        </w:rPr>
      </w:pPr>
      <w:r>
        <w:t>2.3</w:t>
      </w:r>
      <w:r>
        <w:rPr>
          <w:rFonts w:asciiTheme="minorHAnsi" w:eastAsiaTheme="minorEastAsia" w:hAnsiTheme="minorHAnsi" w:cstheme="minorBidi"/>
          <w:szCs w:val="22"/>
          <w:lang w:eastAsia="en-US"/>
        </w:rPr>
        <w:tab/>
      </w:r>
      <w:r>
        <w:t>MLOps</w:t>
      </w:r>
      <w:r>
        <w:tab/>
      </w:r>
      <w:r>
        <w:fldChar w:fldCharType="begin"/>
      </w:r>
      <w:r>
        <w:instrText xml:space="preserve"> PAGEREF _Toc110000157 \h </w:instrText>
      </w:r>
      <w:r>
        <w:fldChar w:fldCharType="separate"/>
      </w:r>
      <w:r>
        <w:t>26</w:t>
      </w:r>
      <w:r>
        <w:fldChar w:fldCharType="end"/>
      </w:r>
    </w:p>
    <w:p w14:paraId="0AC6621C" w14:textId="3FC16DF4" w:rsidR="00A05B84" w:rsidRDefault="00A05B84">
      <w:pPr>
        <w:pStyle w:val="Verzeichnis3"/>
        <w:tabs>
          <w:tab w:val="left" w:pos="1713"/>
        </w:tabs>
        <w:rPr>
          <w:rFonts w:asciiTheme="minorHAnsi" w:eastAsiaTheme="minorEastAsia" w:hAnsiTheme="minorHAnsi" w:cstheme="minorBidi"/>
          <w:szCs w:val="22"/>
          <w:lang w:eastAsia="en-US"/>
        </w:rPr>
      </w:pPr>
      <w:r>
        <w:t>2.3.1</w:t>
      </w:r>
      <w:r>
        <w:rPr>
          <w:rFonts w:asciiTheme="minorHAnsi" w:eastAsiaTheme="minorEastAsia" w:hAnsiTheme="minorHAnsi" w:cstheme="minorBidi"/>
          <w:szCs w:val="22"/>
          <w:lang w:eastAsia="en-US"/>
        </w:rPr>
        <w:tab/>
      </w:r>
      <w:r>
        <w:t>Problem</w:t>
      </w:r>
      <w:r>
        <w:tab/>
      </w:r>
      <w:r>
        <w:fldChar w:fldCharType="begin"/>
      </w:r>
      <w:r>
        <w:instrText xml:space="preserve"> PAGEREF _Toc110000158 \h </w:instrText>
      </w:r>
      <w:r>
        <w:fldChar w:fldCharType="separate"/>
      </w:r>
      <w:r>
        <w:t>26</w:t>
      </w:r>
      <w:r>
        <w:fldChar w:fldCharType="end"/>
      </w:r>
    </w:p>
    <w:p w14:paraId="77AE7382" w14:textId="625E2B51" w:rsidR="00A05B84" w:rsidRDefault="00A05B84">
      <w:pPr>
        <w:pStyle w:val="Verzeichnis3"/>
        <w:tabs>
          <w:tab w:val="left" w:pos="1713"/>
        </w:tabs>
        <w:rPr>
          <w:rFonts w:asciiTheme="minorHAnsi" w:eastAsiaTheme="minorEastAsia" w:hAnsiTheme="minorHAnsi" w:cstheme="minorBidi"/>
          <w:szCs w:val="22"/>
          <w:lang w:eastAsia="en-US"/>
        </w:rPr>
      </w:pPr>
      <w:r>
        <w:t>2.3.2</w:t>
      </w:r>
      <w:r>
        <w:rPr>
          <w:rFonts w:asciiTheme="minorHAnsi" w:eastAsiaTheme="minorEastAsia" w:hAnsiTheme="minorHAnsi" w:cstheme="minorBidi"/>
          <w:szCs w:val="22"/>
          <w:lang w:eastAsia="en-US"/>
        </w:rPr>
        <w:tab/>
      </w:r>
      <w:r>
        <w:t>What is MLOps</w:t>
      </w:r>
      <w:r>
        <w:tab/>
      </w:r>
      <w:r>
        <w:fldChar w:fldCharType="begin"/>
      </w:r>
      <w:r>
        <w:instrText xml:space="preserve"> PAGEREF _Toc110000159 \h </w:instrText>
      </w:r>
      <w:r>
        <w:fldChar w:fldCharType="separate"/>
      </w:r>
      <w:r>
        <w:t>28</w:t>
      </w:r>
      <w:r>
        <w:fldChar w:fldCharType="end"/>
      </w:r>
    </w:p>
    <w:p w14:paraId="7A9229ED" w14:textId="7A33C43F" w:rsidR="00A05B84" w:rsidRDefault="00A05B84">
      <w:pPr>
        <w:pStyle w:val="Verzeichnis3"/>
        <w:tabs>
          <w:tab w:val="left" w:pos="1713"/>
        </w:tabs>
        <w:rPr>
          <w:rFonts w:asciiTheme="minorHAnsi" w:eastAsiaTheme="minorEastAsia" w:hAnsiTheme="minorHAnsi" w:cstheme="minorBidi"/>
          <w:szCs w:val="22"/>
          <w:lang w:eastAsia="en-US"/>
        </w:rPr>
      </w:pPr>
      <w:r>
        <w:t>2.3.3</w:t>
      </w:r>
      <w:r>
        <w:rPr>
          <w:rFonts w:asciiTheme="minorHAnsi" w:eastAsiaTheme="minorEastAsia" w:hAnsiTheme="minorHAnsi" w:cstheme="minorBidi"/>
          <w:szCs w:val="22"/>
          <w:lang w:eastAsia="en-US"/>
        </w:rPr>
        <w:tab/>
      </w:r>
      <w:r>
        <w:t>Pipelines</w:t>
      </w:r>
      <w:r>
        <w:tab/>
      </w:r>
      <w:r>
        <w:fldChar w:fldCharType="begin"/>
      </w:r>
      <w:r>
        <w:instrText xml:space="preserve"> PAGEREF _Toc110000160 \h </w:instrText>
      </w:r>
      <w:r>
        <w:fldChar w:fldCharType="separate"/>
      </w:r>
      <w:r>
        <w:t>30</w:t>
      </w:r>
      <w:r>
        <w:fldChar w:fldCharType="end"/>
      </w:r>
    </w:p>
    <w:p w14:paraId="545F51EC" w14:textId="74984D30" w:rsidR="00A05B84" w:rsidRDefault="00A05B84">
      <w:pPr>
        <w:pStyle w:val="Verzeichnis3"/>
        <w:tabs>
          <w:tab w:val="left" w:pos="1713"/>
        </w:tabs>
        <w:rPr>
          <w:rFonts w:asciiTheme="minorHAnsi" w:eastAsiaTheme="minorEastAsia" w:hAnsiTheme="minorHAnsi" w:cstheme="minorBidi"/>
          <w:szCs w:val="22"/>
          <w:lang w:eastAsia="en-US"/>
        </w:rPr>
      </w:pPr>
      <w:r>
        <w:t>2.3.4</w:t>
      </w:r>
      <w:r>
        <w:rPr>
          <w:rFonts w:asciiTheme="minorHAnsi" w:eastAsiaTheme="minorEastAsia" w:hAnsiTheme="minorHAnsi" w:cstheme="minorBidi"/>
          <w:szCs w:val="22"/>
          <w:lang w:eastAsia="en-US"/>
        </w:rPr>
        <w:tab/>
      </w:r>
      <w:r>
        <w:t>Maturity Levels</w:t>
      </w:r>
      <w:r>
        <w:tab/>
      </w:r>
      <w:r>
        <w:fldChar w:fldCharType="begin"/>
      </w:r>
      <w:r>
        <w:instrText xml:space="preserve"> PAGEREF _Toc110000161 \h </w:instrText>
      </w:r>
      <w:r>
        <w:fldChar w:fldCharType="separate"/>
      </w:r>
      <w:r>
        <w:t>31</w:t>
      </w:r>
      <w:r>
        <w:fldChar w:fldCharType="end"/>
      </w:r>
    </w:p>
    <w:p w14:paraId="67D6A911" w14:textId="55DF43B8" w:rsidR="00A05B84" w:rsidRDefault="00A05B84">
      <w:pPr>
        <w:pStyle w:val="Verzeichnis3"/>
        <w:tabs>
          <w:tab w:val="left" w:pos="1713"/>
        </w:tabs>
        <w:rPr>
          <w:rFonts w:asciiTheme="minorHAnsi" w:eastAsiaTheme="minorEastAsia" w:hAnsiTheme="minorHAnsi" w:cstheme="minorBidi"/>
          <w:szCs w:val="22"/>
          <w:lang w:eastAsia="en-US"/>
        </w:rPr>
      </w:pPr>
      <w:r>
        <w:t>2.3.5</w:t>
      </w:r>
      <w:r>
        <w:rPr>
          <w:rFonts w:asciiTheme="minorHAnsi" w:eastAsiaTheme="minorEastAsia" w:hAnsiTheme="minorHAnsi" w:cstheme="minorBidi"/>
          <w:szCs w:val="22"/>
          <w:lang w:eastAsia="en-US"/>
        </w:rPr>
        <w:tab/>
      </w:r>
      <w:r>
        <w:t>Concept Drift</w:t>
      </w:r>
      <w:r>
        <w:tab/>
      </w:r>
      <w:r>
        <w:fldChar w:fldCharType="begin"/>
      </w:r>
      <w:r>
        <w:instrText xml:space="preserve"> PAGEREF _Toc110000162 \h </w:instrText>
      </w:r>
      <w:r>
        <w:fldChar w:fldCharType="separate"/>
      </w:r>
      <w:r>
        <w:t>33</w:t>
      </w:r>
      <w:r>
        <w:fldChar w:fldCharType="end"/>
      </w:r>
    </w:p>
    <w:p w14:paraId="3120E551" w14:textId="56FB487D" w:rsidR="00A05B84" w:rsidRDefault="00A05B84">
      <w:pPr>
        <w:pStyle w:val="Verzeichnis3"/>
        <w:tabs>
          <w:tab w:val="left" w:pos="1713"/>
        </w:tabs>
        <w:rPr>
          <w:rFonts w:asciiTheme="minorHAnsi" w:eastAsiaTheme="minorEastAsia" w:hAnsiTheme="minorHAnsi" w:cstheme="minorBidi"/>
          <w:szCs w:val="22"/>
          <w:lang w:eastAsia="en-US"/>
        </w:rPr>
      </w:pPr>
      <w:r>
        <w:t>2.3.6</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10000163 \h </w:instrText>
      </w:r>
      <w:r>
        <w:fldChar w:fldCharType="separate"/>
      </w:r>
      <w:r>
        <w:t>37</w:t>
      </w:r>
      <w:r>
        <w:fldChar w:fldCharType="end"/>
      </w:r>
    </w:p>
    <w:p w14:paraId="560A1CBB" w14:textId="4CC2AB0E" w:rsidR="00A05B84" w:rsidRDefault="00A05B84">
      <w:pPr>
        <w:pStyle w:val="Verzeichnis1"/>
        <w:rPr>
          <w:rFonts w:asciiTheme="minorHAnsi" w:eastAsiaTheme="minorEastAsia" w:hAnsiTheme="minorHAnsi" w:cstheme="minorBidi"/>
          <w:b w:val="0"/>
          <w:szCs w:val="22"/>
          <w:lang w:eastAsia="en-US"/>
        </w:rPr>
      </w:pPr>
      <w:r>
        <w:t>3</w:t>
      </w:r>
      <w:r>
        <w:rPr>
          <w:rFonts w:asciiTheme="minorHAnsi" w:eastAsiaTheme="minorEastAsia" w:hAnsiTheme="minorHAnsi" w:cstheme="minorBidi"/>
          <w:b w:val="0"/>
          <w:szCs w:val="22"/>
          <w:lang w:eastAsia="en-US"/>
        </w:rPr>
        <w:tab/>
      </w:r>
      <w:r>
        <w:t>Goal &amp; Specification</w:t>
      </w:r>
      <w:r>
        <w:tab/>
      </w:r>
      <w:r>
        <w:fldChar w:fldCharType="begin"/>
      </w:r>
      <w:r>
        <w:instrText xml:space="preserve"> PAGEREF _Toc110000164 \h </w:instrText>
      </w:r>
      <w:r>
        <w:fldChar w:fldCharType="separate"/>
      </w:r>
      <w:r>
        <w:t>40</w:t>
      </w:r>
      <w:r>
        <w:fldChar w:fldCharType="end"/>
      </w:r>
    </w:p>
    <w:p w14:paraId="5CFD16A3" w14:textId="39413CAB" w:rsidR="00A05B84" w:rsidRDefault="00A05B84">
      <w:pPr>
        <w:pStyle w:val="Verzeichnis2"/>
        <w:tabs>
          <w:tab w:val="left" w:pos="1360"/>
        </w:tabs>
        <w:rPr>
          <w:rFonts w:asciiTheme="minorHAnsi" w:eastAsiaTheme="minorEastAsia" w:hAnsiTheme="minorHAnsi" w:cstheme="minorBidi"/>
          <w:szCs w:val="22"/>
          <w:lang w:eastAsia="en-US"/>
        </w:rPr>
      </w:pPr>
      <w:r>
        <w:t>3.1</w:t>
      </w:r>
      <w:r>
        <w:rPr>
          <w:rFonts w:asciiTheme="minorHAnsi" w:eastAsiaTheme="minorEastAsia" w:hAnsiTheme="minorHAnsi" w:cstheme="minorBidi"/>
          <w:szCs w:val="22"/>
          <w:lang w:eastAsia="en-US"/>
        </w:rPr>
        <w:tab/>
      </w:r>
      <w:r>
        <w:t>Artifact</w:t>
      </w:r>
      <w:r>
        <w:tab/>
      </w:r>
      <w:r>
        <w:fldChar w:fldCharType="begin"/>
      </w:r>
      <w:r>
        <w:instrText xml:space="preserve"> PAGEREF _Toc110000165 \h </w:instrText>
      </w:r>
      <w:r>
        <w:fldChar w:fldCharType="separate"/>
      </w:r>
      <w:r>
        <w:t>40</w:t>
      </w:r>
      <w:r>
        <w:fldChar w:fldCharType="end"/>
      </w:r>
    </w:p>
    <w:p w14:paraId="745A49D9" w14:textId="0ABABAD8" w:rsidR="00A05B84" w:rsidRDefault="00A05B84">
      <w:pPr>
        <w:pStyle w:val="Verzeichnis2"/>
        <w:tabs>
          <w:tab w:val="left" w:pos="1360"/>
        </w:tabs>
        <w:rPr>
          <w:rFonts w:asciiTheme="minorHAnsi" w:eastAsiaTheme="minorEastAsia" w:hAnsiTheme="minorHAnsi" w:cstheme="minorBidi"/>
          <w:szCs w:val="22"/>
          <w:lang w:eastAsia="en-US"/>
        </w:rPr>
      </w:pPr>
      <w:r>
        <w:t>3.2</w:t>
      </w:r>
      <w:r>
        <w:rPr>
          <w:rFonts w:asciiTheme="minorHAnsi" w:eastAsiaTheme="minorEastAsia" w:hAnsiTheme="minorHAnsi" w:cstheme="minorBidi"/>
          <w:szCs w:val="22"/>
          <w:lang w:eastAsia="en-US"/>
        </w:rPr>
        <w:tab/>
      </w:r>
      <w:r>
        <w:t>Procedure</w:t>
      </w:r>
      <w:r>
        <w:tab/>
      </w:r>
      <w:r>
        <w:fldChar w:fldCharType="begin"/>
      </w:r>
      <w:r>
        <w:instrText xml:space="preserve"> PAGEREF _Toc110000166 \h </w:instrText>
      </w:r>
      <w:r>
        <w:fldChar w:fldCharType="separate"/>
      </w:r>
      <w:r>
        <w:t>41</w:t>
      </w:r>
      <w:r>
        <w:fldChar w:fldCharType="end"/>
      </w:r>
    </w:p>
    <w:p w14:paraId="46CFF37B" w14:textId="14A053FA" w:rsidR="00A05B84" w:rsidRDefault="00A05B84">
      <w:pPr>
        <w:pStyle w:val="Verzeichnis2"/>
        <w:tabs>
          <w:tab w:val="left" w:pos="1360"/>
        </w:tabs>
        <w:rPr>
          <w:rFonts w:asciiTheme="minorHAnsi" w:eastAsiaTheme="minorEastAsia" w:hAnsiTheme="minorHAnsi" w:cstheme="minorBidi"/>
          <w:szCs w:val="22"/>
          <w:lang w:eastAsia="en-US"/>
        </w:rPr>
      </w:pPr>
      <w:r>
        <w:t>3.3</w:t>
      </w:r>
      <w:r>
        <w:rPr>
          <w:rFonts w:asciiTheme="minorHAnsi" w:eastAsiaTheme="minorEastAsia" w:hAnsiTheme="minorHAnsi" w:cstheme="minorBidi"/>
          <w:szCs w:val="22"/>
          <w:lang w:eastAsia="en-US"/>
        </w:rPr>
        <w:tab/>
      </w:r>
      <w:r>
        <w:t>Challenges</w:t>
      </w:r>
      <w:r>
        <w:tab/>
      </w:r>
      <w:r>
        <w:fldChar w:fldCharType="begin"/>
      </w:r>
      <w:r>
        <w:instrText xml:space="preserve"> PAGEREF _Toc110000167 \h </w:instrText>
      </w:r>
      <w:r>
        <w:fldChar w:fldCharType="separate"/>
      </w:r>
      <w:r>
        <w:t>43</w:t>
      </w:r>
      <w:r>
        <w:fldChar w:fldCharType="end"/>
      </w:r>
    </w:p>
    <w:p w14:paraId="32BC9405" w14:textId="3B8C1CF8" w:rsidR="00A05B84" w:rsidRDefault="00A05B84">
      <w:pPr>
        <w:pStyle w:val="Verzeichnis1"/>
        <w:rPr>
          <w:rFonts w:asciiTheme="minorHAnsi" w:eastAsiaTheme="minorEastAsia" w:hAnsiTheme="minorHAnsi" w:cstheme="minorBidi"/>
          <w:b w:val="0"/>
          <w:szCs w:val="22"/>
          <w:lang w:eastAsia="en-US"/>
        </w:rPr>
      </w:pPr>
      <w:r>
        <w:t>4</w:t>
      </w:r>
      <w:r>
        <w:rPr>
          <w:rFonts w:asciiTheme="minorHAnsi" w:eastAsiaTheme="minorEastAsia" w:hAnsiTheme="minorHAnsi" w:cstheme="minorBidi"/>
          <w:b w:val="0"/>
          <w:szCs w:val="22"/>
          <w:lang w:eastAsia="en-US"/>
        </w:rPr>
        <w:tab/>
      </w:r>
      <w:r>
        <w:t>Design &amp; Development</w:t>
      </w:r>
      <w:r>
        <w:tab/>
      </w:r>
      <w:r>
        <w:fldChar w:fldCharType="begin"/>
      </w:r>
      <w:r>
        <w:instrText xml:space="preserve"> PAGEREF _Toc110000168 \h </w:instrText>
      </w:r>
      <w:r>
        <w:fldChar w:fldCharType="separate"/>
      </w:r>
      <w:r>
        <w:t>45</w:t>
      </w:r>
      <w:r>
        <w:fldChar w:fldCharType="end"/>
      </w:r>
    </w:p>
    <w:p w14:paraId="07875199" w14:textId="266BA295" w:rsidR="00A05B84" w:rsidRDefault="00A05B84">
      <w:pPr>
        <w:pStyle w:val="Verzeichnis2"/>
        <w:tabs>
          <w:tab w:val="left" w:pos="1360"/>
        </w:tabs>
        <w:rPr>
          <w:rFonts w:asciiTheme="minorHAnsi" w:eastAsiaTheme="minorEastAsia" w:hAnsiTheme="minorHAnsi" w:cstheme="minorBidi"/>
          <w:szCs w:val="22"/>
          <w:lang w:eastAsia="en-US"/>
        </w:rPr>
      </w:pPr>
      <w:r>
        <w:t>4.1</w:t>
      </w:r>
      <w:r>
        <w:rPr>
          <w:rFonts w:asciiTheme="minorHAnsi" w:eastAsiaTheme="minorEastAsia" w:hAnsiTheme="minorHAnsi" w:cstheme="minorBidi"/>
          <w:szCs w:val="22"/>
          <w:lang w:eastAsia="en-US"/>
        </w:rPr>
        <w:tab/>
      </w:r>
      <w:r>
        <w:t>Environment</w:t>
      </w:r>
      <w:r>
        <w:tab/>
      </w:r>
      <w:r>
        <w:fldChar w:fldCharType="begin"/>
      </w:r>
      <w:r>
        <w:instrText xml:space="preserve"> PAGEREF _Toc110000169 \h </w:instrText>
      </w:r>
      <w:r>
        <w:fldChar w:fldCharType="separate"/>
      </w:r>
      <w:r>
        <w:t>45</w:t>
      </w:r>
      <w:r>
        <w:fldChar w:fldCharType="end"/>
      </w:r>
    </w:p>
    <w:p w14:paraId="6D51FC86" w14:textId="0AD2C3BE" w:rsidR="00A05B84" w:rsidRDefault="00A05B84">
      <w:pPr>
        <w:pStyle w:val="Verzeichnis3"/>
        <w:tabs>
          <w:tab w:val="left" w:pos="1713"/>
        </w:tabs>
        <w:rPr>
          <w:rFonts w:asciiTheme="minorHAnsi" w:eastAsiaTheme="minorEastAsia" w:hAnsiTheme="minorHAnsi" w:cstheme="minorBidi"/>
          <w:szCs w:val="22"/>
          <w:lang w:eastAsia="en-US"/>
        </w:rPr>
      </w:pPr>
      <w:r>
        <w:lastRenderedPageBreak/>
        <w:t>4.1.1</w:t>
      </w:r>
      <w:r>
        <w:rPr>
          <w:rFonts w:asciiTheme="minorHAnsi" w:eastAsiaTheme="minorEastAsia" w:hAnsiTheme="minorHAnsi" w:cstheme="minorBidi"/>
          <w:szCs w:val="22"/>
          <w:lang w:eastAsia="en-US"/>
        </w:rPr>
        <w:tab/>
      </w:r>
      <w:r>
        <w:t>Hardware &amp; Software environment</w:t>
      </w:r>
      <w:r>
        <w:tab/>
      </w:r>
      <w:r>
        <w:fldChar w:fldCharType="begin"/>
      </w:r>
      <w:r>
        <w:instrText xml:space="preserve"> PAGEREF _Toc110000170 \h </w:instrText>
      </w:r>
      <w:r>
        <w:fldChar w:fldCharType="separate"/>
      </w:r>
      <w:r>
        <w:t>45</w:t>
      </w:r>
      <w:r>
        <w:fldChar w:fldCharType="end"/>
      </w:r>
    </w:p>
    <w:p w14:paraId="7D518561" w14:textId="5B82591E" w:rsidR="00A05B84" w:rsidRDefault="00A05B84">
      <w:pPr>
        <w:pStyle w:val="Verzeichnis3"/>
        <w:tabs>
          <w:tab w:val="left" w:pos="1713"/>
        </w:tabs>
        <w:rPr>
          <w:rFonts w:asciiTheme="minorHAnsi" w:eastAsiaTheme="minorEastAsia" w:hAnsiTheme="minorHAnsi" w:cstheme="minorBidi"/>
          <w:szCs w:val="22"/>
          <w:lang w:eastAsia="en-US"/>
        </w:rPr>
      </w:pPr>
      <w:r>
        <w:t>4.1.2</w:t>
      </w:r>
      <w:r>
        <w:rPr>
          <w:rFonts w:asciiTheme="minorHAnsi" w:eastAsiaTheme="minorEastAsia" w:hAnsiTheme="minorHAnsi" w:cstheme="minorBidi"/>
          <w:szCs w:val="22"/>
          <w:lang w:eastAsia="en-US"/>
        </w:rPr>
        <w:tab/>
      </w:r>
      <w:r>
        <w:t>Tools &amp; Frameworks</w:t>
      </w:r>
      <w:r>
        <w:tab/>
      </w:r>
      <w:r>
        <w:fldChar w:fldCharType="begin"/>
      </w:r>
      <w:r>
        <w:instrText xml:space="preserve"> PAGEREF _Toc110000171 \h </w:instrText>
      </w:r>
      <w:r>
        <w:fldChar w:fldCharType="separate"/>
      </w:r>
      <w:r>
        <w:t>46</w:t>
      </w:r>
      <w:r>
        <w:fldChar w:fldCharType="end"/>
      </w:r>
    </w:p>
    <w:p w14:paraId="3B76DF3D" w14:textId="6E7391E4" w:rsidR="00A05B84" w:rsidRDefault="00A05B84">
      <w:pPr>
        <w:pStyle w:val="Verzeichnis3"/>
        <w:tabs>
          <w:tab w:val="left" w:pos="1713"/>
        </w:tabs>
        <w:rPr>
          <w:rFonts w:asciiTheme="minorHAnsi" w:eastAsiaTheme="minorEastAsia" w:hAnsiTheme="minorHAnsi" w:cstheme="minorBidi"/>
          <w:szCs w:val="22"/>
          <w:lang w:eastAsia="en-US"/>
        </w:rPr>
      </w:pPr>
      <w:r>
        <w:t>4.1.3</w:t>
      </w:r>
      <w:r>
        <w:rPr>
          <w:rFonts w:asciiTheme="minorHAnsi" w:eastAsiaTheme="minorEastAsia" w:hAnsiTheme="minorHAnsi" w:cstheme="minorBidi"/>
          <w:szCs w:val="22"/>
          <w:lang w:eastAsia="en-US"/>
        </w:rPr>
        <w:tab/>
      </w:r>
      <w:r>
        <w:t>Working Directory</w:t>
      </w:r>
      <w:r>
        <w:tab/>
      </w:r>
      <w:r>
        <w:fldChar w:fldCharType="begin"/>
      </w:r>
      <w:r>
        <w:instrText xml:space="preserve"> PAGEREF _Toc110000172 \h </w:instrText>
      </w:r>
      <w:r>
        <w:fldChar w:fldCharType="separate"/>
      </w:r>
      <w:r>
        <w:t>48</w:t>
      </w:r>
      <w:r>
        <w:fldChar w:fldCharType="end"/>
      </w:r>
    </w:p>
    <w:p w14:paraId="5A5EEA85" w14:textId="30C99CFC" w:rsidR="00A05B84" w:rsidRDefault="00A05B84">
      <w:pPr>
        <w:pStyle w:val="Verzeichnis2"/>
        <w:tabs>
          <w:tab w:val="left" w:pos="1360"/>
        </w:tabs>
        <w:rPr>
          <w:rFonts w:asciiTheme="minorHAnsi" w:eastAsiaTheme="minorEastAsia" w:hAnsiTheme="minorHAnsi" w:cstheme="minorBidi"/>
          <w:szCs w:val="22"/>
          <w:lang w:eastAsia="en-US"/>
        </w:rPr>
      </w:pPr>
      <w:r>
        <w:t>4.2</w:t>
      </w:r>
      <w:r>
        <w:rPr>
          <w:rFonts w:asciiTheme="minorHAnsi" w:eastAsiaTheme="minorEastAsia" w:hAnsiTheme="minorHAnsi" w:cstheme="minorBidi"/>
          <w:szCs w:val="22"/>
          <w:lang w:eastAsia="en-US"/>
        </w:rPr>
        <w:tab/>
      </w:r>
      <w:r>
        <w:t>Data</w:t>
      </w:r>
      <w:r>
        <w:tab/>
      </w:r>
      <w:r>
        <w:fldChar w:fldCharType="begin"/>
      </w:r>
      <w:r>
        <w:instrText xml:space="preserve"> PAGEREF _Toc110000173 \h </w:instrText>
      </w:r>
      <w:r>
        <w:fldChar w:fldCharType="separate"/>
      </w:r>
      <w:r>
        <w:t>49</w:t>
      </w:r>
      <w:r>
        <w:fldChar w:fldCharType="end"/>
      </w:r>
    </w:p>
    <w:p w14:paraId="0657D579" w14:textId="00570F6B" w:rsidR="00A05B84" w:rsidRDefault="00A05B84">
      <w:pPr>
        <w:pStyle w:val="Verzeichnis3"/>
        <w:tabs>
          <w:tab w:val="left" w:pos="1713"/>
        </w:tabs>
        <w:rPr>
          <w:rFonts w:asciiTheme="minorHAnsi" w:eastAsiaTheme="minorEastAsia" w:hAnsiTheme="minorHAnsi" w:cstheme="minorBidi"/>
          <w:szCs w:val="22"/>
          <w:lang w:eastAsia="en-US"/>
        </w:rPr>
      </w:pPr>
      <w:r>
        <w:t>4.2.1</w:t>
      </w:r>
      <w:r>
        <w:rPr>
          <w:rFonts w:asciiTheme="minorHAnsi" w:eastAsiaTheme="minorEastAsia" w:hAnsiTheme="minorHAnsi" w:cstheme="minorBidi"/>
          <w:szCs w:val="22"/>
          <w:lang w:eastAsia="en-US"/>
        </w:rPr>
        <w:tab/>
      </w:r>
      <w:r>
        <w:t>Dataset Selection</w:t>
      </w:r>
      <w:r>
        <w:tab/>
      </w:r>
      <w:r>
        <w:fldChar w:fldCharType="begin"/>
      </w:r>
      <w:r>
        <w:instrText xml:space="preserve"> PAGEREF _Toc110000174 \h </w:instrText>
      </w:r>
      <w:r>
        <w:fldChar w:fldCharType="separate"/>
      </w:r>
      <w:r>
        <w:t>49</w:t>
      </w:r>
      <w:r>
        <w:fldChar w:fldCharType="end"/>
      </w:r>
    </w:p>
    <w:p w14:paraId="72A53EAC" w14:textId="7FF32828" w:rsidR="00A05B84" w:rsidRDefault="00A05B84">
      <w:pPr>
        <w:pStyle w:val="Verzeichnis3"/>
        <w:tabs>
          <w:tab w:val="left" w:pos="1713"/>
        </w:tabs>
        <w:rPr>
          <w:rFonts w:asciiTheme="minorHAnsi" w:eastAsiaTheme="minorEastAsia" w:hAnsiTheme="minorHAnsi" w:cstheme="minorBidi"/>
          <w:szCs w:val="22"/>
          <w:lang w:eastAsia="en-US"/>
        </w:rPr>
      </w:pPr>
      <w:r>
        <w:t>4.2.2</w:t>
      </w:r>
      <w:r>
        <w:rPr>
          <w:rFonts w:asciiTheme="minorHAnsi" w:eastAsiaTheme="minorEastAsia" w:hAnsiTheme="minorHAnsi" w:cstheme="minorBidi"/>
          <w:szCs w:val="22"/>
          <w:lang w:eastAsia="en-US"/>
        </w:rPr>
        <w:tab/>
      </w:r>
      <w:r>
        <w:t>Dataset Description</w:t>
      </w:r>
      <w:r>
        <w:tab/>
      </w:r>
      <w:r>
        <w:fldChar w:fldCharType="begin"/>
      </w:r>
      <w:r>
        <w:instrText xml:space="preserve"> PAGEREF _Toc110000175 \h </w:instrText>
      </w:r>
      <w:r>
        <w:fldChar w:fldCharType="separate"/>
      </w:r>
      <w:r>
        <w:t>49</w:t>
      </w:r>
      <w:r>
        <w:fldChar w:fldCharType="end"/>
      </w:r>
    </w:p>
    <w:p w14:paraId="486243C5" w14:textId="52FBCF2A" w:rsidR="00A05B84" w:rsidRDefault="00A05B84">
      <w:pPr>
        <w:pStyle w:val="Verzeichnis3"/>
        <w:tabs>
          <w:tab w:val="left" w:pos="1713"/>
        </w:tabs>
        <w:rPr>
          <w:rFonts w:asciiTheme="minorHAnsi" w:eastAsiaTheme="minorEastAsia" w:hAnsiTheme="minorHAnsi" w:cstheme="minorBidi"/>
          <w:szCs w:val="22"/>
          <w:lang w:eastAsia="en-US"/>
        </w:rPr>
      </w:pPr>
      <w:r>
        <w:t>4.2.3</w:t>
      </w:r>
      <w:r>
        <w:rPr>
          <w:rFonts w:asciiTheme="minorHAnsi" w:eastAsiaTheme="minorEastAsia" w:hAnsiTheme="minorHAnsi" w:cstheme="minorBidi"/>
          <w:szCs w:val="22"/>
          <w:lang w:eastAsia="en-US"/>
        </w:rPr>
        <w:tab/>
      </w:r>
      <w:r>
        <w:t>Data Preparation</w:t>
      </w:r>
      <w:r>
        <w:tab/>
      </w:r>
      <w:r>
        <w:fldChar w:fldCharType="begin"/>
      </w:r>
      <w:r>
        <w:instrText xml:space="preserve"> PAGEREF _Toc110000176 \h </w:instrText>
      </w:r>
      <w:r>
        <w:fldChar w:fldCharType="separate"/>
      </w:r>
      <w:r>
        <w:t>50</w:t>
      </w:r>
      <w:r>
        <w:fldChar w:fldCharType="end"/>
      </w:r>
    </w:p>
    <w:p w14:paraId="7CCEBCFF" w14:textId="2D18188A" w:rsidR="00A05B84" w:rsidRDefault="00A05B84">
      <w:pPr>
        <w:pStyle w:val="Verzeichnis2"/>
        <w:tabs>
          <w:tab w:val="left" w:pos="1360"/>
        </w:tabs>
        <w:rPr>
          <w:rFonts w:asciiTheme="minorHAnsi" w:eastAsiaTheme="minorEastAsia" w:hAnsiTheme="minorHAnsi" w:cstheme="minorBidi"/>
          <w:szCs w:val="22"/>
          <w:lang w:eastAsia="en-US"/>
        </w:rPr>
      </w:pPr>
      <w:r>
        <w:t>4.3</w:t>
      </w:r>
      <w:r>
        <w:rPr>
          <w:rFonts w:asciiTheme="minorHAnsi" w:eastAsiaTheme="minorEastAsia" w:hAnsiTheme="minorHAnsi" w:cstheme="minorBidi"/>
          <w:szCs w:val="22"/>
          <w:lang w:eastAsia="en-US"/>
        </w:rPr>
        <w:tab/>
      </w:r>
      <w:r>
        <w:t>Recommender System</w:t>
      </w:r>
      <w:r>
        <w:tab/>
      </w:r>
      <w:r>
        <w:fldChar w:fldCharType="begin"/>
      </w:r>
      <w:r>
        <w:instrText xml:space="preserve"> PAGEREF _Toc110000177 \h </w:instrText>
      </w:r>
      <w:r>
        <w:fldChar w:fldCharType="separate"/>
      </w:r>
      <w:r>
        <w:t>52</w:t>
      </w:r>
      <w:r>
        <w:fldChar w:fldCharType="end"/>
      </w:r>
    </w:p>
    <w:p w14:paraId="22357A13" w14:textId="7BDA4E79" w:rsidR="00A05B84" w:rsidRDefault="00A05B84">
      <w:pPr>
        <w:pStyle w:val="Verzeichnis3"/>
        <w:tabs>
          <w:tab w:val="left" w:pos="1713"/>
        </w:tabs>
        <w:rPr>
          <w:rFonts w:asciiTheme="minorHAnsi" w:eastAsiaTheme="minorEastAsia" w:hAnsiTheme="minorHAnsi" w:cstheme="minorBidi"/>
          <w:szCs w:val="22"/>
          <w:lang w:eastAsia="en-US"/>
        </w:rPr>
      </w:pPr>
      <w:r>
        <w:t>4.3.1</w:t>
      </w:r>
      <w:r>
        <w:rPr>
          <w:rFonts w:asciiTheme="minorHAnsi" w:eastAsiaTheme="minorEastAsia" w:hAnsiTheme="minorHAnsi" w:cstheme="minorBidi"/>
          <w:szCs w:val="22"/>
          <w:lang w:eastAsia="en-US"/>
        </w:rPr>
        <w:tab/>
      </w:r>
      <w:r>
        <w:t>Design</w:t>
      </w:r>
      <w:r>
        <w:tab/>
      </w:r>
      <w:r>
        <w:fldChar w:fldCharType="begin"/>
      </w:r>
      <w:r>
        <w:instrText xml:space="preserve"> PAGEREF _Toc110000178 \h </w:instrText>
      </w:r>
      <w:r>
        <w:fldChar w:fldCharType="separate"/>
      </w:r>
      <w:r>
        <w:t>52</w:t>
      </w:r>
      <w:r>
        <w:fldChar w:fldCharType="end"/>
      </w:r>
    </w:p>
    <w:p w14:paraId="7898F30E" w14:textId="03B3BF72" w:rsidR="00A05B84" w:rsidRDefault="00A05B84">
      <w:pPr>
        <w:pStyle w:val="Verzeichnis3"/>
        <w:tabs>
          <w:tab w:val="left" w:pos="1713"/>
        </w:tabs>
        <w:rPr>
          <w:rFonts w:asciiTheme="minorHAnsi" w:eastAsiaTheme="minorEastAsia" w:hAnsiTheme="minorHAnsi" w:cstheme="minorBidi"/>
          <w:szCs w:val="22"/>
          <w:lang w:eastAsia="en-US"/>
        </w:rPr>
      </w:pPr>
      <w:r>
        <w:t>4.3.2</w:t>
      </w:r>
      <w:r>
        <w:rPr>
          <w:rFonts w:asciiTheme="minorHAnsi" w:eastAsiaTheme="minorEastAsia" w:hAnsiTheme="minorHAnsi" w:cstheme="minorBidi"/>
          <w:szCs w:val="22"/>
          <w:lang w:eastAsia="en-US"/>
        </w:rPr>
        <w:tab/>
      </w:r>
      <w:r>
        <w:t>RankingModel</w:t>
      </w:r>
      <w:r>
        <w:tab/>
      </w:r>
      <w:r>
        <w:fldChar w:fldCharType="begin"/>
      </w:r>
      <w:r>
        <w:instrText xml:space="preserve"> PAGEREF _Toc110000179 \h </w:instrText>
      </w:r>
      <w:r>
        <w:fldChar w:fldCharType="separate"/>
      </w:r>
      <w:r>
        <w:t>53</w:t>
      </w:r>
      <w:r>
        <w:fldChar w:fldCharType="end"/>
      </w:r>
    </w:p>
    <w:p w14:paraId="1EB15D38" w14:textId="4106BB91" w:rsidR="00A05B84" w:rsidRDefault="00A05B84">
      <w:pPr>
        <w:pStyle w:val="Verzeichnis3"/>
        <w:tabs>
          <w:tab w:val="left" w:pos="1713"/>
        </w:tabs>
        <w:rPr>
          <w:rFonts w:asciiTheme="minorHAnsi" w:eastAsiaTheme="minorEastAsia" w:hAnsiTheme="minorHAnsi" w:cstheme="minorBidi"/>
          <w:szCs w:val="22"/>
          <w:lang w:eastAsia="en-US"/>
        </w:rPr>
      </w:pPr>
      <w:r>
        <w:t>4.3.3</w:t>
      </w:r>
      <w:r>
        <w:rPr>
          <w:rFonts w:asciiTheme="minorHAnsi" w:eastAsiaTheme="minorEastAsia" w:hAnsiTheme="minorHAnsi" w:cstheme="minorBidi"/>
          <w:szCs w:val="22"/>
          <w:lang w:eastAsia="en-US"/>
        </w:rPr>
        <w:tab/>
      </w:r>
      <w:r>
        <w:t>MovieLens</w:t>
      </w:r>
      <w:r>
        <w:tab/>
      </w:r>
      <w:r>
        <w:fldChar w:fldCharType="begin"/>
      </w:r>
      <w:r>
        <w:instrText xml:space="preserve"> PAGEREF _Toc110000180 \h </w:instrText>
      </w:r>
      <w:r>
        <w:fldChar w:fldCharType="separate"/>
      </w:r>
      <w:r>
        <w:t>55</w:t>
      </w:r>
      <w:r>
        <w:fldChar w:fldCharType="end"/>
      </w:r>
    </w:p>
    <w:p w14:paraId="1551EE03" w14:textId="073B84B4" w:rsidR="00A05B84" w:rsidRDefault="00A05B84">
      <w:pPr>
        <w:pStyle w:val="Verzeichnis3"/>
        <w:tabs>
          <w:tab w:val="left" w:pos="1713"/>
        </w:tabs>
        <w:rPr>
          <w:rFonts w:asciiTheme="minorHAnsi" w:eastAsiaTheme="minorEastAsia" w:hAnsiTheme="minorHAnsi" w:cstheme="minorBidi"/>
          <w:szCs w:val="22"/>
          <w:lang w:eastAsia="en-US"/>
        </w:rPr>
      </w:pPr>
      <w:r>
        <w:t>4.3.4</w:t>
      </w:r>
      <w:r>
        <w:rPr>
          <w:rFonts w:asciiTheme="minorHAnsi" w:eastAsiaTheme="minorEastAsia" w:hAnsiTheme="minorHAnsi" w:cstheme="minorBidi"/>
          <w:szCs w:val="22"/>
          <w:lang w:eastAsia="en-US"/>
        </w:rPr>
        <w:tab/>
      </w:r>
      <w:r>
        <w:t>Post-Training Actions</w:t>
      </w:r>
      <w:r>
        <w:tab/>
      </w:r>
      <w:r>
        <w:fldChar w:fldCharType="begin"/>
      </w:r>
      <w:r>
        <w:instrText xml:space="preserve"> PAGEREF _Toc110000181 \h </w:instrText>
      </w:r>
      <w:r>
        <w:fldChar w:fldCharType="separate"/>
      </w:r>
      <w:r>
        <w:t>56</w:t>
      </w:r>
      <w:r>
        <w:fldChar w:fldCharType="end"/>
      </w:r>
    </w:p>
    <w:p w14:paraId="03249334" w14:textId="0E32B212" w:rsidR="00A05B84" w:rsidRDefault="00A05B84">
      <w:pPr>
        <w:pStyle w:val="Verzeichnis2"/>
        <w:tabs>
          <w:tab w:val="left" w:pos="1360"/>
        </w:tabs>
        <w:rPr>
          <w:rFonts w:asciiTheme="minorHAnsi" w:eastAsiaTheme="minorEastAsia" w:hAnsiTheme="minorHAnsi" w:cstheme="minorBidi"/>
          <w:szCs w:val="22"/>
          <w:lang w:eastAsia="en-US"/>
        </w:rPr>
      </w:pPr>
      <w:r>
        <w:t>4.4</w:t>
      </w:r>
      <w:r>
        <w:rPr>
          <w:rFonts w:asciiTheme="minorHAnsi" w:eastAsiaTheme="minorEastAsia" w:hAnsiTheme="minorHAnsi" w:cstheme="minorBidi"/>
          <w:szCs w:val="22"/>
          <w:lang w:eastAsia="en-US"/>
        </w:rPr>
        <w:tab/>
      </w:r>
      <w:r>
        <w:t>Concept Drift Awareness</w:t>
      </w:r>
      <w:r>
        <w:tab/>
      </w:r>
      <w:r>
        <w:fldChar w:fldCharType="begin"/>
      </w:r>
      <w:r>
        <w:instrText xml:space="preserve"> PAGEREF _Toc110000182 \h </w:instrText>
      </w:r>
      <w:r>
        <w:fldChar w:fldCharType="separate"/>
      </w:r>
      <w:r>
        <w:t>58</w:t>
      </w:r>
      <w:r>
        <w:fldChar w:fldCharType="end"/>
      </w:r>
    </w:p>
    <w:p w14:paraId="2D2FE884" w14:textId="30604734" w:rsidR="00A05B84" w:rsidRDefault="00A05B84">
      <w:pPr>
        <w:pStyle w:val="Verzeichnis3"/>
        <w:tabs>
          <w:tab w:val="left" w:pos="1713"/>
        </w:tabs>
        <w:rPr>
          <w:rFonts w:asciiTheme="minorHAnsi" w:eastAsiaTheme="minorEastAsia" w:hAnsiTheme="minorHAnsi" w:cstheme="minorBidi"/>
          <w:szCs w:val="22"/>
          <w:lang w:eastAsia="en-US"/>
        </w:rPr>
      </w:pPr>
      <w:r>
        <w:t>4.4.1</w:t>
      </w:r>
      <w:r>
        <w:rPr>
          <w:rFonts w:asciiTheme="minorHAnsi" w:eastAsiaTheme="minorEastAsia" w:hAnsiTheme="minorHAnsi" w:cstheme="minorBidi"/>
          <w:szCs w:val="22"/>
          <w:lang w:eastAsia="en-US"/>
        </w:rPr>
        <w:tab/>
      </w:r>
      <w:r>
        <w:t>Design</w:t>
      </w:r>
      <w:r>
        <w:tab/>
      </w:r>
      <w:r>
        <w:fldChar w:fldCharType="begin"/>
      </w:r>
      <w:r>
        <w:instrText xml:space="preserve"> PAGEREF _Toc110000183 \h </w:instrText>
      </w:r>
      <w:r>
        <w:fldChar w:fldCharType="separate"/>
      </w:r>
      <w:r>
        <w:t>58</w:t>
      </w:r>
      <w:r>
        <w:fldChar w:fldCharType="end"/>
      </w:r>
    </w:p>
    <w:p w14:paraId="21F7D365" w14:textId="136738AB" w:rsidR="00A05B84" w:rsidRDefault="00A05B84">
      <w:pPr>
        <w:pStyle w:val="Verzeichnis3"/>
        <w:tabs>
          <w:tab w:val="left" w:pos="1713"/>
        </w:tabs>
        <w:rPr>
          <w:rFonts w:asciiTheme="minorHAnsi" w:eastAsiaTheme="minorEastAsia" w:hAnsiTheme="minorHAnsi" w:cstheme="minorBidi"/>
          <w:szCs w:val="22"/>
          <w:lang w:eastAsia="en-US"/>
        </w:rPr>
      </w:pPr>
      <w:r>
        <w:t>4.4.2</w:t>
      </w:r>
      <w:r>
        <w:rPr>
          <w:rFonts w:asciiTheme="minorHAnsi" w:eastAsiaTheme="minorEastAsia" w:hAnsiTheme="minorHAnsi" w:cstheme="minorBidi"/>
          <w:szCs w:val="22"/>
          <w:lang w:eastAsia="en-US"/>
        </w:rPr>
        <w:tab/>
      </w:r>
      <w:r>
        <w:t>Prediction Service</w:t>
      </w:r>
      <w:r>
        <w:tab/>
      </w:r>
      <w:r>
        <w:fldChar w:fldCharType="begin"/>
      </w:r>
      <w:r>
        <w:instrText xml:space="preserve"> PAGEREF _Toc110000184 \h </w:instrText>
      </w:r>
      <w:r>
        <w:fldChar w:fldCharType="separate"/>
      </w:r>
      <w:r>
        <w:t>58</w:t>
      </w:r>
      <w:r>
        <w:fldChar w:fldCharType="end"/>
      </w:r>
    </w:p>
    <w:p w14:paraId="3B758017" w14:textId="45E60652" w:rsidR="00A05B84" w:rsidRDefault="00A05B84">
      <w:pPr>
        <w:pStyle w:val="Verzeichnis2"/>
        <w:tabs>
          <w:tab w:val="left" w:pos="1360"/>
        </w:tabs>
        <w:rPr>
          <w:rFonts w:asciiTheme="minorHAnsi" w:eastAsiaTheme="minorEastAsia" w:hAnsiTheme="minorHAnsi" w:cstheme="minorBidi"/>
          <w:szCs w:val="22"/>
          <w:lang w:eastAsia="en-US"/>
        </w:rPr>
      </w:pPr>
      <w:r>
        <w:t>4.5</w:t>
      </w:r>
      <w:r>
        <w:rPr>
          <w:rFonts w:asciiTheme="minorHAnsi" w:eastAsiaTheme="minorEastAsia" w:hAnsiTheme="minorHAnsi" w:cstheme="minorBidi"/>
          <w:szCs w:val="22"/>
          <w:lang w:eastAsia="en-US"/>
        </w:rPr>
        <w:tab/>
      </w:r>
      <w:r>
        <w:t>Pipeline</w:t>
      </w:r>
      <w:r>
        <w:tab/>
      </w:r>
      <w:r>
        <w:fldChar w:fldCharType="begin"/>
      </w:r>
      <w:r>
        <w:instrText xml:space="preserve"> PAGEREF _Toc110000185 \h </w:instrText>
      </w:r>
      <w:r>
        <w:fldChar w:fldCharType="separate"/>
      </w:r>
      <w:r>
        <w:t>58</w:t>
      </w:r>
      <w:r>
        <w:fldChar w:fldCharType="end"/>
      </w:r>
    </w:p>
    <w:p w14:paraId="25BFC740" w14:textId="0F293A40" w:rsidR="00A05B84" w:rsidRDefault="00A05B84">
      <w:pPr>
        <w:pStyle w:val="Verzeichnis3"/>
        <w:tabs>
          <w:tab w:val="left" w:pos="1713"/>
        </w:tabs>
        <w:rPr>
          <w:rFonts w:asciiTheme="minorHAnsi" w:eastAsiaTheme="minorEastAsia" w:hAnsiTheme="minorHAnsi" w:cstheme="minorBidi"/>
          <w:szCs w:val="22"/>
          <w:lang w:eastAsia="en-US"/>
        </w:rPr>
      </w:pPr>
      <w:r>
        <w:t>4.5.1</w:t>
      </w:r>
      <w:r>
        <w:rPr>
          <w:rFonts w:asciiTheme="minorHAnsi" w:eastAsiaTheme="minorEastAsia" w:hAnsiTheme="minorHAnsi" w:cstheme="minorBidi"/>
          <w:szCs w:val="22"/>
          <w:lang w:eastAsia="en-US"/>
        </w:rPr>
        <w:tab/>
      </w:r>
      <w:r>
        <w:t>Design</w:t>
      </w:r>
      <w:r>
        <w:tab/>
      </w:r>
      <w:r>
        <w:fldChar w:fldCharType="begin"/>
      </w:r>
      <w:r>
        <w:instrText xml:space="preserve"> PAGEREF _Toc110000186 \h </w:instrText>
      </w:r>
      <w:r>
        <w:fldChar w:fldCharType="separate"/>
      </w:r>
      <w:r>
        <w:t>58</w:t>
      </w:r>
      <w:r>
        <w:fldChar w:fldCharType="end"/>
      </w:r>
    </w:p>
    <w:p w14:paraId="494BB45F" w14:textId="1C0A9CA2" w:rsidR="00A05B84" w:rsidRDefault="00A05B84">
      <w:pPr>
        <w:pStyle w:val="Verzeichnis3"/>
        <w:tabs>
          <w:tab w:val="left" w:pos="1713"/>
        </w:tabs>
        <w:rPr>
          <w:rFonts w:asciiTheme="minorHAnsi" w:eastAsiaTheme="minorEastAsia" w:hAnsiTheme="minorHAnsi" w:cstheme="minorBidi"/>
          <w:szCs w:val="22"/>
          <w:lang w:eastAsia="en-US"/>
        </w:rPr>
      </w:pPr>
      <w:r>
        <w:t>4.5.2</w:t>
      </w:r>
      <w:r>
        <w:rPr>
          <w:rFonts w:asciiTheme="minorHAnsi" w:eastAsiaTheme="minorEastAsia" w:hAnsiTheme="minorHAnsi" w:cstheme="minorBidi"/>
          <w:szCs w:val="22"/>
          <w:lang w:eastAsia="en-US"/>
        </w:rPr>
        <w:tab/>
      </w:r>
      <w:r>
        <w:t>TFX pipeline</w:t>
      </w:r>
      <w:r>
        <w:tab/>
      </w:r>
      <w:r>
        <w:fldChar w:fldCharType="begin"/>
      </w:r>
      <w:r>
        <w:instrText xml:space="preserve"> PAGEREF _Toc110000187 \h </w:instrText>
      </w:r>
      <w:r>
        <w:fldChar w:fldCharType="separate"/>
      </w:r>
      <w:r>
        <w:t>58</w:t>
      </w:r>
      <w:r>
        <w:fldChar w:fldCharType="end"/>
      </w:r>
    </w:p>
    <w:p w14:paraId="78537D58" w14:textId="52DD8261" w:rsidR="00A05B84" w:rsidRDefault="00A05B84">
      <w:pPr>
        <w:pStyle w:val="Verzeichnis3"/>
        <w:tabs>
          <w:tab w:val="left" w:pos="1713"/>
        </w:tabs>
        <w:rPr>
          <w:rFonts w:asciiTheme="minorHAnsi" w:eastAsiaTheme="minorEastAsia" w:hAnsiTheme="minorHAnsi" w:cstheme="minorBidi"/>
          <w:szCs w:val="22"/>
          <w:lang w:eastAsia="en-US"/>
        </w:rPr>
      </w:pPr>
      <w:r>
        <w:t>4.5.3</w:t>
      </w:r>
      <w:r>
        <w:rPr>
          <w:rFonts w:asciiTheme="minorHAnsi" w:eastAsiaTheme="minorEastAsia" w:hAnsiTheme="minorHAnsi" w:cstheme="minorBidi"/>
          <w:szCs w:val="22"/>
          <w:lang w:eastAsia="en-US"/>
        </w:rPr>
        <w:tab/>
      </w:r>
      <w:r>
        <w:t>CD detection pipeline</w:t>
      </w:r>
      <w:r>
        <w:tab/>
      </w:r>
      <w:r>
        <w:fldChar w:fldCharType="begin"/>
      </w:r>
      <w:r>
        <w:instrText xml:space="preserve"> PAGEREF _Toc110000188 \h </w:instrText>
      </w:r>
      <w:r>
        <w:fldChar w:fldCharType="separate"/>
      </w:r>
      <w:r>
        <w:t>58</w:t>
      </w:r>
      <w:r>
        <w:fldChar w:fldCharType="end"/>
      </w:r>
    </w:p>
    <w:p w14:paraId="35FC9B32" w14:textId="6A018046" w:rsidR="00A05B84" w:rsidRDefault="00A05B84">
      <w:pPr>
        <w:pStyle w:val="Verzeichnis3"/>
        <w:tabs>
          <w:tab w:val="left" w:pos="1713"/>
        </w:tabs>
        <w:rPr>
          <w:rFonts w:asciiTheme="minorHAnsi" w:eastAsiaTheme="minorEastAsia" w:hAnsiTheme="minorHAnsi" w:cstheme="minorBidi"/>
          <w:szCs w:val="22"/>
          <w:lang w:eastAsia="en-US"/>
        </w:rPr>
      </w:pPr>
      <w:r>
        <w:t>4.5.4</w:t>
      </w:r>
      <w:r>
        <w:rPr>
          <w:rFonts w:asciiTheme="minorHAnsi" w:eastAsiaTheme="minorEastAsia" w:hAnsiTheme="minorHAnsi" w:cstheme="minorBidi"/>
          <w:szCs w:val="22"/>
          <w:lang w:eastAsia="en-US"/>
        </w:rPr>
        <w:tab/>
      </w:r>
      <w:r>
        <w:t>Integrated pipeline</w:t>
      </w:r>
      <w:r>
        <w:tab/>
      </w:r>
      <w:r>
        <w:fldChar w:fldCharType="begin"/>
      </w:r>
      <w:r>
        <w:instrText xml:space="preserve"> PAGEREF _Toc110000189 \h </w:instrText>
      </w:r>
      <w:r>
        <w:fldChar w:fldCharType="separate"/>
      </w:r>
      <w:r>
        <w:t>58</w:t>
      </w:r>
      <w:r>
        <w:fldChar w:fldCharType="end"/>
      </w:r>
    </w:p>
    <w:p w14:paraId="36DA9B51" w14:textId="64611B72" w:rsidR="00A05B84" w:rsidRDefault="00A05B84">
      <w:pPr>
        <w:pStyle w:val="Verzeichnis1"/>
        <w:rPr>
          <w:rFonts w:asciiTheme="minorHAnsi" w:eastAsiaTheme="minorEastAsia" w:hAnsiTheme="minorHAnsi" w:cstheme="minorBidi"/>
          <w:b w:val="0"/>
          <w:szCs w:val="22"/>
          <w:lang w:eastAsia="en-US"/>
        </w:rPr>
      </w:pPr>
      <w:r>
        <w:t>5</w:t>
      </w:r>
      <w:r>
        <w:rPr>
          <w:rFonts w:asciiTheme="minorHAnsi" w:eastAsiaTheme="minorEastAsia" w:hAnsiTheme="minorHAnsi" w:cstheme="minorBidi"/>
          <w:b w:val="0"/>
          <w:szCs w:val="22"/>
          <w:lang w:eastAsia="en-US"/>
        </w:rPr>
        <w:tab/>
      </w:r>
      <w:r>
        <w:t>Evaluation</w:t>
      </w:r>
      <w:r>
        <w:tab/>
      </w:r>
      <w:r>
        <w:fldChar w:fldCharType="begin"/>
      </w:r>
      <w:r>
        <w:instrText xml:space="preserve"> PAGEREF _Toc110000190 \h </w:instrText>
      </w:r>
      <w:r>
        <w:fldChar w:fldCharType="separate"/>
      </w:r>
      <w:r>
        <w:t>59</w:t>
      </w:r>
      <w:r>
        <w:fldChar w:fldCharType="end"/>
      </w:r>
    </w:p>
    <w:p w14:paraId="7B853735" w14:textId="0669FFD3" w:rsidR="00A05B84" w:rsidRDefault="00A05B84">
      <w:pPr>
        <w:pStyle w:val="Verzeichnis1"/>
        <w:rPr>
          <w:rFonts w:asciiTheme="minorHAnsi" w:eastAsiaTheme="minorEastAsia" w:hAnsiTheme="minorHAnsi" w:cstheme="minorBidi"/>
          <w:b w:val="0"/>
          <w:szCs w:val="22"/>
          <w:lang w:eastAsia="en-US"/>
        </w:rPr>
      </w:pPr>
      <w:r>
        <w:t>6</w:t>
      </w:r>
      <w:r>
        <w:rPr>
          <w:rFonts w:asciiTheme="minorHAnsi" w:eastAsiaTheme="minorEastAsia" w:hAnsiTheme="minorHAnsi" w:cstheme="minorBidi"/>
          <w:b w:val="0"/>
          <w:szCs w:val="22"/>
          <w:lang w:eastAsia="en-US"/>
        </w:rPr>
        <w:tab/>
      </w:r>
      <w:r>
        <w:t>Conclusion</w:t>
      </w:r>
      <w:r>
        <w:tab/>
      </w:r>
      <w:r>
        <w:fldChar w:fldCharType="begin"/>
      </w:r>
      <w:r>
        <w:instrText xml:space="preserve"> PAGEREF _Toc110000191 \h </w:instrText>
      </w:r>
      <w:r>
        <w:fldChar w:fldCharType="separate"/>
      </w:r>
      <w:r>
        <w:t>60</w:t>
      </w:r>
      <w:r>
        <w:fldChar w:fldCharType="end"/>
      </w:r>
    </w:p>
    <w:p w14:paraId="40A3E2B7" w14:textId="547FE445" w:rsidR="00A05B84" w:rsidRDefault="00A05B84">
      <w:pPr>
        <w:pStyle w:val="Verzeichnis2"/>
        <w:tabs>
          <w:tab w:val="left" w:pos="1360"/>
        </w:tabs>
        <w:rPr>
          <w:rFonts w:asciiTheme="minorHAnsi" w:eastAsiaTheme="minorEastAsia" w:hAnsiTheme="minorHAnsi" w:cstheme="minorBidi"/>
          <w:szCs w:val="22"/>
          <w:lang w:eastAsia="en-US"/>
        </w:rPr>
      </w:pPr>
      <w:r>
        <w:t>6.1</w:t>
      </w:r>
      <w:r>
        <w:rPr>
          <w:rFonts w:asciiTheme="minorHAnsi" w:eastAsiaTheme="minorEastAsia" w:hAnsiTheme="minorHAnsi" w:cstheme="minorBidi"/>
          <w:szCs w:val="22"/>
          <w:lang w:eastAsia="en-US"/>
        </w:rPr>
        <w:tab/>
      </w:r>
      <w:r>
        <w:t>Design Science Research</w:t>
      </w:r>
      <w:r>
        <w:tab/>
      </w:r>
      <w:r>
        <w:fldChar w:fldCharType="begin"/>
      </w:r>
      <w:r>
        <w:instrText xml:space="preserve"> PAGEREF _Toc110000192 \h </w:instrText>
      </w:r>
      <w:r>
        <w:fldChar w:fldCharType="separate"/>
      </w:r>
      <w:r>
        <w:t>60</w:t>
      </w:r>
      <w:r>
        <w:fldChar w:fldCharType="end"/>
      </w:r>
    </w:p>
    <w:p w14:paraId="6A3D6710" w14:textId="00DC2368" w:rsidR="00A05B84" w:rsidRDefault="00A05B84">
      <w:pPr>
        <w:pStyle w:val="Verzeichnis2"/>
        <w:tabs>
          <w:tab w:val="left" w:pos="1360"/>
        </w:tabs>
        <w:rPr>
          <w:rFonts w:asciiTheme="minorHAnsi" w:eastAsiaTheme="minorEastAsia" w:hAnsiTheme="minorHAnsi" w:cstheme="minorBidi"/>
          <w:szCs w:val="22"/>
          <w:lang w:eastAsia="en-US"/>
        </w:rPr>
      </w:pPr>
      <w:r>
        <w:t>6.2</w:t>
      </w:r>
      <w:r>
        <w:rPr>
          <w:rFonts w:asciiTheme="minorHAnsi" w:eastAsiaTheme="minorEastAsia" w:hAnsiTheme="minorHAnsi" w:cstheme="minorBidi"/>
          <w:szCs w:val="22"/>
          <w:lang w:eastAsia="en-US"/>
        </w:rPr>
        <w:tab/>
      </w:r>
      <w:r>
        <w:t>Outlook</w:t>
      </w:r>
      <w:r>
        <w:tab/>
      </w:r>
      <w:r>
        <w:fldChar w:fldCharType="begin"/>
      </w:r>
      <w:r>
        <w:instrText xml:space="preserve"> PAGEREF _Toc110000193 \h </w:instrText>
      </w:r>
      <w:r>
        <w:fldChar w:fldCharType="separate"/>
      </w:r>
      <w:r>
        <w:t>60</w:t>
      </w:r>
      <w:r>
        <w:fldChar w:fldCharType="end"/>
      </w:r>
    </w:p>
    <w:p w14:paraId="50A7AFD2" w14:textId="6D317707" w:rsidR="00A05B84" w:rsidRDefault="00A05B84">
      <w:pPr>
        <w:pStyle w:val="Verzeichnis1"/>
        <w:rPr>
          <w:rFonts w:asciiTheme="minorHAnsi" w:eastAsiaTheme="minorEastAsia" w:hAnsiTheme="minorHAnsi" w:cstheme="minorBidi"/>
          <w:b w:val="0"/>
          <w:szCs w:val="22"/>
          <w:lang w:eastAsia="en-US"/>
        </w:rPr>
      </w:pPr>
      <w:r>
        <w:t>7</w:t>
      </w:r>
      <w:r>
        <w:rPr>
          <w:rFonts w:asciiTheme="minorHAnsi" w:eastAsiaTheme="minorEastAsia" w:hAnsiTheme="minorHAnsi" w:cstheme="minorBidi"/>
          <w:b w:val="0"/>
          <w:szCs w:val="22"/>
          <w:lang w:eastAsia="en-US"/>
        </w:rPr>
        <w:tab/>
      </w:r>
      <w:r>
        <w:t>Outlook</w:t>
      </w:r>
      <w:r>
        <w:tab/>
      </w:r>
      <w:r>
        <w:fldChar w:fldCharType="begin"/>
      </w:r>
      <w:r>
        <w:instrText xml:space="preserve"> PAGEREF _Toc110000194 \h </w:instrText>
      </w:r>
      <w:r>
        <w:fldChar w:fldCharType="separate"/>
      </w:r>
      <w:r>
        <w:t>61</w:t>
      </w:r>
      <w:r>
        <w:fldChar w:fldCharType="end"/>
      </w:r>
    </w:p>
    <w:p w14:paraId="4C10F16A" w14:textId="4242DE5C" w:rsidR="00A05B84" w:rsidRDefault="00A05B84">
      <w:pPr>
        <w:pStyle w:val="Verzeichnis1"/>
        <w:rPr>
          <w:rFonts w:asciiTheme="minorHAnsi" w:eastAsiaTheme="minorEastAsia" w:hAnsiTheme="minorHAnsi" w:cstheme="minorBidi"/>
          <w:b w:val="0"/>
          <w:szCs w:val="22"/>
          <w:lang w:eastAsia="en-US"/>
        </w:rPr>
      </w:pPr>
      <w:r>
        <w:t>Appendix:</w:t>
      </w:r>
      <w:r>
        <w:tab/>
      </w:r>
      <w:r>
        <w:fldChar w:fldCharType="begin"/>
      </w:r>
      <w:r>
        <w:instrText xml:space="preserve"> PAGEREF _Toc110000195 \h </w:instrText>
      </w:r>
      <w:r>
        <w:fldChar w:fldCharType="separate"/>
      </w:r>
      <w:r>
        <w:t>62</w:t>
      </w:r>
      <w:r>
        <w:fldChar w:fldCharType="end"/>
      </w:r>
    </w:p>
    <w:p w14:paraId="410A5F73" w14:textId="1899BCBA" w:rsidR="00A05B84" w:rsidRDefault="00A05B84">
      <w:pPr>
        <w:pStyle w:val="Verzeichnis2"/>
        <w:rPr>
          <w:rFonts w:asciiTheme="minorHAnsi" w:eastAsiaTheme="minorEastAsia" w:hAnsiTheme="minorHAnsi" w:cstheme="minorBidi"/>
          <w:szCs w:val="22"/>
          <w:lang w:eastAsia="en-US"/>
        </w:rPr>
      </w:pPr>
      <w:r>
        <w:t>A.1 Figures</w:t>
      </w:r>
      <w:r>
        <w:tab/>
      </w:r>
      <w:r>
        <w:fldChar w:fldCharType="begin"/>
      </w:r>
      <w:r>
        <w:instrText xml:space="preserve"> PAGEREF _Toc110000196 \h </w:instrText>
      </w:r>
      <w:r>
        <w:fldChar w:fldCharType="separate"/>
      </w:r>
      <w:r>
        <w:t>62</w:t>
      </w:r>
      <w:r>
        <w:fldChar w:fldCharType="end"/>
      </w:r>
    </w:p>
    <w:p w14:paraId="45FCA6DA" w14:textId="4A546664" w:rsidR="00A05B84" w:rsidRDefault="00A05B84">
      <w:pPr>
        <w:pStyle w:val="Verzeichnis2"/>
        <w:rPr>
          <w:rFonts w:asciiTheme="minorHAnsi" w:eastAsiaTheme="minorEastAsia" w:hAnsiTheme="minorHAnsi" w:cstheme="minorBidi"/>
          <w:szCs w:val="22"/>
          <w:lang w:eastAsia="en-US"/>
        </w:rPr>
      </w:pPr>
      <w:r>
        <w:t>A.2 Source Code</w:t>
      </w:r>
      <w:r>
        <w:tab/>
      </w:r>
      <w:r>
        <w:fldChar w:fldCharType="begin"/>
      </w:r>
      <w:r>
        <w:instrText xml:space="preserve"> PAGEREF _Toc110000197 \h </w:instrText>
      </w:r>
      <w:r>
        <w:fldChar w:fldCharType="separate"/>
      </w:r>
      <w:r>
        <w:t>62</w:t>
      </w:r>
      <w:r>
        <w:fldChar w:fldCharType="end"/>
      </w:r>
    </w:p>
    <w:p w14:paraId="0899DE81" w14:textId="73D5A60C" w:rsidR="00A05B84" w:rsidRDefault="00A05B84">
      <w:pPr>
        <w:pStyle w:val="Verzeichnis1"/>
        <w:rPr>
          <w:rFonts w:asciiTheme="minorHAnsi" w:eastAsiaTheme="minorEastAsia" w:hAnsiTheme="minorHAnsi" w:cstheme="minorBidi"/>
          <w:b w:val="0"/>
          <w:szCs w:val="22"/>
          <w:lang w:eastAsia="en-US"/>
        </w:rPr>
      </w:pPr>
      <w:r>
        <w:t>Index</w:t>
      </w:r>
      <w:r>
        <w:tab/>
      </w:r>
      <w:r>
        <w:fldChar w:fldCharType="begin"/>
      </w:r>
      <w:r>
        <w:instrText xml:space="preserve"> PAGEREF _Toc110000198 \h </w:instrText>
      </w:r>
      <w:r>
        <w:fldChar w:fldCharType="separate"/>
      </w:r>
      <w:r>
        <w:t>63</w:t>
      </w:r>
      <w:r>
        <w:fldChar w:fldCharType="end"/>
      </w:r>
    </w:p>
    <w:p w14:paraId="4AEB0ABD" w14:textId="11F99E28" w:rsidR="00284FA6" w:rsidRPr="00721A18" w:rsidRDefault="006D194E">
      <w:pPr>
        <w:pStyle w:val="berschrift1"/>
        <w:numPr>
          <w:ilvl w:val="0"/>
          <w:numId w:val="0"/>
        </w:numPr>
      </w:pPr>
      <w:r>
        <w:rPr>
          <w:rFonts w:ascii="Times New Roman" w:hAnsi="Times New Roman"/>
          <w:noProof/>
          <w:kern w:val="0"/>
          <w:sz w:val="22"/>
        </w:rPr>
        <w:lastRenderedPageBreak/>
        <w:fldChar w:fldCharType="end"/>
      </w:r>
      <w:bookmarkStart w:id="6" w:name="_Toc110000141"/>
      <w:r w:rsidR="00C70565">
        <w:t>Table of Figures</w:t>
      </w:r>
      <w:bookmarkEnd w:id="6"/>
    </w:p>
    <w:p w14:paraId="4C206400" w14:textId="6650804B" w:rsidR="00BA0A13" w:rsidRDefault="003B1208" w:rsidP="006D194E">
      <w:pPr>
        <w:pStyle w:val="Abbildungsverzeichnis"/>
        <w:rPr>
          <w:rFonts w:asciiTheme="minorHAnsi" w:eastAsiaTheme="minorEastAsia" w:hAnsiTheme="minorHAnsi" w:cstheme="minorBidi"/>
          <w:szCs w:val="22"/>
          <w:lang w:eastAsia="en-US"/>
        </w:rPr>
      </w:pPr>
      <w:r>
        <w:fldChar w:fldCharType="begin"/>
      </w:r>
      <w:r>
        <w:instrText xml:space="preserve"> TOC \c "Figure" </w:instrText>
      </w:r>
      <w:r>
        <w:fldChar w:fldCharType="separate"/>
      </w:r>
      <w:r w:rsidR="00BA0A13">
        <w:t>Figure 1: structure and overview of RSs derived from Aggarwal (2016)</w:t>
      </w:r>
      <w:r w:rsidR="00BA0A13">
        <w:tab/>
      </w:r>
      <w:r w:rsidR="00BA0A13">
        <w:fldChar w:fldCharType="begin"/>
      </w:r>
      <w:r w:rsidR="00BA0A13">
        <w:instrText xml:space="preserve"> PAGEREF _Toc108263645 \h </w:instrText>
      </w:r>
      <w:r w:rsidR="00BA0A13">
        <w:fldChar w:fldCharType="separate"/>
      </w:r>
      <w:r w:rsidR="00BA0A13">
        <w:t>16</w:t>
      </w:r>
      <w:r w:rsidR="00BA0A13">
        <w:fldChar w:fldCharType="end"/>
      </w:r>
    </w:p>
    <w:p w14:paraId="11A92CDE" w14:textId="45E3E418" w:rsidR="00BA0A13" w:rsidRDefault="00BA0A13" w:rsidP="006D194E">
      <w:pPr>
        <w:pStyle w:val="Abbildungsverzeichnis"/>
        <w:rPr>
          <w:rFonts w:asciiTheme="minorHAnsi" w:eastAsiaTheme="minorEastAsia" w:hAnsiTheme="minorHAnsi" w:cstheme="minorBidi"/>
          <w:szCs w:val="22"/>
          <w:lang w:eastAsia="en-US"/>
        </w:rPr>
      </w:pPr>
      <w:r>
        <w:t>Figure 2: Visualization of a cross layer (Wang et al., 2021)</w:t>
      </w:r>
      <w:r>
        <w:tab/>
      </w:r>
      <w:r>
        <w:fldChar w:fldCharType="begin"/>
      </w:r>
      <w:r>
        <w:instrText xml:space="preserve"> PAGEREF _Toc108263646 \h </w:instrText>
      </w:r>
      <w:r>
        <w:fldChar w:fldCharType="separate"/>
      </w:r>
      <w:r>
        <w:t>23</w:t>
      </w:r>
      <w:r>
        <w:fldChar w:fldCharType="end"/>
      </w:r>
    </w:p>
    <w:p w14:paraId="222B0476" w14:textId="21E035CE" w:rsidR="00BA0A13" w:rsidRDefault="00BA0A13" w:rsidP="006D194E">
      <w:pPr>
        <w:pStyle w:val="Abbildungsverzeichnis"/>
        <w:rPr>
          <w:rFonts w:asciiTheme="minorHAnsi" w:eastAsiaTheme="minorEastAsia" w:hAnsiTheme="minorHAnsi" w:cstheme="minorBidi"/>
          <w:szCs w:val="22"/>
          <w:lang w:eastAsia="en-US"/>
        </w:rPr>
      </w:pPr>
      <w:r>
        <w:t>Figure 3: Possible DCN architectures (Wang et al., 2021)</w:t>
      </w:r>
      <w:r>
        <w:tab/>
      </w:r>
      <w:r>
        <w:fldChar w:fldCharType="begin"/>
      </w:r>
      <w:r>
        <w:instrText xml:space="preserve"> PAGEREF _Toc108263647 \h </w:instrText>
      </w:r>
      <w:r>
        <w:fldChar w:fldCharType="separate"/>
      </w:r>
      <w:r>
        <w:t>24</w:t>
      </w:r>
      <w:r>
        <w:fldChar w:fldCharType="end"/>
      </w:r>
    </w:p>
    <w:p w14:paraId="6756E51A" w14:textId="44AF47D8" w:rsidR="00BA0A13" w:rsidRDefault="00BA0A13" w:rsidP="006D194E">
      <w:pPr>
        <w:pStyle w:val="Abbildungsverzeichnis"/>
        <w:rPr>
          <w:rFonts w:asciiTheme="minorHAnsi" w:eastAsiaTheme="minorEastAsia" w:hAnsiTheme="minorHAnsi" w:cstheme="minorBidi"/>
          <w:szCs w:val="22"/>
          <w:lang w:eastAsia="en-US"/>
        </w:rPr>
      </w:pPr>
      <w:r>
        <w:t>Figure 4: Levels of Microsoft's (left) and Google's (right) maturity model (Google LLC, 2020; Microsoft, n.d.)</w:t>
      </w:r>
      <w:r>
        <w:tab/>
      </w:r>
      <w:r>
        <w:fldChar w:fldCharType="begin"/>
      </w:r>
      <w:r>
        <w:instrText xml:space="preserve"> PAGEREF _Toc108263648 \h </w:instrText>
      </w:r>
      <w:r>
        <w:fldChar w:fldCharType="separate"/>
      </w:r>
      <w:r>
        <w:t>31</w:t>
      </w:r>
      <w:r>
        <w:fldChar w:fldCharType="end"/>
      </w:r>
    </w:p>
    <w:p w14:paraId="0BA0062B" w14:textId="23DD21A3" w:rsidR="00BA0A13" w:rsidRDefault="00BA0A13" w:rsidP="006D194E">
      <w:pPr>
        <w:pStyle w:val="Abbildungsverzeichnis"/>
        <w:rPr>
          <w:rFonts w:asciiTheme="minorHAnsi" w:eastAsiaTheme="minorEastAsia" w:hAnsiTheme="minorHAnsi" w:cstheme="minorBidi"/>
          <w:szCs w:val="22"/>
          <w:lang w:eastAsia="en-US"/>
        </w:rPr>
      </w:pPr>
      <w:r>
        <w:t>Figure 5: Types of concept drift (Lu et al., 2018)</w:t>
      </w:r>
      <w:r>
        <w:tab/>
      </w:r>
      <w:r>
        <w:fldChar w:fldCharType="begin"/>
      </w:r>
      <w:r>
        <w:instrText xml:space="preserve"> PAGEREF _Toc108263649 \h </w:instrText>
      </w:r>
      <w:r>
        <w:fldChar w:fldCharType="separate"/>
      </w:r>
      <w:r>
        <w:t>33</w:t>
      </w:r>
      <w:r>
        <w:fldChar w:fldCharType="end"/>
      </w:r>
    </w:p>
    <w:p w14:paraId="15194C6E" w14:textId="001680A2" w:rsidR="00BA0A13" w:rsidRDefault="00BA0A13" w:rsidP="006D194E">
      <w:pPr>
        <w:pStyle w:val="Abbildungsverzeichnis"/>
        <w:rPr>
          <w:rFonts w:asciiTheme="minorHAnsi" w:eastAsiaTheme="minorEastAsia" w:hAnsiTheme="minorHAnsi" w:cstheme="minorBidi"/>
          <w:szCs w:val="22"/>
          <w:lang w:eastAsia="en-US"/>
        </w:rPr>
      </w:pPr>
      <w:r>
        <w:t>Figure 6: Framework for handling concept drift in machine learning (Lu et al., 2018)</w:t>
      </w:r>
      <w:r>
        <w:tab/>
      </w:r>
      <w:r>
        <w:fldChar w:fldCharType="begin"/>
      </w:r>
      <w:r>
        <w:instrText xml:space="preserve"> PAGEREF _Toc108263650 \h </w:instrText>
      </w:r>
      <w:r>
        <w:fldChar w:fldCharType="separate"/>
      </w:r>
      <w:r>
        <w:t>33</w:t>
      </w:r>
      <w:r>
        <w:fldChar w:fldCharType="end"/>
      </w:r>
    </w:p>
    <w:p w14:paraId="0695E345" w14:textId="5FB8BE47" w:rsidR="00BA0A13" w:rsidRDefault="00BA0A13" w:rsidP="006D194E">
      <w:pPr>
        <w:pStyle w:val="Abbildungsverzeichnis"/>
        <w:rPr>
          <w:rFonts w:asciiTheme="minorHAnsi" w:eastAsiaTheme="minorEastAsia" w:hAnsiTheme="minorHAnsi" w:cstheme="minorBidi"/>
          <w:szCs w:val="22"/>
          <w:lang w:eastAsia="en-US"/>
        </w:rPr>
      </w:pPr>
      <w:r>
        <w:t>Figure 7: TFX components (Google LLC, 2019)</w:t>
      </w:r>
      <w:r>
        <w:tab/>
      </w:r>
      <w:r>
        <w:fldChar w:fldCharType="begin"/>
      </w:r>
      <w:r>
        <w:instrText xml:space="preserve"> PAGEREF _Toc108263651 \h </w:instrText>
      </w:r>
      <w:r>
        <w:fldChar w:fldCharType="separate"/>
      </w:r>
      <w:r>
        <w:t>35</w:t>
      </w:r>
      <w:r>
        <w:fldChar w:fldCharType="end"/>
      </w:r>
    </w:p>
    <w:p w14:paraId="3F3C703C" w14:textId="7FFADF40" w:rsidR="00BA0A13" w:rsidRDefault="00BA0A13" w:rsidP="006D194E">
      <w:pPr>
        <w:pStyle w:val="Abbildungsverzeichnis"/>
        <w:rPr>
          <w:rFonts w:asciiTheme="minorHAnsi" w:eastAsiaTheme="minorEastAsia" w:hAnsiTheme="minorHAnsi" w:cstheme="minorBidi"/>
          <w:szCs w:val="22"/>
          <w:lang w:eastAsia="en-US"/>
        </w:rPr>
      </w:pPr>
      <w:r>
        <w:t>Figure 8: procedure of artifact development</w:t>
      </w:r>
      <w:r>
        <w:tab/>
      </w:r>
      <w:r>
        <w:fldChar w:fldCharType="begin"/>
      </w:r>
      <w:r>
        <w:instrText xml:space="preserve"> PAGEREF _Toc108263652 \h </w:instrText>
      </w:r>
      <w:r>
        <w:fldChar w:fldCharType="separate"/>
      </w:r>
      <w:r>
        <w:t>40</w:t>
      </w:r>
      <w:r>
        <w:fldChar w:fldCharType="end"/>
      </w:r>
    </w:p>
    <w:p w14:paraId="4AEB0AC3" w14:textId="0CAA810C" w:rsidR="00284FA6" w:rsidRPr="00721A18" w:rsidRDefault="003B1208">
      <w:r>
        <w:rPr>
          <w:noProof/>
        </w:rPr>
        <w:fldChar w:fldCharType="end"/>
      </w:r>
    </w:p>
    <w:p w14:paraId="4AEB0AC4" w14:textId="3DA2C027" w:rsidR="00284FA6" w:rsidRPr="00721A18" w:rsidRDefault="008245A0">
      <w:pPr>
        <w:pStyle w:val="berschrift1"/>
        <w:pageBreakBefore w:val="0"/>
        <w:numPr>
          <w:ilvl w:val="0"/>
          <w:numId w:val="0"/>
        </w:numPr>
      </w:pPr>
      <w:bookmarkStart w:id="7" w:name="_Toc110000142"/>
      <w:r>
        <w:t>List of Tables</w:t>
      </w:r>
      <w:bookmarkEnd w:id="7"/>
    </w:p>
    <w:p w14:paraId="0C589FA1" w14:textId="1AD0E777" w:rsidR="008535B4" w:rsidRDefault="002C45F9">
      <w:pPr>
        <w:pStyle w:val="Abbildungsverzeichnis"/>
        <w:rPr>
          <w:rFonts w:asciiTheme="minorHAnsi" w:eastAsiaTheme="minorEastAsia" w:hAnsiTheme="minorHAnsi" w:cstheme="minorBidi"/>
          <w:szCs w:val="22"/>
          <w:lang w:eastAsia="en-US"/>
        </w:rPr>
      </w:pPr>
      <w:r>
        <w:rPr>
          <w:rFonts w:ascii="Times New Roman" w:hAnsi="Times New Roman"/>
          <w:b/>
          <w:sz w:val="24"/>
        </w:rPr>
        <w:fldChar w:fldCharType="begin"/>
      </w:r>
      <w:r>
        <w:rPr>
          <w:rFonts w:ascii="Times New Roman" w:hAnsi="Times New Roman"/>
          <w:b/>
          <w:sz w:val="24"/>
        </w:rPr>
        <w:instrText xml:space="preserve"> TOC \c "Table" </w:instrText>
      </w:r>
      <w:r>
        <w:rPr>
          <w:rFonts w:ascii="Times New Roman" w:hAnsi="Times New Roman"/>
          <w:b/>
          <w:sz w:val="24"/>
        </w:rPr>
        <w:fldChar w:fldCharType="separate"/>
      </w:r>
      <w:r w:rsidR="008535B4">
        <w:t>Table 1: Artifact specification table</w:t>
      </w:r>
      <w:r w:rsidR="008535B4">
        <w:tab/>
      </w:r>
      <w:r w:rsidR="008535B4">
        <w:fldChar w:fldCharType="begin"/>
      </w:r>
      <w:r w:rsidR="008535B4">
        <w:instrText xml:space="preserve"> PAGEREF _Toc109224248 \h </w:instrText>
      </w:r>
      <w:r w:rsidR="008535B4">
        <w:fldChar w:fldCharType="separate"/>
      </w:r>
      <w:r w:rsidR="008535B4">
        <w:t>39</w:t>
      </w:r>
      <w:r w:rsidR="008535B4">
        <w:fldChar w:fldCharType="end"/>
      </w:r>
    </w:p>
    <w:p w14:paraId="3EF09E02" w14:textId="33ADA2E6" w:rsidR="008535B4" w:rsidRDefault="008535B4">
      <w:pPr>
        <w:pStyle w:val="Abbildungsverzeichnis"/>
        <w:rPr>
          <w:rFonts w:asciiTheme="minorHAnsi" w:eastAsiaTheme="minorEastAsia" w:hAnsiTheme="minorHAnsi" w:cstheme="minorBidi"/>
          <w:szCs w:val="22"/>
          <w:lang w:eastAsia="en-US"/>
        </w:rPr>
      </w:pPr>
      <w:r>
        <w:t>Table 2: Overview of MovieLens datasets (GroupLens, n.d.)</w:t>
      </w:r>
      <w:r>
        <w:tab/>
      </w:r>
      <w:r>
        <w:fldChar w:fldCharType="begin"/>
      </w:r>
      <w:r>
        <w:instrText xml:space="preserve"> PAGEREF _Toc109224249 \h </w:instrText>
      </w:r>
      <w:r>
        <w:fldChar w:fldCharType="separate"/>
      </w:r>
      <w:r>
        <w:t>46</w:t>
      </w:r>
      <w:r>
        <w:fldChar w:fldCharType="end"/>
      </w:r>
    </w:p>
    <w:p w14:paraId="4AEB0AC8" w14:textId="2FEA873F" w:rsidR="00284FA6" w:rsidRPr="00721A18" w:rsidRDefault="002C45F9">
      <w:pPr>
        <w:pStyle w:val="berschrift1"/>
        <w:numPr>
          <w:ilvl w:val="0"/>
          <w:numId w:val="0"/>
        </w:numPr>
      </w:pPr>
      <w:r>
        <w:rPr>
          <w:rFonts w:ascii="Times New Roman" w:hAnsi="Times New Roman"/>
          <w:b w:val="0"/>
          <w:noProof/>
          <w:kern w:val="0"/>
          <w:sz w:val="24"/>
        </w:rPr>
        <w:lastRenderedPageBreak/>
        <w:fldChar w:fldCharType="end"/>
      </w:r>
      <w:bookmarkStart w:id="8" w:name="_Toc110000143"/>
      <w:r w:rsidR="003C63C2" w:rsidRPr="00721A18">
        <w:t xml:space="preserve">List of </w:t>
      </w:r>
      <w:r w:rsidR="008B357F" w:rsidRPr="00721A18">
        <w:t>Abbreviations</w:t>
      </w:r>
      <w:bookmarkEnd w:id="8"/>
    </w:p>
    <w:p w14:paraId="4AEB0AC9" w14:textId="249A1527" w:rsidR="00284FA6" w:rsidRDefault="00653E75">
      <w:pPr>
        <w:tabs>
          <w:tab w:val="left" w:pos="1440"/>
        </w:tabs>
      </w:pPr>
      <w:r w:rsidRPr="00721A18">
        <w:t>ML</w:t>
      </w:r>
      <w:r w:rsidR="00284FA6" w:rsidRPr="00721A18">
        <w:tab/>
      </w:r>
      <w:r w:rsidR="008245A0">
        <w:t>Machine Learning</w:t>
      </w:r>
    </w:p>
    <w:p w14:paraId="0924CC9C" w14:textId="05354CAE" w:rsidR="008245A0" w:rsidRDefault="00D42694">
      <w:pPr>
        <w:tabs>
          <w:tab w:val="left" w:pos="1440"/>
        </w:tabs>
      </w:pPr>
      <w:r>
        <w:t>GPU</w:t>
      </w:r>
      <w:r>
        <w:tab/>
        <w:t>Graphics Processing Unit</w:t>
      </w:r>
    </w:p>
    <w:p w14:paraId="68CB5FFD" w14:textId="31DDC6D2" w:rsidR="00D42694" w:rsidRDefault="00D42694">
      <w:pPr>
        <w:tabs>
          <w:tab w:val="left" w:pos="1440"/>
        </w:tabs>
      </w:pPr>
      <w:r>
        <w:t>CPU</w:t>
      </w:r>
      <w:r>
        <w:tab/>
        <w:t>Central Processing Unit</w:t>
      </w:r>
    </w:p>
    <w:p w14:paraId="24212BAD" w14:textId="5B59E248" w:rsidR="00D42694" w:rsidRDefault="00177E0B">
      <w:pPr>
        <w:tabs>
          <w:tab w:val="left" w:pos="1440"/>
        </w:tabs>
      </w:pPr>
      <w:r>
        <w:t>RS</w:t>
      </w:r>
      <w:r>
        <w:tab/>
        <w:t>Recommender System</w:t>
      </w:r>
    </w:p>
    <w:p w14:paraId="224AD287" w14:textId="44944DCA" w:rsidR="00177E0B" w:rsidRDefault="00CF6EF9">
      <w:pPr>
        <w:tabs>
          <w:tab w:val="left" w:pos="1440"/>
        </w:tabs>
      </w:pPr>
      <w:r>
        <w:t>CD</w:t>
      </w:r>
      <w:r>
        <w:tab/>
        <w:t>Concept Drift</w:t>
      </w:r>
    </w:p>
    <w:p w14:paraId="0879068B" w14:textId="2DFAAF3D" w:rsidR="00DB780B" w:rsidRDefault="00DB780B">
      <w:pPr>
        <w:tabs>
          <w:tab w:val="left" w:pos="1440"/>
        </w:tabs>
      </w:pPr>
      <w:r>
        <w:t>TFX</w:t>
      </w:r>
      <w:r>
        <w:tab/>
        <w:t>TensorFlow Extended</w:t>
      </w:r>
    </w:p>
    <w:p w14:paraId="05218949" w14:textId="1A76DF37" w:rsidR="00F82526" w:rsidRDefault="00F82526">
      <w:pPr>
        <w:tabs>
          <w:tab w:val="left" w:pos="1440"/>
        </w:tabs>
      </w:pPr>
      <w:r>
        <w:t>TFRS</w:t>
      </w:r>
      <w:r>
        <w:tab/>
        <w:t>Tensor</w:t>
      </w:r>
      <w:r w:rsidR="0039409C">
        <w:t>Flow Recommenders</w:t>
      </w:r>
    </w:p>
    <w:p w14:paraId="5D5E07DC" w14:textId="776EB3E9" w:rsidR="008E68C5" w:rsidRDefault="008E68C5">
      <w:pPr>
        <w:tabs>
          <w:tab w:val="left" w:pos="1440"/>
        </w:tabs>
      </w:pPr>
      <w:r>
        <w:t>DCN</w:t>
      </w:r>
      <w:r>
        <w:tab/>
        <w:t>Deep &amp; Cross Network</w:t>
      </w:r>
    </w:p>
    <w:p w14:paraId="19C487D5" w14:textId="7E1BD43F" w:rsidR="0013073E" w:rsidRDefault="0013073E">
      <w:pPr>
        <w:tabs>
          <w:tab w:val="left" w:pos="1440"/>
        </w:tabs>
      </w:pPr>
      <w:r>
        <w:t>DD</w:t>
      </w:r>
      <w:r>
        <w:tab/>
        <w:t>Data Drift</w:t>
      </w:r>
    </w:p>
    <w:p w14:paraId="0CAA6BA7" w14:textId="2868BF1B" w:rsidR="0013073E" w:rsidRPr="00721A18" w:rsidRDefault="00707F37">
      <w:pPr>
        <w:tabs>
          <w:tab w:val="left" w:pos="1440"/>
        </w:tabs>
      </w:pPr>
      <w:r>
        <w:t>STEM</w:t>
      </w:r>
      <w:r>
        <w:tab/>
      </w:r>
      <w:r w:rsidR="003504D8">
        <w:t xml:space="preserve">Academic disciplines of </w:t>
      </w:r>
      <w:r w:rsidR="0087123A">
        <w:t>S</w:t>
      </w:r>
      <w:r w:rsidR="001A2263">
        <w:t xml:space="preserve">cience, </w:t>
      </w:r>
      <w:r w:rsidR="0087123A">
        <w:t>T</w:t>
      </w:r>
      <w:r w:rsidR="001A2263">
        <w:t xml:space="preserve">echnology, </w:t>
      </w:r>
      <w:r w:rsidR="0087123A">
        <w:t>E</w:t>
      </w:r>
      <w:r w:rsidR="006049B8">
        <w:t>ngineering</w:t>
      </w:r>
      <w:r w:rsidR="0073196B">
        <w:t xml:space="preserve">, </w:t>
      </w:r>
      <w:r w:rsidR="0087123A">
        <w:t>M</w:t>
      </w:r>
      <w:r w:rsidR="0073196B">
        <w:t>athematics</w:t>
      </w:r>
    </w:p>
    <w:p w14:paraId="4AEB0ACA" w14:textId="00864278" w:rsidR="00284FA6" w:rsidRDefault="00416D8F">
      <w:pPr>
        <w:tabs>
          <w:tab w:val="left" w:pos="1440"/>
        </w:tabs>
      </w:pPr>
      <w:r>
        <w:t>PoC</w:t>
      </w:r>
      <w:r w:rsidR="00284FA6" w:rsidRPr="00721A18">
        <w:tab/>
      </w:r>
      <w:r>
        <w:t>Proof of Concept</w:t>
      </w:r>
    </w:p>
    <w:p w14:paraId="39B0AF11" w14:textId="350D4E6D" w:rsidR="00416D8F" w:rsidRDefault="0033641C">
      <w:pPr>
        <w:tabs>
          <w:tab w:val="left" w:pos="1440"/>
        </w:tabs>
      </w:pPr>
      <w:r>
        <w:t>IS</w:t>
      </w:r>
      <w:r>
        <w:tab/>
        <w:t>Information System</w:t>
      </w:r>
    </w:p>
    <w:p w14:paraId="5A868416" w14:textId="3C993DFD" w:rsidR="00D9680F" w:rsidRDefault="00D9680F">
      <w:pPr>
        <w:tabs>
          <w:tab w:val="left" w:pos="1440"/>
        </w:tabs>
      </w:pPr>
      <w:r>
        <w:t>SotA</w:t>
      </w:r>
      <w:r>
        <w:tab/>
        <w:t>State of the Art</w:t>
      </w:r>
    </w:p>
    <w:p w14:paraId="5DEBEF85" w14:textId="4313326F" w:rsidR="006B216F" w:rsidRDefault="006B216F">
      <w:pPr>
        <w:tabs>
          <w:tab w:val="left" w:pos="1440"/>
        </w:tabs>
      </w:pPr>
      <w:r>
        <w:t>AI</w:t>
      </w:r>
      <w:r>
        <w:tab/>
        <w:t>Artificial Intelligence</w:t>
      </w:r>
    </w:p>
    <w:p w14:paraId="5282A9AF" w14:textId="4CB10E27" w:rsidR="0047294B" w:rsidRDefault="0047294B">
      <w:pPr>
        <w:tabs>
          <w:tab w:val="left" w:pos="1440"/>
        </w:tabs>
      </w:pPr>
      <w:r>
        <w:t>API</w:t>
      </w:r>
      <w:r>
        <w:tab/>
      </w:r>
      <w:r w:rsidR="005C1F0B">
        <w:t>Application Programming Interface</w:t>
      </w:r>
    </w:p>
    <w:p w14:paraId="3F78C636" w14:textId="26124831" w:rsidR="00C74E2E" w:rsidRDefault="00C74E2E">
      <w:pPr>
        <w:tabs>
          <w:tab w:val="left" w:pos="1440"/>
        </w:tabs>
      </w:pPr>
      <w:r>
        <w:t>CF</w:t>
      </w:r>
      <w:r>
        <w:tab/>
        <w:t>Collaborative Filtering</w:t>
      </w:r>
    </w:p>
    <w:p w14:paraId="26683BC8" w14:textId="6FD33086" w:rsidR="00F72B15" w:rsidRDefault="00F72B15">
      <w:pPr>
        <w:tabs>
          <w:tab w:val="left" w:pos="1440"/>
        </w:tabs>
      </w:pPr>
      <w:r>
        <w:t>CB</w:t>
      </w:r>
      <w:r>
        <w:tab/>
        <w:t>Content-Based Recommender System</w:t>
      </w:r>
    </w:p>
    <w:p w14:paraId="43EE7EEB" w14:textId="428AF17D" w:rsidR="00690AE0" w:rsidRDefault="00690AE0">
      <w:pPr>
        <w:tabs>
          <w:tab w:val="left" w:pos="1440"/>
        </w:tabs>
      </w:pPr>
      <w:r>
        <w:t>TF-IDF</w:t>
      </w:r>
      <w:r>
        <w:tab/>
        <w:t>T</w:t>
      </w:r>
      <w:r w:rsidRPr="00690AE0">
        <w:t xml:space="preserve">erm </w:t>
      </w:r>
      <w:r>
        <w:t>F</w:t>
      </w:r>
      <w:r w:rsidRPr="00690AE0">
        <w:t>requency-</w:t>
      </w:r>
      <w:r>
        <w:t>I</w:t>
      </w:r>
      <w:r w:rsidRPr="00690AE0">
        <w:t xml:space="preserve">nverse </w:t>
      </w:r>
      <w:r>
        <w:t>D</w:t>
      </w:r>
      <w:r w:rsidRPr="00690AE0">
        <w:t xml:space="preserve">ocument </w:t>
      </w:r>
      <w:r>
        <w:t>F</w:t>
      </w:r>
      <w:r w:rsidRPr="00690AE0">
        <w:t>requency</w:t>
      </w:r>
    </w:p>
    <w:p w14:paraId="675F17D5" w14:textId="182E4028" w:rsidR="00C36E24" w:rsidRDefault="00C36E24">
      <w:pPr>
        <w:tabs>
          <w:tab w:val="left" w:pos="1440"/>
        </w:tabs>
      </w:pPr>
      <w:r>
        <w:t>MF</w:t>
      </w:r>
      <w:r>
        <w:tab/>
        <w:t>Matrix Factorization</w:t>
      </w:r>
    </w:p>
    <w:p w14:paraId="41600796" w14:textId="6A271282" w:rsidR="00C36E24" w:rsidRDefault="00C36E24">
      <w:pPr>
        <w:tabs>
          <w:tab w:val="left" w:pos="1440"/>
        </w:tabs>
      </w:pPr>
      <w:r>
        <w:t>DL</w:t>
      </w:r>
      <w:r>
        <w:tab/>
        <w:t>Deep Learning</w:t>
      </w:r>
    </w:p>
    <w:p w14:paraId="77FDF7A4" w14:textId="783EE3A4" w:rsidR="00C770AF" w:rsidRDefault="00C770AF">
      <w:pPr>
        <w:tabs>
          <w:tab w:val="left" w:pos="1440"/>
        </w:tabs>
      </w:pPr>
      <w:r>
        <w:t>DNN</w:t>
      </w:r>
      <w:r>
        <w:tab/>
        <w:t>Deep Neural Networks</w:t>
      </w:r>
    </w:p>
    <w:p w14:paraId="44AF3AF5" w14:textId="2AA19017" w:rsidR="00C36E24" w:rsidRDefault="00085BCD">
      <w:pPr>
        <w:tabs>
          <w:tab w:val="left" w:pos="1440"/>
        </w:tabs>
      </w:pPr>
      <w:r>
        <w:t>NN</w:t>
      </w:r>
      <w:r>
        <w:tab/>
        <w:t>Neural Network</w:t>
      </w:r>
    </w:p>
    <w:p w14:paraId="132187BE" w14:textId="62F818D1" w:rsidR="00771F85" w:rsidRDefault="00771F85">
      <w:pPr>
        <w:tabs>
          <w:tab w:val="left" w:pos="1440"/>
        </w:tabs>
      </w:pPr>
      <w:r>
        <w:t>ANN</w:t>
      </w:r>
      <w:r>
        <w:tab/>
        <w:t>Artificial Neural Network</w:t>
      </w:r>
    </w:p>
    <w:p w14:paraId="069605ED" w14:textId="0D59543A" w:rsidR="009426D0" w:rsidRDefault="009426D0">
      <w:pPr>
        <w:tabs>
          <w:tab w:val="left" w:pos="1440"/>
        </w:tabs>
      </w:pPr>
      <w:r>
        <w:t>SVD</w:t>
      </w:r>
      <w:r>
        <w:tab/>
        <w:t>Singular Value Decomposition</w:t>
      </w:r>
    </w:p>
    <w:p w14:paraId="3700FF1A" w14:textId="49EE7589" w:rsidR="00763F80" w:rsidRDefault="00763F80">
      <w:pPr>
        <w:tabs>
          <w:tab w:val="left" w:pos="1440"/>
        </w:tabs>
      </w:pPr>
      <w:r>
        <w:t>FM</w:t>
      </w:r>
      <w:r>
        <w:tab/>
        <w:t>Factorization Model</w:t>
      </w:r>
    </w:p>
    <w:p w14:paraId="5C1FEBAC" w14:textId="32B3A459" w:rsidR="00271E8F" w:rsidRDefault="00271E8F">
      <w:pPr>
        <w:tabs>
          <w:tab w:val="left" w:pos="1440"/>
        </w:tabs>
      </w:pPr>
      <w:r>
        <w:t>NLP</w:t>
      </w:r>
      <w:r>
        <w:tab/>
        <w:t>Natural Language Processing</w:t>
      </w:r>
    </w:p>
    <w:p w14:paraId="30B4BB55" w14:textId="1F6561DE" w:rsidR="00BA0E6B" w:rsidRDefault="00BA0E6B">
      <w:pPr>
        <w:tabs>
          <w:tab w:val="left" w:pos="1440"/>
        </w:tabs>
      </w:pPr>
      <w:r>
        <w:t>ReLU</w:t>
      </w:r>
      <w:r>
        <w:tab/>
        <w:t xml:space="preserve">Rectified Linear Unit </w:t>
      </w:r>
    </w:p>
    <w:p w14:paraId="0F683EB8" w14:textId="7C68D0E4" w:rsidR="00A50A1D" w:rsidRDefault="00A50A1D">
      <w:pPr>
        <w:tabs>
          <w:tab w:val="left" w:pos="1440"/>
        </w:tabs>
      </w:pPr>
      <w:r>
        <w:t>QPS</w:t>
      </w:r>
      <w:r>
        <w:tab/>
        <w:t>Queries per Second</w:t>
      </w:r>
    </w:p>
    <w:p w14:paraId="5C22BACE" w14:textId="04FE49F0" w:rsidR="00F63CAE" w:rsidRDefault="00F63CAE">
      <w:pPr>
        <w:tabs>
          <w:tab w:val="left" w:pos="1440"/>
        </w:tabs>
      </w:pPr>
      <w:r>
        <w:t>CACE</w:t>
      </w:r>
      <w:r>
        <w:tab/>
        <w:t>Changing Anything Changes Everything</w:t>
      </w:r>
    </w:p>
    <w:p w14:paraId="2A6721CE" w14:textId="561EB05D" w:rsidR="005F60D4" w:rsidRDefault="005F60D4">
      <w:pPr>
        <w:tabs>
          <w:tab w:val="left" w:pos="1440"/>
        </w:tabs>
      </w:pPr>
      <w:r>
        <w:lastRenderedPageBreak/>
        <w:t>CI/CD</w:t>
      </w:r>
      <w:r>
        <w:tab/>
        <w:t>Continuous Integration Continuous Delivery</w:t>
      </w:r>
    </w:p>
    <w:p w14:paraId="7260BE1E" w14:textId="3FFBEE95" w:rsidR="008F1E48" w:rsidRDefault="00E93020">
      <w:pPr>
        <w:tabs>
          <w:tab w:val="left" w:pos="1440"/>
        </w:tabs>
      </w:pPr>
      <w:r>
        <w:t>EDA</w:t>
      </w:r>
      <w:r>
        <w:tab/>
        <w:t>Exploratory Data Analysis</w:t>
      </w:r>
    </w:p>
    <w:p w14:paraId="3EFCA1F2" w14:textId="04122CEC" w:rsidR="00F377E4" w:rsidRDefault="00F377E4">
      <w:pPr>
        <w:tabs>
          <w:tab w:val="left" w:pos="1440"/>
        </w:tabs>
      </w:pPr>
      <w:r>
        <w:t>DAG</w:t>
      </w:r>
      <w:r>
        <w:tab/>
        <w:t>Directed Acyclic Graph</w:t>
      </w:r>
    </w:p>
    <w:p w14:paraId="4851FC34" w14:textId="56073E67" w:rsidR="009E660E" w:rsidRDefault="009E660E">
      <w:pPr>
        <w:tabs>
          <w:tab w:val="left" w:pos="1440"/>
        </w:tabs>
      </w:pPr>
      <w:r>
        <w:t>PTA</w:t>
      </w:r>
      <w:r>
        <w:tab/>
        <w:t>Post-Training Action</w:t>
      </w:r>
    </w:p>
    <w:p w14:paraId="6EF1CDAE" w14:textId="51F2FA8C" w:rsidR="009E660E" w:rsidRDefault="00527517">
      <w:pPr>
        <w:tabs>
          <w:tab w:val="left" w:pos="1440"/>
        </w:tabs>
      </w:pPr>
      <w:r>
        <w:t>RMSE</w:t>
      </w:r>
      <w:r>
        <w:tab/>
        <w:t>Root Mean Squared Error</w:t>
      </w:r>
    </w:p>
    <w:p w14:paraId="4AEB0AD1" w14:textId="654B6BD1" w:rsidR="00284FA6" w:rsidRDefault="00DA1F03">
      <w:pPr>
        <w:pStyle w:val="berschrift1"/>
      </w:pPr>
      <w:bookmarkStart w:id="9" w:name="_Toc110000144"/>
      <w:r w:rsidRPr="00721A18">
        <w:lastRenderedPageBreak/>
        <w:t>Introduction</w:t>
      </w:r>
      <w:bookmarkEnd w:id="9"/>
    </w:p>
    <w:p w14:paraId="2B988FBE" w14:textId="6D18F579" w:rsidR="00687DA9" w:rsidRPr="00687DA9" w:rsidRDefault="000637EC" w:rsidP="00687DA9">
      <w:pPr>
        <w:pStyle w:val="berschrift2"/>
      </w:pPr>
      <w:bookmarkStart w:id="10" w:name="_Toc110000145"/>
      <w:r>
        <w:t>Motivation</w:t>
      </w:r>
      <w:bookmarkEnd w:id="10"/>
    </w:p>
    <w:p w14:paraId="53BF7F8D" w14:textId="77883EDE" w:rsidR="00AD65B3" w:rsidRDefault="00AD65B3" w:rsidP="00AD65B3">
      <w:r>
        <w:t>Over the last two decades Machine Learning (ML) has become one of the fastest growing technical fields with an estimated growth of 21% in 2022 compared to</w:t>
      </w:r>
      <w:r w:rsidR="005725A8">
        <w:t xml:space="preserve"> the</w:t>
      </w:r>
      <w:r>
        <w:t xml:space="preserve"> previous year </w:t>
      </w:r>
      <w:sdt>
        <w:sdtPr>
          <w:alias w:val="To edit, see citavi.com/edit"/>
          <w:tag w:val="CitaviPlaceholder#f96a7a43-8f12-41c7-8d63-022471129269"/>
          <w:id w:val="229201012"/>
          <w:placeholder>
            <w:docPart w:val="5B65F50CA9B9461C8A42E79A132EAA6F"/>
          </w:placeholder>
        </w:sdtPr>
        <w:sdtEndPr/>
        <w:sdtContent>
          <w:r>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JiMTBkLTg1ZGEtNDc0OS1iNzZlLTJmY2JhNzhjNmUzOC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2Y5NmE3YTQzLThmMTItNDFjNy04ZDYzLTAyMjQ3MTEyOTI2OSIsIlRleHQiOiIoUmltb2wsIDIwMjEpIiwiV0FJVmVyc2lvbiI6IjYuMTIuMC4wIn0=}</w:instrText>
          </w:r>
          <w:r>
            <w:fldChar w:fldCharType="separate"/>
          </w:r>
          <w:r w:rsidR="00A130B2">
            <w:t>(Rimol, 2021)</w:t>
          </w:r>
          <w:r>
            <w:fldChar w:fldCharType="end"/>
          </w:r>
        </w:sdtContent>
      </w:sdt>
      <w:r w:rsidR="00EA5468">
        <w:t>.</w:t>
      </w:r>
    </w:p>
    <w:p w14:paraId="748D1478" w14:textId="5F2186F0" w:rsidR="00AD65B3" w:rsidRDefault="00AD65B3" w:rsidP="00AD65B3">
      <w:r>
        <w:t>It managed to secure a position as one of the top</w:t>
      </w:r>
      <w:r w:rsidR="0031644D">
        <w:t xml:space="preserve"> fields</w:t>
      </w:r>
      <w:r>
        <w:t xml:space="preserve"> in computer science as well as enterprise adoption. ML combines concepts of linear algebra and statistics and applies them to large datasets to find patterns and generalizations in the data, which can be used to make predictions or classifications.</w:t>
      </w:r>
    </w:p>
    <w:p w14:paraId="63572E09" w14:textId="3BDD9000" w:rsidR="00AD65B3" w:rsidRDefault="00AD65B3" w:rsidP="00AD65B3">
      <w:r>
        <w:t>Leveraging these complex algorithms with the computational power of modern GPUs and CPUs, ML has</w:t>
      </w:r>
      <w:r w:rsidR="00CF67ED">
        <w:t xml:space="preserve"> been applied</w:t>
      </w:r>
      <w:r>
        <w:t xml:space="preserve"> in a large variety of sectors ranging from medicine for diagnostics, to transportation for self-driving cars and e-commerce for shopping cart optimization</w:t>
      </w:r>
      <w:r w:rsidR="00EA5468">
        <w:t xml:space="preserve"> </w:t>
      </w:r>
      <w:sdt>
        <w:sdtPr>
          <w:alias w:val="To edit, see citavi.com/edit"/>
          <w:tag w:val="CitaviPlaceholder#ce140fe9-f0a2-4694-9614-bd507b7f059a"/>
          <w:id w:val="-820112951"/>
          <w:placeholder>
            <w:docPart w:val="5B65F50CA9B9461C8A42E79A132EAA6F"/>
          </w:placeholder>
        </w:sdtPr>
        <w:sdtEndPr/>
        <w:sdtContent>
          <w:r>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JkYmYxLWQwYmItNDY4ZC04OGM4LTMwYTQzZThiNWVhOCIsIlJhbmdlTGVuZ3RoIjoxOSwiUmVmZXJlbmNlSWQiOiI5NzQ0YjYwNC1iZDZmLTRhYWItOGNmYi0yMjk1NWMwNjNi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gvcmFkaW9sLjIwMTgxNzE4MjAiLCJVcmlTdHJpbmciOiJodHRwczovL2RvaS5vcmcvMTAuMTE0OC9yYWRpb2wuMjAxODE3MTg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jozNDo0NyIsIk1vZGlmaWVkQnkiOiJfU2ViYXN0aWFuIFPDpHR6bGVyIiwiSWQiOiJhMzc3NWM2NC05MmMxLTQyNWQtOGQwMC00MTE0NmMzYmE2MTEiLCJNb2RpZmllZE9uIjoiMjAyMi0wNS0yNVQxMjozNDo0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5OTQ0MDc4IiwiVXJpU3RyaW5nIjoiaHR0cDovL3d3dy5uY2JpLm5sbS5uaWguZ292L3B1Ym1lZC8yOTk0NDA3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iYXN0aWFuIFPDpHR6bGVyIiwiQ3JlYXRlZE9uIjoiMjAyMi0wNS0yNVQxMjozNDo0NyIsIk1vZGlmaWVkQnkiOiJfU2ViYXN0aWFuIFPDpHR6bGVyIiwiSWQiOiIzMWVjODc0Yy1mMjFiLTQzYzMtOTdkNi01NzVhMTNmMmVmMDIiLCJNb2RpZmllZE9uIjoiMjAyMi0wNS0yNVQxMjozNDo0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I2MjYiLCJVcmlTdHJpbmciOiJodHRwczovL3d3dy5uY2JpLm5sbS5uaWguZ292L3BtYy9hcnRpY2xlcy9QTUM2NTQy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}</w:instrText>
          </w:r>
          <w:r>
            <w:fldChar w:fldCharType="separate"/>
          </w:r>
          <w:r w:rsidR="00A130B2">
            <w:t>(Choy et al., 2018)</w:t>
          </w:r>
          <w:r>
            <w:fldChar w:fldCharType="end"/>
          </w:r>
        </w:sdtContent>
      </w:sdt>
      <w:r w:rsidR="00EA5468">
        <w:t>.</w:t>
      </w:r>
      <w:r>
        <w:t xml:space="preserve"> The latter sector employs so called Recommender Systems (RS) with the goal of suggesting products that coincide with </w:t>
      </w:r>
      <w:r w:rsidR="00CC1728">
        <w:t xml:space="preserve">the </w:t>
      </w:r>
      <w:r>
        <w:t xml:space="preserve">taste of the customer. With the advent of e-commerce, RSs have gained increasing interest from academia and especially the enterprise sector </w:t>
      </w:r>
      <w:sdt>
        <w:sdtPr>
          <w:alias w:val="To edit, see citavi.com/edit"/>
          <w:tag w:val="CitaviPlaceholder#278954a3-e4a2-4598-a2d4-f78b27a3fd16"/>
          <w:id w:val="-25335362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NhZGZlLWY5M2EtNGQ4Ny1iMmUxLTY2NDRmODYyN2I0ZiIsIlJhbmdlTGVuZ3RoIjo0MSwiUmVmZXJlbmNlSWQiOiJmM2M5Mzc3MC0yMmMzLTQwOTYtOWFhMC03Y2Y1YTk0NDc5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DQvSUpCU1IuMjAyMS4xMDAzMzMwMyIsIlVyaVN0cmluZyI6Imh0dHBzOi8vZG9pLm9yZy8xMC4xNTA0L2lqYnNyLjIwMjEuMTAwMzM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}</w:instrText>
          </w:r>
          <w:r>
            <w:fldChar w:fldCharType="separate"/>
          </w:r>
          <w:r w:rsidR="00A130B2">
            <w:t>(Singh, Choudhury, Dey, &amp; Pramanik, 2021)</w:t>
          </w:r>
          <w:r>
            <w:fldChar w:fldCharType="end"/>
          </w:r>
        </w:sdtContent>
      </w:sdt>
      <w:r w:rsidR="00EA5468">
        <w:t>.</w:t>
      </w:r>
      <w:r>
        <w:t xml:space="preserve"> RSs </w:t>
      </w:r>
      <w:r w:rsidR="00587DCA">
        <w:t>play</w:t>
      </w:r>
      <w:r>
        <w:t xml:space="preserve"> a major role </w:t>
      </w:r>
      <w:r w:rsidR="00587DCA">
        <w:t>in</w:t>
      </w:r>
      <w:r>
        <w:t xml:space="preserve"> large tech corporations </w:t>
      </w:r>
      <w:r w:rsidR="00587DCA">
        <w:t>when trying to</w:t>
      </w:r>
      <w:r>
        <w:t xml:space="preserve"> enga</w:t>
      </w:r>
      <w:r w:rsidR="00376222">
        <w:t>ge</w:t>
      </w:r>
      <w:r>
        <w:t>, retain and entic</w:t>
      </w:r>
      <w:r w:rsidR="00376222">
        <w:t>e</w:t>
      </w:r>
      <w:r>
        <w:t xml:space="preserve"> the</w:t>
      </w:r>
      <w:r w:rsidR="00376222">
        <w:t>ir</w:t>
      </w:r>
      <w:r>
        <w:t xml:space="preserve"> user-base </w:t>
      </w:r>
      <w:r w:rsidR="00E64616">
        <w:t>within</w:t>
      </w:r>
      <w:r>
        <w:t xml:space="preserve"> their platform </w:t>
      </w:r>
      <w:sdt>
        <w:sdtPr>
          <w:alias w:val="To edit, see citavi.com/edit"/>
          <w:tag w:val="CitaviPlaceholder#bda6bd5a-4346-4ff0-ae02-ac87cd87e789"/>
          <w:id w:val="-295219485"/>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mY3YWUxLTU3OWEtNGZmYS1iNjM3LWNmNGYxZjUzMGE5MyIsIlJhbmdlTGVuZ3RoIjoyNCwiUmVmZXJlbmNlSWQiOiI1ZWRjYTNmOS05ZGRhLTQ1MTItOTU1MC0wOWI3M2FlZjZl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MDcxNi0yMTk3LTRfMTQiLCJVcmlTdHJpbmciOiJodHRwczovL2RvaS5vcmcvMTAuMTAwNy85NzgtMS0wNzE2LTIxOTctNF8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EtMDcxNi0yMTk3LTQiLCJVcmlTdHJpbmciOiJodHRwczovL2RvaS5vcmcvMTAuMTAwNy85NzgtMS0wNzE2LTIxOTc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}</w:instrText>
          </w:r>
          <w:r>
            <w:fldChar w:fldCharType="separate"/>
          </w:r>
          <w:r w:rsidR="00A130B2">
            <w:t>(Jannach &amp; Zanker, 2022)</w:t>
          </w:r>
          <w:r>
            <w:fldChar w:fldCharType="end"/>
          </w:r>
        </w:sdtContent>
      </w:sdt>
      <w:r w:rsidR="00EA5468">
        <w:t>.</w:t>
      </w:r>
      <w:r>
        <w:t xml:space="preserve"> Netflix for example uses its own RS to suggest its users what movies they might be interested in. In order to incentivize research in the field of Recommender Systems, Netflix introduced the Netflix Prize in 2007: A dataset was made public with users and their movie ratings. The goal was to create a RS that would beat Netflix’ own RS at that time. For this challenge a prize </w:t>
      </w:r>
      <w:r w:rsidR="00E64616">
        <w:t>money</w:t>
      </w:r>
      <w:r>
        <w:t xml:space="preserve"> of $1.000.000 was </w:t>
      </w:r>
      <w:r w:rsidR="00FF7B9D">
        <w:t>offered</w:t>
      </w:r>
      <w:r>
        <w:t xml:space="preserve"> </w:t>
      </w:r>
      <w:sdt>
        <w:sdtPr>
          <w:alias w:val="To edit, see citavi.com/edit"/>
          <w:tag w:val="CitaviPlaceholder#e6538a28-f67d-4710-88eb-ea66bbf39942"/>
          <w:id w:val="207523871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WViODY1LWYwYjktNDM4YS05MjAwLTcxZWUzYmEyMTMwNSIsIlJhbmdlTGVuZ3RoIjozNCwiUmVmZXJlbmNlSWQiOiJiNDdiZjE5Ny0yZTNmLTQxNGItYmM5My01ZmYwNmZjN2Nh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1PC9uPlxyXG4gIDxpbj50cnVlPC9pbj5cclxuICA8b3M+MzU8L29zPlxyXG4gIDxwcz4zNTwvcHM+XHJcbjwvc3A+XHJcbjxvcz4zNTwvb3M+IiwiUGFyZW50UmVmZXJlbmNlIjp7IiRpZCI6Ij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}</w:instrText>
          </w:r>
          <w:r>
            <w:fldChar w:fldCharType="separate"/>
          </w:r>
          <w:r w:rsidR="00A130B2">
            <w:t>(Bennett, Lanning, &amp; others, 2007)</w:t>
          </w:r>
          <w:r>
            <w:fldChar w:fldCharType="end"/>
          </w:r>
        </w:sdtContent>
      </w:sdt>
      <w:r w:rsidR="00EA5468">
        <w:t>.</w:t>
      </w:r>
      <w:r>
        <w:t xml:space="preserve"> To this day datasets of movie ratings remain a popular way to benchmark RSs.</w:t>
      </w:r>
    </w:p>
    <w:p w14:paraId="228E0595" w14:textId="3B320499" w:rsidR="00AD65B3" w:rsidRDefault="00AD65B3" w:rsidP="00AD65B3">
      <w:r>
        <w:t>Despite the wide use and success of Recommender Systems and Machine Learning in general, it still is a relatively new field with a lot of research opportunit</w:t>
      </w:r>
      <w:r w:rsidR="00FF7B9D">
        <w:t>ies</w:t>
      </w:r>
      <w:r>
        <w:t xml:space="preserve"> </w:t>
      </w:r>
      <w:sdt>
        <w:sdtPr>
          <w:alias w:val="To edit, see citavi.com/edit"/>
          <w:tag w:val="CitaviPlaceholder#fbf2fade-24e7-4f4e-9fc4-fe11201fe918"/>
          <w:id w:val="1983122981"/>
          <w:placeholder>
            <w:docPart w:val="5B65F50CA9B9461C8A42E79A132EAA6F"/>
          </w:placeholder>
        </w:sdtPr>
        <w:sdtEndPr/>
        <w:sdtContent>
          <w:r>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I3YzEyLTI4MmYtNDkxOC05NTgwLTllMmExODE5MDBmNCIsIlJhbmdlTGVuZ3RoIjoyNSwiUmVmZXJlbmNlSWQiOiIwYjgzZjI1Ni01ZTEyLTRkODYtYjYxMS05ODdlYmVjNjU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Yvc2NpZW5jZS5hYWE4NDE1IiwiVXJpU3RyaW5nIjoiaHR0cHM6Ly9kb2kub3JnLzEwLjExMjYvc2NpZW5jZS5hYWE4ND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Tg6MjMiLCJNb2RpZmllZEJ5IjoiX1NlYmFzdGlhbiBTw6R0emxlciIsIklkIjoiMTA2ODM4MGEtOTMwMy00M2E4LWFmNTUtMzQ0NzM4ZDU2ZWQzIiwiTW9kaWZpZWRPbiI6IjIwMjItMDUtMjVUMTA6MTg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NjE4NTI0MyIsIlVyaVN0cmluZyI6Imh0dHA6Ly93d3cubmNiaS5ubG0ubmloLmdvdi9wdWJtZWQvMjYxODU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}</w:instrText>
          </w:r>
          <w:r>
            <w:fldChar w:fldCharType="separate"/>
          </w:r>
          <w:r w:rsidR="00A130B2">
            <w:t>(Jordan &amp; Mitchell, 2015)</w:t>
          </w:r>
          <w:r>
            <w:fldChar w:fldCharType="end"/>
          </w:r>
        </w:sdtContent>
      </w:sdt>
      <w:r w:rsidR="00A519AD">
        <w:t>.</w:t>
      </w:r>
      <w:r>
        <w:t xml:space="preserve"> While Recommender Systems are considered integral to many online-platforms, their precision and accuracy often lack in comparison to other ML fields. This is, among other things, due to the nature of the data that Recommender Systems work with, which is often sparse </w:t>
      </w:r>
      <w:sdt>
        <w:sdtPr>
          <w:alias w:val="To edit, see citavi.com/edit"/>
          <w:tag w:val="CitaviPlaceholder#417c9adb-2f0c-40f2-b855-ef5b0d1f1658"/>
          <w:id w:val="763505616"/>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I4N2I0LWY4Y2UtNGFkMC04Y2RmLTIzMDUyY2VkNjM4MCIsIlJhbmdlTGVuZ3RoIjoyOC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wgQWxpLCAmIFVsbGFoLCAyMDE2KSJ9XX0sIlRhZyI6IkNpdGF2aVBsYWNlaG9sZGVyIzQxN2M5YWRiLTJmMGMtNDBmMi1iODU1LWVmNWIwZDFmMTY1OCIsIlRleHQiOiIoS2h1c3JvLCBBbGksICYgVWxsYWgsIDIwMTYpIiwiV0FJVmVyc2lvbiI6IjYuMTIuMC4wIn0=}</w:instrText>
          </w:r>
          <w:r>
            <w:fldChar w:fldCharType="separate"/>
          </w:r>
          <w:r w:rsidR="00A130B2">
            <w:t>(Khusro, Ali, &amp; Ullah, 2016)</w:t>
          </w:r>
          <w:r>
            <w:fldChar w:fldCharType="end"/>
          </w:r>
        </w:sdtContent>
      </w:sdt>
      <w:r w:rsidR="00A519AD">
        <w:t>.</w:t>
      </w:r>
      <w:r>
        <w:t xml:space="preserve"> Consequently Recommender Systems are especially susceptible to bad data quality and therefore could </w:t>
      </w:r>
      <w:r w:rsidR="00FF7B9D">
        <w:t>ben</w:t>
      </w:r>
      <w:r w:rsidR="0021073B">
        <w:t>e</w:t>
      </w:r>
      <w:r w:rsidR="00FF7B9D">
        <w:t>fit</w:t>
      </w:r>
      <w:r>
        <w:t xml:space="preserve"> from comprehensive data curation and monitoring. Th</w:t>
      </w:r>
      <w:r w:rsidR="00434029">
        <w:t>erefore, RSs</w:t>
      </w:r>
      <w:r>
        <w:t xml:space="preserve"> lend </w:t>
      </w:r>
      <w:r w:rsidR="00434029">
        <w:t>themselves</w:t>
      </w:r>
      <w:r>
        <w:t xml:space="preserve"> to data-centric approach</w:t>
      </w:r>
      <w:r w:rsidR="0021073B">
        <w:t>es</w:t>
      </w:r>
      <w:r>
        <w:t xml:space="preserve"> when building, deploying and maintaining </w:t>
      </w:r>
      <w:r w:rsidR="0041548F">
        <w:t>them</w:t>
      </w:r>
      <w:r>
        <w:t xml:space="preserve">, which is one of the subject matters that the field of MLOps sets out to tackle </w:t>
      </w:r>
      <w:sdt>
        <w:sdtPr>
          <w:alias w:val="To edit, see citavi.com/edit"/>
          <w:tag w:val="CitaviPlaceholder#724f2151-465f-4ccc-8491-87681df2dc33"/>
          <w:id w:val="-45764751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}</w:instrText>
          </w:r>
          <w:r>
            <w:fldChar w:fldCharType="separate"/>
          </w:r>
          <w:r w:rsidR="00A130B2">
            <w:t>(Miranda, 2021)</w:t>
          </w:r>
          <w:r>
            <w:fldChar w:fldCharType="end"/>
          </w:r>
        </w:sdtContent>
      </w:sdt>
      <w:r w:rsidR="00A519AD">
        <w:t>.</w:t>
      </w:r>
    </w:p>
    <w:p w14:paraId="3D78F7B3" w14:textId="01E87F06" w:rsidR="00AD65B3" w:rsidRDefault="00AD65B3" w:rsidP="00AD65B3">
      <w:r>
        <w:t xml:space="preserve">MLOps emerged from the paradigm of DevOps and seeks to apply an automated and standardized approach to the lifecycle of ML applications, similar to what DevOps does for conventional Software. MLOps is </w:t>
      </w:r>
      <w:r w:rsidR="00E43B28">
        <w:t>geared</w:t>
      </w:r>
      <w:r>
        <w:t xml:space="preserve"> to the specific needs and problems of Ma</w:t>
      </w:r>
      <w:r>
        <w:lastRenderedPageBreak/>
        <w:t xml:space="preserve">chine Learning, such that its practices vary from those of DevOps, while still sharing the same goal of rapid and frequent deployment of Software </w:t>
      </w:r>
      <w:sdt>
        <w:sdtPr>
          <w:alias w:val="To edit, see citavi.com/edit"/>
          <w:tag w:val="CitaviPlaceholder#8ff5dcd9-e7b2-47fd-86b4-71bb2549d477"/>
          <w:id w:val="-1803229179"/>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Q1NmMwLTgxOWYtNDFlYy05YmM0LTgxZTI0OGM1N2NiMiIsIlJhbmdlTGVuZ3RoIjo0OSwiUmVmZXJlbmNlSWQiOiI5MjMyNTdlOC04ZjJmLTRkNDktYTQzMC01NGYyNzE1N2E3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Q3NDM1NS8iLCJVcmlTdHJpbmciOiJodHRwczovL2llZWV4cGxvcmUuaWVlZS5vcmcvZG9jdW1lbnQvOTQ3NDM1N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1QxMDoyNjo1NiIsIk1vZGlmaWVkQnkiOiJfU2ViYXN0aWFuIFPDpHR6bGVyIiwiSWQiOiJhZTcxNGQ1ZS0yZDlmLTRjZjMtODM4MC01M2FkYzY0N2ZhMDgiLCJNb2RpZmllZE9uIjoiMjAyMi0wNS0yN1QxMDoyNjo1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V0FJTjUyNTUxLjIwMjEuMDAwMjQiLCJVcmlTdHJpbmciOiJodHRwczovL2RvaS5vcmcvMTAuMTEwOS9XQUlONTI1NTEuMjAyMS4wMDA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Q0NzAtNSIsIktleXdvcmRzIjpbXSwiTG9jYXRpb25zIjpb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}</w:instrText>
          </w:r>
          <w:r>
            <w:fldChar w:fldCharType="separate"/>
          </w:r>
          <w:r w:rsidR="00A130B2">
            <w:t>(Makinen, Skogstrom, Laaksonen, &amp; Mikkonen, 2021)</w:t>
          </w:r>
          <w:r>
            <w:fldChar w:fldCharType="end"/>
          </w:r>
        </w:sdtContent>
      </w:sdt>
      <w:r w:rsidR="00A519AD">
        <w:t>.</w:t>
      </w:r>
      <w:r>
        <w:t xml:space="preserve"> The effect of data quality on the ML model</w:t>
      </w:r>
      <w:r w:rsidR="00C5033B">
        <w:t xml:space="preserve"> requires</w:t>
      </w:r>
      <w:r>
        <w:t xml:space="preserve"> that data quality management is an integral part of every MLOps system, since data quality affects all aspects of the </w:t>
      </w:r>
      <w:r w:rsidR="00EA276C">
        <w:t>m</w:t>
      </w:r>
      <w:r>
        <w:t xml:space="preserve">achine </w:t>
      </w:r>
      <w:r w:rsidR="00EA276C">
        <w:t>l</w:t>
      </w:r>
      <w:r>
        <w:t xml:space="preserve">earning lifecycle </w:t>
      </w:r>
      <w:sdt>
        <w:sdtPr>
          <w:alias w:val="To edit, see citavi.com/edit"/>
          <w:tag w:val="CitaviPlaceholder#d2f70262-8032-4307-bb4e-657e0e4d8ab2"/>
          <w:id w:val="-1247959303"/>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EwMi4wNzc1MHYxIiwiVXJpU3RyaW5nIjoiaHR0cDovL2FyeGl2Lm9yZy9hYnMvMjEwMi4wNzc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1LTI3VDEzOjA4OjI4IiwiTW9kaWZpZWRCeSI6Il9TZWJhc3RpYW4gU8OkdHpsZXIiLCJJZCI6ImRiMWYyNDc0LTU3ZWYtNDlmYi05MDgzLTE3ZjNiZmE1MDVkNiIsIk1vZGlmaWVkT24iOiIyMDIyLTA1LTI3VDEzOjA4OjI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wMi4wNzc1MHYxIiwiVXJpU3RyaW5nIjoiaHR0cDovL2FyeGl2Lm9yZy9wZGYvMjEwMi4wNzc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1LTI3VDEzOjA4OjI4IiwiTW9kaWZpZWRCeSI6Il9TZWJhc3RpYW4gU8OkdHpsZXIiLCJJZCI6IjlhMmQ3NWE5LWZiNmYtNDU0ZC1iNmY4LTY4M2MyZDlhNzNiNyIsIk1vZGlmaWVkT24iOiIyMDIyLTA1LTI3VDEzOjA4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EwMi4wNzc1MHYxIiwiVXJpU3RyaW5nIjoiaHR0cHM6Ly9hcnhpdi5vcmcvcGRmLzIxMDIuMDc3NTB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}</w:instrText>
          </w:r>
          <w:r>
            <w:fldChar w:fldCharType="separate"/>
          </w:r>
          <w:r w:rsidR="00A130B2">
            <w:t>(Renggli et al., 2021)</w:t>
          </w:r>
          <w:r>
            <w:fldChar w:fldCharType="end"/>
          </w:r>
        </w:sdtContent>
      </w:sdt>
      <w:r w:rsidR="00A519AD">
        <w:t>.</w:t>
      </w:r>
      <w:r w:rsidR="004473F6">
        <w:t xml:space="preserve"> Lack of sufficient</w:t>
      </w:r>
      <w:r>
        <w:t xml:space="preserve"> data </w:t>
      </w:r>
      <w:r w:rsidR="0086508D">
        <w:t>quality can have detrimental effects to the ML system’s performance</w:t>
      </w:r>
      <w:r w:rsidR="00276B8B">
        <w:t>, which can manifest itself in different ways.</w:t>
      </w:r>
      <w:r>
        <w:t xml:space="preserve"> </w:t>
      </w:r>
    </w:p>
    <w:p w14:paraId="6B25FC0E" w14:textId="77777777" w:rsidR="00AB1A2E" w:rsidRDefault="00721FD8" w:rsidP="00AD65B3">
      <w:r>
        <w:t xml:space="preserve">The specific </w:t>
      </w:r>
      <w:r w:rsidR="00AD65B3">
        <w:t xml:space="preserve">manifestation </w:t>
      </w:r>
      <w:r>
        <w:t xml:space="preserve">covered in this research </w:t>
      </w:r>
      <w:r w:rsidR="00AD65B3">
        <w:t xml:space="preserve">is </w:t>
      </w:r>
      <w:r w:rsidR="00B91C52">
        <w:t xml:space="preserve">known as </w:t>
      </w:r>
      <w:r w:rsidR="005B306E">
        <w:t>c</w:t>
      </w:r>
      <w:r w:rsidR="00AD65B3">
        <w:t xml:space="preserve">oncept </w:t>
      </w:r>
      <w:r w:rsidR="005B306E">
        <w:t>d</w:t>
      </w:r>
      <w:r w:rsidR="00AD65B3">
        <w:t>rift (CD), which describes a chang</w:t>
      </w:r>
      <w:r w:rsidR="00962A41">
        <w:t>e in the</w:t>
      </w:r>
      <w:r w:rsidR="00AD65B3">
        <w:t xml:space="preserve"> out</w:t>
      </w:r>
      <w:r w:rsidR="00962A41">
        <w:t>put</w:t>
      </w:r>
      <w:r w:rsidR="00AD65B3">
        <w:t xml:space="preserve"> </w:t>
      </w:r>
      <w:r w:rsidR="00AD65B3" w:rsidRPr="00412AC0">
        <w:rPr>
          <w:i/>
        </w:rPr>
        <w:t>y</w:t>
      </w:r>
      <w:r w:rsidR="00AD65B3">
        <w:t xml:space="preserve"> </w:t>
      </w:r>
      <w:r w:rsidR="00962A41">
        <w:t>given</w:t>
      </w:r>
      <w:r w:rsidR="00AD65B3">
        <w:t xml:space="preserve"> a constant input </w:t>
      </w:r>
      <w:r w:rsidR="00AD65B3" w:rsidRPr="00412AC0">
        <w:rPr>
          <w:i/>
        </w:rPr>
        <w:t>x</w:t>
      </w:r>
      <w:r w:rsidR="00AD65B3">
        <w:t xml:space="preserve"> over time </w:t>
      </w:r>
      <w:sdt>
        <w:sdtPr>
          <w:alias w:val="To edit, see citavi.com/edit"/>
          <w:tag w:val="CitaviPlaceholder#64ba4aaf-8cbd-484e-9df7-a11426e87cdb"/>
          <w:id w:val="1523128822"/>
          <w:placeholder>
            <w:docPart w:val="5B65F50CA9B9461C8A42E79A132EAA6F"/>
          </w:placeholder>
        </w:sdtPr>
        <w:sdtEndPr/>
        <w:sdtContent>
          <w:r w:rsidR="00AD65B3">
            <w:fldChar w:fldCharType="begin"/>
          </w:r>
          <w:r w:rsidR="00AD65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2EyMDc0LTNiZDAtNDhiYS04OTExLTk0OWJiZDYzZmM5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2NGJhNGFhZi04Y2JkLTQ4NGUtOWRmNy1hMTE0MjZlODdjZGIiLCJUZXh0IjoiKEx1IGV0IGFsLiwgMjAxOCkiLCJXQUlWZXJzaW9uIjoiNi4xMi4wLjAifQ==}</w:instrText>
          </w:r>
          <w:r w:rsidR="00AD65B3">
            <w:fldChar w:fldCharType="separate"/>
          </w:r>
          <w:r w:rsidR="00A130B2">
            <w:t>(Lu et al., 2018)</w:t>
          </w:r>
          <w:r w:rsidR="00AD65B3">
            <w:fldChar w:fldCharType="end"/>
          </w:r>
        </w:sdtContent>
      </w:sdt>
      <w:r w:rsidR="00A519AD">
        <w:t>.</w:t>
      </w:r>
      <w:r w:rsidR="00AD65B3">
        <w:t xml:space="preserve"> Deteriorating RS performance due to CD can directly impact the online platform it is used on, as </w:t>
      </w:r>
      <w:r w:rsidR="00A62A5C">
        <w:t>outputs</w:t>
      </w:r>
      <w:r w:rsidR="00AD65B3">
        <w:t xml:space="preserve"> of RSs are</w:t>
      </w:r>
      <w:r w:rsidR="00224C47">
        <w:t xml:space="preserve"> </w:t>
      </w:r>
      <w:r w:rsidR="00AB5E34">
        <w:t xml:space="preserve">generally </w:t>
      </w:r>
      <w:r w:rsidR="00AD65B3">
        <w:t xml:space="preserve">reciprocated back to the user experience. For instance, if a movie streaming platform </w:t>
      </w:r>
      <w:r w:rsidR="0041085E">
        <w:t>doesn’t</w:t>
      </w:r>
      <w:r w:rsidR="00AD65B3">
        <w:t xml:space="preserve"> recommend appropriate movies to a user </w:t>
      </w:r>
      <w:r w:rsidR="00885A55">
        <w:t>anymore</w:t>
      </w:r>
      <w:r w:rsidR="00A65DCE">
        <w:t xml:space="preserve"> </w:t>
      </w:r>
      <w:r w:rsidR="00AD65B3">
        <w:t>because it fail</w:t>
      </w:r>
      <w:r w:rsidR="00A65DCE">
        <w:t>s</w:t>
      </w:r>
      <w:r w:rsidR="00AD65B3">
        <w:t xml:space="preserve"> to adapt to the </w:t>
      </w:r>
      <w:r w:rsidR="00447FE6">
        <w:t xml:space="preserve">user’s </w:t>
      </w:r>
      <w:r w:rsidR="00AD65B3">
        <w:t xml:space="preserve">change in taste, the user might stop watching movies on that platform and eventually cancel their subscription. </w:t>
      </w:r>
    </w:p>
    <w:p w14:paraId="64C36E4F" w14:textId="19A59DBB" w:rsidR="00AD65B3" w:rsidRDefault="00AD65B3" w:rsidP="00AD65B3">
      <w:r>
        <w:t>Issues of Concept Drift need to be addressed and mitigated to ensure user-base retention for online services.</w:t>
      </w:r>
      <w:r w:rsidR="00981AD3">
        <w:t xml:space="preserve"> Furthermore</w:t>
      </w:r>
      <w:r>
        <w:t xml:space="preserve">, </w:t>
      </w:r>
      <w:r w:rsidR="00981AD3">
        <w:t>CD</w:t>
      </w:r>
      <w:r>
        <w:t xml:space="preserve"> needs to be incorporated into a</w:t>
      </w:r>
      <w:r w:rsidR="00E77CE8">
        <w:t>n</w:t>
      </w:r>
      <w:r>
        <w:t xml:space="preserve"> MLOps system</w:t>
      </w:r>
      <w:r w:rsidR="00D458A4">
        <w:t xml:space="preserve"> for</w:t>
      </w:r>
      <w:r>
        <w:t xml:space="preserve"> maintainability, consistency and automation </w:t>
      </w:r>
      <w:r w:rsidR="00BA02E2">
        <w:t>in</w:t>
      </w:r>
      <w:r>
        <w:t xml:space="preserve"> a unified process.</w:t>
      </w:r>
    </w:p>
    <w:p w14:paraId="386BB633" w14:textId="5B70BC48" w:rsidR="00AD65B3" w:rsidRDefault="00AD65B3" w:rsidP="00AD65B3">
      <w:r>
        <w:t xml:space="preserve">The </w:t>
      </w:r>
      <w:r w:rsidR="000A723B">
        <w:t>result</w:t>
      </w:r>
      <w:r>
        <w:t xml:space="preserve"> of this work, called an artifact, will be the implementation of a </w:t>
      </w:r>
      <w:r w:rsidR="00F07845">
        <w:t>c</w:t>
      </w:r>
      <w:r>
        <w:t xml:space="preserve">oncept </w:t>
      </w:r>
      <w:r w:rsidR="00F07845">
        <w:t>d</w:t>
      </w:r>
      <w:r>
        <w:t xml:space="preserve">rift-aware MLOps pipeline for a RS. CD-awareness meaning, that it possesses the ability to account for potential CD in the data. </w:t>
      </w:r>
    </w:p>
    <w:p w14:paraId="06AECBCA" w14:textId="658CCB8E" w:rsidR="0049218D" w:rsidRDefault="00AD65B3" w:rsidP="0049218D">
      <w:r>
        <w:t xml:space="preserve">This </w:t>
      </w:r>
      <w:r w:rsidR="00C331AF">
        <w:t>thesis</w:t>
      </w:r>
      <w:r>
        <w:t xml:space="preserve"> serves as a thorough documentation of the design of the artifact, which is based on a comprehensive</w:t>
      </w:r>
      <w:r w:rsidR="009E743A">
        <w:t xml:space="preserve"> study</w:t>
      </w:r>
      <w:r>
        <w:t xml:space="preserve"> of scientific literature touching the topics of Recommender Systems, MLOps and Concept Drift. The result will then be qualitatively evaluated and discussed.</w:t>
      </w:r>
    </w:p>
    <w:p w14:paraId="12718D37" w14:textId="6BEC9B71" w:rsidR="000104D3" w:rsidRDefault="000104D3" w:rsidP="0049218D">
      <w:r>
        <w:t xml:space="preserve">This research follows the </w:t>
      </w:r>
      <w:r w:rsidR="005D31A5">
        <w:t xml:space="preserve">design science research (DSR) methodology of </w:t>
      </w:r>
      <w:r w:rsidR="00C15DEA">
        <w:t>Alan R. Hevner</w:t>
      </w:r>
      <w:r w:rsidR="00761802">
        <w:t xml:space="preserve"> </w:t>
      </w:r>
      <w:sdt>
        <w:sdtPr>
          <w:alias w:val="To edit, see citavi.com/edit"/>
          <w:tag w:val="CitaviPlaceholder#7e09ea69-d6f9-4c55-a112-45fc60b0b07a"/>
          <w:id w:val="-1598012924"/>
          <w:placeholder>
            <w:docPart w:val="DefaultPlaceholder_-1854013440"/>
          </w:placeholder>
        </w:sdtPr>
        <w:sdtEndPr/>
        <w:sdtContent>
          <w:r w:rsidR="00761802">
            <w:fldChar w:fldCharType="begin"/>
          </w:r>
          <w:r w:rsidR="007618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2ViMWM3LWRiYWEtNDIzNi05Y2Q3LTI4NTljYTY2ODlhNyIsIlJhbmdlTGVuZ3RoIjozNC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LCBNYXJjaCwgUGFyaywgJiBSYW0sIDIwMDQpIn1dfSwiVGFnIjoiQ2l0YXZpUGxhY2Vob2xkZXIjN2UwOWVhNjktZDZmOS00YzU1LWExMTItNDVmYzYwYjBiMDdhIiwiVGV4dCI6IihIZXZuZXIsIE1hcmNoLCBQYXJrLCAmIFJhbSwgMjAwNCkiLCJXQUlWZXJzaW9uIjoiNi4xMi4wLjAifQ==}</w:instrText>
          </w:r>
          <w:r w:rsidR="00761802">
            <w:fldChar w:fldCharType="separate"/>
          </w:r>
          <w:r w:rsidR="00A130B2">
            <w:t>(Hevner, March, Park, &amp; Ram, 2004)</w:t>
          </w:r>
          <w:r w:rsidR="00761802">
            <w:fldChar w:fldCharType="end"/>
          </w:r>
        </w:sdtContent>
      </w:sdt>
      <w:r w:rsidR="005155C0">
        <w:t>.</w:t>
      </w:r>
    </w:p>
    <w:p w14:paraId="22B79E75" w14:textId="5489CD69" w:rsidR="00382F90" w:rsidRDefault="00687DA9" w:rsidP="00382F90">
      <w:pPr>
        <w:pStyle w:val="berschrift2"/>
      </w:pPr>
      <w:bookmarkStart w:id="11" w:name="_Toc110000146"/>
      <w:r>
        <w:t>Research Methodology</w:t>
      </w:r>
      <w:bookmarkEnd w:id="11"/>
      <w:r w:rsidRPr="00687DA9">
        <w:t xml:space="preserve"> </w:t>
      </w:r>
    </w:p>
    <w:p w14:paraId="2EE5E1FB" w14:textId="5100B1F3" w:rsidR="00687DA9" w:rsidRDefault="00687DA9" w:rsidP="00687DA9">
      <w:r>
        <w:t xml:space="preserve">Design science is a research paradigm that emerged as a differentiation to natural science in STEM. Natural science, also referred to as behavioral science, is associated with fields like mathematics, physics, biology and chemistry. Its research methodology follows the objective of uncovering facts and theories about reality. Juxtaposed to the natural science lies the design science. Instead of uncovering rules and theories about the nature of reality, design science sets out to engineer and create artifacts with tools from scientific literature. Design science is predominantly represented in the engineering and computer science fields, where proof of concepts (PoC) and prototypes are the result of a lot of academic works. Both behavioral science and design science have distinguished approaches on how to conduct research. </w:t>
      </w:r>
    </w:p>
    <w:p w14:paraId="441B159A" w14:textId="419C1C04" w:rsidR="00687DA9" w:rsidRDefault="00687DA9" w:rsidP="00687DA9">
      <w:r>
        <w:t>Design science research contains a set of frameworks and best practices to manage academic work in the design science department. One of the more prominent method</w:t>
      </w:r>
      <w:r>
        <w:lastRenderedPageBreak/>
        <w:t xml:space="preserve">ologies is Alan R. Hevner’s “three cycles” of DSR </w:t>
      </w:r>
      <w:sdt>
        <w:sdtPr>
          <w:alias w:val="To edit, see citavi.com/edit"/>
          <w:tag w:val="CitaviPlaceholder#5f96b97e-424d-4c84-ac68-837d5f26885b"/>
          <w:id w:val="-370303936"/>
          <w:placeholder>
            <w:docPart w:val="BCB570C20C23414DABE4B9E2411FE2E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MxOGNlLTEyMjctNDVjYS1hZmU4LWIzNWQwYmRhZjI0N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1Zjk2Yjk3ZS00MjRkLTRjODQtYWM2OC04MzdkNWYyNjg4NWIiLCJUZXh0IjoiKEhldm5lciBldCBhbC4sIDIwMDQpIiwiV0FJVmVyc2lvbiI6IjYuMTIuMC4wIn0=}</w:instrText>
          </w:r>
          <w:r>
            <w:fldChar w:fldCharType="separate"/>
          </w:r>
          <w:r w:rsidR="00A130B2">
            <w:t>(Hevner et al., 2004)</w:t>
          </w:r>
          <w:r>
            <w:fldChar w:fldCharType="end"/>
          </w:r>
        </w:sdtContent>
      </w:sdt>
      <w:r>
        <w:t xml:space="preserve">. Hevner originally designed his framework to involve the research aspect more closely to the development process of Information Systems (IS) in enterprise environments. It consists of 3 cycles which are closely related to each other and serve to build an artifact. The three cycles are what Hevner argues separates design science from other research paradigms </w:t>
      </w:r>
      <w:sdt>
        <w:sdtPr>
          <w:alias w:val="To edit, see citavi.com/edit"/>
          <w:tag w:val="CitaviPlaceholder#52e223f7-40d0-4a71-8745-4da0c3da527b"/>
          <w:id w:val="-1962177658"/>
          <w:placeholder>
            <w:docPart w:val="BCB570C20C23414DABE4B9E2411FE2E9"/>
          </w:placeholder>
        </w:sdtPr>
        <w:sdtEndPr/>
        <w:sdtContent>
          <w:r>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NmOGI4LTgzYWYtNDgyNS1hMGZhLTliNjU1NzVmMGEwNCIsIlJhbmdlTGVuZ3RoIjoxNCwiUmVmZXJlbmNlSWQiOiI3Y2FkMzgxYS0zMjBmLTQyY2ItYTliYS1mOWMxNzc2MWM2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SGV2bmVyIiwiUHJvdGVjdGVkIjpmYWxzZSwiU2V4IjoyLCJDcmVhdGVkQnkiOiJfU2ViYXN0aWFuIFPDpHR6bGVyIiwiQ3JlYXRlZE9uIjoiMjAyMi0wNS0yNVQxMDowODozMSIsIk1vZGlmaWVkQnkiOiJfU2ViYXN0aWFuIFPDpHR6bGVyIiwiSWQiOiJjMGZkZTBlMC1jNzk4LTQxOTktOTMwNC02ZmM1NDY1MjBmMTEiLCJNb2RpZmllZE9uIjoiMjAyMi0wNS0yNVQxMDowOD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}</w:instrText>
          </w:r>
          <w:r>
            <w:fldChar w:fldCharType="separate"/>
          </w:r>
          <w:r w:rsidR="00A130B2">
            <w:t>(Hevner, 2007)</w:t>
          </w:r>
          <w:r>
            <w:fldChar w:fldCharType="end"/>
          </w:r>
        </w:sdtContent>
      </w:sdt>
      <w:r>
        <w:t xml:space="preserve">. </w:t>
      </w:r>
    </w:p>
    <w:p w14:paraId="5E18905B" w14:textId="77777777" w:rsidR="00687DA9" w:rsidRDefault="00687DA9" w:rsidP="00687DA9">
      <w:r>
        <w:t xml:space="preserve">The artifact is the eventual product of the academic work using DSR. Since its first publication in 2004, DSR has found application in a wide variety of fields that surpasses conventional engineering and computer science. This means that the term “artifact” has a broad definition and is consequently hard to delimit. Generally, an artifact means anything that emerges from design science research. It could range from a theoretical model that was derived from other academic work, to a physical prototype or a production-ready software system. </w:t>
      </w:r>
    </w:p>
    <w:p w14:paraId="6F66E3F9" w14:textId="5C4351E0" w:rsidR="00687DA9" w:rsidRDefault="00687DA9" w:rsidP="00687DA9">
      <w:r>
        <w:t xml:space="preserve">The goal of DSR is to create an innovative artifact, which incorporates both theoretical-scientific, as well as the practical-environmental (e.g. business) aspects into its design. The iteration through the three cycles creates a mutual feedback-loop between the artifact and the science and business environment </w:t>
      </w:r>
      <w:sdt>
        <w:sdtPr>
          <w:alias w:val="To edit, see citavi.com/edit"/>
          <w:tag w:val="CitaviPlaceholder#9d143756-1002-4a99-9226-7b34ca3005c6"/>
          <w:id w:val="-1597253109"/>
          <w:placeholder>
            <w:docPart w:val="16CB27FDA48C4BFEBF499D29698DFE3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mNmNzhiLTZkMjQtNDdlNy1iZjExLWM3NjZlY2ZlM2ZhM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ZDE0Mzc1Ni0xMDAyLTRhOTktOTIyNi03YjM0Y2EzMDA1YzYiLCJUZXh0IjoiKEhldm5lciBldCBhbC4sIDIwMDQpIiwiV0FJVmVyc2lvbiI6IjYuMTIuMC4wIn0=}</w:instrText>
          </w:r>
          <w:r>
            <w:fldChar w:fldCharType="separate"/>
          </w:r>
          <w:r w:rsidR="00A130B2">
            <w:t>(Hevner et al., 2004)</w:t>
          </w:r>
          <w:r>
            <w:fldChar w:fldCharType="end"/>
          </w:r>
        </w:sdtContent>
      </w:sdt>
      <w:r>
        <w:t xml:space="preserve">. The result is an artifact, which is attuned to the business needs of an enterprise, while also holding scientific value and enriching the academic field with new insights and findings. </w:t>
      </w:r>
    </w:p>
    <w:p w14:paraId="5944BD65" w14:textId="77777777" w:rsidR="00687DA9" w:rsidRDefault="00687DA9" w:rsidP="00687DA9">
      <w:r>
        <w:t>In the following, the three cycles will be elaborated in more detail.</w:t>
      </w:r>
    </w:p>
    <w:p w14:paraId="3D22A1EF" w14:textId="77777777" w:rsidR="00687DA9" w:rsidRDefault="00687DA9" w:rsidP="00687DA9"/>
    <w:p w14:paraId="74AB2A48" w14:textId="542A884A" w:rsidR="00687DA9" w:rsidRDefault="00687DA9" w:rsidP="00687DA9">
      <w:pPr>
        <w:pStyle w:val="Listenabsatz"/>
        <w:numPr>
          <w:ilvl w:val="0"/>
          <w:numId w:val="17"/>
        </w:numPr>
      </w:pPr>
      <w:r w:rsidRPr="00FA1424">
        <w:rPr>
          <w:b/>
        </w:rPr>
        <w:t>The relevance cycle</w:t>
      </w:r>
      <w:r w:rsidRPr="00FA1424">
        <w:t>:</w:t>
      </w:r>
      <w:r>
        <w:t xml:space="preserve"> </w:t>
      </w:r>
      <w:r w:rsidRPr="00FA1424">
        <w:t xml:space="preserve">The relevance cycle initiates the DSR process. In this cycle all requirements relevant to the artifact and the research are worked out. First, a problem is defined and opportunities and arguments are laid out supporting research to resolve the problem with an artifact. Since DSR has its roots in the enterprise sector, it is vital to map out and contextualize the environment this research takes place in, as it directly influences the design of the artifact. In order to evaluate the artifact, acceptance criteria need to be defined. This way a conclusion can be made whether the artifact succeeded in its goals to improve the environment or not </w:t>
      </w:r>
      <w:sdt>
        <w:sdtPr>
          <w:alias w:val="To edit, see citavi.com/edit"/>
          <w:tag w:val="CitaviPlaceholder#d751a2f7-e27f-4c30-8846-91f698649ed9"/>
          <w:id w:val="-1673797241"/>
          <w:placeholder>
            <w:docPart w:val="16CB27FDA48C4BFEBF499D29698DFE3F"/>
          </w:placeholder>
        </w:sdtPr>
        <w:sdtEndPr/>
        <w:sdtContent>
          <w:r w:rsidRPr="00FA1424">
            <w:fldChar w:fldCharType="begin"/>
          </w:r>
          <w:r w:rsidRPr="00FA142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mRkZDU2LTc2ODItNDVkYy1hYTIzLTVmMTdkYjExMjg3Yi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iBDaGF0dGVyamVlLCAyMDEwKSJ9XX0sIlRhZyI6IkNpdGF2aVBsYWNlaG9sZGVyI2Q3NTFhMmY3LWUyN2YtNGMzMC04ODQ2LTkxZjY5ODY0OWVkOSIsIlRleHQiOiIoSGV2bmVyICYgQ2hhdHRlcmplZSwgMjAxMCkiLCJXQUlWZXJzaW9uIjoiNi4xMi4wLjAifQ==}</w:instrText>
          </w:r>
          <w:r w:rsidRPr="00FA1424">
            <w:fldChar w:fldCharType="separate"/>
          </w:r>
          <w:r w:rsidR="00A130B2">
            <w:t>(Hevner &amp; Chatterjee, 2010)</w:t>
          </w:r>
          <w:r w:rsidRPr="00FA1424">
            <w:fldChar w:fldCharType="end"/>
          </w:r>
        </w:sdtContent>
      </w:sdt>
      <w:r>
        <w:t>.</w:t>
      </w:r>
      <w:r w:rsidRPr="00FA1424">
        <w:t xml:space="preserve"> In this work the results of the relevance cycle are to be found in the introduction of this paper. </w:t>
      </w:r>
    </w:p>
    <w:p w14:paraId="658211E7" w14:textId="77777777" w:rsidR="00687DA9" w:rsidRPr="00FA1424" w:rsidRDefault="00687DA9" w:rsidP="00687DA9">
      <w:pPr>
        <w:pStyle w:val="Listenabsatz"/>
      </w:pPr>
    </w:p>
    <w:p w14:paraId="49F5AD99" w14:textId="70051B56" w:rsidR="00687DA9" w:rsidRDefault="00687DA9" w:rsidP="00687DA9">
      <w:pPr>
        <w:pStyle w:val="Listenabsatz"/>
        <w:numPr>
          <w:ilvl w:val="0"/>
          <w:numId w:val="17"/>
        </w:numPr>
      </w:pPr>
      <w:r w:rsidRPr="0026717E">
        <w:rPr>
          <w:b/>
        </w:rPr>
        <w:t>The rigor cycle</w:t>
      </w:r>
      <w:r w:rsidRPr="0026717E">
        <w:t>:</w:t>
      </w:r>
      <w:r>
        <w:t xml:space="preserve"> </w:t>
      </w:r>
      <w:r w:rsidRPr="0026717E">
        <w:t xml:space="preserve">Following the relevance cycle, comes the rigor cycle. While the relevance cycle establishes the requirements for the project, the rigor cycle introduces the methods, drawn from scientific literature, used to create the artifact </w:t>
      </w:r>
      <w:sdt>
        <w:sdtPr>
          <w:alias w:val="To edit, see citavi.com/edit"/>
          <w:tag w:val="CitaviPlaceholder#f8131e2d-9375-48e2-ab8c-c7f98b999d43"/>
          <w:id w:val="930393478"/>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zgyODc1LWU0YjktNDY0NS05ZDI1LTZlN2JiYWQwZTFlOC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NmODEzMWUyZC05Mzc1LTQ4ZTItYWI4Yy1jN2Y5OGI5OTlkNDMiLCJUZXh0IjoiKEhldm5lciAmwqBDaGF0dGVyamVlLCAyMDEwKSIsIldBSVZlcnNpb24iOiI2LjEyLjAuMCJ9}</w:instrText>
          </w:r>
          <w:r w:rsidRPr="0026717E">
            <w:fldChar w:fldCharType="separate"/>
          </w:r>
          <w:r w:rsidR="00A130B2">
            <w:t>(Hevner &amp; Chatterjee, 2010)</w:t>
          </w:r>
          <w:r w:rsidRPr="0026717E">
            <w:fldChar w:fldCharType="end"/>
          </w:r>
        </w:sdtContent>
      </w:sdt>
      <w:r>
        <w:t>.</w:t>
      </w:r>
      <w:r w:rsidRPr="0026717E">
        <w:t xml:space="preserve"> This so called </w:t>
      </w:r>
      <w:r w:rsidRPr="0026717E">
        <w:rPr>
          <w:i/>
        </w:rPr>
        <w:t>knowledge base</w:t>
      </w:r>
      <w:r w:rsidRPr="0026717E">
        <w:t xml:space="preserve"> consists of engineering methods and scientific theories and sets the foundation from which the artifact will be designed and built from. A thorough rigor cycle ensures that the artifact is grounded on state-of-the-art literature from the academic field. This establishes the connection to other scientific contributions and thus sets it apart from routine designs and routine design processes </w:t>
      </w:r>
      <w:sdt>
        <w:sdtPr>
          <w:alias w:val="To edit, see citavi.com/edit"/>
          <w:tag w:val="CitaviPlaceholder#048014a7-80cc-4254-a23e-00cb6fe88ea3"/>
          <w:id w:val="-456725086"/>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jUwYjcwLTM2NmMtNGFiMC1hM2ZiLTIxOTQ1MDgyZDAw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wNDgwMTRhNy04MGNjLTQyNTQtYTIzZS0wMGNiNmZlODhlYTMiLCJUZXh0IjoiKEhldm5lciAmwqBDaGF0dGVyamVlLCAyMDEwKSIsIldBSVZlcnNpb24iOiI2LjEyLjAuMCJ9}</w:instrText>
          </w:r>
          <w:r w:rsidRPr="0026717E">
            <w:fldChar w:fldCharType="separate"/>
          </w:r>
          <w:r w:rsidR="00A130B2">
            <w:t xml:space="preserve">(Hevner &amp; Chatterjee, </w:t>
          </w:r>
          <w:r w:rsidR="00A130B2">
            <w:lastRenderedPageBreak/>
            <w:t>2010)</w:t>
          </w:r>
          <w:r w:rsidRPr="0026717E">
            <w:fldChar w:fldCharType="end"/>
          </w:r>
        </w:sdtContent>
      </w:sdt>
      <w:r>
        <w:t>.</w:t>
      </w:r>
      <w:r w:rsidRPr="0026717E">
        <w:t xml:space="preserve"> The rigor cycle gives the artifact the scientific weight it requires to be acknowledged as an academic contribution, consequently it is vital that the design of the artifact draws sufficiently from the knowledge base of the rigor cycle.</w:t>
      </w:r>
      <w:r>
        <w:t xml:space="preserve"> The knowledge base is referenced in the State of Research of this paper</w:t>
      </w:r>
    </w:p>
    <w:p w14:paraId="7111A8E3" w14:textId="77777777" w:rsidR="00687DA9" w:rsidRPr="0026717E" w:rsidRDefault="00687DA9" w:rsidP="00687DA9">
      <w:pPr>
        <w:pStyle w:val="Listenabsatz"/>
      </w:pPr>
    </w:p>
    <w:p w14:paraId="4D88F24B" w14:textId="26C89909" w:rsidR="00687DA9" w:rsidRDefault="00687DA9" w:rsidP="00687DA9">
      <w:pPr>
        <w:pStyle w:val="Listenabsatz"/>
        <w:numPr>
          <w:ilvl w:val="0"/>
          <w:numId w:val="17"/>
        </w:numPr>
      </w:pPr>
      <w:r w:rsidRPr="0091308C">
        <w:rPr>
          <w:b/>
        </w:rPr>
        <w:t>The design cycle</w:t>
      </w:r>
      <w:r w:rsidRPr="0026717E">
        <w:t>:</w:t>
      </w:r>
      <w:r>
        <w:t xml:space="preserve"> </w:t>
      </w:r>
      <w:r w:rsidRPr="0091308C">
        <w:t>“</w:t>
      </w:r>
      <w:r w:rsidRPr="0091308C">
        <w:rPr>
          <w:i/>
          <w:iCs/>
        </w:rPr>
        <w:t>The internal design cycle is the heart of any design science research project.</w:t>
      </w:r>
      <w:r w:rsidRPr="0091308C">
        <w:t xml:space="preserve">” </w:t>
      </w:r>
      <w:sdt>
        <w:sdtPr>
          <w:alias w:val="To edit, see citavi.com/edit"/>
          <w:tag w:val="CitaviPlaceholder#94cefcf9-30b5-4ee2-bd0c-c2dd404b6065"/>
          <w:id w:val="-1994941019"/>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TgyYTEyLTY5MjUtNGJiZC1iYTk4LWVmZjRjMTk5YjQ2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5NGNlZmNmOS0zMGI1LTRlZTItYmQwYy1jMmRkNDA0YjYwNjUiLCJUZXh0IjoiKEhldm5lciAmwqBDaGF0dGVyamVlLCAyMDEwKSIsIldBSVZlcnNpb24iOiI2LjEyLjAuMCJ9}</w:instrText>
          </w:r>
          <w:r w:rsidRPr="0091308C">
            <w:fldChar w:fldCharType="separate"/>
          </w:r>
          <w:r w:rsidR="00A130B2">
            <w:t>(Hevner &amp; Chatterjee, 2010)</w:t>
          </w:r>
          <w:r w:rsidRPr="0091308C">
            <w:fldChar w:fldCharType="end"/>
          </w:r>
        </w:sdtContent>
      </w:sdt>
      <w:r w:rsidRPr="0091308C">
        <w:t xml:space="preserve"> The design cycle is the culmination of the relevance and the rigor cycle. The information acquired from the two prior cycles will now be deployed to design and implement the artifact. Hevner points out that it is not possible to retain both maximum relevance and rigor simultaneously, thus a balance between both need to be struck </w:t>
      </w:r>
      <w:sdt>
        <w:sdtPr>
          <w:alias w:val="To edit, see citavi.com/edit"/>
          <w:tag w:val="CitaviPlaceholder#6a7d2dde-b343-4715-aa43-13bad87d262a"/>
          <w:id w:val="104776940"/>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zgyMGYyLWUwODQtNGUyOC1hMmZkLTE2MDY2NzMyNWYyNy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2YTdkMmRkZS1iMzQzLTQ3MTUtYWE0My0xM2JhZDg3ZDI2MmEiLCJUZXh0IjoiKEhldm5lciAmwqBDaGF0dGVyamVlLCAyMDEwKSIsIldBSVZlcnNpb24iOiI2LjEyLjAuMCJ9}</w:instrText>
          </w:r>
          <w:r w:rsidRPr="0091308C">
            <w:fldChar w:fldCharType="separate"/>
          </w:r>
          <w:r w:rsidR="00A130B2">
            <w:t>(Hevner &amp; Chatterjee, 2010)</w:t>
          </w:r>
          <w:r w:rsidRPr="0091308C">
            <w:fldChar w:fldCharType="end"/>
          </w:r>
        </w:sdtContent>
      </w:sdt>
      <w:r>
        <w:t>.</w:t>
      </w:r>
      <w:r w:rsidRPr="0091308C">
        <w:t xml:space="preserve"> In the context of the design cycle the rigor represents the actual construction of the artifact, meaning the implementation of the knowledge base gained from the rigor cycle. In opposition to the rigor stands the relevance. The relevance represents all the requirements and evaluation criteria that were specified in the relevance cycle. The discrepancy between the relevance and the rigor gets resolved by the artifact, which is the bridge between both and thus constitutes the business and scientific contribution.</w:t>
      </w:r>
      <w:r>
        <w:t xml:space="preserve"> The design cycle is documented in the Artifact design chapter of this paper.</w:t>
      </w:r>
    </w:p>
    <w:p w14:paraId="19C3FB65" w14:textId="169C0863" w:rsidR="00687DA9" w:rsidRDefault="00687DA9" w:rsidP="00687DA9">
      <w:r>
        <w:t xml:space="preserve">DSR is a non-linear process. With progression of the research project, the relevance, rigor, and design cycle can change as new insights are garnered. Through iterative cycles Hevner’s DSR methodology accounts for the often unpredictable nature of the artifact creation process. Should either parts of the relevance, rigor or design fall out of line with the current state of the project, it needs to be updated by reiteration </w:t>
      </w:r>
      <w:sdt>
        <w:sdtPr>
          <w:alias w:val="To edit, see citavi.com/edit"/>
          <w:tag w:val="CitaviPlaceholder#9b03dffe-c5ed-43f6-92dc-0c8e3b8105f0"/>
          <w:id w:val="-1820107131"/>
          <w:placeholder>
            <w:docPart w:val="0EDFB2DA68714282984689419D53049B"/>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RmMmI5LTZmNjMtNGZjMi1hZDU1LTIyMmI2MzYwMmRhZS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YjAzZGZmZS1jNWVkLTQzZjYtOTJkYy0wYzhlM2I4MTA1ZjAiLCJUZXh0IjoiKEhldm5lciBldCBhbC4sIDIwMDQpIiwiV0FJVmVyc2lvbiI6IjYuMTIuMC4wIn0=}</w:instrText>
          </w:r>
          <w:r>
            <w:fldChar w:fldCharType="separate"/>
          </w:r>
          <w:r w:rsidR="00A130B2">
            <w:t>(Hevner et al., 2004)</w:t>
          </w:r>
          <w:r>
            <w:fldChar w:fldCharType="end"/>
          </w:r>
          <w:r>
            <w:t>.</w:t>
          </w:r>
        </w:sdtContent>
      </w:sdt>
    </w:p>
    <w:p w14:paraId="6B4711EA" w14:textId="3F5656CE" w:rsidR="00687DA9" w:rsidRPr="0049218D" w:rsidRDefault="00687DA9" w:rsidP="00382F90">
      <w:r>
        <w:t>Once the research is conducted and the artifact is created it itself becomes part of the knowledge base, whose insights can now be used for other research projects.</w:t>
      </w:r>
    </w:p>
    <w:p w14:paraId="392F6773" w14:textId="7C3AC2DE" w:rsidR="00764FAE" w:rsidRDefault="00B12EAE">
      <w:pPr>
        <w:pStyle w:val="berschrift1"/>
      </w:pPr>
      <w:bookmarkStart w:id="12" w:name="_Toc110000147"/>
      <w:r>
        <w:lastRenderedPageBreak/>
        <w:t xml:space="preserve">Current </w:t>
      </w:r>
      <w:r w:rsidR="00536E4A">
        <w:t>Environment &amp;</w:t>
      </w:r>
      <w:r>
        <w:t xml:space="preserve"> State of Research</w:t>
      </w:r>
      <w:bookmarkEnd w:id="12"/>
    </w:p>
    <w:p w14:paraId="5F380713" w14:textId="59B9D323" w:rsidR="003D19F2" w:rsidRDefault="00897072" w:rsidP="003D19F2">
      <w:pPr>
        <w:pStyle w:val="berschrift2"/>
      </w:pPr>
      <w:bookmarkStart w:id="13" w:name="_Toc110000148"/>
      <w:r>
        <w:t>Environment</w:t>
      </w:r>
      <w:bookmarkEnd w:id="13"/>
    </w:p>
    <w:p w14:paraId="547259E5" w14:textId="79FE3BB8" w:rsidR="00320487" w:rsidRDefault="00C852D1" w:rsidP="00C852D1">
      <w:r>
        <w:t>Machine Learning serve</w:t>
      </w:r>
      <w:r w:rsidR="009F6538">
        <w:t>s</w:t>
      </w:r>
      <w:r>
        <w:t xml:space="preserve"> great value to businesses.</w:t>
      </w:r>
      <w:r w:rsidR="006248C8">
        <w:t xml:space="preserve"> </w:t>
      </w:r>
      <w:r w:rsidR="00E271AB">
        <w:t xml:space="preserve">In 2017, </w:t>
      </w:r>
      <w:r w:rsidR="001E4891">
        <w:t>Netflix for</w:t>
      </w:r>
      <w:r w:rsidR="001157DB">
        <w:t xml:space="preserve"> instance</w:t>
      </w:r>
      <w:r w:rsidR="001E4891">
        <w:t xml:space="preserve"> claimed</w:t>
      </w:r>
      <w:r w:rsidR="008F6648">
        <w:t xml:space="preserve"> </w:t>
      </w:r>
      <w:r w:rsidR="005278AC">
        <w:t xml:space="preserve">an </w:t>
      </w:r>
      <w:r w:rsidR="001E4891">
        <w:t xml:space="preserve">estimated saving of </w:t>
      </w:r>
      <w:r w:rsidR="00413FC9">
        <w:t>$</w:t>
      </w:r>
      <w:r w:rsidR="001E4891">
        <w:t>1 billion</w:t>
      </w:r>
      <w:r w:rsidR="00413FC9">
        <w:t xml:space="preserve"> </w:t>
      </w:r>
      <w:r w:rsidR="001E4891">
        <w:t xml:space="preserve">through </w:t>
      </w:r>
      <w:r w:rsidR="000A44CF">
        <w:t>the</w:t>
      </w:r>
      <w:r w:rsidR="00320487">
        <w:t>ir</w:t>
      </w:r>
      <w:r w:rsidR="000A44CF">
        <w:t xml:space="preserve"> use </w:t>
      </w:r>
      <w:r w:rsidR="00320487">
        <w:t xml:space="preserve">of </w:t>
      </w:r>
      <w:r w:rsidR="000A44CF">
        <w:t>RS</w:t>
      </w:r>
      <w:r w:rsidR="000F69CF">
        <w:t>s</w:t>
      </w:r>
      <w:r w:rsidR="003F3742">
        <w:t xml:space="preserve"> </w:t>
      </w:r>
      <w:sdt>
        <w:sdtPr>
          <w:alias w:val="To edit, see citavi.com/edit"/>
          <w:tag w:val="CitaviPlaceholder#87cc480c-88ac-4e43-8c75-42844eccb20a"/>
          <w:id w:val="82881187"/>
          <w:placeholder>
            <w:docPart w:val="DefaultPlaceholder_-1854013440"/>
          </w:placeholder>
        </w:sdtPr>
        <w:sdtEndPr/>
        <w:sdtContent>
          <w:r w:rsidR="003F3742">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QzOTA4LTI2ZTYtNDMxNy1iNzk5LTliOWFjZDgyZGViMSIsIlJhbmdlTGVuZ3RoIjoxNiwiUmVmZXJlbmNlSWQiOiI0OTc3OGU0Zi00ZGQxLTRiZGMtYWY1OC0zZTUyZWY2OGQ1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m9yYmVzLmNvbS9zaXRlcy9sb3Vpc2NvbHVtYnVzLzIwMTcvMDcvMDkvbWNraW5zZXlzLXN0YXRlLW9mLW1hY2hpbmUtbGVhcm5pbmctYW5kLWFpLTIwMTcvP3NoPTYzNDE0YjFiNzViNiIsIlVyaVN0cmluZyI6Imh0dHBzOi8vd3d3LmZvcmJlcy5jb20vc2l0ZXMvbG91aXNjb2x1bWJ1cy8yMDE3LzA3LzA5L21ja2luc2V5cy1zdGF0ZS1vZi1tYWNoaW5lLWxlYXJuaW5nLWFuZC1haS0yMDE3Lz9zaD02MzQxNGIxYjc1Y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}</w:instrText>
          </w:r>
          <w:r w:rsidR="003F3742">
            <w:fldChar w:fldCharType="separate"/>
          </w:r>
          <w:r w:rsidR="00A130B2">
            <w:t>(Columbus, 2017)</w:t>
          </w:r>
          <w:r w:rsidR="003F3742">
            <w:fldChar w:fldCharType="end"/>
          </w:r>
        </w:sdtContent>
      </w:sdt>
      <w:r w:rsidR="005155C0">
        <w:t>.</w:t>
      </w:r>
      <w:r w:rsidR="00D624E2">
        <w:t xml:space="preserve"> </w:t>
      </w:r>
      <w:r w:rsidR="00125A37">
        <w:t xml:space="preserve">Since </w:t>
      </w:r>
      <w:r w:rsidR="0015517C">
        <w:t>2017</w:t>
      </w:r>
      <w:r w:rsidR="00537196">
        <w:t>,</w:t>
      </w:r>
      <w:r w:rsidR="00827B81">
        <w:t xml:space="preserve"> ML algorithms became more sophisticated</w:t>
      </w:r>
      <w:r w:rsidR="00EE7B57">
        <w:t xml:space="preserve"> and</w:t>
      </w:r>
      <w:r w:rsidR="00827B81">
        <w:t xml:space="preserve"> hardware more powerful</w:t>
      </w:r>
      <w:r w:rsidR="005C1F9E">
        <w:t xml:space="preserve"> </w:t>
      </w:r>
      <w:r w:rsidR="000616E6">
        <w:t>to make A</w:t>
      </w:r>
      <w:r w:rsidR="000047D1">
        <w:t xml:space="preserve">rtificial </w:t>
      </w:r>
      <w:r w:rsidR="000616E6">
        <w:t>I</w:t>
      </w:r>
      <w:r w:rsidR="000047D1">
        <w:t>ntelligence (AI</w:t>
      </w:r>
      <w:r w:rsidR="00A47A5A">
        <w:rPr>
          <w:rStyle w:val="Funotenzeichen"/>
        </w:rPr>
        <w:footnoteReference w:id="2"/>
      </w:r>
      <w:r w:rsidR="000047D1">
        <w:t>)</w:t>
      </w:r>
      <w:r w:rsidR="000616E6">
        <w:t xml:space="preserve"> operations </w:t>
      </w:r>
      <w:r w:rsidR="003A617B">
        <w:t xml:space="preserve">more efficient, effective and </w:t>
      </w:r>
      <w:r w:rsidR="001807BC">
        <w:t xml:space="preserve">in return more </w:t>
      </w:r>
      <w:r w:rsidR="003A617B">
        <w:t>profitable.</w:t>
      </w:r>
      <w:r w:rsidR="009153F1">
        <w:t xml:space="preserve"> </w:t>
      </w:r>
      <w:r w:rsidR="002C3336">
        <w:t xml:space="preserve">Gartner calculated </w:t>
      </w:r>
      <w:r w:rsidR="0051683D">
        <w:t>the</w:t>
      </w:r>
      <w:r w:rsidR="00E47BDD">
        <w:t xml:space="preserve"> </w:t>
      </w:r>
      <w:r w:rsidR="0051683D">
        <w:t xml:space="preserve">revenue of the </w:t>
      </w:r>
      <w:r w:rsidR="00E47BDD">
        <w:t>AI</w:t>
      </w:r>
      <w:r w:rsidR="00EC248F">
        <w:t xml:space="preserve"> software market </w:t>
      </w:r>
      <w:r w:rsidR="0051683D">
        <w:t>to be</w:t>
      </w:r>
      <w:r w:rsidR="00C47DD1">
        <w:t xml:space="preserve"> over</w:t>
      </w:r>
      <w:r w:rsidR="00EC248F">
        <w:t xml:space="preserve"> $51</w:t>
      </w:r>
      <w:r w:rsidR="00833ADC">
        <w:t xml:space="preserve"> </w:t>
      </w:r>
      <w:r w:rsidR="00EC248F">
        <w:t>billion</w:t>
      </w:r>
      <w:r w:rsidR="00BE5883">
        <w:t xml:space="preserve"> in the year 2021 with a </w:t>
      </w:r>
      <w:r w:rsidR="00167523">
        <w:t>prediction to surpass $60 billion by the end of 2022</w:t>
      </w:r>
      <w:r w:rsidR="007B25A4">
        <w:t xml:space="preserve"> </w:t>
      </w:r>
      <w:sdt>
        <w:sdtPr>
          <w:alias w:val="To edit, see citavi.com/edit"/>
          <w:tag w:val="CitaviPlaceholder#0ddd4189-88ce-4cd9-978a-cc647c5c6478"/>
          <w:id w:val="112026728"/>
          <w:placeholder>
            <w:docPart w:val="DefaultPlaceholder_-1854013440"/>
          </w:placeholder>
        </w:sdtPr>
        <w:sdtEndPr/>
        <w:sdtContent>
          <w:r w:rsidR="007B25A4">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ZlMDM0LWQ3MmItNDBhMS04NmRkLTY2ZDQ2ZjYwM2U3Yy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zBkZGQ0MTg5LTg4Y2UtNGNkOS05NzhhLWNjNjQ3YzVjNjQ3OCIsIlRleHQiOiIoUmltb2wsIDIwMjEpIiwiV0FJVmVyc2lvbiI6IjYuMTIuMC4wIn0=}</w:instrText>
          </w:r>
          <w:r w:rsidR="007B25A4">
            <w:fldChar w:fldCharType="separate"/>
          </w:r>
          <w:r w:rsidR="00A130B2">
            <w:t>(Rimol, 2021)</w:t>
          </w:r>
          <w:r w:rsidR="007B25A4">
            <w:fldChar w:fldCharType="end"/>
          </w:r>
        </w:sdtContent>
      </w:sdt>
      <w:r w:rsidR="005155C0">
        <w:t>.</w:t>
      </w:r>
      <w:r w:rsidR="000C4990">
        <w:t xml:space="preserve"> </w:t>
      </w:r>
      <w:r w:rsidR="00056785">
        <w:t xml:space="preserve">Open-source software, ML cloud services </w:t>
      </w:r>
      <w:r w:rsidR="009D6016">
        <w:t xml:space="preserve">and an active community make AI more accessible to a </w:t>
      </w:r>
      <w:r w:rsidR="009A5796">
        <w:t>wide variety of business</w:t>
      </w:r>
      <w:r w:rsidR="001563BA">
        <w:t>es</w:t>
      </w:r>
      <w:r w:rsidR="00070DD2">
        <w:t>.</w:t>
      </w:r>
      <w:r w:rsidR="003D140A">
        <w:t xml:space="preserve"> </w:t>
      </w:r>
      <w:r w:rsidR="00070DD2">
        <w:t xml:space="preserve">These developments make </w:t>
      </w:r>
      <w:r w:rsidR="00671D3F">
        <w:t xml:space="preserve">a growing number </w:t>
      </w:r>
      <w:r w:rsidR="00A65E36">
        <w:t xml:space="preserve">of institutions </w:t>
      </w:r>
      <w:r w:rsidR="008E760D">
        <w:t>consider</w:t>
      </w:r>
      <w:r w:rsidR="00140D67">
        <w:t xml:space="preserve"> optimizing, </w:t>
      </w:r>
      <w:r w:rsidR="001F06DF">
        <w:t>augmenting</w:t>
      </w:r>
      <w:r w:rsidR="00140D67">
        <w:t>, or</w:t>
      </w:r>
      <w:r w:rsidR="00FE4352">
        <w:t xml:space="preserve"> even</w:t>
      </w:r>
      <w:r w:rsidR="00DB7D3B">
        <w:t xml:space="preserve"> </w:t>
      </w:r>
      <w:r w:rsidR="00140D67">
        <w:t>re</w:t>
      </w:r>
      <w:r w:rsidR="000653B6">
        <w:t>inventing</w:t>
      </w:r>
      <w:r w:rsidR="00721F39">
        <w:t xml:space="preserve"> their </w:t>
      </w:r>
      <w:r w:rsidR="001F06DF">
        <w:t xml:space="preserve">current </w:t>
      </w:r>
      <w:r w:rsidR="00C85300">
        <w:t>operation</w:t>
      </w:r>
      <w:r w:rsidR="00FC6E7F">
        <w:t>s</w:t>
      </w:r>
      <w:r w:rsidR="00C85300">
        <w:t xml:space="preserve"> with ML</w:t>
      </w:r>
      <w:r w:rsidR="009A5796">
        <w:t>.</w:t>
      </w:r>
      <w:r w:rsidR="0015517C">
        <w:t xml:space="preserve"> </w:t>
      </w:r>
      <w:r w:rsidR="00D624E2">
        <w:t>McKinsey</w:t>
      </w:r>
      <w:r w:rsidR="003E5841">
        <w:t xml:space="preserve">’s </w:t>
      </w:r>
      <w:r w:rsidR="00A124DE">
        <w:t>“The state of AI in 2021</w:t>
      </w:r>
      <w:r w:rsidR="00A97088">
        <w:t xml:space="preserve">” </w:t>
      </w:r>
      <w:r w:rsidR="003E5841">
        <w:t xml:space="preserve">reported </w:t>
      </w:r>
      <w:r w:rsidR="004342B2">
        <w:t xml:space="preserve">that </w:t>
      </w:r>
      <w:r w:rsidR="00A97088">
        <w:t xml:space="preserve">56% </w:t>
      </w:r>
      <w:r w:rsidR="00CD312E">
        <w:t xml:space="preserve">of </w:t>
      </w:r>
      <w:r w:rsidR="004342B2">
        <w:t xml:space="preserve">their surveyed </w:t>
      </w:r>
      <w:r w:rsidR="005E7D55">
        <w:t xml:space="preserve">businesses have adopted </w:t>
      </w:r>
      <w:r w:rsidR="00CD312E">
        <w:t xml:space="preserve">ML and AI </w:t>
      </w:r>
      <w:r w:rsidR="005E7D55">
        <w:t xml:space="preserve">in at least one </w:t>
      </w:r>
      <w:r w:rsidR="00700A1F">
        <w:t>of their business functions</w:t>
      </w:r>
      <w:r w:rsidR="00773E1F">
        <w:t>.</w:t>
      </w:r>
      <w:r w:rsidR="00700A1F">
        <w:t xml:space="preserve"> </w:t>
      </w:r>
      <w:r w:rsidR="00773E1F">
        <w:t>An</w:t>
      </w:r>
      <w:r w:rsidR="00700A1F">
        <w:t xml:space="preserve"> increase of 6% compared to the preceding year</w:t>
      </w:r>
      <w:r w:rsidR="00F26C78">
        <w:t xml:space="preserve"> </w:t>
      </w:r>
      <w:sdt>
        <w:sdtPr>
          <w:alias w:val="To edit, see citavi.com/edit"/>
          <w:tag w:val="CitaviPlaceholder#eb92eda5-93e7-420e-ae32-de9fadac9ff1"/>
          <w:id w:val="-1647039729"/>
          <w:placeholder>
            <w:docPart w:val="DefaultPlaceholder_-1854013440"/>
          </w:placeholder>
        </w:sdtPr>
        <w:sdtEndPr/>
        <w:sdtContent>
          <w:r w:rsidR="00F26C78">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mE4Zjk2LTBiZjItNGQ2YS05M2JlLWViNjgyN2I1MGY5OCIsIlJhbmdlTGVuZ3RoIjo0MSwiUmVmZXJlbmNlSWQiOiI5NzkwMjY0Ni1iYzU2LTRlYWEtYTE5ZS1iYWJhMzI5YWJiMmU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tY2tpbnNleS5jb20vYnVzaW5lc3MtZnVuY3Rpb25zL3F1YW50dW1ibGFjay9vdXItaW5zaWdodHMvZ2xvYmFsLXN1cnZleS10aGUtc3RhdGUtb2YtYWktaW4tMjAyMSIsIlVyaVN0cmluZyI6Imh0dHBzOi8vd3d3Lm1ja2luc2V5LmNvbS9idXNpbmVzcy1mdW5jdGlvbnMvcXVhbnR1bWJsYWNrL291ci1pbnNpZ2h0cy9nbG9iYWwtc3VydmV5LXRoZS1zdGF0ZS1vZi1haS1pbi0y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}</w:instrText>
          </w:r>
          <w:r w:rsidR="00F26C78">
            <w:fldChar w:fldCharType="separate"/>
          </w:r>
          <w:r w:rsidR="00A130B2">
            <w:t>(Chui, Hall, Singla, &amp; Sukharevsky, 2021)</w:t>
          </w:r>
          <w:r w:rsidR="00F26C78">
            <w:fldChar w:fldCharType="end"/>
          </w:r>
        </w:sdtContent>
      </w:sdt>
      <w:r w:rsidR="00AE1850">
        <w:t>.</w:t>
      </w:r>
      <w:r w:rsidR="00895B60">
        <w:t xml:space="preserve"> It’s apparent that ML</w:t>
      </w:r>
      <w:r w:rsidR="000B50D9">
        <w:t xml:space="preserve"> and AI</w:t>
      </w:r>
      <w:r w:rsidR="00BD1A2C">
        <w:t xml:space="preserve"> receive increasing</w:t>
      </w:r>
      <w:r w:rsidR="00514775">
        <w:t xml:space="preserve"> interest in the enterprise sector.</w:t>
      </w:r>
      <w:r w:rsidR="00205E02">
        <w:t xml:space="preserve"> </w:t>
      </w:r>
    </w:p>
    <w:p w14:paraId="730BFAF6" w14:textId="105EA2F0" w:rsidR="00171DDA" w:rsidRDefault="00AF7D77" w:rsidP="00C852D1">
      <w:r>
        <w:t>According to a survey conducted by Refinitiv</w:t>
      </w:r>
      <w:r w:rsidR="00186F97">
        <w:t>,</w:t>
      </w:r>
      <w:r w:rsidR="00832957">
        <w:t xml:space="preserve"> out of 4</w:t>
      </w:r>
      <w:r w:rsidR="0031104B">
        <w:t xml:space="preserve">47 </w:t>
      </w:r>
      <w:r w:rsidR="007B2327">
        <w:t xml:space="preserve">international </w:t>
      </w:r>
      <w:r w:rsidR="0031104B">
        <w:t>institutions</w:t>
      </w:r>
      <w:r w:rsidR="007B2327">
        <w:t xml:space="preserve"> that</w:t>
      </w:r>
      <w:r w:rsidR="00786FE2">
        <w:t xml:space="preserve"> use</w:t>
      </w:r>
      <w:r w:rsidR="00AB30AC">
        <w:t xml:space="preserve"> ML, </w:t>
      </w:r>
      <w:r w:rsidR="001E283F">
        <w:t xml:space="preserve">only </w:t>
      </w:r>
      <w:r w:rsidR="00AB30AC">
        <w:t xml:space="preserve">46% </w:t>
      </w:r>
      <w:r w:rsidR="00F85445">
        <w:t xml:space="preserve">have </w:t>
      </w:r>
      <w:r w:rsidR="005635C0">
        <w:t>deployed AI in multiple areas</w:t>
      </w:r>
      <w:r w:rsidR="00AF58E5">
        <w:t xml:space="preserve"> and </w:t>
      </w:r>
      <w:r w:rsidR="00CB5C06">
        <w:t>are core to its business, whereas 44%</w:t>
      </w:r>
      <w:r w:rsidR="00967E6A">
        <w:t xml:space="preserve"> deployed ML in pockets</w:t>
      </w:r>
      <w:r w:rsidR="003A2768">
        <w:t xml:space="preserve">, while the remaining 10% </w:t>
      </w:r>
      <w:r w:rsidR="00977F9E">
        <w:t xml:space="preserve">were </w:t>
      </w:r>
      <w:r w:rsidR="003A2768">
        <w:t>still prototyping</w:t>
      </w:r>
      <w:r w:rsidR="00F404E4">
        <w:t xml:space="preserve"> and investing in its infrastructure</w:t>
      </w:r>
      <w:r w:rsidR="00C45B21">
        <w:t xml:space="preserve"> </w:t>
      </w:r>
      <w:sdt>
        <w:sdtPr>
          <w:alias w:val="To edit, see citavi.com/edit"/>
          <w:tag w:val="CitaviPlaceholder#1c9b28ce-0c62-46c8-8d9e-fba30b670435"/>
          <w:id w:val="-397286969"/>
          <w:placeholder>
            <w:docPart w:val="DefaultPlaceholder_-1854013440"/>
          </w:placeholder>
        </w:sdtPr>
        <w:sdtEndPr/>
        <w:sdtContent>
          <w:r w:rsidR="00C45B2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TU5ZjY5LTY1MjItNDFjNS1hZjZlLTAyNjA2YzViMTk1ZCIsIlJhbmdlTGVuZ3RoIjoxMywiUmVmZXJlbmNlSWQiOiJiNjg0ZDJmNS01NjVkLTRmMGEtYWYwMC04OTI4YzE0ZmE2NmQ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JlZmluaXRpdi5jb20vZW4vcmVzb3VyY2VzL3NwZWNpYWwtcmVwb3J0L3JlZmluaXRpdi0yMDE5LWFydGlmaWNpYWwtaW50ZWxsaWdlbmNlLW1hY2hpbmUtbGVhcm5pbmctZ2xvYmFsLXN0dWR5IiwiVXJpU3RyaW5nIjoiaHR0cHM6Ly93d3cucmVmaW5pdGl2LmNvbS9lbi9yZXNvdXJjZXMvc3BlY2lhbC1yZXBvcnQvcmVmaW5pdGl2LTIwMTktYXJ0aWZpY2lhbC1pbnRlbGxpZ2VuY2UtbWFjaGluZS1sZWFybmluZy1nbG9iYWwtc3R1Z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}</w:instrText>
          </w:r>
          <w:r w:rsidR="00C45B21">
            <w:fldChar w:fldCharType="separate"/>
          </w:r>
          <w:r w:rsidR="00A130B2">
            <w:t>(Baker, 2019)</w:t>
          </w:r>
          <w:r w:rsidR="00C45B21">
            <w:fldChar w:fldCharType="end"/>
          </w:r>
        </w:sdtContent>
      </w:sdt>
      <w:r w:rsidR="00AE1850">
        <w:t>.</w:t>
      </w:r>
      <w:r w:rsidR="00B2257B">
        <w:t xml:space="preserve"> </w:t>
      </w:r>
      <w:r w:rsidR="00602471">
        <w:t xml:space="preserve">This indicates </w:t>
      </w:r>
      <w:r w:rsidR="00AB7C1E">
        <w:t xml:space="preserve">that a majority of enterprises, while </w:t>
      </w:r>
      <w:r w:rsidR="006106B6">
        <w:t>considering or using ML for their business</w:t>
      </w:r>
      <w:r w:rsidR="00B36ED5">
        <w:t>es</w:t>
      </w:r>
      <w:r w:rsidR="006106B6">
        <w:t xml:space="preserve">, struggle to </w:t>
      </w:r>
      <w:r w:rsidR="004B0960">
        <w:t>embed it into their</w:t>
      </w:r>
      <w:r w:rsidR="0042042B">
        <w:t xml:space="preserve"> existing</w:t>
      </w:r>
      <w:r w:rsidR="00286621">
        <w:t xml:space="preserve"> infrastructure. </w:t>
      </w:r>
      <w:r w:rsidR="001C184F">
        <w:t xml:space="preserve">This </w:t>
      </w:r>
      <w:r w:rsidR="00BE23C9">
        <w:t xml:space="preserve">observation </w:t>
      </w:r>
      <w:r w:rsidR="001C184F">
        <w:t xml:space="preserve">is also supported </w:t>
      </w:r>
      <w:r w:rsidR="00BE23C9">
        <w:t xml:space="preserve">by </w:t>
      </w:r>
      <w:r w:rsidR="00784336">
        <w:t xml:space="preserve">Algorithmia’s 2020 report on </w:t>
      </w:r>
      <w:r w:rsidR="00D30084">
        <w:t xml:space="preserve">enterprise </w:t>
      </w:r>
      <w:r w:rsidR="00784336">
        <w:t>machine learning</w:t>
      </w:r>
      <w:r w:rsidR="00D30084">
        <w:t xml:space="preserve">, which </w:t>
      </w:r>
      <w:r w:rsidR="00A538DA">
        <w:t>uncovers that 55%</w:t>
      </w:r>
      <w:r w:rsidR="00942F2F">
        <w:t xml:space="preserve"> of companies</w:t>
      </w:r>
      <w:r w:rsidR="00B13D46">
        <w:t xml:space="preserve"> “</w:t>
      </w:r>
      <w:r w:rsidR="00B13D46" w:rsidRPr="002B4D53">
        <w:rPr>
          <w:i/>
          <w:iCs/>
        </w:rPr>
        <w:t>actively developing</w:t>
      </w:r>
      <w:r w:rsidR="00D342BE" w:rsidRPr="002B4D53">
        <w:rPr>
          <w:i/>
          <w:iCs/>
        </w:rPr>
        <w:t xml:space="preserve"> machine learning lifecycles</w:t>
      </w:r>
      <w:r w:rsidR="002B4D53" w:rsidRPr="002B4D53">
        <w:rPr>
          <w:i/>
          <w:iCs/>
        </w:rPr>
        <w:t xml:space="preserve"> or […] beginning their machine learning journey</w:t>
      </w:r>
      <w:r w:rsidR="002B4D53">
        <w:t>”</w:t>
      </w:r>
      <w:r w:rsidR="000173CE">
        <w:t xml:space="preserve"> </w:t>
      </w:r>
      <w:sdt>
        <w:sdtPr>
          <w:alias w:val="To edit, see citavi.com/edit"/>
          <w:tag w:val="CitaviPlaceholder#58d79011-ef42-4ffa-9dd1-c9ab53c7bf50"/>
          <w:id w:val="1056443831"/>
          <w:placeholder>
            <w:docPart w:val="DefaultPlaceholder_-1854013440"/>
          </w:placeholder>
        </w:sdtPr>
        <w:sdtEndPr/>
        <w:sdtContent>
          <w:r w:rsidR="000173CE">
            <w:fldChar w:fldCharType="begin"/>
          </w:r>
          <w:r w:rsidR="000173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2E2MGVkLTc1OWEtNGFhYS04YTgwLTYyZmEyYzcwZTRj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1OGQ3OTAxMS1lZjQyLTRmZmEtOWRkMS1jOWFiNTNjN2JmNTAiLCJUZXh0IjoiKEFsZ29yaXRobWlhKSIsIldBSVZlcnNpb24iOiI2LjEyLjAuMCJ9}</w:instrText>
          </w:r>
          <w:r w:rsidR="000173CE">
            <w:fldChar w:fldCharType="separate"/>
          </w:r>
          <w:r w:rsidR="00A130B2">
            <w:t>(Algorithmia)</w:t>
          </w:r>
          <w:r w:rsidR="000173CE">
            <w:fldChar w:fldCharType="end"/>
          </w:r>
        </w:sdtContent>
      </w:sdt>
      <w:r w:rsidR="00BE329A">
        <w:t xml:space="preserve"> hav</w:t>
      </w:r>
      <w:r w:rsidR="00FE49E2">
        <w:t>e</w:t>
      </w:r>
      <w:r w:rsidR="00BE329A">
        <w:t xml:space="preserve"> </w:t>
      </w:r>
      <w:r w:rsidR="00AB732B">
        <w:t xml:space="preserve">yet </w:t>
      </w:r>
      <w:r w:rsidR="00FE49E2">
        <w:t xml:space="preserve">to </w:t>
      </w:r>
      <w:r w:rsidR="00BE329A">
        <w:t>deploy a machine learning model.</w:t>
      </w:r>
      <w:r w:rsidR="00F82DEC">
        <w:t xml:space="preserve"> This </w:t>
      </w:r>
      <w:r w:rsidR="000A273A">
        <w:t xml:space="preserve">report </w:t>
      </w:r>
      <w:r w:rsidR="00762E41">
        <w:t xml:space="preserve">highlights that </w:t>
      </w:r>
      <w:r w:rsidR="00B72E48">
        <w:t xml:space="preserve">a lot of the main difficulties of ML lie in its operational aspect, such as reproducibility, versioning of models and </w:t>
      </w:r>
      <w:r w:rsidR="004C573F">
        <w:t xml:space="preserve">scaling </w:t>
      </w:r>
      <w:r w:rsidR="000433AE">
        <w:t xml:space="preserve">of </w:t>
      </w:r>
      <w:r w:rsidR="004C573F">
        <w:t>the ML system.</w:t>
      </w:r>
      <w:r w:rsidR="00F52FC3">
        <w:t xml:space="preserve"> This leads to </w:t>
      </w:r>
      <w:r w:rsidR="00F96D84">
        <w:t>“</w:t>
      </w:r>
      <w:r w:rsidR="00F96D84" w:rsidRPr="00F96D84">
        <w:rPr>
          <w:i/>
        </w:rPr>
        <w:t>unreasonably</w:t>
      </w:r>
      <w:r w:rsidR="003B5C65">
        <w:rPr>
          <w:i/>
        </w:rPr>
        <w:t xml:space="preserve"> long roads to deployment</w:t>
      </w:r>
      <w:r w:rsidR="00F96D84">
        <w:t>”</w:t>
      </w:r>
      <w:r w:rsidR="005C3778">
        <w:t xml:space="preserve"> </w:t>
      </w:r>
      <w:sdt>
        <w:sdtPr>
          <w:alias w:val="To edit, see citavi.com/edit"/>
          <w:tag w:val="CitaviPlaceholder#a8a2d0a6-d634-41f2-b662-d42f834b514a"/>
          <w:id w:val="66008069"/>
          <w:placeholder>
            <w:docPart w:val="DefaultPlaceholder_-1854013440"/>
          </w:placeholder>
        </w:sdtPr>
        <w:sdtEndPr/>
        <w:sdtContent>
          <w:r w:rsidR="005C3778">
            <w:fldChar w:fldCharType="begin"/>
          </w:r>
          <w:r w:rsidR="005C377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TI3MTU5LTcxYmMtNDk2Yy04YmYwLTBmZTc0YTVjMjJh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NhOGEyZDBhNi1kNjM0LTQxZjItYjY2Mi1kNDJmODM0YjUxNGEiLCJUZXh0IjoiKEFsZ29yaXRobWlhKSIsIldBSVZlcnNpb24iOiI2LjEyLjAuMCJ9}</w:instrText>
          </w:r>
          <w:r w:rsidR="005C3778">
            <w:fldChar w:fldCharType="separate"/>
          </w:r>
          <w:r w:rsidR="00A130B2">
            <w:t>(Algorithmia)</w:t>
          </w:r>
          <w:r w:rsidR="005C3778">
            <w:fldChar w:fldCharType="end"/>
          </w:r>
        </w:sdtContent>
      </w:sdt>
      <w:r w:rsidR="00F96D84">
        <w:t xml:space="preserve"> </w:t>
      </w:r>
      <w:r w:rsidR="003B5C65">
        <w:t xml:space="preserve">and </w:t>
      </w:r>
      <w:r w:rsidR="00A23505">
        <w:t xml:space="preserve">impedes </w:t>
      </w:r>
      <w:r w:rsidR="006372FE">
        <w:t>evolving the ML system to higher levels of maturity</w:t>
      </w:r>
      <w:r w:rsidR="00D51BB3">
        <w:t xml:space="preserve"> </w:t>
      </w:r>
      <w:sdt>
        <w:sdtPr>
          <w:alias w:val="To edit, see citavi.com/edit"/>
          <w:tag w:val="CitaviPlaceholder#870447b9-59ae-4ae0-8167-2b0a0e843160"/>
          <w:id w:val="-902370351"/>
          <w:placeholder>
            <w:docPart w:val="DefaultPlaceholder_-1854013440"/>
          </w:placeholder>
        </w:sdtPr>
        <w:sdtEndPr/>
        <w:sdtContent>
          <w:r w:rsidR="00D51BB3">
            <w:fldChar w:fldCharType="begin"/>
          </w:r>
          <w:r w:rsidR="00D51B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GNiODg5LTg1MjktNDBkOS1iZGEwLTUzZjYxYTRhYWYxNy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4NzA0NDdiOS01OWFlLTRhZTAtODE2Ny0yYjBhMGU4NDMxNjAiLCJUZXh0IjoiKEFsZ29yaXRobWlhKSIsIldBSVZlcnNpb24iOiI2LjEyLjAuMCJ9}</w:instrText>
          </w:r>
          <w:r w:rsidR="00D51BB3">
            <w:fldChar w:fldCharType="separate"/>
          </w:r>
          <w:r w:rsidR="00A130B2">
            <w:t>(Algorithmia)</w:t>
          </w:r>
          <w:r w:rsidR="00D51BB3">
            <w:fldChar w:fldCharType="end"/>
          </w:r>
        </w:sdtContent>
      </w:sdt>
      <w:r w:rsidR="00AE1850">
        <w:t>.</w:t>
      </w:r>
      <w:r w:rsidR="00050499">
        <w:t xml:space="preserve"> Another Refinitiv </w:t>
      </w:r>
      <w:r w:rsidR="00FA7506">
        <w:t xml:space="preserve">study </w:t>
      </w:r>
      <w:r w:rsidR="009622A1">
        <w:t xml:space="preserve">also </w:t>
      </w:r>
      <w:r w:rsidR="00FA7506">
        <w:t xml:space="preserve">identified </w:t>
      </w:r>
      <w:r w:rsidR="00884D97">
        <w:t xml:space="preserve">lacking data quality to </w:t>
      </w:r>
      <w:r w:rsidR="00A949A4">
        <w:t>remain</w:t>
      </w:r>
      <w:r w:rsidR="00884D97">
        <w:t xml:space="preserve"> the biggest </w:t>
      </w:r>
      <w:r w:rsidR="00AA6330">
        <w:t xml:space="preserve">challenge for ML and </w:t>
      </w:r>
      <w:r w:rsidR="0068556B">
        <w:t>d</w:t>
      </w:r>
      <w:r w:rsidR="00AA6330">
        <w:t xml:space="preserve">ata </w:t>
      </w:r>
      <w:r w:rsidR="0068556B">
        <w:t>s</w:t>
      </w:r>
      <w:r w:rsidR="00AA6330">
        <w:t>cience</w:t>
      </w:r>
      <w:r w:rsidR="00104C91">
        <w:t xml:space="preserve"> </w:t>
      </w:r>
      <w:sdt>
        <w:sdtPr>
          <w:alias w:val="To edit, see citavi.com/edit"/>
          <w:tag w:val="CitaviPlaceholder#cc041e23-657e-4153-b283-15a33c6771e5"/>
          <w:id w:val="369489882"/>
          <w:placeholder>
            <w:docPart w:val="DefaultPlaceholder_-1854013440"/>
          </w:placeholder>
        </w:sdtPr>
        <w:sdtEndPr/>
        <w:sdtContent>
          <w:r w:rsidR="00104C9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2Y4MjdiLTZlYWYtNDk4OC04NTU1LTcxZWQ5MWIxYTMyYSIsIlJhbmdlTGVuZ3RoIjoxNywiUmVmZXJlbmNlSWQiOiJkN2IzMmUwNy1jNTVmLTQ3YmYtOTBjZS1hOTY3YzEzZGVjYjc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GF0ZSI6IjIwMjAiLCJFZGl0b3JzIjpbeyIkaWQiOiI0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JlZmluaXRpdi5jb20vZW4vcmVzb3VyY2VzL3NwZWNpYWwtcmVwb3J0L3JlZmluaXRpdi0yMDIwLWFydGlmaWNpYWwtaW50ZWxsaWdlbmNlLW1hY2hpbmUtbGVhcm5pbmctZ2xvYmFsLXN0dWR5IiwiVXJpU3RyaW5nIjoiaHR0cHM6Ly93d3cucmVmaW5pdGl2LmNvbS9lbi9yZXNvdXJjZXMvc3BlY2lhbC1yZXBvcnQvcmVmaW5pdGl2LTIwMjAtYXJ0aWZpY2lhbC1pbnRlbGxpZ2VuY2UtbWFjaGluZS1sZWFybmluZy1nbG9iYWwtc3R1ZH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}</w:instrText>
          </w:r>
          <w:r w:rsidR="00104C91">
            <w:fldChar w:fldCharType="separate"/>
          </w:r>
          <w:r w:rsidR="00A130B2">
            <w:t>(Refinitiv, 2020)</w:t>
          </w:r>
          <w:r w:rsidR="00104C91">
            <w:fldChar w:fldCharType="end"/>
          </w:r>
        </w:sdtContent>
      </w:sdt>
      <w:r w:rsidR="00AE1850">
        <w:t>.</w:t>
      </w:r>
    </w:p>
    <w:p w14:paraId="4391A58D" w14:textId="614D5D33" w:rsidR="00B65E23" w:rsidRDefault="002A30C4" w:rsidP="00C852D1">
      <w:r>
        <w:t>The</w:t>
      </w:r>
      <w:r w:rsidR="002428BF">
        <w:t xml:space="preserve"> </w:t>
      </w:r>
      <w:r>
        <w:t xml:space="preserve">aforementioned </w:t>
      </w:r>
      <w:r w:rsidR="002428BF">
        <w:t>McKinsey whitepaper made the observation</w:t>
      </w:r>
      <w:r w:rsidR="00733494">
        <w:t xml:space="preserve"> that</w:t>
      </w:r>
      <w:r w:rsidR="00B52649">
        <w:t xml:space="preserve"> </w:t>
      </w:r>
      <w:r w:rsidR="0000310B">
        <w:t xml:space="preserve">companies </w:t>
      </w:r>
      <w:r w:rsidR="00B52649">
        <w:t>most successful with AI</w:t>
      </w:r>
      <w:r w:rsidR="00F75F18">
        <w:t xml:space="preserve"> </w:t>
      </w:r>
      <w:r w:rsidR="00B82D97">
        <w:t xml:space="preserve">were employing advanced operation </w:t>
      </w:r>
      <w:r w:rsidR="00BC00B0">
        <w:t>procedures such as</w:t>
      </w:r>
      <w:r w:rsidR="00F74B6C">
        <w:t xml:space="preserve"> MLOps, as well as </w:t>
      </w:r>
      <w:r w:rsidR="0054698A">
        <w:t>putting greater effort in</w:t>
      </w:r>
      <w:r w:rsidR="00213CB2">
        <w:t>to</w:t>
      </w:r>
      <w:r w:rsidR="0054698A">
        <w:t xml:space="preserve"> mitigating </w:t>
      </w:r>
      <w:r w:rsidR="00EA3630">
        <w:t xml:space="preserve">and reacting to </w:t>
      </w:r>
      <w:r w:rsidR="00D53CCC">
        <w:t>“</w:t>
      </w:r>
      <w:r w:rsidR="00D53CCC" w:rsidRPr="00D53CCC">
        <w:rPr>
          <w:i/>
        </w:rPr>
        <w:t>AI-related-risks</w:t>
      </w:r>
      <w:r w:rsidR="00D53CCC">
        <w:t>”</w:t>
      </w:r>
      <w:r w:rsidR="00EA3630">
        <w:t xml:space="preserve">, such as </w:t>
      </w:r>
      <w:r w:rsidR="0086592F">
        <w:t>c</w:t>
      </w:r>
      <w:r w:rsidR="00EA3630">
        <w:t xml:space="preserve">oncept </w:t>
      </w:r>
      <w:r w:rsidR="0086592F">
        <w:t>d</w:t>
      </w:r>
      <w:r w:rsidR="00EA3630">
        <w:t>rift</w:t>
      </w:r>
      <w:r w:rsidR="00EC5D7E">
        <w:t>.</w:t>
      </w:r>
      <w:r w:rsidR="00EF4AB1">
        <w:t xml:space="preserve"> This </w:t>
      </w:r>
      <w:r w:rsidR="00C43988">
        <w:t xml:space="preserve">applies to the </w:t>
      </w:r>
      <w:r w:rsidR="00F62A34">
        <w:t>operation of RSs as well</w:t>
      </w:r>
      <w:r w:rsidR="005360D3">
        <w:t>.</w:t>
      </w:r>
      <w:r w:rsidR="00FE27F9">
        <w:t xml:space="preserve"> Operationalizing the ML lifecycle and ensuring high m</w:t>
      </w:r>
      <w:r w:rsidR="00A8799D">
        <w:t xml:space="preserve">odel quality through data quality assurance </w:t>
      </w:r>
      <w:r w:rsidR="008A41B1">
        <w:t xml:space="preserve">are essential </w:t>
      </w:r>
      <w:r w:rsidR="008A41B1">
        <w:lastRenderedPageBreak/>
        <w:t>to a RS</w:t>
      </w:r>
      <w:r w:rsidR="007517C0">
        <w:t xml:space="preserve"> in a</w:t>
      </w:r>
      <w:r w:rsidR="002460F3">
        <w:t xml:space="preserve"> </w:t>
      </w:r>
      <w:r w:rsidR="007517C0">
        <w:t xml:space="preserve">productive </w:t>
      </w:r>
      <w:r w:rsidR="00F13F9D">
        <w:t>environment</w:t>
      </w:r>
      <w:r w:rsidR="009132A9">
        <w:t>.</w:t>
      </w:r>
      <w:r w:rsidR="00043FB6">
        <w:t xml:space="preserve"> A</w:t>
      </w:r>
      <w:r w:rsidR="00ED6611">
        <w:t xml:space="preserve"> data-centric </w:t>
      </w:r>
      <w:r w:rsidR="00C75468">
        <w:t xml:space="preserve">approach </w:t>
      </w:r>
      <w:r w:rsidR="00700651">
        <w:t xml:space="preserve">to RSs </w:t>
      </w:r>
      <w:r w:rsidR="00633E24">
        <w:t>combined with the</w:t>
      </w:r>
      <w:r w:rsidR="005E0BE4">
        <w:t xml:space="preserve"> application of</w:t>
      </w:r>
      <w:r w:rsidR="00C75468">
        <w:t xml:space="preserve"> MLOps practices</w:t>
      </w:r>
      <w:r w:rsidR="00633E24">
        <w:t xml:space="preserve"> should </w:t>
      </w:r>
      <w:r w:rsidR="00C472B3">
        <w:t xml:space="preserve">prevent or </w:t>
      </w:r>
      <w:r w:rsidR="00633E24">
        <w:t xml:space="preserve">alleviate </w:t>
      </w:r>
      <w:r w:rsidR="007F5CD9">
        <w:t>unsatisfactory</w:t>
      </w:r>
      <w:r w:rsidR="008D1D80">
        <w:t xml:space="preserve"> RS performance while ensuring </w:t>
      </w:r>
      <w:r w:rsidR="00676A79">
        <w:t>maintainability and repro</w:t>
      </w:r>
      <w:r w:rsidR="00736362">
        <w:t xml:space="preserve">ducibility </w:t>
      </w:r>
      <w:r w:rsidR="003263C0">
        <w:t xml:space="preserve">to an mostly automated </w:t>
      </w:r>
      <w:r w:rsidR="00DB2B3C">
        <w:t xml:space="preserve">ML </w:t>
      </w:r>
      <w:r w:rsidR="003263C0">
        <w:t>process.</w:t>
      </w:r>
      <w:r w:rsidR="00EC5459">
        <w:t xml:space="preserve"> </w:t>
      </w:r>
      <w:r w:rsidR="0031323C">
        <w:t xml:space="preserve">Especially </w:t>
      </w:r>
      <w:r w:rsidR="00DC14CA">
        <w:t>the phenomen</w:t>
      </w:r>
      <w:r w:rsidR="004F7585">
        <w:t>on</w:t>
      </w:r>
      <w:r w:rsidR="00DC14CA">
        <w:t xml:space="preserve"> of </w:t>
      </w:r>
      <w:r w:rsidR="00C9029F">
        <w:t xml:space="preserve">concept drift </w:t>
      </w:r>
      <w:r w:rsidR="001D5A01">
        <w:t xml:space="preserve">needs to be accounted for as it is an inevitable occurrence for </w:t>
      </w:r>
      <w:r w:rsidR="00DC14CA">
        <w:t>a majority of real world data.</w:t>
      </w:r>
      <w:r w:rsidR="004F7585">
        <w:t xml:space="preserve"> A key challenge</w:t>
      </w:r>
      <w:r w:rsidR="00C5496A">
        <w:t xml:space="preserve"> for</w:t>
      </w:r>
      <w:r w:rsidR="00A73AE4">
        <w:t xml:space="preserve"> RS</w:t>
      </w:r>
      <w:r w:rsidR="00DF2EF7">
        <w:t>s</w:t>
      </w:r>
      <w:r w:rsidR="00A73AE4">
        <w:t xml:space="preserve"> </w:t>
      </w:r>
      <w:r w:rsidR="00DC37A0">
        <w:t xml:space="preserve">is its </w:t>
      </w:r>
      <w:r w:rsidR="00FC74E9">
        <w:t xml:space="preserve">often </w:t>
      </w:r>
      <w:r w:rsidR="00DC37A0">
        <w:t xml:space="preserve">unpredictable </w:t>
      </w:r>
      <w:r w:rsidR="00E0349C">
        <w:t>nature and sudden</w:t>
      </w:r>
      <w:r w:rsidR="002D7C8E">
        <w:t xml:space="preserve"> </w:t>
      </w:r>
      <w:r w:rsidR="00844092">
        <w:t>appearance</w:t>
      </w:r>
      <w:r w:rsidR="00B25F64">
        <w:t xml:space="preserve">, which can </w:t>
      </w:r>
      <w:r w:rsidR="004D37E7">
        <w:t>be detrimental to business operation.</w:t>
      </w:r>
      <w:r w:rsidR="00906111">
        <w:t xml:space="preserve"> </w:t>
      </w:r>
      <w:r w:rsidR="00A73769">
        <w:t xml:space="preserve">Shift in the data can be subliminal </w:t>
      </w:r>
      <w:r w:rsidR="00413281">
        <w:t xml:space="preserve">as it is not tangible in most cases and therefore </w:t>
      </w:r>
      <w:r w:rsidR="00982A23">
        <w:t xml:space="preserve">can </w:t>
      </w:r>
      <w:r w:rsidR="00413281">
        <w:t xml:space="preserve">go unnoticed by </w:t>
      </w:r>
      <w:r w:rsidR="00982A23">
        <w:t>Data Scientists and ML</w:t>
      </w:r>
      <w:r w:rsidR="00A362EB">
        <w:t xml:space="preserve"> engineers</w:t>
      </w:r>
      <w:r w:rsidR="00982A23">
        <w:t>.</w:t>
      </w:r>
      <w:r w:rsidR="00342883">
        <w:t xml:space="preserve"> </w:t>
      </w:r>
      <w:r w:rsidR="0006472E">
        <w:t xml:space="preserve">Consequently </w:t>
      </w:r>
      <w:r w:rsidR="00BD2901">
        <w:t>the effect</w:t>
      </w:r>
      <w:r w:rsidR="00466957">
        <w:t>s</w:t>
      </w:r>
      <w:r w:rsidR="00BD2901">
        <w:t xml:space="preserve"> of CD</w:t>
      </w:r>
      <w:r w:rsidR="00B87A99">
        <w:t xml:space="preserve"> can first</w:t>
      </w:r>
      <w:r w:rsidR="00262020">
        <w:t xml:space="preserve"> become apparent </w:t>
      </w:r>
      <w:r w:rsidR="00466957">
        <w:t>through degradation of model performance.</w:t>
      </w:r>
      <w:r w:rsidR="005B040E" w:rsidRPr="005B040E">
        <w:t xml:space="preserve"> </w:t>
      </w:r>
      <w:r w:rsidR="005B040E">
        <w:t>Scalable and automated ways to account for change</w:t>
      </w:r>
      <w:r w:rsidR="00E73248">
        <w:t xml:space="preserve"> in ML data</w:t>
      </w:r>
      <w:r w:rsidR="005B040E">
        <w:t xml:space="preserve"> still </w:t>
      </w:r>
      <w:r w:rsidR="002B6E02">
        <w:t>are</w:t>
      </w:r>
      <w:r w:rsidR="005B040E">
        <w:t xml:space="preserve"> in </w:t>
      </w:r>
      <w:r w:rsidR="00930572">
        <w:t>their</w:t>
      </w:r>
      <w:r w:rsidR="005B040E">
        <w:t xml:space="preserve"> infancy and therefore require further research and development to engineer solutions.</w:t>
      </w:r>
      <w:r w:rsidR="00343961">
        <w:t xml:space="preserve"> </w:t>
      </w:r>
      <w:r w:rsidR="00621733">
        <w:t>In the long run a</w:t>
      </w:r>
      <w:r w:rsidR="005A4E9F">
        <w:t xml:space="preserve"> </w:t>
      </w:r>
      <w:r w:rsidR="00006B03">
        <w:t>state-of-the-art ML infrastructure</w:t>
      </w:r>
      <w:r w:rsidR="00E175BE">
        <w:t xml:space="preserve"> will make</w:t>
      </w:r>
      <w:r w:rsidR="00295437">
        <w:t xml:space="preserve"> RS operations </w:t>
      </w:r>
      <w:r w:rsidR="00C623B7">
        <w:t xml:space="preserve">more profitable for businesses through </w:t>
      </w:r>
      <w:r w:rsidR="00C061E2">
        <w:t>labor reduction and performance improvements</w:t>
      </w:r>
      <w:r w:rsidR="00E175BE">
        <w:t>.</w:t>
      </w:r>
    </w:p>
    <w:p w14:paraId="6BD4693C" w14:textId="178996DB" w:rsidR="002A30C4" w:rsidRDefault="00885850" w:rsidP="00C852D1">
      <w:r>
        <w:t>This introduction</w:t>
      </w:r>
      <w:r w:rsidR="00D74E6D">
        <w:t xml:space="preserve"> poses</w:t>
      </w:r>
      <w:r>
        <w:t xml:space="preserve"> </w:t>
      </w:r>
      <w:r w:rsidR="00C51CA8">
        <w:t xml:space="preserve">the baseline for </w:t>
      </w:r>
      <w:r w:rsidR="0012465F">
        <w:t>the relevance cycle of Hevner’s design science research</w:t>
      </w:r>
      <w:r w:rsidR="00367700">
        <w:t xml:space="preserve"> method</w:t>
      </w:r>
      <w:r w:rsidR="007F5B0D">
        <w:t>.</w:t>
      </w:r>
      <w:r w:rsidR="00C83779">
        <w:t xml:space="preserve"> The collected</w:t>
      </w:r>
      <w:r w:rsidR="00D74E6D">
        <w:t xml:space="preserve"> insights from the whitepapers </w:t>
      </w:r>
      <w:r w:rsidR="00126718">
        <w:t xml:space="preserve">serve to map out the environment </w:t>
      </w:r>
      <w:r w:rsidR="00661F18">
        <w:t>and establish the motivation for this research</w:t>
      </w:r>
      <w:r w:rsidR="00FC0140">
        <w:t>.</w:t>
      </w:r>
      <w:r w:rsidR="005A304C">
        <w:t xml:space="preserve"> </w:t>
      </w:r>
      <w:r w:rsidR="006B02C0">
        <w:t xml:space="preserve">The acceptance criteria for the </w:t>
      </w:r>
      <w:r w:rsidR="003D5F56">
        <w:t xml:space="preserve">later </w:t>
      </w:r>
      <w:r w:rsidR="006B02C0">
        <w:t xml:space="preserve">artifact will be </w:t>
      </w:r>
      <w:r w:rsidR="00762D22">
        <w:t xml:space="preserve">in part </w:t>
      </w:r>
      <w:r w:rsidR="006B02C0">
        <w:t xml:space="preserve">derived from </w:t>
      </w:r>
      <w:r w:rsidR="00377EA0">
        <w:t xml:space="preserve">the </w:t>
      </w:r>
      <w:r w:rsidR="00BD3D38">
        <w:t xml:space="preserve">findings and </w:t>
      </w:r>
      <w:r w:rsidR="00A30BFB">
        <w:t>motivation</w:t>
      </w:r>
      <w:r w:rsidR="00BE1215">
        <w:t xml:space="preserve"> in this chapter</w:t>
      </w:r>
      <w:r w:rsidR="00D871C1">
        <w:t>, which will be el</w:t>
      </w:r>
      <w:r w:rsidR="00A81C05">
        <w:t>aborated in the following chapter.</w:t>
      </w:r>
    </w:p>
    <w:p w14:paraId="61054073" w14:textId="367B31DF" w:rsidR="00E71DED" w:rsidRDefault="007162D2" w:rsidP="00C852D1">
      <w:r>
        <w:t>Having established</w:t>
      </w:r>
      <w:r w:rsidR="004107C5">
        <w:t xml:space="preserve"> the environment</w:t>
      </w:r>
      <w:r w:rsidR="00C5503F">
        <w:t xml:space="preserve"> and motivation</w:t>
      </w:r>
      <w:r>
        <w:t>,</w:t>
      </w:r>
      <w:r w:rsidR="004107C5">
        <w:t xml:space="preserve"> the</w:t>
      </w:r>
      <w:r>
        <w:t xml:space="preserve"> following research question</w:t>
      </w:r>
      <w:r w:rsidR="00C5503F">
        <w:t xml:space="preserve"> is formulated</w:t>
      </w:r>
      <w:r w:rsidR="004107C5">
        <w:t xml:space="preserve"> for this work: “</w:t>
      </w:r>
      <w:r w:rsidR="000B4ECF" w:rsidRPr="00A23D39">
        <w:rPr>
          <w:i/>
        </w:rPr>
        <w:t>What can a</w:t>
      </w:r>
      <w:r w:rsidR="00DC4E6C">
        <w:rPr>
          <w:i/>
        </w:rPr>
        <w:t>n</w:t>
      </w:r>
      <w:r w:rsidR="000B4ECF" w:rsidRPr="00A23D39">
        <w:rPr>
          <w:i/>
        </w:rPr>
        <w:t xml:space="preserve"> MLOps pipeline for </w:t>
      </w:r>
      <w:r w:rsidR="00A23D39" w:rsidRPr="00A23D39">
        <w:rPr>
          <w:i/>
        </w:rPr>
        <w:t xml:space="preserve">a </w:t>
      </w:r>
      <w:r w:rsidR="000B4ECF" w:rsidRPr="00A23D39">
        <w:rPr>
          <w:i/>
        </w:rPr>
        <w:t>recommender system</w:t>
      </w:r>
      <w:r w:rsidR="00A23D39" w:rsidRPr="00A23D39">
        <w:rPr>
          <w:i/>
        </w:rPr>
        <w:t>, that takes concept drift into account</w:t>
      </w:r>
      <w:r w:rsidR="00DF0ECD">
        <w:rPr>
          <w:i/>
        </w:rPr>
        <w:t>,</w:t>
      </w:r>
      <w:r w:rsidR="00A23D39" w:rsidRPr="00A23D39">
        <w:rPr>
          <w:i/>
        </w:rPr>
        <w:t xml:space="preserve"> look like?</w:t>
      </w:r>
      <w:r w:rsidR="004107C5">
        <w:t>”</w:t>
      </w:r>
    </w:p>
    <w:p w14:paraId="6F63CC0F" w14:textId="2E1D1195" w:rsidR="00E665A3" w:rsidRDefault="0032767F" w:rsidP="00E665A3">
      <w:pPr>
        <w:pStyle w:val="berschrift2"/>
      </w:pPr>
      <w:bookmarkStart w:id="14" w:name="_Ref109217847"/>
      <w:bookmarkStart w:id="15" w:name="_Toc110000149"/>
      <w:r>
        <w:t>Recommender Systems</w:t>
      </w:r>
      <w:bookmarkEnd w:id="14"/>
      <w:bookmarkEnd w:id="15"/>
    </w:p>
    <w:p w14:paraId="7CB2163F" w14:textId="7D1032A0" w:rsidR="003B7B78" w:rsidRDefault="00696AD3" w:rsidP="00696AD3">
      <w:pPr>
        <w:pStyle w:val="berschrift3"/>
      </w:pPr>
      <w:bookmarkStart w:id="16" w:name="_Toc110000150"/>
      <w:r>
        <w:t>Overview</w:t>
      </w:r>
      <w:bookmarkEnd w:id="16"/>
    </w:p>
    <w:p w14:paraId="4333C53A" w14:textId="5CF72D72" w:rsidR="00F7056D" w:rsidRDefault="00B37C71" w:rsidP="00CB1DC8">
      <w:r w:rsidRPr="00B37C71">
        <w:t>Online platforms like Amazon, Netflix and Facebook sit upon massive amounts of data garnered from their user-base through interaction</w:t>
      </w:r>
      <w:r w:rsidR="00DB440F">
        <w:t>s</w:t>
      </w:r>
      <w:r w:rsidRPr="00B37C71">
        <w:t xml:space="preserve"> on their websites and applications. The internet enabled firms to leverage information about customers in a large-scale, centralized and automated fashion. In the past, in order to collect insights about customers, polls had to be conducted on sight </w:t>
      </w:r>
      <w:r w:rsidR="00B5217D">
        <w:t>of</w:t>
      </w:r>
      <w:r w:rsidRPr="00B37C71">
        <w:t xml:space="preserve"> a physical store. The results were costly polling ventu</w:t>
      </w:r>
      <w:r>
        <w:t>r</w:t>
      </w:r>
      <w:r w:rsidRPr="00B37C71">
        <w:t xml:space="preserve">es </w:t>
      </w:r>
      <w:r w:rsidR="00B3056E">
        <w:t>of</w:t>
      </w:r>
      <w:r w:rsidRPr="00B37C71">
        <w:t xml:space="preserve"> small sample sizes </w:t>
      </w:r>
      <w:r w:rsidR="00B3056E">
        <w:t>over</w:t>
      </w:r>
      <w:r w:rsidRPr="00B37C71">
        <w:t xml:space="preserve"> a limited time period. Nowadays large quantities of high quality data is streamed uninterruptedly into data lakes where they are stored.</w:t>
      </w:r>
      <w:r w:rsidR="00CB1DC8">
        <w:t xml:space="preserve"> </w:t>
      </w:r>
      <w:r w:rsidR="00CB1DC8" w:rsidRPr="00CB1DC8">
        <w:t>Th</w:t>
      </w:r>
      <w:r w:rsidR="00F060BB">
        <w:t>is</w:t>
      </w:r>
      <w:r w:rsidR="00CB1DC8" w:rsidRPr="00CB1DC8">
        <w:t xml:space="preserve"> unprecedented amount of data enable</w:t>
      </w:r>
      <w:r w:rsidR="00F060BB">
        <w:t>s</w:t>
      </w:r>
      <w:r w:rsidR="00CB1DC8" w:rsidRPr="00CB1DC8">
        <w:t xml:space="preserve"> data science and machine learning to thrive.</w:t>
      </w:r>
      <w:r w:rsidR="00CB1DC8">
        <w:t xml:space="preserve"> </w:t>
      </w:r>
      <w:r w:rsidR="00CB1DC8" w:rsidRPr="00CB1DC8">
        <w:t>While many large corporations live in abundance of user data, it still remains a main challenge for them to gain useful insight from the data</w:t>
      </w:r>
      <w:r w:rsidR="002D5C45">
        <w:t xml:space="preserve"> </w:t>
      </w:r>
      <w:sdt>
        <w:sdtPr>
          <w:alias w:val="To edit, see citavi.com/edit"/>
          <w:tag w:val="CitaviPlaceholder#5c1d3949-31d0-4575-bc6a-0393d3da8ed6"/>
          <w:id w:val="753402808"/>
          <w:placeholder>
            <w:docPart w:val="DefaultPlaceholder_-1854013440"/>
          </w:placeholder>
        </w:sdtPr>
        <w:sdtEndPr/>
        <w:sdtContent>
          <w:r w:rsidR="002D5C45">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mVmYjliLWM0MjItNGYxNC05ODY1LWIxNjk2N2Q3ZThiMyIsIlJhbmdlTGVuZ3RoIjoxNywiUmVmZXJlbmNlSWQiOiJmYmM5ZmZkOC02NzE2LTQ2MmItODM4OC00ZWI1ZjYwNzgy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UzMzQvZHNqLTIwMTUtMDAyIiwiVXJpU3RyaW5nIjoiaHR0cHM6Ly9kb2kub3JnLzEwLjUzMzQvZHNqLTIwMTUtMDA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}</w:instrText>
          </w:r>
          <w:r w:rsidR="002D5C45">
            <w:fldChar w:fldCharType="separate"/>
          </w:r>
          <w:r w:rsidR="00A130B2">
            <w:t>(Cai &amp; Zhu, 2015)</w:t>
          </w:r>
          <w:r w:rsidR="002D5C45">
            <w:fldChar w:fldCharType="end"/>
          </w:r>
        </w:sdtContent>
      </w:sdt>
      <w:r w:rsidR="00CB1DC8" w:rsidRPr="00CB1DC8">
        <w:t>.</w:t>
      </w:r>
      <w:r w:rsidR="00CB1DC8">
        <w:t xml:space="preserve"> </w:t>
      </w:r>
    </w:p>
    <w:p w14:paraId="6B78E752" w14:textId="77777777" w:rsidR="00541058" w:rsidRDefault="00CB1DC8" w:rsidP="00CB1DC8">
      <w:r w:rsidRPr="00CB1DC8">
        <w:t xml:space="preserve">Recommender Systems use the given data to uncover preferences of </w:t>
      </w:r>
      <w:r w:rsidR="00EA4EAD">
        <w:t>end-</w:t>
      </w:r>
      <w:r w:rsidRPr="00CB1DC8">
        <w:t xml:space="preserve">users </w:t>
      </w:r>
      <w:r w:rsidR="00093B22">
        <w:t xml:space="preserve">to </w:t>
      </w:r>
      <w:r w:rsidRPr="00CB1DC8">
        <w:t>then tailor the service to their likings. The most known examples are</w:t>
      </w:r>
      <w:r w:rsidR="00FB5DFD">
        <w:t xml:space="preserve"> shopping basket</w:t>
      </w:r>
      <w:r w:rsidRPr="00CB1DC8">
        <w:t xml:space="preserve"> recommendations on e-commerce sites like Amazon or movie</w:t>
      </w:r>
      <w:r w:rsidR="00B77AAD">
        <w:t xml:space="preserve"> and video</w:t>
      </w:r>
      <w:r w:rsidRPr="00CB1DC8">
        <w:t xml:space="preserve"> recommendations of streaming platforms like Netflix and You</w:t>
      </w:r>
      <w:r>
        <w:t>T</w:t>
      </w:r>
      <w:r w:rsidRPr="00CB1DC8">
        <w:t>ube.</w:t>
      </w:r>
      <w:r w:rsidR="00FF0787">
        <w:t xml:space="preserve"> </w:t>
      </w:r>
      <w:r w:rsidR="001A536F" w:rsidRPr="001A536F">
        <w:t xml:space="preserve">As a generalization, the term </w:t>
      </w:r>
      <w:r w:rsidR="001A536F" w:rsidRPr="00564BFD">
        <w:rPr>
          <w:i/>
        </w:rPr>
        <w:t>item</w:t>
      </w:r>
      <w:r w:rsidR="001A536F" w:rsidRPr="001A536F">
        <w:t xml:space="preserve"> is used to denote any object in a set of items that can be recommended to a user, </w:t>
      </w:r>
      <w:r w:rsidR="001A536F" w:rsidRPr="001A536F">
        <w:lastRenderedPageBreak/>
        <w:t xml:space="preserve">such as a product or a movie. The </w:t>
      </w:r>
      <w:r w:rsidR="00B8337A" w:rsidRPr="001A536F">
        <w:t>recipient</w:t>
      </w:r>
      <w:r w:rsidR="001A536F" w:rsidRPr="001A536F">
        <w:t xml:space="preserve"> of an item is </w:t>
      </w:r>
      <w:r w:rsidR="00B8337A" w:rsidRPr="001A536F">
        <w:t>referred</w:t>
      </w:r>
      <w:r w:rsidR="001A536F" w:rsidRPr="001A536F">
        <w:t xml:space="preserve"> to as the </w:t>
      </w:r>
      <w:r w:rsidR="001A536F" w:rsidRPr="00564BFD">
        <w:rPr>
          <w:i/>
        </w:rPr>
        <w:t>user</w:t>
      </w:r>
      <w:r w:rsidR="001A536F" w:rsidRPr="001A536F">
        <w:t xml:space="preserve"> or </w:t>
      </w:r>
      <w:r w:rsidR="001A536F" w:rsidRPr="00564BFD">
        <w:rPr>
          <w:i/>
        </w:rPr>
        <w:t>query</w:t>
      </w:r>
      <w:r w:rsidR="001A536F" w:rsidRPr="001A536F">
        <w:t>.</w:t>
      </w:r>
      <w:r w:rsidR="00892481">
        <w:t xml:space="preserve"> </w:t>
      </w:r>
      <w:r w:rsidR="00DA5CD1">
        <w:t xml:space="preserve">The user-item relationship </w:t>
      </w:r>
      <w:r w:rsidR="00416962">
        <w:t>makes up the foundation of any recommender system</w:t>
      </w:r>
      <w:r w:rsidR="00500A45">
        <w:t>, as RS</w:t>
      </w:r>
      <w:r w:rsidR="00E64C47">
        <w:t>s work under the assumption that there exists dependencies</w:t>
      </w:r>
      <w:r w:rsidR="002318C1">
        <w:t xml:space="preserve"> between user</w:t>
      </w:r>
      <w:r w:rsidR="00185C8C">
        <w:t>-</w:t>
      </w:r>
      <w:r w:rsidR="002318C1">
        <w:t xml:space="preserve"> and item-centric activities.</w:t>
      </w:r>
      <w:r w:rsidR="00FD0B84">
        <w:t xml:space="preserve"> </w:t>
      </w:r>
    </w:p>
    <w:p w14:paraId="0438F933" w14:textId="51722E6D" w:rsidR="00503F7B" w:rsidRDefault="009E4A43" w:rsidP="00CB1DC8">
      <w:r w:rsidRPr="009E4A43">
        <w:t>The main task of a RS is to correctly identify these dependencies and use them to match appropriate items and queries</w:t>
      </w:r>
      <w:r w:rsidR="00E15158">
        <w:t xml:space="preserve"> </w:t>
      </w:r>
      <w:sdt>
        <w:sdtPr>
          <w:alias w:val="To edit, see citavi.com/edit"/>
          <w:tag w:val="CitaviPlaceholder#6d21a891-7e13-49af-8803-b92127a166a6"/>
          <w:id w:val="-2042810536"/>
          <w:placeholder>
            <w:docPart w:val="DefaultPlaceholder_-1854013440"/>
          </w:placeholder>
        </w:sdtPr>
        <w:sdtEndPr/>
        <w:sdtContent>
          <w:r w:rsidR="00E15158">
            <w:fldChar w:fldCharType="begin"/>
          </w:r>
          <w:r w:rsidR="00E1515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jExYzAyLTE0NTYtNGYzNy1iYzUyLTVmZDhhM2QzZGMxM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ZkMjFhODkxLTdlMTMtNDlhZi04ODAzLWI5MjEyN2ExNjZhNiIsIlRleHQiOiIoQWdnYXJ3YWwsIDIwMTYpIiwiV0FJVmVyc2lvbiI6IjYuMTIuMC4wIn0=}</w:instrText>
          </w:r>
          <w:r w:rsidR="00E15158">
            <w:fldChar w:fldCharType="separate"/>
          </w:r>
          <w:r w:rsidR="00A130B2">
            <w:t>(Aggarwal, 2016)</w:t>
          </w:r>
          <w:r w:rsidR="00E15158">
            <w:fldChar w:fldCharType="end"/>
          </w:r>
        </w:sdtContent>
      </w:sdt>
      <w:r w:rsidR="008F732A">
        <w:t xml:space="preserve">. </w:t>
      </w:r>
      <w:r w:rsidR="00303295">
        <w:t xml:space="preserve">In order to reduce </w:t>
      </w:r>
      <w:r w:rsidR="0069179D">
        <w:t>information overload</w:t>
      </w:r>
      <w:r w:rsidR="000112D2">
        <w:t xml:space="preserve"> on </w:t>
      </w:r>
      <w:r w:rsidR="00B75D1A">
        <w:t xml:space="preserve">websites with video and </w:t>
      </w:r>
      <w:r w:rsidR="009B3C55">
        <w:t>product</w:t>
      </w:r>
      <w:r w:rsidR="00B75D1A">
        <w:t xml:space="preserve"> catalogues</w:t>
      </w:r>
      <w:r w:rsidR="0069179D">
        <w:t>, RSs are applied to</w:t>
      </w:r>
      <w:r w:rsidR="00DE1362">
        <w:t xml:space="preserve"> identify</w:t>
      </w:r>
      <w:r w:rsidR="00B75D1A">
        <w:t xml:space="preserve"> </w:t>
      </w:r>
      <w:r w:rsidR="0069179D">
        <w:t>items that</w:t>
      </w:r>
      <w:r w:rsidR="00E721DC">
        <w:t xml:space="preserve"> will</w:t>
      </w:r>
      <w:r w:rsidR="00380C58">
        <w:t xml:space="preserve"> </w:t>
      </w:r>
      <w:r w:rsidR="0069179D">
        <w:t xml:space="preserve">interest the </w:t>
      </w:r>
      <w:r w:rsidR="00380C58">
        <w:t>user</w:t>
      </w:r>
      <w:r w:rsidR="006A0A0F">
        <w:t xml:space="preserve"> </w:t>
      </w:r>
      <w:sdt>
        <w:sdtPr>
          <w:alias w:val="To edit, see citavi.com/edit"/>
          <w:tag w:val="CitaviPlaceholder#36cc55ae-e768-4813-8340-eef7670be346"/>
          <w:id w:val="-260829759"/>
          <w:placeholder>
            <w:docPart w:val="DefaultPlaceholder_-1854013440"/>
          </w:placeholder>
        </w:sdtPr>
        <w:sdtEndPr/>
        <w:sdtContent>
          <w:r w:rsidR="006A0A0F">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mZhOWZjLTkyNDQtNDM1OC05ZjFiLWNlOTcwMTE0ZDQ1NyIsIlJhbmdlTGVuZ3RoIjozNCwiUmVmZXJlbmNlSWQiOiJmZDA3YmMzNC0xMzA0LTRlOTctODcxNy1lYWYwMDY3YzU0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wOC9LLTA2LTIwMTctMDE5NiIsIlVyaVN0cmluZyI6Imh0dHBzOi8vZG9pLm9yZy8xMC4xMTA4L0stMDYtMjAxNy0wMTk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}</w:instrText>
          </w:r>
          <w:r w:rsidR="006A0A0F">
            <w:fldChar w:fldCharType="separate"/>
          </w:r>
          <w:r w:rsidR="00A130B2">
            <w:t>(Alyari &amp; Jafari Navimipour, 2018)</w:t>
          </w:r>
          <w:r w:rsidR="006A0A0F">
            <w:fldChar w:fldCharType="end"/>
          </w:r>
        </w:sdtContent>
      </w:sdt>
      <w:r w:rsidR="00380C58">
        <w:t>.</w:t>
      </w:r>
      <w:r w:rsidR="00DE1362">
        <w:t xml:space="preserve"> </w:t>
      </w:r>
      <w:r w:rsidR="00713397">
        <w:t>A</w:t>
      </w:r>
      <w:r w:rsidR="001975F6">
        <w:t>ggarwal</w:t>
      </w:r>
      <w:r w:rsidR="00C23682">
        <w:t xml:space="preserve"> </w:t>
      </w:r>
      <w:sdt>
        <w:sdtPr>
          <w:alias w:val="To edit, see citavi.com/edit"/>
          <w:tag w:val="CitaviPlaceholder#d634e4c5-1740-43c7-b62c-603cd6f395d7"/>
          <w:id w:val="1845440658"/>
          <w:placeholder>
            <w:docPart w:val="DefaultPlaceholder_-1854013440"/>
          </w:placeholder>
        </w:sdtPr>
        <w:sdtEndPr/>
        <w:sdtContent>
          <w:r w:rsidR="00C23682">
            <w:fldChar w:fldCharType="begin"/>
          </w:r>
          <w:r w:rsidR="00C23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2VhODJkLTcxZDEtNDkxNC1hODU4LWMzMzkwNDU4ZmE1M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2MzRlNGM1LTE3NDAtNDNjNy1iNjJjLTYwM2NkNmYzOTVkNyIsIlRleHQiOiIoQWdnYXJ3YWwsIDIwMTYpIiwiV0FJVmVyc2lvbiI6IjYuMTIuMC4wIn0=}</w:instrText>
          </w:r>
          <w:r w:rsidR="00C23682">
            <w:fldChar w:fldCharType="separate"/>
          </w:r>
          <w:r w:rsidR="00A130B2">
            <w:t>(Aggarwal, 2016)</w:t>
          </w:r>
          <w:r w:rsidR="00C23682">
            <w:fldChar w:fldCharType="end"/>
          </w:r>
        </w:sdtContent>
      </w:sdt>
      <w:r w:rsidR="001975F6">
        <w:t xml:space="preserve"> </w:t>
      </w:r>
      <w:r w:rsidR="00C95E34">
        <w:t xml:space="preserve">lists </w:t>
      </w:r>
      <w:r w:rsidR="008D1CD7">
        <w:t>four</w:t>
      </w:r>
      <w:r w:rsidR="00286083">
        <w:t xml:space="preserve"> </w:t>
      </w:r>
      <w:r w:rsidR="00503F7B">
        <w:t>aspects t</w:t>
      </w:r>
      <w:r w:rsidR="00A53046">
        <w:t>hat</w:t>
      </w:r>
      <w:r w:rsidR="00CF6645">
        <w:t xml:space="preserve"> define a good recommendation:</w:t>
      </w:r>
    </w:p>
    <w:p w14:paraId="58809DDE" w14:textId="12F112CB" w:rsidR="000147AC" w:rsidRDefault="00CF6645" w:rsidP="00CB1DC8">
      <w:pPr>
        <w:pStyle w:val="Listenabsatz"/>
        <w:numPr>
          <w:ilvl w:val="0"/>
          <w:numId w:val="18"/>
        </w:numPr>
      </w:pPr>
      <w:r w:rsidRPr="00885ADC">
        <w:rPr>
          <w:i/>
          <w:iCs/>
        </w:rPr>
        <w:t>Relevance</w:t>
      </w:r>
      <w:r>
        <w:t xml:space="preserve">: </w:t>
      </w:r>
      <w:r w:rsidR="00B815C8">
        <w:t xml:space="preserve">The </w:t>
      </w:r>
      <w:r w:rsidR="00DC4B83">
        <w:t xml:space="preserve">most fundamental objective of </w:t>
      </w:r>
      <w:r w:rsidR="00D041C1">
        <w:t xml:space="preserve">a </w:t>
      </w:r>
      <w:r w:rsidR="00B815C8">
        <w:t>RS</w:t>
      </w:r>
      <w:r w:rsidR="00D041C1">
        <w:t xml:space="preserve"> is</w:t>
      </w:r>
      <w:r w:rsidR="00B815C8">
        <w:t xml:space="preserve"> to </w:t>
      </w:r>
      <w:r w:rsidR="00FF6CD5">
        <w:t xml:space="preserve">recommend items </w:t>
      </w:r>
      <w:r w:rsidR="00165CAD">
        <w:t xml:space="preserve">that </w:t>
      </w:r>
      <w:r w:rsidR="00D041C1">
        <w:t xml:space="preserve">are </w:t>
      </w:r>
      <w:r w:rsidR="00165CAD">
        <w:t xml:space="preserve">relevant </w:t>
      </w:r>
      <w:r w:rsidR="00817C6D">
        <w:t xml:space="preserve">and interesting </w:t>
      </w:r>
      <w:r w:rsidR="00165CAD">
        <w:t>to the individual user.</w:t>
      </w:r>
    </w:p>
    <w:p w14:paraId="18478288" w14:textId="27B2D65E" w:rsidR="00330E36" w:rsidRDefault="00330E36" w:rsidP="00CB1DC8">
      <w:pPr>
        <w:pStyle w:val="Listenabsatz"/>
        <w:numPr>
          <w:ilvl w:val="0"/>
          <w:numId w:val="18"/>
        </w:numPr>
      </w:pPr>
      <w:r>
        <w:rPr>
          <w:i/>
          <w:iCs/>
        </w:rPr>
        <w:t>Novelty</w:t>
      </w:r>
      <w:r w:rsidRPr="00330E36">
        <w:t>:</w:t>
      </w:r>
      <w:r w:rsidR="00971A04">
        <w:t xml:space="preserve"> The RS should </w:t>
      </w:r>
      <w:r w:rsidR="004723A9">
        <w:t xml:space="preserve">introduce </w:t>
      </w:r>
      <w:r w:rsidR="00524B0C">
        <w:t xml:space="preserve">items to the users </w:t>
      </w:r>
      <w:r w:rsidR="008F6307">
        <w:t>that they</w:t>
      </w:r>
      <w:r w:rsidR="00524B0C">
        <w:t xml:space="preserve"> w</w:t>
      </w:r>
      <w:r w:rsidR="008F6307">
        <w:t>eren</w:t>
      </w:r>
      <w:r w:rsidR="00524B0C">
        <w:t xml:space="preserve">’t aware of before. </w:t>
      </w:r>
      <w:r w:rsidR="00D90D85">
        <w:t xml:space="preserve">It </w:t>
      </w:r>
      <w:r w:rsidR="00B302B7">
        <w:t>has been</w:t>
      </w:r>
      <w:r w:rsidR="00D90D85">
        <w:t xml:space="preserve"> shown that recommender systems </w:t>
      </w:r>
      <w:r w:rsidR="00E43B17">
        <w:t xml:space="preserve">can negatively impact the sales diversity of e-commerce, </w:t>
      </w:r>
      <w:r w:rsidR="006C057F">
        <w:t>when only popular items are recommended to users</w:t>
      </w:r>
      <w:r w:rsidR="004571B1">
        <w:t xml:space="preserve"> </w:t>
      </w:r>
      <w:sdt>
        <w:sdtPr>
          <w:alias w:val="To edit, see citavi.com/edit"/>
          <w:tag w:val="CitaviPlaceholder#043a4b6c-6415-4117-bd3b-544ddd697fa0"/>
          <w:id w:val="775447773"/>
          <w:placeholder>
            <w:docPart w:val="DefaultPlaceholder_-1854013440"/>
          </w:placeholder>
        </w:sdtPr>
        <w:sdtEndPr/>
        <w:sdtContent>
          <w:r w:rsidR="004571B1">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JhMGQ5LTFlZmUtNGY3ZC05N2UxLTI5MjExZDZjNmNhYyIsIlJhbmdlTGVuZ3RoIjoyNiwiUmVmZXJlbmNlSWQiOiI3ODQ2NTA1OC0wMDViLTQ2OWUtOWU5Yy05MmM5YjU2ZjQ5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xMjUwOTEwLjEyNTA5MzkiLCJVcmlTdHJpbmciOiJodHRwczovL2RvaS5vcmcvMTAuMTE0NS8xMjUwOTEwLjEyNTA5Mz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FQxNToyOTozNSIsIk1vZGlmaWVkQnkiOiJfU2ViYXN0aWFuIFPDpHR6bGVyIiwiSWQiOiI3MWRmN2MzYi1kOTI4LTQxODQtYTdiOS0wYTQ1Njg3ZjMwY2YiLCJNb2RpZmllZE9uIjoiMjAyMi0wNi0xOFQxNToyOToz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wb3J0YWwuYWNtLm9yZy9jaXRhdGlvbi5jZm0/ZG9pZD0xMjUwOTEwIiwiVXJpU3RyaW5nIjoiaHR0cDovL3BvcnRhbC5hY20ub3JnL2NpdGF0aW9uLmNmbT9kb2lkPTEyNTA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xOFQxNToyOTozNSIsIk1vZGlmaWVkQnkiOiJfU2ViYXN0aWFuIFPDpHR6bGVyIiwiSWQiOiJmZDdjNTcwZi04OGEwLTRkYzAtOTlmYS1iNDZkYzI1Y2U5NDQiLCJNb2RpZmllZE9uIjoiMjAyMi0wNi0xOFQxNToyOTozNSIsIlByb2plY3QiOnsiJHJlZiI6IjUifX1dLCJPcmdhbml6YXRpb25zIjpbXSwiT3RoZXJzSW52b2x2ZWQiOltdLCJQYWdlUmFuZ2UiOiI8c3A+XHJcbiAgPG4+MTkyPC9uPlxyXG4gIDxpbj50cnVlPC9pbj5cclxuICA8b3M+MTkyPC9vcz5cclxuICA8cHM+MTkyPC9wcz5cclxuPC9zcD5cclxuPG9zPjE5M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Q1LzEyNTA5MTAiLCJVcmlTdHJpbmciOiJodHRwczovL2RvaS5vcmcvMTAuMTE0NS8xMjUwOT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}</w:instrText>
          </w:r>
          <w:r w:rsidR="004571B1">
            <w:fldChar w:fldCharType="separate"/>
          </w:r>
          <w:r w:rsidR="00A130B2">
            <w:t>(Fleder &amp; Hosanagar, 2007)</w:t>
          </w:r>
          <w:r w:rsidR="004571B1">
            <w:fldChar w:fldCharType="end"/>
          </w:r>
        </w:sdtContent>
      </w:sdt>
      <w:r w:rsidR="006C057F">
        <w:t>.</w:t>
      </w:r>
    </w:p>
    <w:p w14:paraId="4E46E95E" w14:textId="7A7E3735" w:rsidR="00330E36" w:rsidRDefault="00330E36" w:rsidP="00CB1DC8">
      <w:pPr>
        <w:pStyle w:val="Listenabsatz"/>
        <w:numPr>
          <w:ilvl w:val="0"/>
          <w:numId w:val="18"/>
        </w:numPr>
      </w:pPr>
      <w:r>
        <w:rPr>
          <w:i/>
          <w:iCs/>
        </w:rPr>
        <w:t>Serendipity</w:t>
      </w:r>
      <w:r w:rsidRPr="00330E36">
        <w:t>:</w:t>
      </w:r>
      <w:r w:rsidR="006C057F">
        <w:t xml:space="preserve"> </w:t>
      </w:r>
      <w:r w:rsidR="008B4072">
        <w:t xml:space="preserve">Similar to the point above, </w:t>
      </w:r>
      <w:r w:rsidR="00CB6576">
        <w:t>RSs should have the ability to surprise users with somewhat unexpected but</w:t>
      </w:r>
      <w:r w:rsidR="004571B1">
        <w:t xml:space="preserve"> relevant items.</w:t>
      </w:r>
      <w:r w:rsidR="00CF32B7">
        <w:t xml:space="preserve"> </w:t>
      </w:r>
      <w:r w:rsidR="00892DFC">
        <w:t>While novelty</w:t>
      </w:r>
      <w:r w:rsidR="00D7639B">
        <w:t xml:space="preserve"> focuses on</w:t>
      </w:r>
      <w:r w:rsidR="008D0EF2">
        <w:t xml:space="preserve"> </w:t>
      </w:r>
      <w:r w:rsidR="00B37C53">
        <w:t xml:space="preserve">the quantitative </w:t>
      </w:r>
      <w:r w:rsidR="00D7639B">
        <w:t xml:space="preserve">aspect of recommending items that </w:t>
      </w:r>
      <w:r w:rsidR="00E15CF0">
        <w:t>aren’t on the radar of the user</w:t>
      </w:r>
      <w:r w:rsidR="004B0F84">
        <w:t xml:space="preserve">, serendipity considers the </w:t>
      </w:r>
      <w:r w:rsidR="00E15CF0">
        <w:t>qualitative</w:t>
      </w:r>
      <w:r w:rsidR="007849D1">
        <w:t>-</w:t>
      </w:r>
      <w:r w:rsidR="00467DA2">
        <w:t>psychological</w:t>
      </w:r>
      <w:r w:rsidR="00E15CF0">
        <w:t xml:space="preserve"> impact</w:t>
      </w:r>
      <w:r w:rsidR="00467DA2">
        <w:t xml:space="preserve"> </w:t>
      </w:r>
      <w:r w:rsidR="00697A1D">
        <w:t xml:space="preserve">of a </w:t>
      </w:r>
      <w:r w:rsidR="007617AA">
        <w:t xml:space="preserve">surprise </w:t>
      </w:r>
      <w:r w:rsidR="0085515B">
        <w:t xml:space="preserve">in the </w:t>
      </w:r>
      <w:r w:rsidR="00697A1D">
        <w:t>recommendation.</w:t>
      </w:r>
    </w:p>
    <w:p w14:paraId="7FB43228" w14:textId="31EF215C" w:rsidR="0041633B" w:rsidRDefault="007D2205" w:rsidP="0041633B">
      <w:pPr>
        <w:pStyle w:val="Listenabsatz"/>
        <w:numPr>
          <w:ilvl w:val="0"/>
          <w:numId w:val="18"/>
        </w:numPr>
      </w:pPr>
      <w:r>
        <w:rPr>
          <w:i/>
          <w:iCs/>
        </w:rPr>
        <w:t>Increasing recommendation diversity</w:t>
      </w:r>
      <w:r w:rsidRPr="007D2205">
        <w:t>:</w:t>
      </w:r>
      <w:r w:rsidR="00680F4F">
        <w:t xml:space="preserve"> This last point</w:t>
      </w:r>
      <w:r w:rsidR="009D3ACF">
        <w:t xml:space="preserve"> envisions that RSs </w:t>
      </w:r>
      <w:r w:rsidR="009D39F0">
        <w:t xml:space="preserve">should ensure a diverse set </w:t>
      </w:r>
      <w:r w:rsidR="00823807">
        <w:t>of items in a recommendation feed</w:t>
      </w:r>
      <w:r w:rsidR="002D6D90">
        <w:t xml:space="preserve">. This should be done to not fatigue </w:t>
      </w:r>
      <w:r w:rsidR="00DC64BE">
        <w:t xml:space="preserve">the user with items </w:t>
      </w:r>
      <w:r w:rsidR="003D071A">
        <w:t>of</w:t>
      </w:r>
      <w:r w:rsidR="00DC64BE">
        <w:t xml:space="preserve"> similar categor</w:t>
      </w:r>
      <w:r w:rsidR="003D071A">
        <w:t>ies</w:t>
      </w:r>
      <w:r w:rsidR="00DC64BE">
        <w:t xml:space="preserve">. </w:t>
      </w:r>
      <w:r w:rsidR="00901B92">
        <w:t xml:space="preserve">An example would be the recommendation of movies from a variety of different </w:t>
      </w:r>
      <w:r w:rsidR="00FE6FB8">
        <w:t>genres.</w:t>
      </w:r>
    </w:p>
    <w:p w14:paraId="3DDF90D3" w14:textId="16392F47" w:rsidR="00223825" w:rsidRPr="002F00A7" w:rsidRDefault="00223825" w:rsidP="00223825">
      <w:r>
        <w:t xml:space="preserve">Generally speaking, Recommender Systems </w:t>
      </w:r>
    </w:p>
    <w:p w14:paraId="1381FB6D" w14:textId="4C8B31B6" w:rsidR="000850DD" w:rsidRDefault="000850DD" w:rsidP="00EF3A63">
      <w:r>
        <w:t xml:space="preserve">Throughout the years, different approaches have been developed to optimize recommendations and overcome obstacles in this field. These recommendation systems are broadly categorized in content-based RS (CB), </w:t>
      </w:r>
      <w:r w:rsidRPr="007C21BE">
        <w:t xml:space="preserve">collaborative filtering (CF), </w:t>
      </w:r>
      <w:r>
        <w:t xml:space="preserve">knowledge-based RS and hybrid RS </w:t>
      </w:r>
      <w:sdt>
        <w:sdtPr>
          <w:alias w:val="To edit, see citavi.com/edit"/>
          <w:tag w:val="CitaviPlaceholder#4d7fba65-a3ce-4bda-83fc-030668d40364"/>
          <w:id w:val="812442696"/>
          <w:placeholder>
            <w:docPart w:val="51AFB01ED46A4AA585F51DD6736B8E7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WU4ZDUzLTUwYmMtNGI3Mi1hZWM0LThkZWNmZWUwNjQ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RkN2ZiYTY1LWEzY2UtNGJkYS04M2ZjLTAzMDY2OGQ0MDM2NCIsIlRleHQiOiIoQWdnYXJ3YWwsIDIwMTYpIiwiV0FJVmVyc2lvbiI6IjYuMTIuMC4wIn0=}</w:instrText>
          </w:r>
          <w:r>
            <w:fldChar w:fldCharType="separate"/>
          </w:r>
          <w:r w:rsidR="00A130B2">
            <w:t>(Aggarwal, 2016)</w:t>
          </w:r>
          <w:r>
            <w:fldChar w:fldCharType="end"/>
          </w:r>
        </w:sdtContent>
      </w:sdt>
      <w:r>
        <w:t xml:space="preserve">. </w:t>
      </w:r>
      <w:r w:rsidR="00E10C3B">
        <w:t>In the following,</w:t>
      </w:r>
      <w:r w:rsidR="00805DAC">
        <w:t xml:space="preserve"> CF and CB are introduced to provide an overview of the RS landscape, as both </w:t>
      </w:r>
      <w:r w:rsidR="00270313">
        <w:t>belong to</w:t>
      </w:r>
      <w:r w:rsidR="00616252">
        <w:t xml:space="preserve"> the most popular research topics for RSs</w:t>
      </w:r>
      <w:r w:rsidR="00C50D15">
        <w:t>, excluding hybrid systems, which are a combination of multiple stand-alone RS methods.</w:t>
      </w:r>
      <w:r w:rsidR="00F224F5">
        <w:t xml:space="preserve"> </w:t>
      </w:r>
      <w:r>
        <w:t xml:space="preserve">Collaborative filtering will be elaborated in more detail, as it is a key concept for the RS implemented in the artifact. </w:t>
      </w:r>
      <w:r w:rsidR="00622F51">
        <w:fldChar w:fldCharType="begin"/>
      </w:r>
      <w:r w:rsidR="00622F51">
        <w:instrText xml:space="preserve"> REF _Ref107267436 \h </w:instrText>
      </w:r>
      <w:r w:rsidR="00622F51">
        <w:fldChar w:fldCharType="separate"/>
      </w:r>
      <w:r w:rsidR="00622F51" w:rsidRPr="00584486">
        <w:t xml:space="preserve">Figure </w:t>
      </w:r>
      <w:r w:rsidR="00622F51">
        <w:rPr>
          <w:noProof/>
        </w:rPr>
        <w:t>1</w:t>
      </w:r>
      <w:r w:rsidR="00622F51">
        <w:fldChar w:fldCharType="end"/>
      </w:r>
      <w:r w:rsidR="00622F51">
        <w:t xml:space="preserve"> </w:t>
      </w:r>
      <w:r>
        <w:t>shows the structure and an overview of the</w:t>
      </w:r>
      <w:r w:rsidR="00C86C27">
        <w:t xml:space="preserve"> </w:t>
      </w:r>
      <w:r>
        <w:t>recommenders</w:t>
      </w:r>
      <w:r w:rsidR="00EF3789">
        <w:t xml:space="preserve"> based</w:t>
      </w:r>
      <w:r w:rsidR="00C86C27">
        <w:t xml:space="preserve"> </w:t>
      </w:r>
      <w:r w:rsidR="00EF3789">
        <w:t>on</w:t>
      </w:r>
      <w:r w:rsidR="00C86C27">
        <w:t xml:space="preserve"> Aggarwal</w:t>
      </w:r>
      <w:r w:rsidR="00EF3789">
        <w:t xml:space="preserve"> </w:t>
      </w:r>
      <w:sdt>
        <w:sdtPr>
          <w:alias w:val="To edit, see citavi.com/edit"/>
          <w:tag w:val="CitaviPlaceholder#008ced3d-a29e-4f54-8bb7-f656a3279fa5"/>
          <w:id w:val="-1557006577"/>
          <w:placeholder>
            <w:docPart w:val="DefaultPlaceholder_-1854013440"/>
          </w:placeholder>
        </w:sdtPr>
        <w:sdtEndPr/>
        <w:sdtContent>
          <w:r w:rsidR="00EF3789">
            <w:fldChar w:fldCharType="begin"/>
          </w:r>
          <w:r w:rsidR="00EF37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ODcxYmJkLWQ2MjgtNDg2ZS05M2UxLWZiZWM1OWZhZGQ5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AwOGNlZDNkLWEyOWUtNGY1NC04YmI3LWY2NTZhMzI3OWZhNSIsIlRleHQiOiIoQWdnYXJ3YWwsIDIwMTYpIiwiV0FJVmVyc2lvbiI6IjYuMTIuMC4wIn0=}</w:instrText>
          </w:r>
          <w:r w:rsidR="00EF3789">
            <w:fldChar w:fldCharType="separate"/>
          </w:r>
          <w:r w:rsidR="00A130B2">
            <w:t>(Aggarwal, 2016)</w:t>
          </w:r>
          <w:r w:rsidR="00EF3789">
            <w:fldChar w:fldCharType="end"/>
          </w:r>
        </w:sdtContent>
      </w:sdt>
      <w:r>
        <w:t>. Highlighted in red is the type of recommender system that will be used in this this research project, which is a deep and cross network.</w:t>
      </w:r>
      <w:r w:rsidR="00964320">
        <w:t xml:space="preserve"> </w:t>
      </w:r>
      <w:r w:rsidR="00233D8F">
        <w:t>Before elaborating CF and CB, there will be</w:t>
      </w:r>
      <w:r w:rsidR="007730BD">
        <w:t xml:space="preserve"> a chapter dedicated</w:t>
      </w:r>
      <w:r w:rsidR="001E4D20">
        <w:t xml:space="preserve"> to</w:t>
      </w:r>
      <w:r w:rsidR="00B349E4">
        <w:t xml:space="preserve"> </w:t>
      </w:r>
      <w:r w:rsidR="00056EA0">
        <w:t>retrieval and ranking</w:t>
      </w:r>
      <w:r w:rsidR="0032547D">
        <w:t xml:space="preserve">, two </w:t>
      </w:r>
      <w:r w:rsidR="004F045E">
        <w:t xml:space="preserve">tasks RSs are used for. This </w:t>
      </w:r>
      <w:r w:rsidR="00687721">
        <w:t>is chapter is then followed by a chapter about RS data.</w:t>
      </w:r>
    </w:p>
    <w:p w14:paraId="7C974076" w14:textId="77777777" w:rsidR="000850DD" w:rsidRDefault="000850DD" w:rsidP="000850DD">
      <w:pPr>
        <w:keepNext/>
      </w:pPr>
      <w:r w:rsidRPr="00FF0288">
        <w:rPr>
          <w:noProof/>
        </w:rPr>
        <w:lastRenderedPageBreak/>
        <w:drawing>
          <wp:inline distT="0" distB="0" distL="0" distR="0" wp14:anchorId="40F0EEB2" wp14:editId="7602026B">
            <wp:extent cx="5400675" cy="2966085"/>
            <wp:effectExtent l="0" t="0" r="9525"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675" cy="2966085"/>
                    </a:xfrm>
                    <a:prstGeom prst="rect">
                      <a:avLst/>
                    </a:prstGeom>
                  </pic:spPr>
                </pic:pic>
              </a:graphicData>
            </a:graphic>
          </wp:inline>
        </w:drawing>
      </w:r>
    </w:p>
    <w:p w14:paraId="0A427952" w14:textId="0612C2AF" w:rsidR="000850DD" w:rsidRDefault="000850DD" w:rsidP="002F00A7">
      <w:pPr>
        <w:pStyle w:val="Beschriftung"/>
      </w:pPr>
      <w:bookmarkStart w:id="17" w:name="_Ref107267436"/>
      <w:bookmarkStart w:id="18" w:name="_Toc108263645"/>
      <w:r w:rsidRPr="00584486">
        <w:t xml:space="preserve">Figure </w:t>
      </w:r>
      <w:r w:rsidRPr="00584486">
        <w:fldChar w:fldCharType="begin"/>
      </w:r>
      <w:r w:rsidRPr="00584486">
        <w:instrText xml:space="preserve"> SEQ Figure \* ARABIC </w:instrText>
      </w:r>
      <w:r w:rsidRPr="00584486">
        <w:fldChar w:fldCharType="separate"/>
      </w:r>
      <w:r w:rsidR="001E0848">
        <w:rPr>
          <w:noProof/>
        </w:rPr>
        <w:t>1</w:t>
      </w:r>
      <w:r w:rsidRPr="00584486">
        <w:fldChar w:fldCharType="end"/>
      </w:r>
      <w:bookmarkEnd w:id="17"/>
      <w:r w:rsidRPr="00584486">
        <w:t>: structure and overview of RSs derived from Aggarwal</w:t>
      </w:r>
      <w:r>
        <w:t xml:space="preserve"> (2016)</w:t>
      </w:r>
      <w:bookmarkEnd w:id="18"/>
    </w:p>
    <w:p w14:paraId="72400CAE" w14:textId="25DA8E8A" w:rsidR="00687721" w:rsidRDefault="00C84B97" w:rsidP="00C84B97">
      <w:pPr>
        <w:pStyle w:val="berschrift3"/>
      </w:pPr>
      <w:bookmarkStart w:id="19" w:name="_Toc110000151"/>
      <w:r>
        <w:t xml:space="preserve">Retrieval </w:t>
      </w:r>
      <w:r w:rsidR="00AD3B8E">
        <w:t>&amp;</w:t>
      </w:r>
      <w:r>
        <w:t xml:space="preserve"> Ranking</w:t>
      </w:r>
      <w:bookmarkEnd w:id="19"/>
    </w:p>
    <w:p w14:paraId="3BB57FBB" w14:textId="5F50211C" w:rsidR="00951372" w:rsidRDefault="00AD1434" w:rsidP="00C84B97">
      <w:r>
        <w:t>Most</w:t>
      </w:r>
      <w:r w:rsidR="009060EE">
        <w:t xml:space="preserve"> RS algorithms are employed to fulfill either</w:t>
      </w:r>
      <w:r>
        <w:t xml:space="preserve"> a retrieval </w:t>
      </w:r>
      <w:r w:rsidR="009060EE">
        <w:t>or</w:t>
      </w:r>
      <w:r>
        <w:t xml:space="preserve"> </w:t>
      </w:r>
      <w:r w:rsidR="00DB0146">
        <w:t xml:space="preserve">a </w:t>
      </w:r>
      <w:r>
        <w:t xml:space="preserve">ranking task. </w:t>
      </w:r>
      <w:r w:rsidR="006054F4">
        <w:t>The retrieval task</w:t>
      </w:r>
      <w:r w:rsidR="000E5F17">
        <w:t xml:space="preserve"> deals with </w:t>
      </w:r>
      <w:r w:rsidR="00D3316F">
        <w:t xml:space="preserve">the generation of appropriate candidates </w:t>
      </w:r>
      <w:r w:rsidR="007B25E3">
        <w:t>for a recommendation. Within</w:t>
      </w:r>
      <w:r w:rsidR="00FF4284">
        <w:t xml:space="preserve"> a</w:t>
      </w:r>
      <w:r w:rsidR="007B25E3">
        <w:t xml:space="preserve"> dataset</w:t>
      </w:r>
      <w:r w:rsidR="00FC5E2C">
        <w:t>,</w:t>
      </w:r>
      <w:r w:rsidR="007B25E3">
        <w:t xml:space="preserve"> </w:t>
      </w:r>
      <w:r w:rsidR="00AC5385">
        <w:t xml:space="preserve">a subset of </w:t>
      </w:r>
      <w:r w:rsidR="00F345E3">
        <w:t>similar</w:t>
      </w:r>
      <w:r w:rsidR="00EF6EB0">
        <w:t xml:space="preserve"> </w:t>
      </w:r>
      <w:r w:rsidR="00A579CE">
        <w:t xml:space="preserve">items and users are </w:t>
      </w:r>
      <w:r w:rsidR="003F69E0">
        <w:t>identified</w:t>
      </w:r>
      <w:r w:rsidR="00FD22DC">
        <w:t xml:space="preserve"> </w:t>
      </w:r>
      <w:sdt>
        <w:sdtPr>
          <w:alias w:val="To edit, see citavi.com/edit"/>
          <w:tag w:val="CitaviPlaceholder#8344f4d5-ef8f-4da0-ad1a-3489860be4da"/>
          <w:id w:val="1397854628"/>
          <w:placeholder>
            <w:docPart w:val="DefaultPlaceholder_-1854013440"/>
          </w:placeholder>
        </w:sdtPr>
        <w:sdtEndPr/>
        <w:sdtContent>
          <w:r w:rsidR="00FD22DC">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mQ2YTA4LTIyOGYtNDUwYi05NGI5LTM5OGY4YjVhM2QyYyIsIlJhbmdlTGVuZ3RoIjo1NCwiUmVmZXJlbmNlSWQiOiI4Y2M3YjBiMS1kMWMwLTQwYmUtODk1NS1hYTI2ZGZiNTgy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}</w:instrText>
          </w:r>
          <w:r w:rsidR="00FD22DC">
            <w:fldChar w:fldCharType="separate"/>
          </w:r>
          <w:r w:rsidR="00A130B2">
            <w:t>(Fernández-Tobias, Cantador, Kaminskas, &amp; Ricci, 2012)</w:t>
          </w:r>
          <w:r w:rsidR="00FD22DC">
            <w:fldChar w:fldCharType="end"/>
          </w:r>
        </w:sdtContent>
      </w:sdt>
      <w:r w:rsidR="00EF6EB0">
        <w:t xml:space="preserve">. </w:t>
      </w:r>
      <w:r w:rsidR="00FF4284">
        <w:t>T</w:t>
      </w:r>
      <w:r w:rsidR="00BE1D3B">
        <w:t xml:space="preserve">he </w:t>
      </w:r>
      <w:r w:rsidR="00CC1062">
        <w:t>objective</w:t>
      </w:r>
      <w:r w:rsidR="00FF4284">
        <w:t xml:space="preserve"> is</w:t>
      </w:r>
      <w:r w:rsidR="00CC1062">
        <w:t xml:space="preserve"> to narrow down </w:t>
      </w:r>
      <w:r w:rsidR="00FF4284">
        <w:t xml:space="preserve">the </w:t>
      </w:r>
      <w:r w:rsidR="00CC1062">
        <w:t xml:space="preserve">dataset to </w:t>
      </w:r>
      <w:r w:rsidR="00C146C3">
        <w:t xml:space="preserve">the </w:t>
      </w:r>
      <w:r w:rsidR="004F104B">
        <w:t>relevant users and items</w:t>
      </w:r>
      <w:r w:rsidR="00FF4284">
        <w:t xml:space="preserve">, that are then used </w:t>
      </w:r>
      <w:r w:rsidR="00440893">
        <w:t>by a ranking algorithm to make</w:t>
      </w:r>
      <w:r w:rsidR="00B61F5A">
        <w:t xml:space="preserve"> scoring predictions</w:t>
      </w:r>
      <w:r w:rsidR="00C146C3">
        <w:t xml:space="preserve">. </w:t>
      </w:r>
      <w:r w:rsidR="00257DEA">
        <w:t xml:space="preserve">Opposed to the retrieval task, </w:t>
      </w:r>
      <w:r w:rsidR="006501C9">
        <w:t xml:space="preserve">the ranking task makes concrete recommendations to a user. </w:t>
      </w:r>
      <w:r w:rsidR="0007749C">
        <w:t>Ranking</w:t>
      </w:r>
      <w:r w:rsidR="006501C9">
        <w:t xml:space="preserve"> can</w:t>
      </w:r>
      <w:r w:rsidR="0007749C">
        <w:t xml:space="preserve"> manifest itself</w:t>
      </w:r>
      <w:r w:rsidR="006501C9">
        <w:t xml:space="preserve"> in form of a predictive score, or a </w:t>
      </w:r>
      <w:r w:rsidR="0007749C">
        <w:t>top</w:t>
      </w:r>
      <w:r w:rsidR="00950001">
        <w:t>-</w:t>
      </w:r>
      <w:r w:rsidR="0007749C">
        <w:t>item</w:t>
      </w:r>
      <w:r w:rsidR="00950001">
        <w:t>s</w:t>
      </w:r>
      <w:r w:rsidR="0007749C">
        <w:t xml:space="preserve"> list</w:t>
      </w:r>
      <w:r w:rsidR="0076713E">
        <w:t xml:space="preserve"> </w:t>
      </w:r>
      <w:sdt>
        <w:sdtPr>
          <w:alias w:val="To edit, see citavi.com/edit"/>
          <w:tag w:val="CitaviPlaceholder#6a55f10f-fe3f-413f-ae99-5e576f8c34b9"/>
          <w:id w:val="-1114134359"/>
          <w:placeholder>
            <w:docPart w:val="DefaultPlaceholder_-1854013440"/>
          </w:placeholder>
        </w:sdtPr>
        <w:sdtEndPr/>
        <w:sdtContent>
          <w:r w:rsidR="0076713E">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MDI3ZTc5LWQwN2QtNDFhNC04OWQ5LTVlNmJlNzhkOWY0YyIsIlJhbmdlTGVuZ3RoIjoxOCwiUmVmZXJlbmNlSWQiOiIwYzVmZWZjNi1lM2EwLTQ5ZDAtYTI3My1mZTM5MDMwNzU1MDQiLCJSZWZlcmVuY2UiOnsiJGlkIjoiMy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ZXZlbG9wZXJzLmdvb2dsZS5jb20vbWFjaGluZS1sZWFybmluZy9yZWNvbW1lbmRhdGlvbi9kbm4vcmV0cmlldmFsIiwiVXJpU3RyaW5nIjoiaHR0cHM6Ly9kZXZlbG9wZXJzLmdvb2dsZS5jb20vbWFjaGluZS1sZWFybmluZy9yZWNvbW1lbmRhdGlvbi9kbm4vcmV0cmlldmFs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ThUMTg6MTE6MTkiLCJNb2RpZmllZEJ5IjoiX1NlYmFzdGlhbiBTw6R0emxlciIsIklkIjoiZTkzNWNlOWEtNDJjYy00NzBmLTk2MjEtODBlN2E4YjkxYWRkIiwiTW9kaWZpZWRPbiI6IjIwMjItMDctMThUMTg6MTE6MTkiLCJQcm9qZWN0Ijp7IiRpZCI6IjciLCIkdHlwZSI6IlN3aXNzQWNhZGVtaWMuQ2l0YXZpLlByb2plY3QsIFN3aXNzQWNhZGVtaWMuQ2l0YXZpIn19XSwiT25saW5lQWRkcmVzcyI6Imh0dHBzOi8vZGV2ZWxvcGVycy5nb29nbGUuY29tL21hY2hpbmUtbGVhcm5pbmcvcmVjb21tZW5kYXRpb24vZG5uL3JldHJpZXZhbC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ldmVsb3BlcnMuZ29vZ2xlLmNvbS9tYWNoaW5lLWxlYXJuaW5nL3JlY29tbWVuZGF0aW9uL2Rubi9zY29yaW5nIiwiVXJpU3RyaW5nIjoiaHR0cHM6Ly9kZXZlbG9wZXJzLmdvb2dsZS5jb20vbWFjaGluZS1sZWFybmluZy9yZWNvbW1lbmRhdGlvbi9kbm4vc2Nvcmlu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}</w:instrText>
          </w:r>
          <w:r w:rsidR="0076713E">
            <w:fldChar w:fldCharType="separate"/>
          </w:r>
          <w:r w:rsidR="00A130B2">
            <w:t>(Google LLC, 2020b, 2020c)</w:t>
          </w:r>
          <w:r w:rsidR="0076713E">
            <w:fldChar w:fldCharType="end"/>
          </w:r>
        </w:sdtContent>
      </w:sdt>
      <w:r w:rsidR="0007749C">
        <w:t>.</w:t>
      </w:r>
    </w:p>
    <w:p w14:paraId="5179F4D1" w14:textId="4FDD0931" w:rsidR="00C84B97" w:rsidRDefault="00C6163C" w:rsidP="00C84B97">
      <w:r>
        <w:t xml:space="preserve">Neighborhood algorithms </w:t>
      </w:r>
      <w:r w:rsidR="00826642">
        <w:t xml:space="preserve">and other similarity measures </w:t>
      </w:r>
      <w:r>
        <w:t xml:space="preserve">are popular methods </w:t>
      </w:r>
      <w:r w:rsidR="00DD0E79">
        <w:t>used for retrieval</w:t>
      </w:r>
      <w:r w:rsidR="006A005C">
        <w:t xml:space="preserve"> operations</w:t>
      </w:r>
      <w:r w:rsidR="00853744">
        <w:t xml:space="preserve">, </w:t>
      </w:r>
      <w:r w:rsidR="00114D07">
        <w:t>whereas</w:t>
      </w:r>
      <w:r w:rsidR="008E410B">
        <w:t xml:space="preserve"> </w:t>
      </w:r>
      <w:r w:rsidR="00351285">
        <w:t xml:space="preserve">state-of-the-art </w:t>
      </w:r>
      <w:r w:rsidR="008E410B">
        <w:t>ranking</w:t>
      </w:r>
      <w:r w:rsidR="009C75CA">
        <w:t xml:space="preserve"> is often done via matrix factorization</w:t>
      </w:r>
      <w:r w:rsidR="00351285">
        <w:t xml:space="preserve"> or deep learning models.</w:t>
      </w:r>
      <w:r w:rsidR="00320465">
        <w:t xml:space="preserve"> Neighborhood algorithms, like k-nearest-neighbors</w:t>
      </w:r>
      <w:r w:rsidR="00E54E20">
        <w:t>,</w:t>
      </w:r>
      <w:r w:rsidR="00320465">
        <w:t xml:space="preserve"> can be used </w:t>
      </w:r>
      <w:r w:rsidR="004B25DB">
        <w:t xml:space="preserve">for ranking </w:t>
      </w:r>
      <w:r w:rsidR="00E54E20">
        <w:t>as well</w:t>
      </w:r>
      <w:r w:rsidR="00320465">
        <w:t>,</w:t>
      </w:r>
      <w:r w:rsidR="00E54E20">
        <w:t xml:space="preserve"> as </w:t>
      </w:r>
      <w:r w:rsidR="008E5456">
        <w:t xml:space="preserve">explained in chapter </w:t>
      </w:r>
      <w:r w:rsidR="008E5456" w:rsidRPr="008E5456">
        <w:fldChar w:fldCharType="begin"/>
      </w:r>
      <w:r w:rsidR="008E5456" w:rsidRPr="008E5456">
        <w:instrText xml:space="preserve"> REF _Ref109073993 \h  \* MERGEFORMAT </w:instrText>
      </w:r>
      <w:r w:rsidR="008E5456" w:rsidRPr="008E5456">
        <w:fldChar w:fldCharType="separate"/>
      </w:r>
      <w:r w:rsidR="008E5456" w:rsidRPr="008E5456">
        <w:t>Collaborative filtering</w:t>
      </w:r>
      <w:r w:rsidR="008E5456" w:rsidRPr="008E5456">
        <w:fldChar w:fldCharType="end"/>
      </w:r>
      <w:r w:rsidR="008E5456">
        <w:t>.</w:t>
      </w:r>
    </w:p>
    <w:p w14:paraId="40CF117F" w14:textId="371C8F33" w:rsidR="00500D98" w:rsidRDefault="00500D98" w:rsidP="00C84B97">
      <w:r>
        <w:t>In practice, both retrieval an</w:t>
      </w:r>
      <w:r w:rsidR="00E149D4">
        <w:t xml:space="preserve">d ranking are </w:t>
      </w:r>
      <w:r w:rsidR="002D44EB">
        <w:t xml:space="preserve">often </w:t>
      </w:r>
      <w:r w:rsidR="00E149D4">
        <w:t>combined into a</w:t>
      </w:r>
      <w:r w:rsidR="002D44EB">
        <w:t xml:space="preserve"> joint</w:t>
      </w:r>
      <w:r w:rsidR="00E149D4">
        <w:t xml:space="preserve"> RS</w:t>
      </w:r>
      <w:r w:rsidR="00A73D17">
        <w:t>,</w:t>
      </w:r>
      <w:r w:rsidR="00474573">
        <w:t xml:space="preserve"> as seen in </w:t>
      </w:r>
      <w:r w:rsidR="00474573">
        <w:fldChar w:fldCharType="begin"/>
      </w:r>
      <w:r w:rsidR="00474573">
        <w:instrText xml:space="preserve"> REF _Ref109072829 \h </w:instrText>
      </w:r>
      <w:r w:rsidR="00474573">
        <w:fldChar w:fldCharType="separate"/>
      </w:r>
      <w:r w:rsidR="00474573">
        <w:t xml:space="preserve">Figure </w:t>
      </w:r>
      <w:r w:rsidR="00474573">
        <w:rPr>
          <w:noProof/>
        </w:rPr>
        <w:t>2</w:t>
      </w:r>
      <w:r w:rsidR="00474573">
        <w:fldChar w:fldCharType="end"/>
      </w:r>
      <w:r w:rsidR="00427E04">
        <w:t xml:space="preserve">. Since </w:t>
      </w:r>
      <w:r w:rsidR="00517C5D">
        <w:t xml:space="preserve">ranking algorithms are computationally more </w:t>
      </w:r>
      <w:r w:rsidR="00BD4F80">
        <w:t>expensive, they wouldn’t scale well in an enterprise setting</w:t>
      </w:r>
      <w:r w:rsidR="00D432FF">
        <w:t xml:space="preserve">. For this, the </w:t>
      </w:r>
      <w:r w:rsidR="00FD2006">
        <w:t>faster retrieval operation pre-selects a set of candidates, which are then run against the ranking model.</w:t>
      </w:r>
    </w:p>
    <w:p w14:paraId="456D732C" w14:textId="19798376" w:rsidR="00374F39" w:rsidRDefault="00FF5D4D" w:rsidP="00C84B97">
      <w:r>
        <w:t xml:space="preserve">Retrieval systems are outside the scope of this research project and thus won’t be discussed in greater detail. </w:t>
      </w:r>
      <w:r w:rsidR="007E668B">
        <w:t>All references about RS</w:t>
      </w:r>
      <w:r w:rsidR="00A65CBF">
        <w:t xml:space="preserve"> in this paper</w:t>
      </w:r>
      <w:r w:rsidR="007E668B">
        <w:t xml:space="preserve"> are related to ranking models.</w:t>
      </w:r>
    </w:p>
    <w:p w14:paraId="7C9DA727" w14:textId="77777777" w:rsidR="002E219D" w:rsidRDefault="00A74B0D" w:rsidP="002E219D">
      <w:pPr>
        <w:keepNext/>
      </w:pPr>
      <w:r w:rsidRPr="00A74B0D">
        <w:rPr>
          <w:noProof/>
        </w:rPr>
        <w:lastRenderedPageBreak/>
        <w:drawing>
          <wp:inline distT="0" distB="0" distL="0" distR="0" wp14:anchorId="33A390D3" wp14:editId="7D998102">
            <wp:extent cx="5400675" cy="1895475"/>
            <wp:effectExtent l="0" t="0" r="9525" b="9525"/>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675" cy="1895475"/>
                    </a:xfrm>
                    <a:prstGeom prst="rect">
                      <a:avLst/>
                    </a:prstGeom>
                  </pic:spPr>
                </pic:pic>
              </a:graphicData>
            </a:graphic>
          </wp:inline>
        </w:drawing>
      </w:r>
    </w:p>
    <w:p w14:paraId="07A46B30" w14:textId="5EA3A46B" w:rsidR="00A21EA3" w:rsidRPr="00C84B97" w:rsidRDefault="002E219D" w:rsidP="002E219D">
      <w:pPr>
        <w:pStyle w:val="Beschriftung"/>
      </w:pPr>
      <w:bookmarkStart w:id="20" w:name="_Ref109072829"/>
      <w:bookmarkStart w:id="21" w:name="_Ref109072808"/>
      <w:r>
        <w:t xml:space="preserve">Figure </w:t>
      </w:r>
      <w:r>
        <w:fldChar w:fldCharType="begin"/>
      </w:r>
      <w:r>
        <w:instrText xml:space="preserve"> SEQ Figure \* ARABIC </w:instrText>
      </w:r>
      <w:r>
        <w:fldChar w:fldCharType="separate"/>
      </w:r>
      <w:r w:rsidR="001E0848">
        <w:rPr>
          <w:noProof/>
        </w:rPr>
        <w:t>2</w:t>
      </w:r>
      <w:r>
        <w:fldChar w:fldCharType="end"/>
      </w:r>
      <w:bookmarkEnd w:id="20"/>
      <w:r>
        <w:t>: Example of retrieval and ranking</w:t>
      </w:r>
      <w:bookmarkEnd w:id="21"/>
      <w:r w:rsidR="00374F39">
        <w:t xml:space="preserve"> in a recommender system</w:t>
      </w:r>
    </w:p>
    <w:p w14:paraId="1411211D" w14:textId="5171B14B" w:rsidR="007D778E" w:rsidRDefault="007D778E" w:rsidP="007D778E">
      <w:pPr>
        <w:pStyle w:val="berschrift3"/>
      </w:pPr>
      <w:bookmarkStart w:id="22" w:name="_Toc110000152"/>
      <w:r>
        <w:t>Data</w:t>
      </w:r>
      <w:bookmarkEnd w:id="22"/>
    </w:p>
    <w:p w14:paraId="325BC90B" w14:textId="16CB96AE" w:rsidR="00236DA2" w:rsidRDefault="0034041E" w:rsidP="0081361D">
      <w:r>
        <w:t>The data used by RSs often</w:t>
      </w:r>
      <w:r w:rsidR="00423741">
        <w:t xml:space="preserve"> differ from those</w:t>
      </w:r>
      <w:r w:rsidR="00090E26">
        <w:t xml:space="preserve"> of other Machine Learning tasks, as it is often sparse. </w:t>
      </w:r>
      <w:r w:rsidR="00750A43">
        <w:t>Sparsity refer</w:t>
      </w:r>
      <w:r w:rsidR="00813A5C">
        <w:t xml:space="preserve">s </w:t>
      </w:r>
      <w:r w:rsidR="001E502F">
        <w:t xml:space="preserve">to </w:t>
      </w:r>
      <w:r w:rsidR="005202C3">
        <w:t xml:space="preserve">very </w:t>
      </w:r>
      <w:r w:rsidR="001E502F">
        <w:t xml:space="preserve">few user-item interactions </w:t>
      </w:r>
      <w:r w:rsidR="00A424E6">
        <w:t>relative to the size of the whole dataset</w:t>
      </w:r>
      <w:r w:rsidR="005202C3">
        <w:t>.</w:t>
      </w:r>
      <w:r w:rsidR="00073A71">
        <w:t xml:space="preserve"> </w:t>
      </w:r>
      <w:r w:rsidR="0086014E">
        <w:t>As</w:t>
      </w:r>
      <w:r w:rsidR="00013B83">
        <w:t>sum</w:t>
      </w:r>
      <w:r w:rsidR="00874296">
        <w:t>ing</w:t>
      </w:r>
      <w:r w:rsidR="0086014E">
        <w:t xml:space="preserve"> one </w:t>
      </w:r>
      <w:r w:rsidR="00013B83">
        <w:t xml:space="preserve">would </w:t>
      </w:r>
      <w:r w:rsidR="00F566A5">
        <w:t xml:space="preserve">construct a </w:t>
      </w:r>
      <m:oMath>
        <m:r>
          <w:rPr>
            <w:rFonts w:ascii="Cambria Math" w:hAnsi="Cambria Math"/>
          </w:rPr>
          <m:t>U×</m:t>
        </m:r>
        <m:sSup>
          <m:sSupPr>
            <m:ctrlPr>
              <w:rPr>
                <w:rFonts w:ascii="Cambria Math" w:hAnsi="Cambria Math"/>
                <w:i/>
              </w:rPr>
            </m:ctrlPr>
          </m:sSupPr>
          <m:e>
            <m:r>
              <w:rPr>
                <w:rFonts w:ascii="Cambria Math" w:hAnsi="Cambria Math"/>
              </w:rPr>
              <m:t>V</m:t>
            </m:r>
          </m:e>
          <m:sup>
            <m:r>
              <w:rPr>
                <w:rFonts w:ascii="Cambria Math" w:hAnsi="Cambria Math"/>
              </w:rPr>
              <m:t>T</m:t>
            </m:r>
          </m:sup>
        </m:sSup>
      </m:oMath>
      <w:r w:rsidR="006D7CB9">
        <w:t xml:space="preserve"> matrix </w:t>
      </w:r>
      <w:r w:rsidR="00701231">
        <w:t>of a</w:t>
      </w:r>
      <w:r w:rsidR="00013B83">
        <w:t>n</w:t>
      </w:r>
      <w:r w:rsidR="00701231">
        <w:t xml:space="preserve"> e-commerce website</w:t>
      </w:r>
      <w:r w:rsidR="00013B83">
        <w:t xml:space="preserve">, </w:t>
      </w:r>
      <w:r w:rsidR="006D7CB9">
        <w:t>where</w:t>
      </w:r>
      <w:r w:rsidR="00422302">
        <w:t>in</w:t>
      </w:r>
      <w:r w:rsidR="006D7CB9">
        <w:t xml:space="preserve"> </w:t>
      </w:r>
      <m:oMath>
        <m:r>
          <w:rPr>
            <w:rFonts w:ascii="Cambria Math" w:hAnsi="Cambria Math"/>
          </w:rPr>
          <m:t>U</m:t>
        </m:r>
      </m:oMath>
      <w:r w:rsidR="00ED7B63">
        <w:t xml:space="preserve"> represents</w:t>
      </w:r>
      <w:r w:rsidR="00013B83">
        <w:t xml:space="preserve"> </w:t>
      </w:r>
      <w:r w:rsidR="006E3C41">
        <w:t>the entirety</w:t>
      </w:r>
      <w:r w:rsidR="00013B83">
        <w:t xml:space="preserve"> </w:t>
      </w:r>
      <w:r w:rsidR="006E3C41">
        <w:t xml:space="preserve">of its </w:t>
      </w:r>
      <w:r w:rsidR="00013B83">
        <w:t>user</w:t>
      </w:r>
      <w:r w:rsidR="006E3C41">
        <w:t>-base</w:t>
      </w:r>
      <w:r w:rsidR="0009380A">
        <w:t xml:space="preserve"> and </w:t>
      </w:r>
      <m:oMath>
        <m:r>
          <w:rPr>
            <w:rFonts w:ascii="Cambria Math" w:hAnsi="Cambria Math"/>
          </w:rPr>
          <m:t>V</m:t>
        </m:r>
      </m:oMath>
      <w:r w:rsidR="0009380A">
        <w:t xml:space="preserve"> </w:t>
      </w:r>
      <w:r w:rsidR="00155E3C">
        <w:t>represents all the</w:t>
      </w:r>
      <w:r w:rsidR="006D13F2">
        <w:t xml:space="preserve"> items in the product catalogue</w:t>
      </w:r>
      <w:r w:rsidR="00CC7A82">
        <w:t xml:space="preserve">. </w:t>
      </w:r>
      <w:r w:rsidR="00CD7CB0">
        <w:t xml:space="preserve">Every time a </w:t>
      </w:r>
      <w:r w:rsidR="00DA704B">
        <w:t>customer buys or inspects a product, an interaction between the user and the product is denoted</w:t>
      </w:r>
      <w:r w:rsidR="00AE5A35">
        <w:t xml:space="preserve"> in</w:t>
      </w:r>
      <w:r w:rsidR="00B2495E">
        <w:t xml:space="preserve">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oMath>
      <w:r w:rsidR="00DA704B">
        <w:t xml:space="preserve">. Since </w:t>
      </w:r>
      <w:r w:rsidR="001F0642">
        <w:t xml:space="preserve">customers only </w:t>
      </w:r>
      <w:r w:rsidR="00F12587">
        <w:t xml:space="preserve">interact with a fraction of the offered products in an e-commerce </w:t>
      </w:r>
      <w:r w:rsidR="00604D49">
        <w:t>web shop,</w:t>
      </w:r>
      <w:r w:rsidR="0039739C">
        <w:t xml:space="preserve"> there are very few entries in the 2-dimensional</w:t>
      </w:r>
      <w:r w:rsidR="00604D49">
        <w:t xml:space="preserve"> </w:t>
      </w:r>
      <w:r w:rsidR="008E77A0">
        <w:t>matrix,</w:t>
      </w:r>
      <w:r w:rsidR="00054188">
        <w:t xml:space="preserve"> hence </w:t>
      </w:r>
      <w:r w:rsidR="004801F4">
        <w:t xml:space="preserve">it is </w:t>
      </w:r>
      <w:r w:rsidR="00054188">
        <w:t>sparse</w:t>
      </w:r>
      <w:r w:rsidR="008E77A0">
        <w:t>.</w:t>
      </w:r>
      <w:r w:rsidR="00C80649">
        <w:t xml:space="preserve"> This is a </w:t>
      </w:r>
      <w:r w:rsidR="00F5375F">
        <w:t>fundamental problem that RSs face and try to overcome.</w:t>
      </w:r>
    </w:p>
    <w:p w14:paraId="4439443B" w14:textId="7D7F8B5A" w:rsidR="0067106D" w:rsidRDefault="00DC3422" w:rsidP="0081361D">
      <w:r>
        <w:t xml:space="preserve">The value of an interaction between item and user can </w:t>
      </w:r>
      <w:r w:rsidR="00C57800">
        <w:t xml:space="preserve">be </w:t>
      </w:r>
      <w:r w:rsidR="005228B1">
        <w:t xml:space="preserve">represented in different ways depending on the context of the recommendation. </w:t>
      </w:r>
      <w:r w:rsidR="00D94D2D">
        <w:t xml:space="preserve">Is an interaction defined </w:t>
      </w:r>
      <w:r w:rsidR="00AD100A">
        <w:t xml:space="preserve">as a review with </w:t>
      </w:r>
      <w:r w:rsidR="009E4A5E">
        <w:t>a rating between 1 and 5 stars</w:t>
      </w:r>
      <w:r w:rsidR="00203DAB">
        <w:t xml:space="preserve">, </w:t>
      </w:r>
      <w:r w:rsidR="005707CE">
        <w:t>it</w:t>
      </w:r>
      <w:r w:rsidR="00203DAB">
        <w:t xml:space="preserve"> will be </w:t>
      </w:r>
      <w:r w:rsidR="00BE32C9">
        <w:t>marked with a</w:t>
      </w:r>
      <w:r w:rsidR="00ED31FD">
        <w:t>n integer</w:t>
      </w:r>
      <w:r w:rsidR="006123D4">
        <w:t xml:space="preserve"> value</w:t>
      </w:r>
      <w:r w:rsidR="0048425B">
        <w:t xml:space="preserve"> in a range of 1 to 5.</w:t>
      </w:r>
      <w:r w:rsidR="000257CB">
        <w:t xml:space="preserve"> </w:t>
      </w:r>
      <w:r w:rsidR="00EB6770">
        <w:t xml:space="preserve">These rating types allow the user to </w:t>
      </w:r>
      <w:r w:rsidR="00106074">
        <w:t xml:space="preserve">quantifiably </w:t>
      </w:r>
      <w:r w:rsidR="00EB6770">
        <w:t>express their</w:t>
      </w:r>
      <w:r w:rsidR="00106074">
        <w:t xml:space="preserve"> like or dislike of an item.</w:t>
      </w:r>
      <w:r w:rsidR="009800C3">
        <w:t xml:space="preserve"> These are called interval-based ratings </w:t>
      </w:r>
      <w:sdt>
        <w:sdtPr>
          <w:alias w:val="To edit, see citavi.com/edit"/>
          <w:tag w:val="CitaviPlaceholder#0f1e9cfb-6fc6-420e-b11d-567c822dff7a"/>
          <w:id w:val="-2026244457"/>
          <w:placeholder>
            <w:docPart w:val="DefaultPlaceholder_-1854013440"/>
          </w:placeholder>
        </w:sdtPr>
        <w:sdtEndPr/>
        <w:sdtContent>
          <w:r w:rsidR="009800C3">
            <w:fldChar w:fldCharType="begin"/>
          </w:r>
          <w:r w:rsidR="009800C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FjZTI2LTNiOTktNGZkYy04ZTYyLWMzNTM4MzUwNmZiN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BmMWU5Y2ZiLTZmYzYtNDIwZS1iMTFkLTU2N2M4MjJkZmY3YSIsIlRleHQiOiIoQWdnYXJ3YWwsIDIwMTYpIiwiV0FJVmVyc2lvbiI6IjYuMTIuMC4wIn0=}</w:instrText>
          </w:r>
          <w:r w:rsidR="009800C3">
            <w:fldChar w:fldCharType="separate"/>
          </w:r>
          <w:r w:rsidR="00A130B2">
            <w:t>(Aggarwal, 2016)</w:t>
          </w:r>
          <w:r w:rsidR="009800C3">
            <w:fldChar w:fldCharType="end"/>
          </w:r>
        </w:sdtContent>
      </w:sdt>
      <w:r w:rsidR="009800C3">
        <w:t>.</w:t>
      </w:r>
      <w:r w:rsidR="007A172C">
        <w:t xml:space="preserve"> </w:t>
      </w:r>
      <w:r w:rsidR="0067106D">
        <w:t xml:space="preserve">Another popular rating type is the unary rating system. These </w:t>
      </w:r>
      <w:r w:rsidR="00CB1E98">
        <w:t xml:space="preserve">are used on </w:t>
      </w:r>
      <w:r w:rsidR="00F91818">
        <w:t xml:space="preserve">social media platforms like Instagram </w:t>
      </w:r>
      <w:r w:rsidR="00521FDF">
        <w:t>and Twitter.</w:t>
      </w:r>
      <w:r w:rsidR="00A10D58">
        <w:t xml:space="preserve"> These ratings are encoded in a binary fashion, wherein an interaction (e.g. like) will be conventionally denoted </w:t>
      </w:r>
      <w:r w:rsidR="007A172C">
        <w:t xml:space="preserve">with the value 1 and abstinence will be denoted by the value 0 </w:t>
      </w:r>
      <w:sdt>
        <w:sdtPr>
          <w:alias w:val="To edit, see citavi.com/edit"/>
          <w:tag w:val="CitaviPlaceholder#90ee11da-f620-45a4-a9b9-c2eb3a64ff94"/>
          <w:id w:val="-1629539454"/>
          <w:placeholder>
            <w:docPart w:val="DefaultPlaceholder_-1854013440"/>
          </w:placeholder>
        </w:sdtPr>
        <w:sdtEndPr/>
        <w:sdtContent>
          <w:r w:rsidR="007A172C">
            <w:fldChar w:fldCharType="begin"/>
          </w:r>
          <w:r w:rsidR="007A172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Dk5ODMzLTQ4M2UtNDRjMC05NWU1LTYyOWQzM2I3ZDViN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kwZWUxMWRhLWY2MjAtNDVhNC1hOWI5LWMyZWIzYTY0ZmY5NCIsIlRleHQiOiIoQWdnYXJ3YWwsIDIwMTYpIiwiV0FJVmVyc2lvbiI6IjYuMTIuMC4wIn0=}</w:instrText>
          </w:r>
          <w:r w:rsidR="007A172C">
            <w:fldChar w:fldCharType="separate"/>
          </w:r>
          <w:r w:rsidR="00A130B2">
            <w:t>(Aggarwal, 2016)</w:t>
          </w:r>
          <w:r w:rsidR="007A172C">
            <w:fldChar w:fldCharType="end"/>
          </w:r>
        </w:sdtContent>
      </w:sdt>
      <w:r w:rsidR="007A172C">
        <w:t>.</w:t>
      </w:r>
    </w:p>
    <w:p w14:paraId="0E4DB80E" w14:textId="1B34FCEE" w:rsidR="000B5BDC" w:rsidRDefault="00327796" w:rsidP="0081361D">
      <w:r>
        <w:t>Both the like</w:t>
      </w:r>
      <w:r w:rsidR="00005A91">
        <w:t>-</w:t>
      </w:r>
      <w:r>
        <w:t xml:space="preserve">feature as well as </w:t>
      </w:r>
      <w:r w:rsidR="00EA4FF0">
        <w:t>the</w:t>
      </w:r>
      <w:r>
        <w:t xml:space="preserve"> </w:t>
      </w:r>
      <w:r w:rsidR="0035526C">
        <w:t xml:space="preserve">5-star </w:t>
      </w:r>
      <w:r w:rsidR="00941BF0">
        <w:t>rating</w:t>
      </w:r>
      <w:r>
        <w:t xml:space="preserve"> </w:t>
      </w:r>
      <w:r w:rsidR="0035526C">
        <w:t xml:space="preserve">system </w:t>
      </w:r>
      <w:r w:rsidR="00941BF0">
        <w:t xml:space="preserve">are </w:t>
      </w:r>
      <w:r w:rsidR="008F4816">
        <w:t xml:space="preserve">called </w:t>
      </w:r>
      <w:r w:rsidR="00941BF0">
        <w:t>explicit ratings</w:t>
      </w:r>
      <w:r w:rsidR="00555B7B">
        <w:t xml:space="preserve">, as they are </w:t>
      </w:r>
      <w:r w:rsidR="0043211F">
        <w:t xml:space="preserve">actively and </w:t>
      </w:r>
      <w:r w:rsidR="00555B7B">
        <w:t xml:space="preserve">consciously </w:t>
      </w:r>
      <w:r w:rsidR="0043211F">
        <w:t xml:space="preserve">given by a user. </w:t>
      </w:r>
      <w:r w:rsidR="000B5BDC">
        <w:t xml:space="preserve">While explicit ratings </w:t>
      </w:r>
      <w:r w:rsidR="005165CA">
        <w:t xml:space="preserve">generally </w:t>
      </w:r>
      <w:r w:rsidR="00D266D7">
        <w:t xml:space="preserve">provide reliable </w:t>
      </w:r>
      <w:r w:rsidR="00257BD3">
        <w:t xml:space="preserve">information about an users opinion, </w:t>
      </w:r>
      <w:r w:rsidR="007D20EA">
        <w:t xml:space="preserve">it </w:t>
      </w:r>
      <w:r w:rsidR="0029463E">
        <w:t>remains</w:t>
      </w:r>
      <w:r w:rsidR="007D20EA">
        <w:t xml:space="preserve"> a challenge to </w:t>
      </w:r>
      <w:r w:rsidR="0029463E">
        <w:t xml:space="preserve">entice users to </w:t>
      </w:r>
      <w:r w:rsidR="00FA7402">
        <w:t>rate.</w:t>
      </w:r>
      <w:r w:rsidR="00CA6A44">
        <w:t xml:space="preserve"> This </w:t>
      </w:r>
      <w:r w:rsidR="00364B2E">
        <w:t xml:space="preserve">in return makes </w:t>
      </w:r>
      <w:r w:rsidR="00E65175">
        <w:t>the data more susceptible to shilling attacks, where item</w:t>
      </w:r>
      <w:r w:rsidR="00280C9B">
        <w:t xml:space="preserve"> ratings get skewed by</w:t>
      </w:r>
      <w:r w:rsidR="00006E0F">
        <w:t xml:space="preserve"> coordinated bombardments</w:t>
      </w:r>
      <w:r w:rsidR="00D82A53">
        <w:t xml:space="preserve"> </w:t>
      </w:r>
      <w:r w:rsidR="00B223D3">
        <w:t xml:space="preserve">of </w:t>
      </w:r>
      <w:r w:rsidR="00915608">
        <w:t xml:space="preserve">overly positive or </w:t>
      </w:r>
      <w:r w:rsidR="00D82A53">
        <w:t xml:space="preserve">negative </w:t>
      </w:r>
      <w:r w:rsidR="000F4856">
        <w:t>ratings</w:t>
      </w:r>
      <w:r w:rsidR="00983DA9">
        <w:t xml:space="preserve"> by external sources</w:t>
      </w:r>
      <w:r w:rsidR="00673C40">
        <w:t xml:space="preserve"> </w:t>
      </w:r>
      <w:sdt>
        <w:sdtPr>
          <w:alias w:val="To edit, see citavi.com/edit"/>
          <w:tag w:val="CitaviPlaceholder#0d348cc5-bb5f-4225-8084-a8859e551715"/>
          <w:id w:val="-132948724"/>
          <w:placeholder>
            <w:docPart w:val="DefaultPlaceholder_-1854013440"/>
          </w:placeholder>
        </w:sdtPr>
        <w:sdtEndPr/>
        <w:sdtContent>
          <w:r w:rsidR="00673C40">
            <w:fldChar w:fldCharType="begin"/>
          </w:r>
          <w:r w:rsidR="00673C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WZjMGM0LTJkNjctNDljMy04MWY3LTQyMzRkZjFiYjE1OSIsIlJhbmdlTGVuZ3RoIjoyMS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BldCBhbC4sIDIwMTYpIn1dfSwiVGFnIjoiQ2l0YXZpUGxhY2Vob2xkZXIjMGQzNDhjYzUtYmI1Zi00MjI1LTgwODQtYTg4NTllNTUxNzE1IiwiVGV4dCI6IihLaHVzcm8gZXQgYWwuLCAyMDE2KSIsIldBSVZlcnNpb24iOiI2LjEyLjAuMCJ9}</w:instrText>
          </w:r>
          <w:r w:rsidR="00673C40">
            <w:fldChar w:fldCharType="separate"/>
          </w:r>
          <w:r w:rsidR="00A130B2">
            <w:t>(Khusro et al., 2016)</w:t>
          </w:r>
          <w:r w:rsidR="00673C40">
            <w:fldChar w:fldCharType="end"/>
          </w:r>
        </w:sdtContent>
      </w:sdt>
      <w:r w:rsidR="005F1293">
        <w:t>.</w:t>
      </w:r>
    </w:p>
    <w:p w14:paraId="214996BE" w14:textId="4C347D05" w:rsidR="0081361D" w:rsidRDefault="005E3F75" w:rsidP="0081361D">
      <w:r>
        <w:t xml:space="preserve">In </w:t>
      </w:r>
      <w:r w:rsidR="00815ADA">
        <w:t>o</w:t>
      </w:r>
      <w:r w:rsidR="003F1F52">
        <w:t>ppos</w:t>
      </w:r>
      <w:r w:rsidR="00815ADA">
        <w:t>ition</w:t>
      </w:r>
      <w:r w:rsidR="003F1F52">
        <w:t xml:space="preserve"> to explicit ratings, </w:t>
      </w:r>
      <w:r w:rsidR="00EC21E5">
        <w:t xml:space="preserve">lie </w:t>
      </w:r>
      <w:r w:rsidR="003F1F52">
        <w:t>the implicit ratings.</w:t>
      </w:r>
      <w:r w:rsidR="00B72579">
        <w:t xml:space="preserve"> These rating systems derive a rating from </w:t>
      </w:r>
      <w:r w:rsidR="00794BDD">
        <w:t xml:space="preserve">the </w:t>
      </w:r>
      <w:r w:rsidR="00815ADA">
        <w:t xml:space="preserve">user through their </w:t>
      </w:r>
      <w:r w:rsidR="00794BDD">
        <w:t>behavior</w:t>
      </w:r>
      <w:r w:rsidR="00F23E31">
        <w:t xml:space="preserve">. </w:t>
      </w:r>
      <w:r w:rsidR="00FD7AA6">
        <w:t>An e</w:t>
      </w:r>
      <w:r w:rsidR="00F23E31">
        <w:t xml:space="preserve">xamples could be </w:t>
      </w:r>
      <w:r w:rsidR="00FD7AA6">
        <w:t xml:space="preserve">the </w:t>
      </w:r>
      <w:r w:rsidR="00F23E31">
        <w:t>watch</w:t>
      </w:r>
      <w:r w:rsidR="00FD7AA6">
        <w:t xml:space="preserve"> </w:t>
      </w:r>
      <w:r w:rsidR="00F23E31">
        <w:t>time of a</w:t>
      </w:r>
      <w:r w:rsidR="00470805">
        <w:t xml:space="preserve"> movie</w:t>
      </w:r>
      <w:r w:rsidR="00AE6D31">
        <w:t>. This</w:t>
      </w:r>
      <w:r w:rsidR="00B13A49">
        <w:t xml:space="preserve"> example</w:t>
      </w:r>
      <w:r w:rsidR="00AE6D31">
        <w:t xml:space="preserve"> works under the assumption that people that don’t </w:t>
      </w:r>
      <w:r w:rsidR="00AF6E73">
        <w:t xml:space="preserve">close </w:t>
      </w:r>
      <w:r w:rsidR="002F2E6F">
        <w:t>a</w:t>
      </w:r>
      <w:r w:rsidR="00470805">
        <w:t xml:space="preserve"> movie</w:t>
      </w:r>
      <w:r w:rsidR="00AC59A0">
        <w:t>,</w:t>
      </w:r>
      <w:r w:rsidR="00AF6E73">
        <w:t xml:space="preserve"> are engaged </w:t>
      </w:r>
      <w:r w:rsidR="00CE75A8">
        <w:t xml:space="preserve">with it. </w:t>
      </w:r>
      <w:r w:rsidR="00F62585">
        <w:t xml:space="preserve">The drawback of </w:t>
      </w:r>
      <w:r w:rsidR="009A503A">
        <w:t xml:space="preserve">an </w:t>
      </w:r>
      <w:r w:rsidR="00F62585">
        <w:t xml:space="preserve">implicit rating </w:t>
      </w:r>
      <w:r w:rsidR="009A503A">
        <w:t>is</w:t>
      </w:r>
      <w:r w:rsidR="00F62585">
        <w:t xml:space="preserve"> </w:t>
      </w:r>
      <w:r w:rsidR="009A503A">
        <w:t xml:space="preserve">its ambiguity, as </w:t>
      </w:r>
      <w:r w:rsidR="00182277">
        <w:t>online behavior needs to be interpreted</w:t>
      </w:r>
      <w:r w:rsidR="008011A1">
        <w:t xml:space="preserve"> </w:t>
      </w:r>
      <w:r w:rsidR="00762267">
        <w:t xml:space="preserve">first </w:t>
      </w:r>
      <w:r w:rsidR="008011A1">
        <w:t xml:space="preserve">and </w:t>
      </w:r>
      <w:r w:rsidR="00762267">
        <w:t xml:space="preserve">then </w:t>
      </w:r>
      <w:r w:rsidR="008011A1">
        <w:t xml:space="preserve">translated into a rating. </w:t>
      </w:r>
      <w:r w:rsidR="00470805">
        <w:t xml:space="preserve">User behavior can be </w:t>
      </w:r>
      <w:r w:rsidR="00470805">
        <w:lastRenderedPageBreak/>
        <w:t xml:space="preserve">interpreted wrongly and skew the data. Continuing the </w:t>
      </w:r>
      <w:r w:rsidR="00512F4E">
        <w:t xml:space="preserve">aforementioned movie example, a user who slept during the movie </w:t>
      </w:r>
      <w:r w:rsidR="00451B08">
        <w:t xml:space="preserve">out of boredom, would be misinterpreted as a user who was </w:t>
      </w:r>
      <w:r w:rsidR="00135C54">
        <w:t>engaged throughout the whole movie, since they didn’t close it.</w:t>
      </w:r>
      <w:r w:rsidR="008160F2">
        <w:t xml:space="preserve"> A</w:t>
      </w:r>
      <w:r w:rsidR="00890075">
        <w:t>n</w:t>
      </w:r>
      <w:r w:rsidR="008160F2">
        <w:t xml:space="preserve"> </w:t>
      </w:r>
      <w:r w:rsidR="00890075">
        <w:t xml:space="preserve">implicit rating </w:t>
      </w:r>
      <w:r w:rsidR="00D47F53">
        <w:t xml:space="preserve">system </w:t>
      </w:r>
      <w:r w:rsidR="00890075">
        <w:t xml:space="preserve">has the advantage </w:t>
      </w:r>
      <w:r w:rsidR="00D47F53">
        <w:t xml:space="preserve">that it is not reliant on the user to give feedback, which </w:t>
      </w:r>
      <w:r w:rsidR="00EB14D2">
        <w:t xml:space="preserve">generally results in more ratings. This is a </w:t>
      </w:r>
      <w:r w:rsidR="00AE660A">
        <w:t>significant factor considering sparsity is a main challenge for RSs</w:t>
      </w:r>
      <w:r w:rsidR="000D631B">
        <w:t xml:space="preserve"> </w:t>
      </w:r>
      <w:sdt>
        <w:sdtPr>
          <w:alias w:val="To edit, see citavi.com/edit"/>
          <w:tag w:val="CitaviPlaceholder#04c59121-2989-4a2c-a0d5-e5d9d5dbf670"/>
          <w:id w:val="1157492324"/>
          <w:placeholder>
            <w:docPart w:val="DefaultPlaceholder_-1854013440"/>
          </w:placeholder>
        </w:sdtPr>
        <w:sdtEndPr/>
        <w:sdtContent>
          <w:r w:rsidR="000D631B">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ZGJmOGIyLTg4MzUtNGU4NC05M2JjLTM1NGU1ZmM0NDFhOSIsIlJhbmdlTGVuZ3RoIjoyNSwiUmVmZXJlbmNlSWQiOiJkOTAxZGE5MC0xNWU4LTQ3NDctYmZjYi01NjQ3NTczYjI0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U1LzIwMDkvNDIxNDI1IiwiVXJpU3RyaW5nIjoiaHR0cHM6Ly9kb2kub3JnLzEwLjExNTUvMjAwOS80MjE0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VQxNzowMDoxMCIsIk1vZGlmaWVkQnkiOiJfU2ViYXN0aWFuIFPDpHR6bGVyIiwiSWQiOiIzNDllZGQwOS0zNWNlLTQ4MzAtYTZiNi03NTY0NTUxOTQ3OTAiLCJNb2RpZmllZE9uIjoiMjAyMi0wNi0xOVQxNzowMDoxMCIsIlByb2plY3QiOnsiJHJlZiI6IjUifX1d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}</w:instrText>
          </w:r>
          <w:r w:rsidR="000D631B">
            <w:fldChar w:fldCharType="separate"/>
          </w:r>
          <w:r w:rsidR="00A130B2">
            <w:t>(Su &amp; Khoshgoftaar, 2009)</w:t>
          </w:r>
          <w:r w:rsidR="000D631B">
            <w:fldChar w:fldCharType="end"/>
          </w:r>
        </w:sdtContent>
      </w:sdt>
      <w:r w:rsidR="00AE660A">
        <w:t>.</w:t>
      </w:r>
    </w:p>
    <w:p w14:paraId="39C2508F" w14:textId="247CBDDA" w:rsidR="00EE2E1F" w:rsidRDefault="005D4625" w:rsidP="0081361D">
      <w:r>
        <w:t>In a recommender dataset t</w:t>
      </w:r>
      <w:r w:rsidR="00E73A18">
        <w:t xml:space="preserve">he </w:t>
      </w:r>
      <w:r w:rsidR="007E7F2A">
        <w:t xml:space="preserve">value of a </w:t>
      </w:r>
      <w:r w:rsidR="00E73A18">
        <w:t>user-item interaction</w:t>
      </w:r>
      <w:r w:rsidR="00217F71">
        <w:t xml:space="preserve"> is referred to as </w:t>
      </w:r>
      <w:r w:rsidR="00DB087C">
        <w:t xml:space="preserve">a </w:t>
      </w:r>
      <w:r w:rsidR="00DB087C" w:rsidRPr="00DB087C">
        <w:rPr>
          <w:i/>
        </w:rPr>
        <w:t>sparse feature</w:t>
      </w:r>
      <w:r w:rsidR="003D1562">
        <w:t xml:space="preserve">. </w:t>
      </w:r>
      <w:r w:rsidR="00983791">
        <w:t xml:space="preserve">They can be augmented with </w:t>
      </w:r>
      <w:r w:rsidR="00557AE6">
        <w:t xml:space="preserve">so-called </w:t>
      </w:r>
      <w:r w:rsidR="00557AE6" w:rsidRPr="00557AE6">
        <w:rPr>
          <w:i/>
        </w:rPr>
        <w:t>dense features</w:t>
      </w:r>
      <w:r w:rsidR="00557AE6">
        <w:t xml:space="preserve">. </w:t>
      </w:r>
      <w:r w:rsidR="007260FF">
        <w:t xml:space="preserve">Whereas </w:t>
      </w:r>
      <w:r w:rsidR="00DF724B">
        <w:t>sparse features only occur through user-item interaction (e.g. a rating)</w:t>
      </w:r>
      <w:r w:rsidR="00CD2443">
        <w:t xml:space="preserve">, dense features are specific attributes that </w:t>
      </w:r>
      <w:r w:rsidR="00945E7C">
        <w:t>describe the item or user at hand, comparable to features in other ML tasks.</w:t>
      </w:r>
    </w:p>
    <w:p w14:paraId="608C0B57" w14:textId="2CD7EC41" w:rsidR="007E1818" w:rsidRPr="0081361D" w:rsidRDefault="00285C5F" w:rsidP="0081361D">
      <w:r>
        <w:t xml:space="preserve">Data understanding </w:t>
      </w:r>
      <w:r w:rsidR="006365A4">
        <w:t xml:space="preserve">plays a vital part in the success of </w:t>
      </w:r>
      <w:r w:rsidR="00664E8F">
        <w:t>recommender systems.</w:t>
      </w:r>
      <w:r w:rsidR="00BB104D">
        <w:t xml:space="preserve"> There are many variables ranging from its </w:t>
      </w:r>
      <w:r w:rsidR="008B19D3">
        <w:t xml:space="preserve">rating system over </w:t>
      </w:r>
      <w:r w:rsidR="00823710">
        <w:t xml:space="preserve">its </w:t>
      </w:r>
      <w:r w:rsidR="00BB104D">
        <w:t>features</w:t>
      </w:r>
      <w:r w:rsidR="008B19D3">
        <w:t xml:space="preserve"> and sparsity </w:t>
      </w:r>
      <w:r w:rsidR="00A13ABF">
        <w:t>that determine</w:t>
      </w:r>
      <w:r w:rsidR="00651457">
        <w:t>,</w:t>
      </w:r>
      <w:r w:rsidR="00A13ABF">
        <w:t xml:space="preserve"> which recommender system is the most</w:t>
      </w:r>
      <w:r w:rsidR="00F369F4">
        <w:t xml:space="preserve"> suitable</w:t>
      </w:r>
      <w:r w:rsidR="00A13ABF">
        <w:t xml:space="preserve"> for the</w:t>
      </w:r>
      <w:r w:rsidR="00C640B0">
        <w:t xml:space="preserve"> given</w:t>
      </w:r>
      <w:r w:rsidR="00A13ABF">
        <w:t xml:space="preserve"> task</w:t>
      </w:r>
      <w:r w:rsidR="00A06411">
        <w:t xml:space="preserve"> </w:t>
      </w:r>
      <w:sdt>
        <w:sdtPr>
          <w:alias w:val="To edit, see citavi.com/edit"/>
          <w:tag w:val="CitaviPlaceholder#c3175867-be91-4ee7-bd4c-93aada8d4fce"/>
          <w:id w:val="1282533408"/>
          <w:placeholder>
            <w:docPart w:val="DefaultPlaceholder_-1854013440"/>
          </w:placeholder>
        </w:sdtPr>
        <w:sdtEndPr/>
        <w:sdtContent>
          <w:r w:rsidR="00A06411">
            <w:fldChar w:fldCharType="begin"/>
          </w:r>
          <w:r w:rsidR="00CE35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RkMDY5LWEwZWQtNGNlMC1iYzkzLTI3MjFjMzg4ZTIyZiIsIlJhbmdlTGVuZ3RoIjoyNCwiUmVmZXJlbmNlSWQiOiJiZjdiZTA1MC02OGQzLTRkM2QtODNmOC1lYmZlNmU1NjRkZ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4IiwiU3RhcnRQYWdlIjp7IiRpZCI6IjUiLCIkdHlwZSI6IlN3aXNzQWNhZGVtaWMuUGFnZU51bWJlciwgU3dpc3NBY2FkZW1pYyIsIklzRnVsbHlOdW1lcmljIjp0cnVlLCJOdW1iZXIiOjEyOCwiTnVtYmVyaW5nVHlwZSI6MCwiTnVtZXJhbFN5c3RlbSI6MCwiT3JpZ2luYWxTdHJpbmciOiIxMjgiLCJQcmV0dHlTdHJpbmciOiIxMj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OCJ9fV0sIk9yZ2FuaXphdGlvbnMiOltdLCJPdGhlcnNJbnZvbHZlZCI6W10sIlBhZ2VDb3VudCI6IjQ5OCIsIlBsYWNlT2ZQdWJsaWNhdGlvbiI6IkNoYW0iLCJQdWJsaXNoZXJzIjpbeyIkaWQiOiIxNC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g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OCJ9fSwiVXNlTnVtYmVyaW5nVHlwZU9mUGFyZW50RG9jdW1lbnQiOmZhbHNlfV0sIkZvcm1hdHRlZFRleHQiOnsiJGlkIjoiMTUiLCJDb3VudCI6MSwiVGV4dFVuaXRzIjpbeyIkaWQiOiIxNiIsIkZvbnRTdHlsZSI6eyIkaWQiOiIxNyIsIk5ldXRyYWwiOnRydWV9LCJSZWFkaW5nT3JkZXIiOjEsIlRleHQiOiIoQWdnYXJ3YWwsIDIwMTYsIHAuwqAxMjgpIn1dfSwiVGFnIjoiQ2l0YXZpUGxhY2Vob2xkZXIjYzMxNzU4NjctYmU5MS00ZWU3LWJkNGMtOTNhYWRhOGQ0ZmNlIiwiVGV4dCI6IihBZ2dhcndhbCwgMjAxNiwgcC7CoDEyOCkiLCJXQUlWZXJzaW9uIjoiNi4xMi4wLjAifQ==}</w:instrText>
          </w:r>
          <w:r w:rsidR="00A06411">
            <w:fldChar w:fldCharType="separate"/>
          </w:r>
          <w:r w:rsidR="00A130B2">
            <w:t>(Aggarwal, 2016, p. 128)</w:t>
          </w:r>
          <w:r w:rsidR="00A06411">
            <w:fldChar w:fldCharType="end"/>
          </w:r>
        </w:sdtContent>
      </w:sdt>
      <w:r w:rsidR="00A13ABF">
        <w:t>.</w:t>
      </w:r>
    </w:p>
    <w:p w14:paraId="636AF604" w14:textId="2FF9F95A" w:rsidR="006B321E" w:rsidRDefault="00E51276" w:rsidP="002F00A7">
      <w:pPr>
        <w:pStyle w:val="berschrift3"/>
      </w:pPr>
      <w:bookmarkStart w:id="23" w:name="_Toc110000153"/>
      <w:r>
        <w:t>Content-based recommender systems</w:t>
      </w:r>
      <w:bookmarkEnd w:id="23"/>
    </w:p>
    <w:p w14:paraId="4462A7FD" w14:textId="15DA22A4" w:rsidR="00AC48B2" w:rsidRDefault="00C21353" w:rsidP="00C21353">
      <w:r w:rsidRPr="00C21353">
        <w:t>Content-based methods make recommendation</w:t>
      </w:r>
      <w:r w:rsidR="00650D31">
        <w:t>s</w:t>
      </w:r>
      <w:r w:rsidRPr="00C21353">
        <w:t xml:space="preserve"> based on a user's past interactions with items. These users are referred to as objects and contain </w:t>
      </w:r>
      <w:r w:rsidR="006655CD">
        <w:t>information from their</w:t>
      </w:r>
      <w:r w:rsidRPr="00C21353">
        <w:t xml:space="preserve"> history of item-interactions (e.g. movie watches, ratings, etc.)</w:t>
      </w:r>
      <w:r w:rsidR="000657BF">
        <w:t xml:space="preserve"> </w:t>
      </w:r>
      <w:sdt>
        <w:sdtPr>
          <w:alias w:val="To edit, see citavi.com/edit"/>
          <w:tag w:val="CitaviPlaceholder#8a39eb47-2f72-4fa5-80da-29878e0f12e5"/>
          <w:id w:val="844373165"/>
          <w:placeholder>
            <w:docPart w:val="DefaultPlaceholder_-1854013440"/>
          </w:placeholder>
        </w:sdtPr>
        <w:sdtEndPr/>
        <w:sdtContent>
          <w:r w:rsidR="000657BF">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YTU5Njk2LWEyZDAtNDY1NC1hNGNkLTI2NTE1YTViYjE1O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OC0wMlQwMDoxMDoxNi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OGEzOWViNDctMmY3Mi00ZmE1LTgwZGEtMjk4NzhlMGYxMmU1IiwiVGV4dCI6IihMw7wgZXQgYWwuLCAyMDEyKSIsIldBSVZlcnNpb24iOiI2LjEyLjAuMCJ9}</w:instrText>
          </w:r>
          <w:r w:rsidR="000657BF">
            <w:fldChar w:fldCharType="separate"/>
          </w:r>
          <w:r w:rsidR="00A130B2">
            <w:t>(Lü et al., 2012)</w:t>
          </w:r>
          <w:r w:rsidR="000657BF">
            <w:fldChar w:fldCharType="end"/>
          </w:r>
        </w:sdtContent>
      </w:sdt>
      <w:r w:rsidRPr="00C21353">
        <w:t xml:space="preserve">. These items have </w:t>
      </w:r>
      <w:r w:rsidR="00F63DAD" w:rsidRPr="00C21353">
        <w:t>descriptive</w:t>
      </w:r>
      <w:r w:rsidRPr="00C21353">
        <w:t xml:space="preserve"> attributes, named content, which form the basis of which these recommender systems derive their</w:t>
      </w:r>
      <w:r w:rsidR="005B2A92">
        <w:t xml:space="preserve"> recommendation decisions</w:t>
      </w:r>
      <w:r w:rsidRPr="00C21353">
        <w:t xml:space="preserve"> from</w:t>
      </w:r>
      <w:r w:rsidR="00C617B4">
        <w:t xml:space="preserve"> </w:t>
      </w:r>
      <w:sdt>
        <w:sdtPr>
          <w:alias w:val="To edit, see citavi.com/edit"/>
          <w:tag w:val="CitaviPlaceholder#139eecb6-f7f6-4a7f-8b66-472c88957155"/>
          <w:id w:val="-513375513"/>
          <w:placeholder>
            <w:docPart w:val="DefaultPlaceholder_-1854013440"/>
          </w:placeholder>
        </w:sdtPr>
        <w:sdtEndPr/>
        <w:sdtContent>
          <w:r w:rsidR="00C617B4">
            <w:fldChar w:fldCharType="begin"/>
          </w:r>
          <w:r w:rsidR="00C617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YmMwYmMwLTE2YWQtNDU0Mi1iMDFiLWM3ZjIxMTYwZGM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EzOWVlY2I2LWY3ZjYtNGE3Zi04YjY2LTQ3MmM4ODk1NzE1NSIsIlRleHQiOiIoQWdnYXJ3YWwsIDIwMTYpIiwiV0FJVmVyc2lvbiI6IjYuMTIuMC4wIn0=}</w:instrText>
          </w:r>
          <w:r w:rsidR="00C617B4">
            <w:fldChar w:fldCharType="separate"/>
          </w:r>
          <w:r w:rsidR="00A130B2">
            <w:t>(Aggarwal, 2016)</w:t>
          </w:r>
          <w:r w:rsidR="00C617B4">
            <w:fldChar w:fldCharType="end"/>
          </w:r>
        </w:sdtContent>
      </w:sdt>
      <w:r w:rsidRPr="00C21353">
        <w:t>. These contents are used to picture the preferences of a user. In a movie recommendation setting such a content could be the genre of a movie. Depending on what contents are found in an object, certain assumptions can be made about a user's likings. Other item</w:t>
      </w:r>
      <w:r w:rsidR="00FC70C4">
        <w:t>s</w:t>
      </w:r>
      <w:r w:rsidRPr="00C21353">
        <w:t xml:space="preserve"> can then be assigned to the user based on </w:t>
      </w:r>
      <w:r w:rsidR="00F7213F">
        <w:t xml:space="preserve">a </w:t>
      </w:r>
      <w:r w:rsidRPr="00C21353">
        <w:t>similarity measure between the object and other item</w:t>
      </w:r>
      <w:r w:rsidR="0090267A">
        <w:t xml:space="preserve"> objects</w:t>
      </w:r>
      <w:r w:rsidRPr="00C21353">
        <w:t>.</w:t>
      </w:r>
      <w:r w:rsidR="00E61A27">
        <w:t xml:space="preserve"> Alternatively</w:t>
      </w:r>
      <w:r w:rsidR="009C5766">
        <w:t xml:space="preserve"> </w:t>
      </w:r>
      <w:r w:rsidR="003F78C9">
        <w:t xml:space="preserve">new items can be suggested by weighing the </w:t>
      </w:r>
      <w:r w:rsidR="009C5766">
        <w:t xml:space="preserve">content </w:t>
      </w:r>
      <w:r w:rsidR="00F32C1A">
        <w:t>by</w:t>
      </w:r>
      <w:r w:rsidR="00F7213F">
        <w:t xml:space="preserve"> their frequency</w:t>
      </w:r>
      <w:r w:rsidR="004527B5">
        <w:t xml:space="preserve"> </w:t>
      </w:r>
      <w:r w:rsidR="00355AFD">
        <w:t xml:space="preserve">in </w:t>
      </w:r>
      <w:r w:rsidR="000030AB">
        <w:t>an object</w:t>
      </w:r>
      <w:r w:rsidR="003F78C9">
        <w:t>.</w:t>
      </w:r>
      <w:r w:rsidR="006764EF">
        <w:t xml:space="preserve"> </w:t>
      </w:r>
      <w:r w:rsidR="00526182">
        <w:t>P</w:t>
      </w:r>
      <w:r w:rsidR="00DE36E3">
        <w:t>opular</w:t>
      </w:r>
      <w:r w:rsidR="005A1960">
        <w:t xml:space="preserve"> methods</w:t>
      </w:r>
      <w:r w:rsidR="00DE36E3">
        <w:t xml:space="preserve"> for </w:t>
      </w:r>
      <w:r w:rsidR="00DE630B">
        <w:t xml:space="preserve">content-based filtering </w:t>
      </w:r>
      <w:r w:rsidR="00526182">
        <w:t xml:space="preserve">are </w:t>
      </w:r>
      <w:r w:rsidR="005A1960">
        <w:t>information retrieval algorithms like TF-IDF</w:t>
      </w:r>
      <w:r w:rsidR="00690AE0">
        <w:t xml:space="preserve"> </w:t>
      </w:r>
      <w:r w:rsidR="00690AE0" w:rsidRPr="00690AE0">
        <w:t>(term frequency-inverse document frequency)</w:t>
      </w:r>
      <w:r w:rsidR="00A02EDC">
        <w:t xml:space="preserve"> </w:t>
      </w:r>
      <w:sdt>
        <w:sdtPr>
          <w:alias w:val="To edit, see citavi.com/edit"/>
          <w:tag w:val="CitaviPlaceholder#bf182658-2a0e-4152-a051-1d9a0f8e5975"/>
          <w:id w:val="133605082"/>
          <w:placeholder>
            <w:docPart w:val="DefaultPlaceholder_-1854013440"/>
          </w:placeholder>
        </w:sdtPr>
        <w:sdtEndPr/>
        <w:sdtContent>
          <w:r w:rsidR="00A02EDC">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mI4ODZmLWM3ZjgtNGU1OC1hMTM4LTAxODFhMjczN2QyY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OC0wMlQwMDoxMDoxNi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YmYxODI2NTgtMmEwZS00MTUyLWEwNTEtMWQ5YTBmOGU1OTc1IiwiVGV4dCI6IihMw7wgZXQgYWwuLCAyMDEyKSIsIldBSVZlcnNpb24iOiI2LjEyLjAuMCJ9}</w:instrText>
          </w:r>
          <w:r w:rsidR="00A02EDC">
            <w:fldChar w:fldCharType="separate"/>
          </w:r>
          <w:r w:rsidR="00A130B2">
            <w:t>(Lü et al., 2012)</w:t>
          </w:r>
          <w:r w:rsidR="00A02EDC">
            <w:fldChar w:fldCharType="end"/>
          </w:r>
        </w:sdtContent>
      </w:sdt>
      <w:r w:rsidR="005A1960">
        <w:t>.</w:t>
      </w:r>
      <w:r w:rsidR="00A73052">
        <w:t xml:space="preserve"> One characteristic of </w:t>
      </w:r>
      <w:r w:rsidR="00F72B15">
        <w:t>CB</w:t>
      </w:r>
      <w:r w:rsidR="001B3E3E">
        <w:t xml:space="preserve"> is that </w:t>
      </w:r>
      <w:r w:rsidR="007511BD">
        <w:t xml:space="preserve">both the </w:t>
      </w:r>
      <w:r w:rsidR="00A95E9F">
        <w:t>item and the user are represented in the same feature space, in ord</w:t>
      </w:r>
      <w:r w:rsidR="00EC7271">
        <w:t xml:space="preserve">er to </w:t>
      </w:r>
      <w:r w:rsidR="00D23D04">
        <w:t>measure similarities</w:t>
      </w:r>
      <w:r w:rsidR="002957DC">
        <w:t xml:space="preserve"> between</w:t>
      </w:r>
      <w:r w:rsidR="0002461B">
        <w:t xml:space="preserve"> an</w:t>
      </w:r>
      <w:r w:rsidR="002957DC">
        <w:t xml:space="preserve"> </w:t>
      </w:r>
      <w:r w:rsidR="0002461B">
        <w:t xml:space="preserve">user </w:t>
      </w:r>
      <w:r w:rsidR="002957DC">
        <w:t>object and</w:t>
      </w:r>
      <w:r w:rsidR="0002461B">
        <w:t xml:space="preserve"> </w:t>
      </w:r>
      <w:r w:rsidR="00EB397F">
        <w:t xml:space="preserve">all </w:t>
      </w:r>
      <w:r w:rsidR="0002461B">
        <w:t>item</w:t>
      </w:r>
      <w:r w:rsidR="002957DC">
        <w:t xml:space="preserve"> objects.</w:t>
      </w:r>
      <w:r w:rsidR="009C7FAB">
        <w:t xml:space="preserve"> </w:t>
      </w:r>
    </w:p>
    <w:p w14:paraId="0B8CE0D4" w14:textId="625A4231" w:rsidR="0053709A" w:rsidRDefault="001E3938" w:rsidP="00C21353">
      <w:r w:rsidRPr="001E3938">
        <w:t>Item recommendations can be done independently from other users, as it is only of interest how the individual user is positioned to the items in the vector space</w:t>
      </w:r>
      <w:r w:rsidR="00AC48B2">
        <w:t>, which</w:t>
      </w:r>
      <w:r w:rsidR="00860D1C">
        <w:t xml:space="preserve"> is one of the advantages it has over </w:t>
      </w:r>
      <w:r w:rsidR="008F7D57">
        <w:t>CF</w:t>
      </w:r>
      <w:r w:rsidR="00D02CBD">
        <w:t xml:space="preserve">. This means that </w:t>
      </w:r>
      <w:r w:rsidR="00562C9C">
        <w:t xml:space="preserve">CB can be </w:t>
      </w:r>
      <w:r w:rsidR="001E07F1">
        <w:t xml:space="preserve">applied in environments </w:t>
      </w:r>
      <w:r w:rsidR="00562C9C">
        <w:t xml:space="preserve">with relatively </w:t>
      </w:r>
      <w:r w:rsidR="001E07F1">
        <w:t>small user-bases.</w:t>
      </w:r>
      <w:r w:rsidR="00BA1F5A">
        <w:t xml:space="preserve"> </w:t>
      </w:r>
      <w:r w:rsidR="004904E1">
        <w:t xml:space="preserve">Since CB relies </w:t>
      </w:r>
      <w:r w:rsidR="00192320">
        <w:t xml:space="preserve">on a user history to </w:t>
      </w:r>
      <w:r w:rsidR="003D4EC2">
        <w:t>make recommendations</w:t>
      </w:r>
      <w:r w:rsidR="00464DEF">
        <w:t>, it</w:t>
      </w:r>
      <w:r w:rsidR="002F3B90">
        <w:t xml:space="preserve"> has challenges finding the right recommendations for new users</w:t>
      </w:r>
      <w:r w:rsidR="009439D4">
        <w:t>, since there isn’t enough content to map out the user</w:t>
      </w:r>
      <w:r w:rsidR="005A0B86">
        <w:t xml:space="preserve"> </w:t>
      </w:r>
      <w:sdt>
        <w:sdtPr>
          <w:alias w:val="To edit, see citavi.com/edit"/>
          <w:tag w:val="CitaviPlaceholder#c1975c73-7810-4c33-a549-076d287e296c"/>
          <w:id w:val="-1605946409"/>
          <w:placeholder>
            <w:docPart w:val="DefaultPlaceholder_-1854013440"/>
          </w:placeholder>
        </w:sdtPr>
        <w:sdtEndPr/>
        <w:sdtContent>
          <w:r w:rsidR="005A0B86">
            <w:fldChar w:fldCharType="begin"/>
          </w:r>
          <w:r w:rsidR="005A0B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jI2ODg0LTNhOWEtNDU5NC1hOTY1LTExYTA2NWJlZmFhY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MxOTc1YzczLTc4MTAtNGMzMy1hNTQ5LTA3NmQyODdlMjk2YyIsIlRleHQiOiIoQWdnYXJ3YWwsIDIwMTYpIiwiV0FJVmVyc2lvbiI6IjYuMTIuMC4wIn0=}</w:instrText>
          </w:r>
          <w:r w:rsidR="005A0B86">
            <w:fldChar w:fldCharType="separate"/>
          </w:r>
          <w:r w:rsidR="00A130B2">
            <w:t>(Aggarwal, 2016)</w:t>
          </w:r>
          <w:r w:rsidR="005A0B86">
            <w:fldChar w:fldCharType="end"/>
          </w:r>
        </w:sdtContent>
      </w:sdt>
      <w:r w:rsidR="00BA1F5A">
        <w:t>.</w:t>
      </w:r>
      <w:r w:rsidR="001306FD">
        <w:t xml:space="preserve"> </w:t>
      </w:r>
      <w:r w:rsidR="00B16151">
        <w:t>Conversely, making recommendations for new items i</w:t>
      </w:r>
      <w:r w:rsidR="004769B7">
        <w:t>s</w:t>
      </w:r>
      <w:r w:rsidR="00B16151">
        <w:t xml:space="preserve"> relatively </w:t>
      </w:r>
      <w:r w:rsidR="004769B7">
        <w:t>easy, since the</w:t>
      </w:r>
      <w:r w:rsidR="00152410">
        <w:t xml:space="preserve"> item objects</w:t>
      </w:r>
      <w:r w:rsidR="009C7D20">
        <w:t xml:space="preserve"> only need to be provided with appropriate </w:t>
      </w:r>
      <w:r w:rsidR="00E17AC8">
        <w:t>content</w:t>
      </w:r>
      <w:r w:rsidR="004769B7">
        <w:t xml:space="preserve">. </w:t>
      </w:r>
      <w:r w:rsidR="005A68C2">
        <w:t xml:space="preserve">The success of </w:t>
      </w:r>
      <w:r w:rsidR="006E4083">
        <w:t>content-based filtering is</w:t>
      </w:r>
      <w:r w:rsidR="0074035D">
        <w:t xml:space="preserve"> highly determined</w:t>
      </w:r>
      <w:r w:rsidR="006E4083">
        <w:t xml:space="preserve"> </w:t>
      </w:r>
      <w:r w:rsidR="00966925">
        <w:t>by</w:t>
      </w:r>
      <w:r w:rsidR="006E4083">
        <w:t xml:space="preserve"> the quality of attributes </w:t>
      </w:r>
      <w:r w:rsidR="005D3C1E">
        <w:t>in</w:t>
      </w:r>
      <w:r w:rsidR="006E4083">
        <w:t xml:space="preserve"> the</w:t>
      </w:r>
      <w:r w:rsidR="005D3C1E">
        <w:t>se</w:t>
      </w:r>
      <w:r w:rsidR="006E4083">
        <w:t xml:space="preserve"> </w:t>
      </w:r>
      <w:r w:rsidR="005A0B86">
        <w:t>objects.</w:t>
      </w:r>
      <w:r w:rsidR="0074035D">
        <w:t xml:space="preserve"> </w:t>
      </w:r>
      <w:r w:rsidR="006967C9">
        <w:t xml:space="preserve">These features need to be </w:t>
      </w:r>
      <w:r w:rsidR="000D655E">
        <w:t>cautiously engineered</w:t>
      </w:r>
      <w:r w:rsidR="00C9322C">
        <w:t xml:space="preserve">. </w:t>
      </w:r>
      <w:r w:rsidR="00FF4393">
        <w:t xml:space="preserve">Since </w:t>
      </w:r>
      <w:r w:rsidR="00225568">
        <w:t xml:space="preserve">the predictions are calculated </w:t>
      </w:r>
      <w:r w:rsidR="004442DC">
        <w:t>on the basis of the us</w:t>
      </w:r>
      <w:r w:rsidR="004442DC">
        <w:lastRenderedPageBreak/>
        <w:t xml:space="preserve">er’s and item’s attributes, </w:t>
      </w:r>
      <w:r w:rsidR="001B5868">
        <w:t xml:space="preserve">it is </w:t>
      </w:r>
      <w:r w:rsidR="00EE6081">
        <w:t>not possible for these</w:t>
      </w:r>
      <w:r w:rsidR="009813F3">
        <w:t xml:space="preserve"> algorithms to uncover hidden variables in the dat</w:t>
      </w:r>
      <w:r w:rsidR="003A4109">
        <w:t>a</w:t>
      </w:r>
      <w:r w:rsidR="00CC24AF">
        <w:t xml:space="preserve">, like for instance </w:t>
      </w:r>
      <w:r w:rsidR="00CF2AE2">
        <w:t xml:space="preserve">some </w:t>
      </w:r>
      <w:r w:rsidR="00CC24AF">
        <w:t>CF algorithms could</w:t>
      </w:r>
      <w:r w:rsidR="003A4109">
        <w:t>. In general</w:t>
      </w:r>
      <w:r w:rsidR="00ED6592">
        <w:t>,</w:t>
      </w:r>
      <w:r w:rsidR="003A4109">
        <w:t xml:space="preserve"> the performance of CBs are very reliant on how the data </w:t>
      </w:r>
      <w:r w:rsidR="00ED6592">
        <w:t>has</w:t>
      </w:r>
      <w:r w:rsidR="00CC24AF">
        <w:t xml:space="preserve"> been engineered by data</w:t>
      </w:r>
      <w:r w:rsidR="007A3849">
        <w:t xml:space="preserve"> and ML</w:t>
      </w:r>
      <w:r w:rsidR="00CC24AF">
        <w:t xml:space="preserve"> engineers</w:t>
      </w:r>
      <w:r w:rsidR="0045673A">
        <w:t>.</w:t>
      </w:r>
    </w:p>
    <w:p w14:paraId="560F7B69" w14:textId="6528062E" w:rsidR="007A3849" w:rsidRDefault="00BC3413" w:rsidP="00D77979">
      <w:pPr>
        <w:pStyle w:val="berschrift3"/>
      </w:pPr>
      <w:bookmarkStart w:id="24" w:name="_Ref109073993"/>
      <w:bookmarkStart w:id="25" w:name="_Toc110000154"/>
      <w:r>
        <w:t>Collaborative filtering</w:t>
      </w:r>
      <w:bookmarkEnd w:id="24"/>
      <w:bookmarkEnd w:id="25"/>
    </w:p>
    <w:p w14:paraId="06120E8E" w14:textId="6BDB0068" w:rsidR="004E0AB6" w:rsidRDefault="004E0AB6" w:rsidP="004E0AB6">
      <w:r w:rsidRPr="004E0AB6">
        <w:t>CF has been the baseline for RSs for years. In September 2009, the BellKor team was awarded with the grand Netflix prize, which it has won by applying a CF model on the competition dataset</w:t>
      </w:r>
      <w:r w:rsidR="00930A23">
        <w:t xml:space="preserve"> </w:t>
      </w:r>
      <w:sdt>
        <w:sdtPr>
          <w:alias w:val="To edit, see citavi.com/edit"/>
          <w:tag w:val="CitaviPlaceholder#0e87ad59-3ef1-4c38-803d-de12b4a2f143"/>
          <w:id w:val="-1161776079"/>
          <w:placeholder>
            <w:docPart w:val="DefaultPlaceholder_-1854013440"/>
          </w:placeholder>
        </w:sdtPr>
        <w:sdtEndPr/>
        <w:sdtContent>
          <w:r w:rsidR="00930A23">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1Y2U4LTlhMWYtNGViNy1hNjUwLTYyMGJhMDM2NDhiZ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BlODdhZDU5LTNlZjEtNGMzOC04MDNkLWRlMTJiNGEyZjE0MyIsIlRleHQiOiIoS29yZW4sIDIwMDlhKSIsIldBSVZlcnNpb24iOiI2LjEyLjAuMCJ9}</w:instrText>
          </w:r>
          <w:r w:rsidR="00930A23">
            <w:fldChar w:fldCharType="separate"/>
          </w:r>
          <w:r w:rsidR="00A130B2">
            <w:t>(Koren, 2009a)</w:t>
          </w:r>
          <w:r w:rsidR="00930A23">
            <w:fldChar w:fldCharType="end"/>
          </w:r>
        </w:sdtContent>
      </w:sdt>
      <w:r w:rsidRPr="004E0AB6">
        <w:t>.</w:t>
      </w:r>
      <w:r>
        <w:t xml:space="preserve"> </w:t>
      </w:r>
      <w:r w:rsidRPr="004E0AB6">
        <w:t>As the name implies, CF uses the "collaborative" power of the user-item interactions in the dataset</w:t>
      </w:r>
      <w:r w:rsidR="002B32F9">
        <w:t xml:space="preserve"> </w:t>
      </w:r>
      <w:sdt>
        <w:sdtPr>
          <w:alias w:val="To edit, see citavi.com/edit"/>
          <w:tag w:val="CitaviPlaceholder#45661086-baa3-4891-b39c-c99f61db1142"/>
          <w:id w:val="-1016456553"/>
          <w:placeholder>
            <w:docPart w:val="DefaultPlaceholder_-1854013440"/>
          </w:placeholder>
        </w:sdtPr>
        <w:sdtEndPr/>
        <w:sdtContent>
          <w:r w:rsidR="002B32F9">
            <w:fldChar w:fldCharType="begin"/>
          </w:r>
          <w:r w:rsidR="002B32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mY0YTNiLWJiM2QtNDIyMi04MDgxLTNkOTAxYTk0OGNkZ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1NjYxMDg2LWJhYTMtNDg5MS1iMzljLWM5OWY2MWRiMTE0MiIsIlRleHQiOiIoQWdnYXJ3YWwsIDIwMTYpIiwiV0FJVmVyc2lvbiI6IjYuMTIuMC4wIn0=}</w:instrText>
          </w:r>
          <w:r w:rsidR="002B32F9">
            <w:fldChar w:fldCharType="separate"/>
          </w:r>
          <w:r w:rsidR="00A130B2">
            <w:t>(Aggarwal, 2016)</w:t>
          </w:r>
          <w:r w:rsidR="002B32F9">
            <w:fldChar w:fldCharType="end"/>
          </w:r>
        </w:sdtContent>
      </w:sdt>
      <w:r w:rsidRPr="004E0AB6">
        <w:t>. Instead of solely relying on item and user descriptions, CF uses the composition of the dataset to determine the output of a recommendation. Colloquially, one would say that the recommendation is driven by a "joint effort" of every user-item interaction.</w:t>
      </w:r>
      <w:r w:rsidR="00E21B69">
        <w:t xml:space="preserve"> Unlike CB</w:t>
      </w:r>
      <w:r w:rsidR="00A00177">
        <w:t>,</w:t>
      </w:r>
      <w:r w:rsidR="007A449E">
        <w:t xml:space="preserve"> recommendations can </w:t>
      </w:r>
      <w:r w:rsidR="00A00177">
        <w:t>be made without relying on hand-engineered features</w:t>
      </w:r>
      <w:r w:rsidR="00B40405">
        <w:t xml:space="preserve"> </w:t>
      </w:r>
      <w:sdt>
        <w:sdtPr>
          <w:alias w:val="To edit, see citavi.com/edit"/>
          <w:tag w:val="CitaviPlaceholder#6f6c2434-b56f-4dd7-8ee4-5c14ad0ef8c7"/>
          <w:id w:val="1328864068"/>
          <w:placeholder>
            <w:docPart w:val="DefaultPlaceholder_-1854013440"/>
          </w:placeholder>
        </w:sdtPr>
        <w:sdtEndPr/>
        <w:sdtContent>
          <w:r w:rsidR="00B40405">
            <w:fldChar w:fldCharType="begin"/>
          </w:r>
          <w:r w:rsidR="00AF6D0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zUxNGE0LTJiODctNDFlZC04MWFlLWUxMDI1OTZhYzQ1YSIsIlJhbmdlTGVuZ3RoIjoxOSwiUmVmZXJlbmNlSWQiOiI4ODFjNzY0Ni1iZWFlLTQ0MWItYTJhZS1kY2YwZmMwODcyNTgiLCJSZWZlcmVuY2UiOnsiJGlkIjoiMyIsIiR0eXBlIjoiU3dpc3NBY2FkZW1pYy5DaXRhdmkuUmVmZXJlbmNlLCBTd2lzc0FjYWRlbWljLkNpdGF2aSIsIkFic3RyYWN0Q29tcGxleGl0eSI6MCwiQWJzdHJhY3RTb3VyY2VUZXh0Rm9ybWF0IjowLCJBY2Nlc3NEYXRlIjoiMjAuNi4yMDIyIiwiQXV0aG9ycyI6W10sIkNpdGF0aW9uS2V5VXBkYXRlVHlwZSI6MCwiQ29sbGFib3JhdG9ycyI6W10sIkRhdGUiOiI1LjIuMjAyMSIsIkVkaXRvcnMiOlt7IiRpZCI6IjQ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V2ZWxvcGVycy5nb29nbGUuY29tL21hY2hpbmUtbGVhcm5pbmcvcmVjb21tZW5kYXRpb24vY29sbGFib3JhdGl2ZS9iYXNpY3MiLCJVcmlTdHJpbmciOiJodHRwczovL2RldmVsb3BlcnMuZ29vZ2xlLmNvbS9tYWNoaW5lLWxlYXJuaW5nL3JlY29tbWVuZGF0aW9uL2NvbGxhYm9yYXRpdmUvYmFzaWN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}</w:instrText>
          </w:r>
          <w:r w:rsidR="00B40405">
            <w:fldChar w:fldCharType="separate"/>
          </w:r>
          <w:r w:rsidR="00AF6D0F">
            <w:t>(Google LLC, 2021a)</w:t>
          </w:r>
          <w:r w:rsidR="00B40405">
            <w:fldChar w:fldCharType="end"/>
          </w:r>
        </w:sdtContent>
      </w:sdt>
      <w:r w:rsidR="009E6743">
        <w:t>.</w:t>
      </w:r>
    </w:p>
    <w:p w14:paraId="77F8EA4F" w14:textId="0FA71F67" w:rsidR="00EB7657" w:rsidRPr="00D674D7" w:rsidRDefault="00365631" w:rsidP="004E0AB6">
      <w:pPr>
        <w:rPr>
          <w:b/>
        </w:rPr>
      </w:pPr>
      <w:r>
        <w:rPr>
          <w:b/>
        </w:rPr>
        <w:t>Memory-based filtering</w:t>
      </w:r>
      <w:r w:rsidR="00D674D7">
        <w:rPr>
          <w:b/>
        </w:rPr>
        <w:t xml:space="preserve">. </w:t>
      </w:r>
      <w:r w:rsidR="001A3CFA">
        <w:t xml:space="preserve">CF can be divided into </w:t>
      </w:r>
      <w:r w:rsidR="001A3CFA" w:rsidRPr="00C3344A">
        <w:rPr>
          <w:i/>
        </w:rPr>
        <w:t>memory-based</w:t>
      </w:r>
      <w:r w:rsidR="001A3CFA">
        <w:t xml:space="preserve"> methods and </w:t>
      </w:r>
      <w:r w:rsidR="001A3CFA" w:rsidRPr="00C3344A">
        <w:rPr>
          <w:i/>
        </w:rPr>
        <w:t>model-based</w:t>
      </w:r>
      <w:r w:rsidR="001A3CFA">
        <w:t xml:space="preserve"> methods.</w:t>
      </w:r>
      <w:r w:rsidR="00184360">
        <w:t xml:space="preserve"> The prior</w:t>
      </w:r>
      <w:r w:rsidR="003D0ECF">
        <w:t xml:space="preserve"> </w:t>
      </w:r>
      <w:r w:rsidR="001120D2">
        <w:t xml:space="preserve">uses neighborhood </w:t>
      </w:r>
      <w:r w:rsidR="009125C6">
        <w:t xml:space="preserve">based </w:t>
      </w:r>
      <w:r w:rsidR="005C4469">
        <w:t>algorithms</w:t>
      </w:r>
      <w:r w:rsidR="00F64F26">
        <w:t xml:space="preserve"> to make recommendations. These methods </w:t>
      </w:r>
      <w:r w:rsidR="006278E1">
        <w:t>belong to the earlie</w:t>
      </w:r>
      <w:r w:rsidR="005843E0">
        <w:t>st CF practices</w:t>
      </w:r>
      <w:r w:rsidR="00E43AFF">
        <w:t>,</w:t>
      </w:r>
      <w:r w:rsidR="005843E0">
        <w:t xml:space="preserve"> </w:t>
      </w:r>
      <w:r w:rsidR="00034A1E">
        <w:t xml:space="preserve">where ratings are predicted based on </w:t>
      </w:r>
      <w:r w:rsidR="005221A2">
        <w:t xml:space="preserve">similar </w:t>
      </w:r>
      <w:r w:rsidR="006419B2">
        <w:t>users or items</w:t>
      </w:r>
      <w:r w:rsidR="003A664C">
        <w:t xml:space="preserve"> </w:t>
      </w:r>
      <w:sdt>
        <w:sdtPr>
          <w:alias w:val="To edit, see citavi.com/edit"/>
          <w:tag w:val="CitaviPlaceholder#1c6460a3-8c40-49c4-8adf-4f3bb446e5a8"/>
          <w:id w:val="2121641860"/>
          <w:placeholder>
            <w:docPart w:val="DefaultPlaceholder_-1854013440"/>
          </w:placeholder>
        </w:sdtPr>
        <w:sdtEndPr/>
        <w:sdtContent>
          <w:r w:rsidR="003A664C">
            <w:fldChar w:fldCharType="begin"/>
          </w:r>
          <w:r w:rsidR="003A66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YWE0OTI0LTQ2OTUtNDE3Zi1hMTZhLTlhNGZhMWNjMGJh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FjNjQ2MGEzLThjNDAtNDljNC04YWRmLTRmM2JiNDQ2ZTVhOCIsIlRleHQiOiIoQWdnYXJ3YWwsIDIwMTYpIiwiV0FJVmVyc2lvbiI6IjYuMTIuMC4wIn0=}</w:instrText>
          </w:r>
          <w:r w:rsidR="003A664C">
            <w:fldChar w:fldCharType="separate"/>
          </w:r>
          <w:r w:rsidR="00A130B2">
            <w:t>(Aggarwal, 2016)</w:t>
          </w:r>
          <w:r w:rsidR="003A664C">
            <w:fldChar w:fldCharType="end"/>
          </w:r>
        </w:sdtContent>
      </w:sdt>
      <w:r w:rsidR="006419B2">
        <w:t xml:space="preserve">. </w:t>
      </w:r>
      <w:r w:rsidR="00F33FB2" w:rsidRPr="00F33FB2">
        <w:t xml:space="preserve">"Memory-based" relates to the fact, that the dataset is loaded into memory, in order to make calculations. The dataset is then actively used to compute the right recommendation through nearest </w:t>
      </w:r>
      <w:r w:rsidR="00A201AC" w:rsidRPr="00F33FB2">
        <w:t>neighbor</w:t>
      </w:r>
      <w:r w:rsidR="00F33FB2" w:rsidRPr="00F33FB2">
        <w:t xml:space="preserve"> methods. For that reason the data in memory-based CF can be </w:t>
      </w:r>
      <w:r w:rsidR="00A201AC" w:rsidRPr="00F33FB2">
        <w:t>described</w:t>
      </w:r>
      <w:r w:rsidR="00F33FB2" w:rsidRPr="00F33FB2">
        <w:t xml:space="preserve"> as part of the model, as recommendations are determined by the arrangement of datapoints within the </w:t>
      </w:r>
      <w:r w:rsidR="00A201AC" w:rsidRPr="00F33FB2">
        <w:t>vector space</w:t>
      </w:r>
      <w:r w:rsidR="00F33FB2" w:rsidRPr="00F33FB2">
        <w:t>.</w:t>
      </w:r>
      <w:r w:rsidR="005D0218">
        <w:t xml:space="preserve"> </w:t>
      </w:r>
    </w:p>
    <w:p w14:paraId="2E47BB92" w14:textId="62F6D637" w:rsidR="00F10C62" w:rsidRDefault="006E60F4" w:rsidP="004E0AB6">
      <w:r>
        <w:t xml:space="preserve">Memory-based methods can either take a </w:t>
      </w:r>
      <w:r w:rsidRPr="00C3344A">
        <w:rPr>
          <w:i/>
        </w:rPr>
        <w:t>user-based</w:t>
      </w:r>
      <w:r>
        <w:t xml:space="preserve"> or </w:t>
      </w:r>
      <w:r w:rsidRPr="00C3344A">
        <w:rPr>
          <w:i/>
        </w:rPr>
        <w:t>item-based</w:t>
      </w:r>
      <w:r>
        <w:t xml:space="preserve"> approach</w:t>
      </w:r>
      <w:r w:rsidR="001560B2">
        <w:t>.</w:t>
      </w:r>
      <w:r w:rsidR="000E6948">
        <w:t xml:space="preserve"> In </w:t>
      </w:r>
      <w:r w:rsidR="002C09EF">
        <w:t>user-based CF</w:t>
      </w:r>
      <w:r w:rsidR="003423D1">
        <w:t>,</w:t>
      </w:r>
      <w:r w:rsidR="00F247B0">
        <w:t xml:space="preserve"> rating predictions are provided by like-minded </w:t>
      </w:r>
      <w:r w:rsidR="003423D1">
        <w:t>users.</w:t>
      </w:r>
      <w:r w:rsidR="00AE5705">
        <w:t xml:space="preserve"> </w:t>
      </w:r>
      <w:r w:rsidR="00A926CA">
        <w:t>Similar user groups are identified using ne</w:t>
      </w:r>
      <w:r w:rsidR="00E82B06">
        <w:t xml:space="preserve">arest neighbor techniques, then </w:t>
      </w:r>
      <w:r w:rsidR="00573C8E">
        <w:t xml:space="preserve">the </w:t>
      </w:r>
      <w:r w:rsidR="00AF191C">
        <w:t>unobserved ratings are filled in</w:t>
      </w:r>
      <w:r w:rsidR="00F53248">
        <w:t xml:space="preserve"> by the values of the peer group.</w:t>
      </w:r>
      <w:r w:rsidR="00B150FF">
        <w:t xml:space="preserve"> This could be done by calculating a weighted average of all ratings from that group</w:t>
      </w:r>
      <w:r w:rsidR="00F10C62">
        <w:t xml:space="preserve"> </w:t>
      </w:r>
      <w:sdt>
        <w:sdtPr>
          <w:alias w:val="To edit, see citavi.com/edit"/>
          <w:tag w:val="CitaviPlaceholder#5aaf7b0c-a45e-478b-a5c4-0f00674fc1a5"/>
          <w:id w:val="-306160069"/>
          <w:placeholder>
            <w:docPart w:val="DefaultPlaceholder_-1854013440"/>
          </w:placeholder>
        </w:sdtPr>
        <w:sdtEndPr/>
        <w:sdtContent>
          <w:r w:rsidR="00F10C62">
            <w:fldChar w:fldCharType="begin"/>
          </w:r>
          <w:r w:rsidR="00F10C6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ODM5YWI5LWRmMzctNDdjZS05MjMwLWQ5OWFiYzI2ZWFjM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VhYWY3YjBjLWE0NWUtNDc4Yi1hNWM0LTBmMDA2NzRmYzFhNSIsIlRleHQiOiIoQWdnYXJ3YWwsIDIwMTYpIiwiV0FJVmVyc2lvbiI6IjYuMTIuMC4wIn0=}</w:instrText>
          </w:r>
          <w:r w:rsidR="00F10C62">
            <w:fldChar w:fldCharType="separate"/>
          </w:r>
          <w:r w:rsidR="00A130B2">
            <w:t>(Aggarwal, 2016)</w:t>
          </w:r>
          <w:r w:rsidR="00F10C62">
            <w:fldChar w:fldCharType="end"/>
          </w:r>
        </w:sdtContent>
      </w:sdt>
      <w:r w:rsidR="00F10C62">
        <w:t xml:space="preserve">. </w:t>
      </w:r>
      <w:r w:rsidR="00C3344A">
        <w:t xml:space="preserve">In </w:t>
      </w:r>
      <w:r w:rsidR="00443621">
        <w:t>item-based CF</w:t>
      </w:r>
      <w:r w:rsidR="00B45F75">
        <w:t xml:space="preserve"> </w:t>
      </w:r>
      <w:r w:rsidR="00855033">
        <w:t xml:space="preserve">a set of items </w:t>
      </w:r>
      <w:r w:rsidR="0049727F">
        <w:t xml:space="preserve">a user has rated </w:t>
      </w:r>
      <w:r w:rsidR="00855033">
        <w:t xml:space="preserve">most similar to an </w:t>
      </w:r>
      <w:r w:rsidR="003D6E59">
        <w:t xml:space="preserve">unrated item are retrieved </w:t>
      </w:r>
      <w:r w:rsidR="008F30F7">
        <w:t>with</w:t>
      </w:r>
      <w:r w:rsidR="003D6E59">
        <w:t xml:space="preserve"> </w:t>
      </w:r>
      <w:r w:rsidR="0070425D">
        <w:t xml:space="preserve">a </w:t>
      </w:r>
      <w:r w:rsidR="0033035F">
        <w:t xml:space="preserve">neighborhood algorithm. </w:t>
      </w:r>
      <w:r w:rsidR="00696657" w:rsidRPr="00696657">
        <w:t>In item-based CF a set of items, already rated by a user, are used to determine the value of an unspecified item. Via neighborhood algorithms items are determined that resemble the unrated item the closest. Like with user-based CF, the rating is der</w:t>
      </w:r>
      <w:r w:rsidR="00990473">
        <w:t>i</w:t>
      </w:r>
      <w:r w:rsidR="00696657" w:rsidRPr="00696657">
        <w:t xml:space="preserve">ved from the neighboring </w:t>
      </w:r>
      <w:r w:rsidR="00990473">
        <w:t xml:space="preserve">entities, </w:t>
      </w:r>
      <w:r w:rsidR="00C768CA">
        <w:t>only that instead of using the values from similar users, the values from similar items are chosen</w:t>
      </w:r>
      <w:r w:rsidR="00C679AC">
        <w:t xml:space="preserve"> </w:t>
      </w:r>
      <w:sdt>
        <w:sdtPr>
          <w:alias w:val="To edit, see citavi.com/edit"/>
          <w:tag w:val="CitaviPlaceholder#43b086e4-e02b-4356-9361-fe090527b54a"/>
          <w:id w:val="-395207369"/>
          <w:placeholder>
            <w:docPart w:val="DefaultPlaceholder_-1854013440"/>
          </w:placeholder>
        </w:sdtPr>
        <w:sdtEndPr/>
        <w:sdtContent>
          <w:r w:rsidR="00C679AC">
            <w:fldChar w:fldCharType="begin"/>
          </w:r>
          <w:r w:rsidR="00C679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NjBlMDk1LTlmNWItNGIwOC1hN2VhLTg5MWNiNDI1NWZjZ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zYjA4NmU0LWUwMmItNDM1Ni05MzYxLWZlMDkwNTI3YjU0YSIsIlRleHQiOiIoQWdnYXJ3YWwsIDIwMTYpIiwiV0FJVmVyc2lvbiI6IjYuMTIuMC4wIn0=}</w:instrText>
          </w:r>
          <w:r w:rsidR="00C679AC">
            <w:fldChar w:fldCharType="separate"/>
          </w:r>
          <w:r w:rsidR="00A130B2">
            <w:t>(Aggarwal, 2016)</w:t>
          </w:r>
          <w:r w:rsidR="00C679AC">
            <w:fldChar w:fldCharType="end"/>
          </w:r>
        </w:sdtContent>
      </w:sdt>
      <w:r w:rsidR="00696657" w:rsidRPr="00696657">
        <w:t>.</w:t>
      </w:r>
    </w:p>
    <w:p w14:paraId="4052B214" w14:textId="1DD0EAF7" w:rsidR="008835BD" w:rsidRDefault="00745412" w:rsidP="004E0AB6">
      <w:r>
        <w:t xml:space="preserve">The advantage of </w:t>
      </w:r>
      <w:r w:rsidR="00E81D87">
        <w:t xml:space="preserve">a </w:t>
      </w:r>
      <w:r>
        <w:t xml:space="preserve">memory-based </w:t>
      </w:r>
      <w:r w:rsidR="00ED0BDB">
        <w:t>method</w:t>
      </w:r>
      <w:r w:rsidR="00E81D87">
        <w:t xml:space="preserve"> is its</w:t>
      </w:r>
      <w:r w:rsidR="00FF2330">
        <w:t xml:space="preserve"> interpretability</w:t>
      </w:r>
      <w:r w:rsidR="00ED0BDB">
        <w:t>, as</w:t>
      </w:r>
      <w:r w:rsidR="00E81D87">
        <w:t xml:space="preserve"> ratings are </w:t>
      </w:r>
      <w:r w:rsidR="007715C4">
        <w:t>directly taken</w:t>
      </w:r>
      <w:r w:rsidR="00E81D87">
        <w:t xml:space="preserve"> from </w:t>
      </w:r>
      <w:r w:rsidR="003E5535">
        <w:t>other users or items.</w:t>
      </w:r>
      <w:r w:rsidR="008835BD">
        <w:t xml:space="preserve"> Since </w:t>
      </w:r>
      <w:r w:rsidR="00A36B72">
        <w:t xml:space="preserve">CF methods (memory-based and model-based) </w:t>
      </w:r>
      <w:r w:rsidR="00DE0DBD">
        <w:t>obtain</w:t>
      </w:r>
      <w:r w:rsidR="00125852">
        <w:t xml:space="preserve"> their values</w:t>
      </w:r>
      <w:r w:rsidR="00DE0DBD">
        <w:t xml:space="preserve"> through other users and items, it is easier</w:t>
      </w:r>
      <w:r w:rsidR="00442E22">
        <w:t xml:space="preserve"> to achieve serendipitous recommendations, </w:t>
      </w:r>
      <w:r w:rsidR="001E3729">
        <w:t>as similar users might have inter</w:t>
      </w:r>
      <w:r w:rsidR="00FC55F7">
        <w:t>acted with items the target user isn’t familiar with.</w:t>
      </w:r>
      <w:r w:rsidR="00442E22">
        <w:t xml:space="preserve"> </w:t>
      </w:r>
    </w:p>
    <w:p w14:paraId="60FB7CBB" w14:textId="440700E3" w:rsidR="00A80A0E" w:rsidRDefault="003E5535" w:rsidP="004E0AB6">
      <w:r>
        <w:lastRenderedPageBreak/>
        <w:t xml:space="preserve"> </w:t>
      </w:r>
      <w:r w:rsidR="008F0668">
        <w:t xml:space="preserve">Memory-based </w:t>
      </w:r>
      <w:r w:rsidR="008E14A1">
        <w:t xml:space="preserve">algorithms don’t work well with sparse data, as </w:t>
      </w:r>
      <w:r w:rsidR="005D19C2">
        <w:t xml:space="preserve">there might not be sufficient items or users similar to </w:t>
      </w:r>
      <w:r w:rsidR="00FC2BE0">
        <w:t>each other</w:t>
      </w:r>
      <w:r w:rsidR="007F5512">
        <w:t xml:space="preserve"> </w:t>
      </w:r>
      <w:sdt>
        <w:sdtPr>
          <w:alias w:val="To edit, see citavi.com/edit"/>
          <w:tag w:val="CitaviPlaceholder#a17f9c29-da60-4bbb-b55a-b522344082d5"/>
          <w:id w:val="-81067782"/>
          <w:placeholder>
            <w:docPart w:val="DefaultPlaceholder_-1854013440"/>
          </w:placeholder>
        </w:sdtPr>
        <w:sdtEndPr/>
        <w:sdtContent>
          <w:r w:rsidR="007F5512">
            <w:fldChar w:fldCharType="begin"/>
          </w:r>
          <w:r w:rsidR="007F551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mYyMDYxLWU1NWQtNGM0NS04YjNjLWJjM2Y4NjA1NjJkN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ExN2Y5YzI5LWRhNjAtNGJiYi1iNTVhLWI1MjIzNDQwODJkNSIsIlRleHQiOiIoQWdnYXJ3YWwsIDIwMTYpIiwiV0FJVmVyc2lvbiI6IjYuMTIuMC4wIn0=}</w:instrText>
          </w:r>
          <w:r w:rsidR="007F5512">
            <w:fldChar w:fldCharType="separate"/>
          </w:r>
          <w:r w:rsidR="00A130B2">
            <w:t>(Aggarwal, 2016)</w:t>
          </w:r>
          <w:r w:rsidR="007F5512">
            <w:fldChar w:fldCharType="end"/>
          </w:r>
        </w:sdtContent>
      </w:sdt>
      <w:r w:rsidR="00FC2BE0">
        <w:t>.</w:t>
      </w:r>
    </w:p>
    <w:p w14:paraId="58A98D78" w14:textId="699DFE41" w:rsidR="0024289C" w:rsidRPr="00D674D7" w:rsidRDefault="00DD6C7A" w:rsidP="004E0AB6">
      <w:pPr>
        <w:rPr>
          <w:b/>
        </w:rPr>
      </w:pPr>
      <w:r>
        <w:rPr>
          <w:b/>
        </w:rPr>
        <w:t>Model-based filtering</w:t>
      </w:r>
      <w:r w:rsidR="00D674D7">
        <w:rPr>
          <w:b/>
        </w:rPr>
        <w:t xml:space="preserve">. </w:t>
      </w:r>
      <w:r w:rsidR="002C586A">
        <w:t xml:space="preserve">Unlike </w:t>
      </w:r>
      <w:r w:rsidR="00315CE4">
        <w:t>memory-based</w:t>
      </w:r>
      <w:r w:rsidR="000C0C7E">
        <w:t xml:space="preserve"> approaches</w:t>
      </w:r>
      <w:r w:rsidR="0005232B">
        <w:t>,</w:t>
      </w:r>
      <w:r w:rsidR="008B72B1">
        <w:t xml:space="preserve"> model-based methods have a training phase</w:t>
      </w:r>
      <w:r w:rsidR="00E77687">
        <w:t xml:space="preserve">, </w:t>
      </w:r>
      <w:r w:rsidR="00BC7906">
        <w:t>whereby a model is learned</w:t>
      </w:r>
      <w:r w:rsidR="00EC079B">
        <w:t xml:space="preserve">. </w:t>
      </w:r>
      <w:r w:rsidR="00304E72">
        <w:t xml:space="preserve">The goal is to create a function </w:t>
      </w:r>
      <w:r w:rsidR="002F3790">
        <w:t xml:space="preserve">(the model) </w:t>
      </w:r>
      <w:r w:rsidR="007C7134">
        <w:t>that approximates the results of an item-user interaction</w:t>
      </w:r>
      <w:r w:rsidR="00F229E5">
        <w:t>, which</w:t>
      </w:r>
      <w:r w:rsidR="00F473F5">
        <w:t xml:space="preserve"> is </w:t>
      </w:r>
      <w:r w:rsidR="006F7F96">
        <w:t xml:space="preserve">conventionally </w:t>
      </w:r>
      <w:r w:rsidR="00F473F5">
        <w:t xml:space="preserve">achieved through </w:t>
      </w:r>
      <w:r w:rsidR="00BD4F01">
        <w:t xml:space="preserve">optimization of a </w:t>
      </w:r>
      <w:r w:rsidR="006F7F96">
        <w:t xml:space="preserve">loss function with </w:t>
      </w:r>
      <w:r w:rsidR="003F7622">
        <w:t xml:space="preserve">gradient descent </w:t>
      </w:r>
      <w:r w:rsidR="0013081F">
        <w:t xml:space="preserve">or alternating least square </w:t>
      </w:r>
      <w:r w:rsidR="003F7622">
        <w:t>algorithms</w:t>
      </w:r>
      <w:r w:rsidR="00B14FC0">
        <w:t xml:space="preserve"> </w:t>
      </w:r>
      <w:sdt>
        <w:sdtPr>
          <w:alias w:val="To edit, see citavi.com/edit"/>
          <w:tag w:val="CitaviPlaceholder#42a4ad63-016e-4880-8a73-0b8b6e1f6674"/>
          <w:id w:val="587430896"/>
          <w:placeholder>
            <w:docPart w:val="DefaultPlaceholder_-1854013440"/>
          </w:placeholder>
        </w:sdtPr>
        <w:sdtEndPr/>
        <w:sdtContent>
          <w:r w:rsidR="00B14FC0">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TcxN2U2LTE0ZjQtNDZkNS04ZDgwLWE3YzE1YWFkMDZlNCIsIlJhbmdlTGVuZ3RoIjozMS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wgQmVsbCwgJiBWb2xpbnNreSwgMjAwOSkifV19LCJUYWciOiJDaXRhdmlQbGFjZWhvbGRlciM0MmE0YWQ2My0wMTZlLTQ4ODAtOGE3My0wYjhiNmUxZjY2NzQiLCJUZXh0IjoiKEtvcmVuLCBCZWxsLCAmIFZvbGluc2t5LCAyMDA5KSIsIldBSVZlcnNpb24iOiI2LjEyLjAuMCJ9}</w:instrText>
          </w:r>
          <w:r w:rsidR="00B14FC0">
            <w:fldChar w:fldCharType="separate"/>
          </w:r>
          <w:r w:rsidR="00A130B2">
            <w:t>(Koren, Bell, &amp; Volinsky, 2009)</w:t>
          </w:r>
          <w:r w:rsidR="00B14FC0">
            <w:fldChar w:fldCharType="end"/>
          </w:r>
        </w:sdtContent>
      </w:sdt>
      <w:r w:rsidR="003F7622">
        <w:t>.</w:t>
      </w:r>
      <w:r w:rsidR="00981284">
        <w:t xml:space="preserve"> Two of the most prominent </w:t>
      </w:r>
      <w:r w:rsidR="001E73B3">
        <w:t>model</w:t>
      </w:r>
      <w:r w:rsidR="00E519DB">
        <w:t xml:space="preserve">-based </w:t>
      </w:r>
      <w:r w:rsidR="00CC6823">
        <w:t>CF</w:t>
      </w:r>
      <w:r w:rsidR="00451BBD">
        <w:t xml:space="preserve"> techniques</w:t>
      </w:r>
      <w:r w:rsidR="00116081">
        <w:t xml:space="preserve"> are</w:t>
      </w:r>
      <w:r w:rsidR="00451BBD">
        <w:t xml:space="preserve"> matrix factorization</w:t>
      </w:r>
      <w:r w:rsidR="001C0EE5">
        <w:t xml:space="preserve"> (</w:t>
      </w:r>
      <w:r w:rsidR="0000418A">
        <w:t>M</w:t>
      </w:r>
      <w:r w:rsidR="00451BBD">
        <w:t>F</w:t>
      </w:r>
      <w:r w:rsidR="001C0EE5">
        <w:t xml:space="preserve">) </w:t>
      </w:r>
      <w:r w:rsidR="00047E2D">
        <w:t>and deep learning</w:t>
      </w:r>
      <w:r w:rsidR="00085BCD">
        <w:t xml:space="preserve"> (DL)</w:t>
      </w:r>
      <w:r w:rsidR="00C36E24">
        <w:t>.</w:t>
      </w:r>
      <w:r w:rsidR="00E519DB">
        <w:t xml:space="preserve"> </w:t>
      </w:r>
    </w:p>
    <w:p w14:paraId="09E15145" w14:textId="0EEACF10" w:rsidR="0085461C" w:rsidRDefault="008C2ED0" w:rsidP="004E0AB6">
      <w:r>
        <w:t>The</w:t>
      </w:r>
      <w:r w:rsidR="0024289C">
        <w:t xml:space="preserve"> former has been the standard in the field of RS</w:t>
      </w:r>
      <w:r w:rsidR="00906EE9">
        <w:t xml:space="preserve"> and was also utilized by the </w:t>
      </w:r>
      <w:r w:rsidR="009E7261">
        <w:t>winning team of the Netflix prize in 2009</w:t>
      </w:r>
      <w:r w:rsidR="008B7774">
        <w:t xml:space="preserve"> </w:t>
      </w:r>
      <w:sdt>
        <w:sdtPr>
          <w:alias w:val="To edit, see citavi.com/edit"/>
          <w:tag w:val="CitaviPlaceholder#90d028da-e763-4a7d-96fe-191ba1d1842f"/>
          <w:id w:val="1001234888"/>
          <w:placeholder>
            <w:docPart w:val="DefaultPlaceholder_-1854013440"/>
          </w:placeholder>
        </w:sdtPr>
        <w:sdtEndPr/>
        <w:sdtContent>
          <w:r w:rsidR="008B7774">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zg3ZjdlLTRhZDEtNDQyOS04NzgwLTc5OWVlYjkwMTNiY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kwZDAyOGRhLWU3NjMtNGE3ZC05NmZlLTE5MWJhMWQxODQyZiIsIlRleHQiOiIoS29yZW4sIDIwMDlhKSIsIldBSVZlcnNpb24iOiI2LjEyLjAuMCJ9}</w:instrText>
          </w:r>
          <w:r w:rsidR="008B7774">
            <w:fldChar w:fldCharType="separate"/>
          </w:r>
          <w:r w:rsidR="00A130B2">
            <w:t>(Koren, 2009a)</w:t>
          </w:r>
          <w:r w:rsidR="008B7774">
            <w:fldChar w:fldCharType="end"/>
          </w:r>
        </w:sdtContent>
      </w:sdt>
      <w:r w:rsidR="009E7261">
        <w:t xml:space="preserve">. </w:t>
      </w:r>
      <w:r w:rsidR="004A29F9">
        <w:t xml:space="preserve">MF </w:t>
      </w:r>
      <w:r w:rsidR="00C804AB">
        <w:t xml:space="preserve">is </w:t>
      </w:r>
      <w:r w:rsidR="00C64C00">
        <w:t>foremost a dimensionality reduction t</w:t>
      </w:r>
      <w:r w:rsidR="00E6265D">
        <w:t xml:space="preserve">echnique with which the </w:t>
      </w:r>
      <w:r w:rsidR="00261AE3">
        <w:t xml:space="preserve">user-item matrix </w:t>
      </w:r>
      <w:r w:rsidR="00E6265D">
        <w:t xml:space="preserve">gets decomposed into </w:t>
      </w:r>
      <w:r w:rsidR="00B35E8C" w:rsidRPr="00B35E8C">
        <w:rPr>
          <w:i/>
        </w:rPr>
        <w:t>low-rank</w:t>
      </w:r>
      <w:r w:rsidR="006E7D26">
        <w:rPr>
          <w:rStyle w:val="Funotenzeichen"/>
          <w:i/>
        </w:rPr>
        <w:footnoteReference w:id="3"/>
      </w:r>
      <w:r w:rsidR="00B35E8C" w:rsidRPr="00B35E8C">
        <w:rPr>
          <w:i/>
        </w:rPr>
        <w:t xml:space="preserve"> latent factors</w:t>
      </w:r>
      <w:r w:rsidR="004273C9">
        <w:t>. Th</w:t>
      </w:r>
      <w:r w:rsidR="00DB20C9">
        <w:t>e</w:t>
      </w:r>
      <w:r w:rsidR="004273C9">
        <w:t>se latent factor</w:t>
      </w:r>
      <w:r w:rsidR="00DB20C9">
        <w:t>s</w:t>
      </w:r>
      <w:r w:rsidR="004273C9">
        <w:t xml:space="preserve"> </w:t>
      </w:r>
      <w:r w:rsidR="006F484D">
        <w:t xml:space="preserve">are the components that </w:t>
      </w:r>
      <w:r w:rsidR="004273C9">
        <w:t xml:space="preserve">make up </w:t>
      </w:r>
      <w:r w:rsidR="00250F37">
        <w:t>the</w:t>
      </w:r>
      <w:r w:rsidR="004273C9">
        <w:t xml:space="preserve"> </w:t>
      </w:r>
      <w:r w:rsidR="004273C9" w:rsidRPr="004273C9">
        <w:rPr>
          <w:i/>
        </w:rPr>
        <w:t>latent factor model</w:t>
      </w:r>
      <w:r w:rsidR="00BA26D9">
        <w:t xml:space="preserve"> (LFM)</w:t>
      </w:r>
      <w:r w:rsidR="0001008E">
        <w:t>, which is</w:t>
      </w:r>
      <w:r w:rsidR="009902CE">
        <w:t xml:space="preserve"> </w:t>
      </w:r>
      <w:r w:rsidR="006E31C1">
        <w:t xml:space="preserve">a low dimensional representation of the </w:t>
      </w:r>
      <w:r w:rsidR="00D24919">
        <w:t xml:space="preserve">initial </w:t>
      </w:r>
      <w:r w:rsidR="001606A4">
        <w:t>matrix.</w:t>
      </w:r>
      <w:r w:rsidR="001A4253">
        <w:t xml:space="preserve"> LFM</w:t>
      </w:r>
      <w:r w:rsidR="00CC172C">
        <w:t>,</w:t>
      </w:r>
      <w:r w:rsidR="00855C51">
        <w:t xml:space="preserve"> </w:t>
      </w:r>
      <w:r w:rsidR="00B45508">
        <w:t>broadly classified as</w:t>
      </w:r>
      <w:r w:rsidR="00855C51">
        <w:t xml:space="preserve"> </w:t>
      </w:r>
      <w:r w:rsidR="00B45508">
        <w:t xml:space="preserve">a </w:t>
      </w:r>
      <w:r w:rsidR="00855C51" w:rsidRPr="00855C51">
        <w:rPr>
          <w:i/>
          <w:iCs/>
        </w:rPr>
        <w:t xml:space="preserve">factorization </w:t>
      </w:r>
      <w:r w:rsidR="000C68B0">
        <w:rPr>
          <w:i/>
          <w:iCs/>
        </w:rPr>
        <w:t>machine</w:t>
      </w:r>
      <w:r w:rsidR="00855C51">
        <w:t xml:space="preserve"> (FM),</w:t>
      </w:r>
      <w:r w:rsidR="001A4253">
        <w:t xml:space="preserve"> </w:t>
      </w:r>
      <w:r w:rsidR="006F341B">
        <w:t>work</w:t>
      </w:r>
      <w:r w:rsidR="00E922EB">
        <w:t>s</w:t>
      </w:r>
      <w:r w:rsidR="006F341B">
        <w:t xml:space="preserve"> under the assumption that there are underlying </w:t>
      </w:r>
      <w:r w:rsidR="000B3142">
        <w:t xml:space="preserve">latent </w:t>
      </w:r>
      <w:r w:rsidR="006F341B">
        <w:t>var</w:t>
      </w:r>
      <w:r w:rsidR="000B3142">
        <w:t>iables in the data. Latent variables</w:t>
      </w:r>
      <w:r w:rsidR="00A758D0">
        <w:t xml:space="preserve"> are </w:t>
      </w:r>
      <w:r w:rsidR="000311EA">
        <w:t xml:space="preserve">variables </w:t>
      </w:r>
      <w:r w:rsidR="00490B5D">
        <w:t xml:space="preserve">that are </w:t>
      </w:r>
      <w:r w:rsidR="00A758D0">
        <w:t>not</w:t>
      </w:r>
      <w:r w:rsidR="007F6069">
        <w:t xml:space="preserve"> directly</w:t>
      </w:r>
      <w:r w:rsidR="00A758D0">
        <w:t xml:space="preserve"> observable</w:t>
      </w:r>
      <w:r w:rsidR="00CA37AC">
        <w:t xml:space="preserve"> </w:t>
      </w:r>
      <w:r w:rsidR="007A49F2">
        <w:t>but</w:t>
      </w:r>
      <w:r w:rsidR="00533091">
        <w:t xml:space="preserve"> can be</w:t>
      </w:r>
      <w:r w:rsidR="007A49F2">
        <w:t xml:space="preserve"> inferred through</w:t>
      </w:r>
      <w:r w:rsidR="00533091">
        <w:t xml:space="preserve"> mathematical </w:t>
      </w:r>
      <w:r w:rsidR="00E85FA0">
        <w:t>computation</w:t>
      </w:r>
      <w:r w:rsidR="004C650C">
        <w:t>,</w:t>
      </w:r>
      <w:r w:rsidR="00E85FA0">
        <w:t xml:space="preserve"> like </w:t>
      </w:r>
      <w:r w:rsidR="0033686E">
        <w:t xml:space="preserve">for example </w:t>
      </w:r>
      <w:r w:rsidR="005B18CB">
        <w:t>singular value decomposition (SVD)</w:t>
      </w:r>
      <w:r w:rsidR="003B07F2">
        <w:t xml:space="preserve"> </w:t>
      </w:r>
      <w:sdt>
        <w:sdtPr>
          <w:alias w:val="To edit, see citavi.com/edit"/>
          <w:tag w:val="CitaviPlaceholder#4fde39c2-28b0-47f5-b335-64403a7a9974"/>
          <w:id w:val="-1517142255"/>
          <w:placeholder>
            <w:docPart w:val="DefaultPlaceholder_-1854013440"/>
          </w:placeholder>
        </w:sdtPr>
        <w:sdtEndPr/>
        <w:sdtContent>
          <w:r w:rsidR="003B07F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AzODk4LWU3MDYtNGM2MS1iYTU0LTEwNmRkODdjMzc4OSIsIlJhbmdlTGVuZ3RoIjoyNiwiUmVmZXJlbmNlSWQiOiI5MDdmNjg0NS0wNDMwLTRkZmQtYTg0Ni04Zjk2MzYxNWNl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TZWJhc3RpYW5cXEFwcERhdGFcXExvY2FsXFxUZW1wXFxidzMybDVkeS5qcGciLCJVcmlTdHJpbmciOiI5MDdmNjg0NS0wNDMwLTRkZmQtYTg0Ni04Zjk2MzYxNWNlZD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NS4gZWQuIiwiRXZhbHVhdGlvbkNvbXBsZXhpdHkiOjAsIkV2YWx1YXRpb25Tb3VyY2VUZXh0Rm9ybWF0IjowLCJHcm91cHMiOltdLCJIYXNMYWJlbDEiOmZhbHNlLCJIYXNMYWJlbDIiOmZhbHNlLCJJc2JuIjoiOTc4MTEzODkxNjA2Ny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3b3JsZGNhdC5vcmcvb2NsYy85ODU3MDA3NjYiLCJVcmlTdHJpbmciOiJodHRwOi8vd3d3LndvcmxkY2F0Lm9yZy9vY2xjLzk4NTcwMDc2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}</w:instrText>
          </w:r>
          <w:r w:rsidR="003B07F2">
            <w:fldChar w:fldCharType="separate"/>
          </w:r>
          <w:r w:rsidR="00A130B2">
            <w:t>(Loehlin &amp; Beaujean, 2017)</w:t>
          </w:r>
          <w:r w:rsidR="003B07F2">
            <w:fldChar w:fldCharType="end"/>
          </w:r>
        </w:sdtContent>
      </w:sdt>
      <w:r w:rsidR="00E85FA0">
        <w:t>.</w:t>
      </w:r>
      <w:r w:rsidR="00624421">
        <w:t xml:space="preserve"> </w:t>
      </w:r>
      <w:r w:rsidR="00672874">
        <w:t>Koren et</w:t>
      </w:r>
      <w:r w:rsidR="00C143DF">
        <w:t xml:space="preserve"> al. </w:t>
      </w:r>
      <w:sdt>
        <w:sdtPr>
          <w:alias w:val="To edit, see citavi.com/edit"/>
          <w:tag w:val="CitaviPlaceholder#63071f3c-a4b5-4044-8fc2-ec7d7ddd7766"/>
          <w:id w:val="-660082995"/>
          <w:placeholder>
            <w:docPart w:val="DefaultPlaceholder_-1854013440"/>
          </w:placeholder>
        </w:sdtPr>
        <w:sdtEndPr/>
        <w:sdtContent>
          <w:r w:rsidR="00C143DF">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OWY0ZDQzLTM1NGMtNDRhNy1hMTQyLWJjNDk0YWY0ODMxNiIsIlJhbmdlTGVuZ3RoIjo1OCwiUmVmZXJlbmNlSWQiOiIzZjdlNzFlNi04NzJlLTRhNjAtYTExZS0xOTQyMmViZTEx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EtMDcxNi0yMTk3LTRfMyIsIlVyaVN0cmluZyI6Imh0dHBzOi8vZG9pLm9yZy8xMC4xMDA3Lzk3OC0xLTA3MTYtMjE5Ny00Xz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aG9ydFRpdGxlIjoiUmljY2ksIEZyYW5jZXNjbyBhbmQgUm9rYWNoLCBMaW9yIGFuZCBTaGFwaXJhLCBCcmFjaGEgKEhnLikgMjAyMiDigJMgUmVjb21tZW5kZXIgU3lzdGVtcyBIYW5kYm9vayIsIlNob3J0VGl0bGVVcGRhdGVUeXBlIjowLCJTb3VyY2VPZkJpYmxpb2dyYXBoaWNJbmZvcm1hdGlvbiI6IkJpYlRlWCIsIlN0YXRpY0lkcyI6WyJhNTRmZTM2Zi05YWJlLTQwMTQtYmY3NC05YTk1M2FhMGZjZDE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}</w:instrText>
          </w:r>
          <w:r w:rsidR="00C143DF">
            <w:fldChar w:fldCharType="separate"/>
          </w:r>
          <w:r w:rsidR="00A130B2">
            <w:t>(Koren, Yehuda and Rendle, Steffen and Bell, Robert, 2022)</w:t>
          </w:r>
          <w:r w:rsidR="00C143DF">
            <w:fldChar w:fldCharType="end"/>
          </w:r>
        </w:sdtContent>
      </w:sdt>
      <w:r w:rsidR="00BF10E3">
        <w:t xml:space="preserve"> state </w:t>
      </w:r>
      <w:r w:rsidR="00EA1793">
        <w:t xml:space="preserve">that </w:t>
      </w:r>
      <w:r w:rsidR="006D2CA4">
        <w:t xml:space="preserve">the observed </w:t>
      </w:r>
      <w:r w:rsidR="00EA1793">
        <w:t xml:space="preserve">rating values </w:t>
      </w:r>
      <w:r w:rsidR="006D2CA4">
        <w:t>are due to effects associated with either user</w:t>
      </w:r>
      <w:r w:rsidR="00592048">
        <w:t xml:space="preserve"> or items, independently </w:t>
      </w:r>
      <w:r w:rsidR="007310B7">
        <w:t xml:space="preserve">of their </w:t>
      </w:r>
      <w:r w:rsidR="00AA7191">
        <w:t xml:space="preserve">joint </w:t>
      </w:r>
      <w:r w:rsidR="007310B7">
        <w:t xml:space="preserve">interaction. </w:t>
      </w:r>
      <w:r w:rsidR="00F80B70">
        <w:t xml:space="preserve">Therefore, there are </w:t>
      </w:r>
      <w:r w:rsidR="00FE33C2">
        <w:t>large item and user biases embedded in the data</w:t>
      </w:r>
      <w:r w:rsidR="0085461C">
        <w:t xml:space="preserve">. An example would be </w:t>
      </w:r>
      <w:r w:rsidR="006E5B06">
        <w:t xml:space="preserve">the </w:t>
      </w:r>
      <w:r w:rsidR="0085461C">
        <w:t>tendenc</w:t>
      </w:r>
      <w:r w:rsidR="006E5B06">
        <w:t>y</w:t>
      </w:r>
      <w:r w:rsidR="0085461C">
        <w:t xml:space="preserve"> </w:t>
      </w:r>
      <w:r w:rsidR="00A13F99">
        <w:t xml:space="preserve">for some users to give </w:t>
      </w:r>
      <w:r w:rsidR="006E5B06">
        <w:t xml:space="preserve">either </w:t>
      </w:r>
      <w:r w:rsidR="00A13F99">
        <w:t>higher or lower ratings</w:t>
      </w:r>
      <w:r w:rsidR="006E5B06">
        <w:t xml:space="preserve"> on average, or conversely products that </w:t>
      </w:r>
      <w:r w:rsidR="0083716E">
        <w:t>receive systematically higher or lower ratings.</w:t>
      </w:r>
      <w:r w:rsidR="00085BBE">
        <w:t xml:space="preserve"> </w:t>
      </w:r>
      <w:r w:rsidR="0085461C">
        <w:t xml:space="preserve">These </w:t>
      </w:r>
      <w:r w:rsidR="00352216">
        <w:t>“</w:t>
      </w:r>
      <w:r w:rsidR="0085461C">
        <w:t>hidden</w:t>
      </w:r>
      <w:r w:rsidR="00352216">
        <w:t>”</w:t>
      </w:r>
      <w:r w:rsidR="00085BBE">
        <w:t xml:space="preserve"> factors</w:t>
      </w:r>
      <w:r w:rsidR="0085461C">
        <w:t xml:space="preserve"> </w:t>
      </w:r>
      <w:r w:rsidR="00D076F9">
        <w:t>c</w:t>
      </w:r>
      <w:r w:rsidR="00535C00">
        <w:t>an</w:t>
      </w:r>
      <w:r w:rsidR="00D076F9">
        <w:t xml:space="preserve"> be retrieved during model training and</w:t>
      </w:r>
      <w:r w:rsidR="00085BBE">
        <w:t xml:space="preserve"> </w:t>
      </w:r>
      <w:r w:rsidR="0016783E">
        <w:t>incorporated</w:t>
      </w:r>
      <w:r w:rsidR="00D076F9">
        <w:t xml:space="preserve"> </w:t>
      </w:r>
      <w:r w:rsidR="0031088D">
        <w:t>into</w:t>
      </w:r>
      <w:r w:rsidR="0016783E">
        <w:t xml:space="preserve"> a latent factor</w:t>
      </w:r>
      <w:r w:rsidR="0082611C">
        <w:t>.</w:t>
      </w:r>
      <w:r w:rsidR="008E213B">
        <w:t xml:space="preserve"> In the training process</w:t>
      </w:r>
      <w:r w:rsidR="00535C00">
        <w:t xml:space="preserve"> the </w:t>
      </w:r>
      <w:r w:rsidR="00CA5DE7">
        <w:t>latent factors are</w:t>
      </w:r>
      <w:r w:rsidR="008E213B">
        <w:t xml:space="preserve"> distilled</w:t>
      </w:r>
      <w:r w:rsidR="00CA5DE7">
        <w:t xml:space="preserve"> that best</w:t>
      </w:r>
      <w:r w:rsidR="00353DF2">
        <w:t xml:space="preserve"> depict</w:t>
      </w:r>
      <w:r w:rsidR="00CA5DE7">
        <w:t xml:space="preserve"> these pro</w:t>
      </w:r>
      <w:r w:rsidR="00AF6552">
        <w:t>pensities in the data</w:t>
      </w:r>
      <w:r w:rsidR="005B50F6">
        <w:t xml:space="preserve"> </w:t>
      </w:r>
      <w:sdt>
        <w:sdtPr>
          <w:alias w:val="To edit, see citavi.com/edit"/>
          <w:tag w:val="CitaviPlaceholder#bb53896b-d6f4-4bcf-90f9-ab0aac915f44"/>
          <w:id w:val="772678463"/>
          <w:placeholder>
            <w:docPart w:val="DefaultPlaceholder_-1854013440"/>
          </w:placeholder>
        </w:sdtPr>
        <w:sdtEndPr/>
        <w:sdtContent>
          <w:r w:rsidR="00487EC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Yjg2MzJlLTlkZWEtNDI2Mi1hMDJmLWNlN2Q1NGI1M2U5MSIsIlJhbmdlTGVuZ3RoIjozMywiUmVmZXJlbmNlSWQiOiI3YjYxM2ExMC0zOTVjLTQwZjktYjAxZi00MTQ0OGM4YWQx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wODY0NDE1LjIwMDAuMTE1MTgzODAiLCJVcmlTdHJpbmciOiJodHRwczovL2RvaS5vcmcvMTAuMTA4MC8xMDg2NDQxNS4yMDAwLjExNTE4Mzg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}</w:instrText>
          </w:r>
          <w:r w:rsidR="00487EC2">
            <w:fldChar w:fldCharType="separate"/>
          </w:r>
          <w:r w:rsidR="00A130B2">
            <w:t>(Vellido, Lisboa, &amp; Meehan, 2000)</w:t>
          </w:r>
          <w:r w:rsidR="00487EC2">
            <w:fldChar w:fldCharType="end"/>
          </w:r>
        </w:sdtContent>
      </w:sdt>
      <w:r w:rsidR="00AF6552">
        <w:t>.</w:t>
      </w:r>
      <w:r w:rsidR="000C4DB8">
        <w:t xml:space="preserve"> </w:t>
      </w:r>
      <w:r w:rsidR="009E1622">
        <w:t>In LFM</w:t>
      </w:r>
      <w:r w:rsidR="005E3EA4">
        <w:t>,</w:t>
      </w:r>
      <w:r w:rsidR="009E1622">
        <w:t xml:space="preserve"> </w:t>
      </w:r>
      <w:r w:rsidR="0085533A">
        <w:t xml:space="preserve">the rating </w:t>
      </w:r>
      <w:r w:rsidR="00C91C22">
        <w:t>of an unobserved</w:t>
      </w:r>
      <w:r w:rsidR="00C24E8B">
        <w:t xml:space="preserve"> user-item interaction is </w:t>
      </w:r>
      <w:r w:rsidR="002A2304">
        <w:t xml:space="preserve">constructed by applying the </w:t>
      </w:r>
      <w:r w:rsidR="00644189">
        <w:t xml:space="preserve">dot product </w:t>
      </w:r>
      <w:r w:rsidR="00FA5EAE">
        <w:t>of</w:t>
      </w:r>
      <w:r w:rsidR="00CC4F75">
        <w:t xml:space="preserve"> factor</w:t>
      </w:r>
      <w:r w:rsidR="00802F21">
        <w:t xml:space="preserve"> of</w:t>
      </w:r>
      <w:r w:rsidR="00CC4F75">
        <w:t xml:space="preserve"> </w:t>
      </w:r>
      <w:r w:rsidR="00644189">
        <w:t xml:space="preserve">user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827BF3">
        <w:t xml:space="preserve"> </w:t>
      </w:r>
      <w:r w:rsidR="00644189">
        <w:t xml:space="preserve">and </w:t>
      </w:r>
      <w:r w:rsidR="00802F21">
        <w:t xml:space="preserve">factor of </w:t>
      </w:r>
      <w:r w:rsidR="00644189">
        <w:t xml:space="preserve">item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700CD8">
        <w:t xml:space="preserve"> </w:t>
      </w:r>
      <w:sdt>
        <w:sdtPr>
          <w:alias w:val="To edit, see citavi.com/edit"/>
          <w:tag w:val="CitaviPlaceholder#d92d2582-d870-45e2-b265-ea017dd6c6ff"/>
          <w:id w:val="1579710579"/>
          <w:placeholder>
            <w:docPart w:val="DefaultPlaceholder_-1854013440"/>
          </w:placeholder>
        </w:sdtPr>
        <w:sdtEndPr/>
        <w:sdtContent>
          <w:r w:rsidR="00700CD8">
            <w:fldChar w:fldCharType="begin"/>
          </w:r>
          <w:r w:rsidR="00700C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ZmYzN2VjLTc0ODMtNGM4ZS1hOGI4LWFiZjdkZjBlZDc2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5MmQyNTgyLWQ4NzAtNDVlMi1iMjY1LWVhMDE3ZGQ2YzZmZiIsIlRleHQiOiIoQWdnYXJ3YWwsIDIwMTYpIiwiV0FJVmVyc2lvbiI6IjYuMTIuMC4wIn0=}</w:instrText>
          </w:r>
          <w:r w:rsidR="00700CD8">
            <w:fldChar w:fldCharType="separate"/>
          </w:r>
          <w:r w:rsidR="00A130B2">
            <w:t>(Aggarwal, 2016)</w:t>
          </w:r>
          <w:r w:rsidR="00700CD8">
            <w:fldChar w:fldCharType="end"/>
          </w:r>
        </w:sdtContent>
      </w:sdt>
      <w:r w:rsidR="00270A65">
        <w:t>.</w:t>
      </w:r>
      <w:r w:rsidR="00E30424">
        <w:t xml:space="preserve"> While </w:t>
      </w:r>
      <w:r w:rsidR="00727DA1">
        <w:t xml:space="preserve">the </w:t>
      </w:r>
      <w:r w:rsidR="004708CA">
        <w:t>base</w:t>
      </w:r>
      <w:r w:rsidR="00E1774C">
        <w:t>line</w:t>
      </w:r>
      <w:r w:rsidR="004708CA">
        <w:t xml:space="preserve"> </w:t>
      </w:r>
      <w:r w:rsidR="00533D1C">
        <w:t>LFM</w:t>
      </w:r>
      <w:r w:rsidR="00DE68D1">
        <w:t>s</w:t>
      </w:r>
      <w:r w:rsidR="00533D1C">
        <w:t xml:space="preserve"> only use the sparse matrix</w:t>
      </w:r>
      <w:r w:rsidR="00EB161B">
        <w:t xml:space="preserve"> of user-item interactions, </w:t>
      </w:r>
      <w:r w:rsidR="00E1774C">
        <w:t xml:space="preserve">more sophisticated </w:t>
      </w:r>
      <w:r w:rsidR="00026C23">
        <w:t>variants</w:t>
      </w:r>
      <w:r w:rsidR="004B524B">
        <w:t>, like SVD++,</w:t>
      </w:r>
      <w:r w:rsidR="00026C23">
        <w:t xml:space="preserve"> can also incorporate</w:t>
      </w:r>
      <w:r w:rsidR="00461FEA">
        <w:t xml:space="preserve"> dense features and implicit ratings into it</w:t>
      </w:r>
      <w:r w:rsidR="00BD36CE">
        <w:t>s model</w:t>
      </w:r>
      <w:r w:rsidR="00200EAF">
        <w:t xml:space="preserve">, which </w:t>
      </w:r>
      <w:r w:rsidR="002713AB">
        <w:t>allows it to</w:t>
      </w:r>
      <w:r w:rsidR="00CB1DC7">
        <w:t xml:space="preserve"> factorize more information</w:t>
      </w:r>
      <w:r w:rsidR="00843302">
        <w:t xml:space="preserve"> and </w:t>
      </w:r>
      <w:r w:rsidR="004B524B">
        <w:t xml:space="preserve">further improve </w:t>
      </w:r>
      <w:r w:rsidR="00704235">
        <w:t>prediction quality</w:t>
      </w:r>
      <w:r w:rsidR="00C62AA9">
        <w:t xml:space="preserve"> </w:t>
      </w:r>
      <w:sdt>
        <w:sdtPr>
          <w:alias w:val="To edit, see citavi.com/edit"/>
          <w:tag w:val="CitaviPlaceholder#5af20020-94d5-40a3-a244-22f6addb264a"/>
          <w:id w:val="-1871066657"/>
          <w:placeholder>
            <w:docPart w:val="DefaultPlaceholder_-1854013440"/>
          </w:placeholder>
        </w:sdtPr>
        <w:sdtEndPr/>
        <w:sdtContent>
          <w:r w:rsidR="00C727F1">
            <w:fldChar w:fldCharType="begin"/>
          </w:r>
          <w:r w:rsidR="00C72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2I0MjJiLTBiYjctNGRmYi1iZWJlLWM1M2M0YTE3YjBkYiIsIlJhbmdlTGVuZ3RoIjoyMC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BldCBhbC4sIDIwMDkpIn1dfSwiVGFnIjoiQ2l0YXZpUGxhY2Vob2xkZXIjNWFmMjAwMjAtOTRkNS00MGEzLWEyNDQtMjJmNmFkZGIyNjRhIiwiVGV4dCI6IihLb3JlbiBldCBhbC4sIDIwMDkpIiwiV0FJVmVyc2lvbiI6IjYuMTIuMC4wIn0=}</w:instrText>
          </w:r>
          <w:r w:rsidR="00C727F1">
            <w:fldChar w:fldCharType="separate"/>
          </w:r>
          <w:r w:rsidR="00A130B2">
            <w:t>(Koren et al., 2009)</w:t>
          </w:r>
          <w:r w:rsidR="00C727F1">
            <w:fldChar w:fldCharType="end"/>
          </w:r>
        </w:sdtContent>
      </w:sdt>
      <w:r w:rsidR="00843302">
        <w:t>.</w:t>
      </w:r>
    </w:p>
    <w:p w14:paraId="48562123" w14:textId="2E08A390" w:rsidR="007D1AC8" w:rsidRDefault="00AB66B4" w:rsidP="004E0AB6">
      <w:r>
        <w:t xml:space="preserve">The main advantage of </w:t>
      </w:r>
      <w:r w:rsidR="00DC717F">
        <w:t>MF lies in its ability to algorithmically detect latent vectors</w:t>
      </w:r>
      <w:r w:rsidR="006C385B">
        <w:t xml:space="preserve"> in the dataset</w:t>
      </w:r>
      <w:r w:rsidR="006E61B6">
        <w:t xml:space="preserve">. </w:t>
      </w:r>
      <w:r w:rsidR="0050535E">
        <w:t xml:space="preserve">Overarching correlations are </w:t>
      </w:r>
      <w:r w:rsidR="00E065AC">
        <w:t xml:space="preserve">extracted in the dataset and used to make predictions. </w:t>
      </w:r>
      <w:r w:rsidR="00057A4A">
        <w:t>Unlike</w:t>
      </w:r>
      <w:r w:rsidR="006E357B">
        <w:t xml:space="preserve"> CB methods</w:t>
      </w:r>
      <w:r w:rsidR="00057A4A">
        <w:t xml:space="preserve">, </w:t>
      </w:r>
      <w:r w:rsidR="006E357B">
        <w:t>t</w:t>
      </w:r>
      <w:r w:rsidR="006E61B6">
        <w:t xml:space="preserve">he models </w:t>
      </w:r>
      <w:r w:rsidR="00BA6E4F">
        <w:t xml:space="preserve">don’t rely on </w:t>
      </w:r>
      <w:r w:rsidR="00123146">
        <w:t>hand</w:t>
      </w:r>
      <w:r w:rsidR="00765351">
        <w:t>-</w:t>
      </w:r>
      <w:r w:rsidR="00123146">
        <w:t xml:space="preserve">engineered features to </w:t>
      </w:r>
      <w:r w:rsidR="00223B92">
        <w:t>make recommendations</w:t>
      </w:r>
      <w:r w:rsidR="003B30D4">
        <w:t>, which</w:t>
      </w:r>
      <w:r w:rsidR="007139B1">
        <w:t xml:space="preserve"> evades</w:t>
      </w:r>
      <w:r w:rsidR="003B30D4">
        <w:t xml:space="preserve"> </w:t>
      </w:r>
      <w:r w:rsidR="007139B1">
        <w:t xml:space="preserve">the </w:t>
      </w:r>
      <w:r w:rsidR="00D74C8E">
        <w:t>human-error</w:t>
      </w:r>
      <w:r w:rsidR="007139B1">
        <w:t xml:space="preserve"> component</w:t>
      </w:r>
      <w:r w:rsidR="00F074C1">
        <w:t xml:space="preserve"> of</w:t>
      </w:r>
      <w:r w:rsidR="007139B1">
        <w:t xml:space="preserve"> feature engineering</w:t>
      </w:r>
      <w:r w:rsidR="00F074C1">
        <w:t xml:space="preserve"> and speeds up the development process</w:t>
      </w:r>
      <w:r w:rsidR="007611E4">
        <w:t>.</w:t>
      </w:r>
      <w:r w:rsidR="00FC55F7">
        <w:t xml:space="preserve"> </w:t>
      </w:r>
      <w:r w:rsidR="007611E4">
        <w:t xml:space="preserve">Dot products are </w:t>
      </w:r>
      <w:r w:rsidR="00E61BA9">
        <w:t xml:space="preserve">computationally light, which makes </w:t>
      </w:r>
      <w:r w:rsidR="004511D1">
        <w:t>LFM models</w:t>
      </w:r>
      <w:r w:rsidR="00E61BA9">
        <w:t xml:space="preserve"> scalable and applicable on large datasets</w:t>
      </w:r>
      <w:r w:rsidR="00910F3C">
        <w:t xml:space="preserve"> </w:t>
      </w:r>
      <w:sdt>
        <w:sdtPr>
          <w:alias w:val="To edit, see citavi.com/edit"/>
          <w:tag w:val="CitaviPlaceholder#44d6d0b2-2941-4b10-b674-21110e7e67c2"/>
          <w:id w:val="-1392567560"/>
          <w:placeholder>
            <w:docPart w:val="DefaultPlaceholder_-1854013440"/>
          </w:placeholder>
        </w:sdtPr>
        <w:sdtEndPr/>
        <w:sdtContent>
          <w:r w:rsidR="007C7254">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A2MDk3LTM0ODItNDFiNy05Mjg3LWZmOTg5ZmNmOTFhZSIsIlJhbmdlTGVuZ3RoIjo0MSwiUmVmZXJlbmNlSWQiOiJhOTAwMjU5NC00NzNkLTQzMDYtOWU2ZC1kYTQxNTA0MTM0MjAiLCJSZWZlcmVuY2UiOnsiJGlkIjoiMyIsIiR0eXBlIjoiU3dpc3NBY2FkZW1pYy5DaXRhdmkuUmVmZXJlbmNlLCBTd2lzc0FjYWRlbWljLkNpdGF2aSIsIkFic3RyYWN0Q29tcGxleGl0eSI6MCwiQWJzdHJhY3RTb3VyY2VUZXh0Rm9ybWF0IjowLCJBcnhpdklkIjoiMTYwNy4wODgxMHYx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NYXNha2F6dSIsIkxhc3ROYW1lIjoiSXNoaWhhdGEiLCJQcm90ZWN0ZWQiOmZhbHNlLCJTZXgiOjAsIkNyZWF0ZWRCeSI6Il9TZWJhc3RpYW4gU8OkdHpsZXIiLCJDcmVhdGVkT24iOiIyMDIyLTA2LTIxVDIzOjE1OjA2IiwiTW9kaWZpZWRCeSI6Il9TZWJhc3RpYW4gU8OkdHpsZXIiLCJJZCI6ImU5MjNmOGZlLWU5MTYtNDkwOC1iZWIwLWU5ZTA2OGM2OGQ3YSIsIk1vZGlmaWVkT24iOiIyMDIyLTA2LTIxVDIzOjE1OjA2IiwiUHJvamVjdCI6eyIkcmVmIjoiNSJ9fSx7IiRpZCI6Ijc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g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1dLCJDaXRhdGlvbktleVVwZGF0ZVR5cGUiOjAsIkNvbGxhYm9yYXRvcnMiOltdLCJEYXRlIjoiMjk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ODgxMHYxIiwiVXJpU3RyaW5nIjoiaHR0cDovL2FyeGl2Lm9yZy9wZGYvMTYwNy4wODgxMHY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IwOjE1IiwiTW9kaWZpZWRCeSI6Il9TZWJhc3RpYW4gU8OkdHpsZXIiLCJJZCI6ImRmZDU2ZmE0LTNjYTctNGY4ZC1iYzIzLTBmNWExNjEyY2IwMiIsIk1vZGlmaWVkT24iOiIyMDIyLTA2LTIxVDIzOjIwOjE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ODgxMHYxIiwiVXJpU3RyaW5nIjoiaHR0cDovL2FyeGl2Lm9yZy9hYnMvMTYwNy4wODgxMHY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IwOjE1IiwiTW9kaWZpZWRCeSI6Il9TZWJhc3RpYW4gU8OkdHpsZXIiLCJJZCI6ImFmZjkwMDQ1LTI0NzktNGY0Ny1iOWI0LTRjNTAxM2U5MjM3YyIsIk1vZGlmaWVkT24iOiIyMDIyLTA2LTIxVDIzOjIwOjE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ODgxMHYxIiwiVXJpU3RyaW5nIjoiaHR0cHM6Ly9hcnhpdi5vcmcvcGRmLzE2MDcuMDg4MTB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}</w:instrText>
          </w:r>
          <w:r w:rsidR="007C7254">
            <w:fldChar w:fldCharType="separate"/>
          </w:r>
          <w:r w:rsidR="00A130B2">
            <w:t>(Blondel, Ishihata, Fujino, &amp; Ueda, 2016)</w:t>
          </w:r>
          <w:r w:rsidR="007C7254">
            <w:fldChar w:fldCharType="end"/>
          </w:r>
        </w:sdtContent>
      </w:sdt>
      <w:r w:rsidR="00E61BA9">
        <w:t>.</w:t>
      </w:r>
      <w:r w:rsidR="00420352">
        <w:t xml:space="preserve"> </w:t>
      </w:r>
      <w:r w:rsidR="00497D51">
        <w:t xml:space="preserve">The performance advantage of </w:t>
      </w:r>
      <w:r w:rsidR="00E45118">
        <w:t>FM</w:t>
      </w:r>
      <w:r w:rsidR="00AE26F5">
        <w:t>s</w:t>
      </w:r>
      <w:r w:rsidR="00BE6285">
        <w:t xml:space="preserve"> rapidly diminish</w:t>
      </w:r>
      <w:r w:rsidR="008F5840">
        <w:t xml:space="preserve"> when </w:t>
      </w:r>
      <w:r w:rsidR="00415C36">
        <w:t xml:space="preserve">modeling </w:t>
      </w:r>
      <w:r w:rsidR="00FD7583">
        <w:t>higher-order feature combinations</w:t>
      </w:r>
      <w:r w:rsidR="00FB524E">
        <w:t xml:space="preserve"> </w:t>
      </w:r>
      <w:r w:rsidR="00C9543D">
        <w:t>however</w:t>
      </w:r>
      <w:r w:rsidR="00FD7583">
        <w:t xml:space="preserve">, which </w:t>
      </w:r>
      <w:r w:rsidR="00EB752F">
        <w:t xml:space="preserve">is a tradeoff to </w:t>
      </w:r>
      <w:r w:rsidR="00FD7583">
        <w:t xml:space="preserve">allow </w:t>
      </w:r>
      <w:r w:rsidR="00417DF3">
        <w:lastRenderedPageBreak/>
        <w:t xml:space="preserve">for more complex </w:t>
      </w:r>
      <w:r w:rsidR="00194638">
        <w:t xml:space="preserve">embeddings in the model </w:t>
      </w:r>
      <w:sdt>
        <w:sdtPr>
          <w:alias w:val="To edit, see citavi.com/edit"/>
          <w:tag w:val="CitaviPlaceholder#c2d14aa0-91d3-45db-bf28-bba1a88dff68"/>
          <w:id w:val="-638179499"/>
          <w:placeholder>
            <w:docPart w:val="DefaultPlaceholder_-1854013440"/>
          </w:placeholder>
        </w:sdtPr>
        <w:sdtEndPr/>
        <w:sdtContent>
          <w:r w:rsidR="00194638">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TUzZGMyLWMwMDAtNDYxZS05NzYzLTljNzFlNGQyNWY2OSIsIlJhbmdlTGVuZ3RoIjo0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VZWRhLCAmIElzaGloYXRhLCAyMDE2KSJ9XX0sIlRhZyI6IkNpdGF2aVBsYWNlaG9sZGVyI2MyZDE0YWEwLTkxZDMtNDVkYi1iZjI4LWJiYTFhODhkZmY2OCIsIlRleHQiOiIoQmxvbmRlbCwgRnVqaW5vLCBVZWRhLCAmIElzaGloYXRhLCAyMDE2KSIsIldBSVZlcnNpb24iOiI2LjEyLjAuMCJ9}</w:instrText>
          </w:r>
          <w:r w:rsidR="00194638">
            <w:fldChar w:fldCharType="separate"/>
          </w:r>
          <w:r w:rsidR="00A130B2">
            <w:t>(Blondel, Fujino, Ueda, &amp; Ishihata, 2016)</w:t>
          </w:r>
          <w:r w:rsidR="00194638">
            <w:fldChar w:fldCharType="end"/>
          </w:r>
        </w:sdtContent>
      </w:sdt>
      <w:r w:rsidR="00194638">
        <w:t>.</w:t>
      </w:r>
      <w:r w:rsidR="009A009F">
        <w:t xml:space="preserve"> </w:t>
      </w:r>
      <w:r w:rsidR="0094351E">
        <w:t>FMs being</w:t>
      </w:r>
      <w:r w:rsidR="000F4D15">
        <w:t xml:space="preserve"> bound by their shallow structure</w:t>
      </w:r>
      <w:r w:rsidR="00D91859">
        <w:t xml:space="preserve"> </w:t>
      </w:r>
      <w:r w:rsidR="001F52EE">
        <w:t xml:space="preserve">hinders their </w:t>
      </w:r>
      <w:r w:rsidR="00CB0EC3">
        <w:t xml:space="preserve">overall </w:t>
      </w:r>
      <w:r w:rsidR="001F52EE">
        <w:t xml:space="preserve">representative power </w:t>
      </w:r>
      <w:sdt>
        <w:sdtPr>
          <w:alias w:val="To edit, see citavi.com/edit"/>
          <w:tag w:val="CitaviPlaceholder#61f8aa34-e1e8-433e-bef1-348d8c6ce92c"/>
          <w:id w:val="-814182847"/>
          <w:placeholder>
            <w:docPart w:val="DefaultPlaceholder_-1854013440"/>
          </w:placeholder>
        </w:sdtPr>
        <w:sdtEndPr/>
        <w:sdtContent>
          <w:r w:rsidR="008B51D9">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GJjNjkzLTUwMDYtNDFjNy04YTY0LWUyMjY5MDNkZDAwNCIsIlJhbmdlTGVuZ3RoIjoy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JUMDA6MTA6MTYiLCJQcm9qZWN0Ijp7IiRyZWYiOiI1In19LCJVc2VOdW1iZXJpbmdUeXBlT2ZQYXJlbnREb2N1bWVudCI6ZmFsc2V9XSwiRm9ybWF0dGVkVGV4dCI6eyIkaWQiOiIyMSIsIkNvdW50IjoxLCJUZXh0VW5pdHMiOlt7IiRpZCI6IjIyIiwiRm9udFN0eWxlIjp7IiRpZCI6IjIzIiwiTmV1dHJhbCI6dHJ1ZX0sIlJlYWRpbmdPcmRlciI6MSwiVGV4dCI6IihXYW5nLCBGdSwgRnUsICYgV2FuZywgMjAxNykifV19LCJUYWciOiJDaXRhdmlQbGFjZWhvbGRlciM2MWY4YWEzNC1lMWU4LTQzM2UtYmVmMS0zNDhkOGM2Y2U5MmMiLCJUZXh0IjoiKFdhbmcsIEZ1LCBGdSwgJiBXYW5nLCAyMDE3KSIsIldBSVZlcnNpb24iOiI2LjEyLjAuMCJ9}</w:instrText>
          </w:r>
          <w:r w:rsidR="008B51D9">
            <w:fldChar w:fldCharType="separate"/>
          </w:r>
          <w:r w:rsidR="00A130B2">
            <w:t>(Wang, Fu, Fu, &amp; Wang, 2017)</w:t>
          </w:r>
          <w:r w:rsidR="008B51D9">
            <w:fldChar w:fldCharType="end"/>
          </w:r>
        </w:sdtContent>
      </w:sdt>
      <w:r w:rsidR="001F52EE">
        <w:t>.</w:t>
      </w:r>
      <w:r w:rsidR="003456CC">
        <w:t xml:space="preserve"> In practice, </w:t>
      </w:r>
      <w:r w:rsidR="00CA50D6">
        <w:t>simple FM</w:t>
      </w:r>
      <w:r w:rsidR="003575CE">
        <w:t xml:space="preserve">s still are very capable </w:t>
      </w:r>
      <w:r w:rsidR="000B65C3">
        <w:t>at making accurate predictions</w:t>
      </w:r>
      <w:r w:rsidR="00ED71DA">
        <w:t xml:space="preserve"> </w:t>
      </w:r>
      <w:sdt>
        <w:sdtPr>
          <w:alias w:val="To edit, see citavi.com/edit"/>
          <w:tag w:val="CitaviPlaceholder#f198204b-4df4-4361-aa5e-ab5ea40d2111"/>
          <w:id w:val="1386602460"/>
          <w:placeholder>
            <w:docPart w:val="DefaultPlaceholder_-1854013440"/>
          </w:placeholder>
        </w:sdtPr>
        <w:sdtEndPr/>
        <w:sdtContent>
          <w:r w:rsidR="00ED71DA">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DBmNDViLWFlNmMtNDZlZC04MDI1LWNlM2NhYTUwZWY2MyIsIlJhbmdlTGVuZ3RoIjo0NS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}</w:instrText>
          </w:r>
          <w:r w:rsidR="00ED71DA">
            <w:fldChar w:fldCharType="separate"/>
          </w:r>
          <w:r w:rsidR="00A130B2">
            <w:t>(Dacrema, Boglio, Cremonesi, &amp; Jannach, 2021)</w:t>
          </w:r>
          <w:r w:rsidR="00ED71DA">
            <w:fldChar w:fldCharType="end"/>
          </w:r>
        </w:sdtContent>
      </w:sdt>
      <w:r w:rsidR="000B65C3">
        <w:t>.</w:t>
      </w:r>
    </w:p>
    <w:p w14:paraId="06963A81" w14:textId="02BCEAEE" w:rsidR="006803F6" w:rsidRDefault="00EA37C3" w:rsidP="004E0AB6">
      <w:r w:rsidRPr="00EA37C3">
        <w:t>In order to circumvent the above-mentioned limitations of</w:t>
      </w:r>
      <w:r w:rsidR="0094351E">
        <w:t xml:space="preserve"> FMs</w:t>
      </w:r>
      <w:r w:rsidRPr="00EA37C3">
        <w:t xml:space="preserve">, </w:t>
      </w:r>
      <w:r w:rsidR="00D32386" w:rsidRPr="0064389A">
        <w:rPr>
          <w:i/>
        </w:rPr>
        <w:t xml:space="preserve">deep </w:t>
      </w:r>
      <w:r w:rsidRPr="0064389A">
        <w:rPr>
          <w:i/>
        </w:rPr>
        <w:t>neural networks</w:t>
      </w:r>
      <w:r w:rsidRPr="00EA37C3">
        <w:t xml:space="preserve"> </w:t>
      </w:r>
      <w:r w:rsidR="004C0DF6">
        <w:t>(</w:t>
      </w:r>
      <w:r w:rsidR="00D32386">
        <w:t>D</w:t>
      </w:r>
      <w:r w:rsidR="004C0DF6">
        <w:t xml:space="preserve">NN) </w:t>
      </w:r>
      <w:r w:rsidRPr="00EA37C3">
        <w:t xml:space="preserve">have gained </w:t>
      </w:r>
      <w:r>
        <w:t xml:space="preserve">increasing interest </w:t>
      </w:r>
      <w:r w:rsidR="003235DF">
        <w:t xml:space="preserve">in </w:t>
      </w:r>
      <w:r>
        <w:t>RS</w:t>
      </w:r>
      <w:r w:rsidR="003235DF">
        <w:t xml:space="preserve"> research</w:t>
      </w:r>
      <w:r w:rsidRPr="00EA37C3">
        <w:t xml:space="preserve"> over the past years</w:t>
      </w:r>
      <w:r w:rsidR="00F4371C">
        <w:t xml:space="preserve"> </w:t>
      </w:r>
      <w:sdt>
        <w:sdtPr>
          <w:alias w:val="To edit, see citavi.com/edit"/>
          <w:tag w:val="CitaviPlaceholder#87a9cc2d-a2b6-4a00-8ea4-b833c7b5090e"/>
          <w:id w:val="1815686067"/>
          <w:placeholder>
            <w:docPart w:val="DefaultPlaceholder_-1854013440"/>
          </w:placeholder>
        </w:sdtPr>
        <w:sdtEndPr/>
        <w:sdtContent>
          <w:r w:rsidR="007F55F9">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ODJhZTEwLWFkOWYtNGNlYi1hYWM3LTI2YmRjYWVjZDYwNS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OC0wMlQwMDoxMDoxNi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g3YTljYzJkLWEyYjYtNGEwMC04ZWE0LWI4MzNjN2I1MDkwZSIsIlRleHQiOiIoRGFjcmVtYSBldCBhbC4sIDIwMjEpIiwiV0FJVmVyc2lvbiI6IjYuMTIuMC4wIn0=}</w:instrText>
          </w:r>
          <w:r w:rsidR="007F55F9">
            <w:fldChar w:fldCharType="separate"/>
          </w:r>
          <w:r w:rsidR="00A130B2">
            <w:t>(Dacrema et al., 2021)</w:t>
          </w:r>
          <w:r w:rsidR="007F55F9">
            <w:fldChar w:fldCharType="end"/>
          </w:r>
        </w:sdtContent>
      </w:sdt>
      <w:r w:rsidRPr="00EA37C3">
        <w:t>.</w:t>
      </w:r>
      <w:r w:rsidR="00A54F42">
        <w:t xml:space="preserve"> </w:t>
      </w:r>
      <w:r w:rsidR="00C82025" w:rsidRPr="00771F85">
        <w:rPr>
          <w:i/>
        </w:rPr>
        <w:t>N</w:t>
      </w:r>
      <w:r w:rsidR="00D32386" w:rsidRPr="00771F85">
        <w:rPr>
          <w:i/>
        </w:rPr>
        <w:t>eural network</w:t>
      </w:r>
      <w:r w:rsidR="00C82025" w:rsidRPr="00771F85">
        <w:rPr>
          <w:i/>
        </w:rPr>
        <w:t>s</w:t>
      </w:r>
      <w:r w:rsidR="00D32386">
        <w:t xml:space="preserve"> (NN)</w:t>
      </w:r>
      <w:r w:rsidR="00D376D2">
        <w:t xml:space="preserve"> are very effective at retrieving complex embeddings from their input</w:t>
      </w:r>
      <w:r w:rsidR="00C82025">
        <w:t>, which</w:t>
      </w:r>
      <w:r w:rsidR="002917AE">
        <w:t xml:space="preserve"> makes them</w:t>
      </w:r>
      <w:r w:rsidR="00E24CBC">
        <w:t xml:space="preserve"> state of the art</w:t>
      </w:r>
      <w:r w:rsidR="0012587F">
        <w:t xml:space="preserve"> </w:t>
      </w:r>
      <w:r w:rsidR="00D843BB">
        <w:t>in the field of</w:t>
      </w:r>
      <w:r w:rsidR="0012587F">
        <w:t xml:space="preserve"> image recognition and </w:t>
      </w:r>
      <w:r w:rsidR="00271E8F">
        <w:t>natural language processing (NLP).</w:t>
      </w:r>
      <w:r w:rsidR="005D7722">
        <w:t xml:space="preserve"> </w:t>
      </w:r>
    </w:p>
    <w:p w14:paraId="3B73E57C" w14:textId="58F91010" w:rsidR="000264A1" w:rsidRDefault="0064160E" w:rsidP="004E0AB6">
      <w:r w:rsidRPr="0064160E">
        <w:t xml:space="preserve">Neural networks emulate a simplified model of how human or animal neurons actually work in a brain. Like the brain in biology, </w:t>
      </w:r>
      <w:r w:rsidR="00801F08" w:rsidRPr="00801F08">
        <w:rPr>
          <w:i/>
        </w:rPr>
        <w:t>artificial neural network</w:t>
      </w:r>
      <w:r w:rsidRPr="00801F08">
        <w:rPr>
          <w:i/>
        </w:rPr>
        <w:t>s</w:t>
      </w:r>
      <w:r w:rsidR="008E3EB4">
        <w:rPr>
          <w:rStyle w:val="Funotenzeichen"/>
          <w:i/>
        </w:rPr>
        <w:footnoteReference w:id="4"/>
      </w:r>
      <w:r w:rsidRPr="0064160E">
        <w:t xml:space="preserve"> </w:t>
      </w:r>
      <w:r w:rsidR="00801F08">
        <w:t xml:space="preserve">(ANN) </w:t>
      </w:r>
      <w:r w:rsidRPr="0064160E">
        <w:t>consist of multiple individual neurons that are interconnected, whose joint response to a</w:t>
      </w:r>
      <w:r w:rsidR="0040398A">
        <w:t>n external</w:t>
      </w:r>
      <w:r w:rsidRPr="0064160E">
        <w:t xml:space="preserve"> input creates an output.</w:t>
      </w:r>
      <w:r w:rsidR="00B02A70">
        <w:t xml:space="preserve"> </w:t>
      </w:r>
      <w:r w:rsidR="00AD4ADE">
        <w:t xml:space="preserve">Unlike </w:t>
      </w:r>
      <w:r w:rsidR="00BE1253">
        <w:t>neurons in our brain</w:t>
      </w:r>
      <w:r w:rsidR="00A173CA">
        <w:t>s, which are</w:t>
      </w:r>
      <w:r w:rsidR="00AA12E3">
        <w:t xml:space="preserve"> structured in a </w:t>
      </w:r>
      <w:r w:rsidR="00266304">
        <w:t>complex and organic way</w:t>
      </w:r>
      <w:r w:rsidR="00C65436">
        <w:t>, neural networks are arranged in layers</w:t>
      </w:r>
      <w:r w:rsidR="009C6BE2">
        <w:t>, which contain a set of artificial neurons</w:t>
      </w:r>
      <w:r w:rsidR="002F113B">
        <w:t xml:space="preserve"> </w:t>
      </w:r>
      <w:sdt>
        <w:sdtPr>
          <w:alias w:val="To edit, see citavi.com/edit"/>
          <w:tag w:val="CitaviPlaceholder#2f05d7ab-ec54-447c-a376-2fb7be94106f"/>
          <w:id w:val="254017456"/>
          <w:placeholder>
            <w:docPart w:val="DefaultPlaceholder_-1854013440"/>
          </w:placeholder>
        </w:sdtPr>
        <w:sdtEndPr/>
        <w:sdtContent>
          <w:r w:rsidR="002F113B">
            <w:fldChar w:fldCharType="begin"/>
          </w:r>
          <w:r w:rsidR="002F113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TliYTQ4LWMxOWUtNDcwMS1hOWI0LTI3NjE2MTY4YzMxMiIsIlJhbmdlTGVuZ3RoIjoxNiwiUmVmZXJlbmNlSWQiOiIyZTFiMzIzNC1mODZmLTQ1YjgtOGNhYy1hMzI2MmM4NTY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VnZW5lIiwiTGFzdE5hbWUiOiJDaGFybmlhayIsIlByb3RlY3RlZCI6ZmFsc2UsIlNleCI6MiwiQ3JlYXRlZEJ5IjoiX1NlYmFzdGlhbiBTw6R0emxlciIsIkNyZWF0ZWRPbiI6IjIwMjItMDYtMjNUMTQ6MTc6NTYiLCJNb2RpZmllZEJ5IjoiX1NlYmFzdGlhbiBTw6R0emxlciIsIklkIjoiMTFmZGRmMDEtZjE1ZC00NDg5LWI2NGQtZWRiYjBmZTMyY2E3IiwiTW9kaWZpZWRPbiI6IjIwMjItMDYtMjNUMTQ6MTc6N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MjYyMDM5NTEyIiwiS2V5d29yZHMiOltdLCJMYW5ndWFnZSI6ImluZ2xlc2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TE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XSwiRm9ybWF0dGVkVGV4dCI6eyIkaWQiOiIxMiIsIkNvdW50IjoxLCJUZXh0VW5pdHMiOlt7IiRpZCI6IjEzIiwiRm9udFN0eWxlIjp7IiRpZCI6IjE0IiwiTmV1dHJhbCI6dHJ1ZX0sIlJlYWRpbmdPcmRlciI6MSwiVGV4dCI6IihDaGFybmlhaywgMjAxOSkifV19LCJUYWciOiJDaXRhdmlQbGFjZWhvbGRlciMyZjA1ZDdhYi1lYzU0LTQ0N2MtYTM3Ni0yZmI3YmU5NDEwNmYiLCJUZXh0IjoiKENoYXJuaWFrLCAyMDE5KSIsIldBSVZlcnNpb24iOiI2LjEyLjAuMCJ9}</w:instrText>
          </w:r>
          <w:r w:rsidR="002F113B">
            <w:fldChar w:fldCharType="separate"/>
          </w:r>
          <w:r w:rsidR="00A130B2">
            <w:t>(Charniak, 2019)</w:t>
          </w:r>
          <w:r w:rsidR="002F113B">
            <w:fldChar w:fldCharType="end"/>
          </w:r>
        </w:sdtContent>
      </w:sdt>
      <w:r w:rsidR="009C6BE2">
        <w:t>.</w:t>
      </w:r>
      <w:r w:rsidR="00C65436">
        <w:t xml:space="preserve"> </w:t>
      </w:r>
    </w:p>
    <w:p w14:paraId="6116AFD8" w14:textId="40E932A6" w:rsidR="00132DF5" w:rsidRDefault="00813630" w:rsidP="004E0AB6">
      <w:r>
        <w:t xml:space="preserve">The baseline neuron in NNs can be thought of as </w:t>
      </w:r>
      <w:r w:rsidR="0093394A">
        <w:t xml:space="preserve">an </w:t>
      </w:r>
      <w:r w:rsidR="00721412">
        <w:t>individual mathematical function, that consist</w:t>
      </w:r>
      <w:r w:rsidR="0093394A">
        <w:t>s</w:t>
      </w:r>
      <w:r w:rsidR="00721412">
        <w:t xml:space="preserve"> of a weight component</w:t>
      </w:r>
      <w:r w:rsidR="00646446">
        <w:t xml:space="preserve"> and</w:t>
      </w:r>
      <w:r w:rsidR="004214EF">
        <w:t xml:space="preserve"> a bias component</w:t>
      </w:r>
      <w:r w:rsidR="00646446">
        <w:t xml:space="preserve">, which are wrapped inside </w:t>
      </w:r>
      <w:r w:rsidR="004214EF">
        <w:t>an activation function.</w:t>
      </w:r>
      <w:r w:rsidR="007A2007">
        <w:t xml:space="preserve"> </w:t>
      </w:r>
      <w:r w:rsidR="00C34A59">
        <w:t xml:space="preserve">This neural function receives an input, which can either be </w:t>
      </w:r>
      <w:r w:rsidR="000A30DA">
        <w:t xml:space="preserve">the </w:t>
      </w:r>
      <w:r w:rsidR="0093394A">
        <w:t xml:space="preserve">external </w:t>
      </w:r>
      <w:r w:rsidR="000A30DA">
        <w:t>input data</w:t>
      </w:r>
      <w:r w:rsidR="00D2559F">
        <w:t>, or</w:t>
      </w:r>
      <w:r w:rsidR="002A30A3">
        <w:t xml:space="preserve"> the output of neuron</w:t>
      </w:r>
      <w:r w:rsidR="00851917">
        <w:t>s</w:t>
      </w:r>
      <w:r w:rsidR="00C91C05">
        <w:t xml:space="preserve"> from the previous layer</w:t>
      </w:r>
      <w:r w:rsidR="001F56B1">
        <w:t xml:space="preserve">, </w:t>
      </w:r>
      <w:r w:rsidR="00611FAF">
        <w:t xml:space="preserve">depending on whether </w:t>
      </w:r>
      <w:r w:rsidR="00CE4E94">
        <w:t>the neuron sits in the first layer of the network or not.</w:t>
      </w:r>
      <w:r w:rsidR="000F6BFD">
        <w:t xml:space="preserve"> </w:t>
      </w:r>
      <w:r w:rsidR="00686265">
        <w:rPr>
          <w:rFonts w:cs="Arial"/>
          <w:szCs w:val="22"/>
        </w:rPr>
        <w:t>In the neuron, the input value gets multiplied by the weight</w:t>
      </w:r>
      <w:r w:rsidR="006370D3">
        <w:rPr>
          <w:rFonts w:cs="Arial"/>
          <w:szCs w:val="22"/>
        </w:rPr>
        <w:t xml:space="preserve"> then </w:t>
      </w:r>
      <w:r w:rsidR="00686265">
        <w:rPr>
          <w:rFonts w:cs="Arial"/>
          <w:szCs w:val="22"/>
        </w:rPr>
        <w:t>the bias offsets the product by a certain value</w:t>
      </w:r>
      <w:r w:rsidR="00131D2C">
        <w:t>.</w:t>
      </w:r>
      <w:r w:rsidR="00C83F70">
        <w:t xml:space="preserve"> </w:t>
      </w:r>
      <w:r w:rsidR="00DC3914">
        <w:t xml:space="preserve">The </w:t>
      </w:r>
      <w:r w:rsidR="007F5354">
        <w:t xml:space="preserve">activation function then </w:t>
      </w:r>
      <w:r w:rsidR="00776FFF">
        <w:t xml:space="preserve">refactors </w:t>
      </w:r>
      <w:r w:rsidR="003E2D54">
        <w:t>th</w:t>
      </w:r>
      <w:r w:rsidR="001B7028">
        <w:t>is weighted sum</w:t>
      </w:r>
      <w:r w:rsidR="00757A6B">
        <w:t xml:space="preserve">, which </w:t>
      </w:r>
      <w:r w:rsidR="002C0D6E">
        <w:t>is the output value of the neuron</w:t>
      </w:r>
      <w:r w:rsidR="00144EFB">
        <w:t>.</w:t>
      </w:r>
      <w:r w:rsidR="002C0D6E">
        <w:t xml:space="preserve"> </w:t>
      </w:r>
      <w:r w:rsidR="00B511D9">
        <w:t>Activation functions are</w:t>
      </w:r>
      <w:r w:rsidR="000C54A4">
        <w:t xml:space="preserve"> non-linear functions that determine </w:t>
      </w:r>
      <w:r w:rsidR="00B8438B">
        <w:t>how “activated” a neuron is</w:t>
      </w:r>
      <w:r w:rsidR="000C54A4">
        <w:t>, i.e. how large the ou</w:t>
      </w:r>
      <w:r w:rsidR="00B8438B">
        <w:t>t</w:t>
      </w:r>
      <w:r w:rsidR="000C54A4">
        <w:t>put</w:t>
      </w:r>
      <w:r w:rsidR="00563F46">
        <w:t xml:space="preserve"> </w:t>
      </w:r>
      <w:r w:rsidR="000C54A4">
        <w:t>val</w:t>
      </w:r>
      <w:r w:rsidR="002A02C6">
        <w:t xml:space="preserve">ue </w:t>
      </w:r>
      <w:r w:rsidR="00FC7340">
        <w:t>should be</w:t>
      </w:r>
      <w:r w:rsidR="002A02C6">
        <w:t xml:space="preserve">. A popular </w:t>
      </w:r>
      <w:r w:rsidR="00563F46">
        <w:t xml:space="preserve">activation function is </w:t>
      </w:r>
      <w:r w:rsidR="007F7184" w:rsidRPr="00A104EE">
        <w:rPr>
          <w:i/>
        </w:rPr>
        <w:t>rectified linear unit</w:t>
      </w:r>
      <w:r w:rsidR="007F7184">
        <w:t xml:space="preserve"> (</w:t>
      </w:r>
      <w:r w:rsidR="002A02C6">
        <w:t>ReLU</w:t>
      </w:r>
      <w:r w:rsidR="007F7184">
        <w:t>)</w:t>
      </w:r>
      <w:r w:rsidR="002A02C6">
        <w:t xml:space="preserve">, which represses </w:t>
      </w:r>
      <w:r w:rsidR="00271521">
        <w:t xml:space="preserve">any </w:t>
      </w:r>
      <w:r w:rsidR="005A25D3">
        <w:t xml:space="preserve">activations (i.e. </w:t>
      </w:r>
      <w:r w:rsidR="000702B1">
        <w:t xml:space="preserve">neuron </w:t>
      </w:r>
      <w:r w:rsidR="005A25D3">
        <w:t>output value of 0)</w:t>
      </w:r>
      <w:r w:rsidR="000702B1">
        <w:t xml:space="preserve"> up to a</w:t>
      </w:r>
      <w:r w:rsidR="00271521">
        <w:t xml:space="preserve"> certain threshold</w:t>
      </w:r>
      <w:r w:rsidR="00AF1B0E">
        <w:t xml:space="preserve"> </w:t>
      </w:r>
      <w:sdt>
        <w:sdtPr>
          <w:alias w:val="To edit, see citavi.com/edit"/>
          <w:tag w:val="CitaviPlaceholder#b1755f40-86eb-418e-80c4-5b6799ea7cf1"/>
          <w:id w:val="-738316954"/>
          <w:placeholder>
            <w:docPart w:val="DefaultPlaceholder_-1854013440"/>
          </w:placeholder>
        </w:sdtPr>
        <w:sdtEndPr/>
        <w:sdtContent>
          <w:r w:rsidR="00AF1B0E">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2RjMGI3LTAxNzctNGI1OS1hOGMwLTU3NjI4M2I5MzBjNSIsIlJhbmdlTGVuZ3RoIjoyMSwiUmVmZXJlbmNlSWQiOiI1YTM5MWU0MS0zYzVhLTQwODUtOTUwMC1iMDZlYWE1OWM5N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FyZW50UmVmZXJlbmNlIjp7IiRpZCI6Ijc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}</w:instrText>
          </w:r>
          <w:r w:rsidR="00AF1B0E">
            <w:fldChar w:fldCharType="separate"/>
          </w:r>
          <w:r w:rsidR="00A130B2">
            <w:t>(Nair &amp; Hinton, 2010)</w:t>
          </w:r>
          <w:r w:rsidR="00AF1B0E">
            <w:fldChar w:fldCharType="end"/>
          </w:r>
        </w:sdtContent>
      </w:sdt>
      <w:r w:rsidR="00271521">
        <w:t>.</w:t>
      </w:r>
      <w:r w:rsidR="00F25979">
        <w:t xml:space="preserve"> </w:t>
      </w:r>
      <w:r w:rsidR="00F74450">
        <w:t>I</w:t>
      </w:r>
      <w:r w:rsidR="00F25979">
        <w:t xml:space="preserve">n the </w:t>
      </w:r>
      <w:r w:rsidR="00D374D7">
        <w:t xml:space="preserve">output layer (the last layer of the network) </w:t>
      </w:r>
      <w:r w:rsidR="00E03B91">
        <w:t xml:space="preserve">activation functions like </w:t>
      </w:r>
      <w:r w:rsidR="00082979">
        <w:rPr>
          <w:i/>
        </w:rPr>
        <w:t>Softmax</w:t>
      </w:r>
      <w:r w:rsidR="006C2193" w:rsidRPr="00082979">
        <w:rPr>
          <w:rStyle w:val="Funotenzeichen"/>
        </w:rPr>
        <w:footnoteReference w:id="5"/>
      </w:r>
      <w:r w:rsidR="00E03B91">
        <w:t xml:space="preserve"> are preferred</w:t>
      </w:r>
      <w:r w:rsidR="00F757B0">
        <w:t>, as they</w:t>
      </w:r>
      <w:r w:rsidR="000513B4">
        <w:t xml:space="preserve"> normalize the </w:t>
      </w:r>
      <w:r w:rsidR="0047241F">
        <w:t xml:space="preserve">neural computation </w:t>
      </w:r>
      <w:r w:rsidR="0086325D">
        <w:t>to a probability distribution</w:t>
      </w:r>
      <w:r w:rsidR="00C02F04">
        <w:t xml:space="preserve">. In the case of classification, an </w:t>
      </w:r>
      <w:r w:rsidR="00C02F04" w:rsidRPr="002B2E7B">
        <w:rPr>
          <w:i/>
        </w:rPr>
        <w:t>Argmax</w:t>
      </w:r>
      <w:r w:rsidR="00C02F04">
        <w:t xml:space="preserve"> function can </w:t>
      </w:r>
      <w:r w:rsidR="00456D6D">
        <w:t>then</w:t>
      </w:r>
      <w:r w:rsidR="009E48A3">
        <w:t xml:space="preserve"> </w:t>
      </w:r>
      <w:r w:rsidR="00C02F04">
        <w:t>be applied on</w:t>
      </w:r>
      <w:r w:rsidR="009E48A3">
        <w:t xml:space="preserve"> the</w:t>
      </w:r>
      <w:r w:rsidR="00C02F04">
        <w:t xml:space="preserve"> output </w:t>
      </w:r>
      <w:r w:rsidR="009E48A3">
        <w:t xml:space="preserve">layer </w:t>
      </w:r>
      <w:r w:rsidR="00511897">
        <w:t>to retrieve the neuron with</w:t>
      </w:r>
      <w:r w:rsidR="00A127CF">
        <w:t xml:space="preserve"> the</w:t>
      </w:r>
      <w:r w:rsidR="00511897">
        <w:t xml:space="preserve"> highest S</w:t>
      </w:r>
      <w:r w:rsidR="009E48A3">
        <w:t>oftmax</w:t>
      </w:r>
      <w:r w:rsidR="00511897">
        <w:t xml:space="preserve"> output, which represent</w:t>
      </w:r>
      <w:r w:rsidR="0009636E">
        <w:t xml:space="preserve"> the class the NN predicts with </w:t>
      </w:r>
      <w:r w:rsidR="00CF5802">
        <w:t xml:space="preserve">the </w:t>
      </w:r>
      <w:r w:rsidR="0009636E">
        <w:t xml:space="preserve">highest </w:t>
      </w:r>
      <w:r w:rsidR="002A5A5E">
        <w:t>confidence</w:t>
      </w:r>
      <w:r w:rsidR="00D6649D">
        <w:t xml:space="preserve"> </w:t>
      </w:r>
      <w:sdt>
        <w:sdtPr>
          <w:alias w:val="To edit, see citavi.com/edit"/>
          <w:tag w:val="CitaviPlaceholder#a0ff9e06-dc70-4e50-8feb-a0b7b00c84ab"/>
          <w:id w:val="30853799"/>
          <w:placeholder>
            <w:docPart w:val="DefaultPlaceholder_-1854013440"/>
          </w:placeholder>
        </w:sdtPr>
        <w:sdtEndPr/>
        <w:sdtContent>
          <w:r w:rsidR="0005004B">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GIxMTEwLTc2ZDItNDg4YS05YzM4LTljZmQ0YzBhODBhOCIsIlJhbmdlTGVuZ3RoIjozOSwiUmVmZXJlbmNlSWQiOiI4ZDRmZWQ4YS05ODY1LTRkYWUtYjM1NC04Y2E5MjJjZjI0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U2ViYXN0aWFuXFxBcHBEYXRhXFxMb2NhbFxcVGVtcFxcMjJteTMyNDEuanBnIiwiVXJpU3RyaW5nIjoiOGQ0ZmVkOGEtOTg2NS00ZGFlLWIzNTQtOGNhOTIyY2YyNDNj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LTAtMjYyMDM1NjEtMy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d29ybGRjYXQub3JnL29jbGMvMTI4ODY5ODQ0MSIsIlVyaVN0cmluZyI6Imh0dHA6Ly93d3cud29ybGRjYXQub3JnL29jbGMvMTI4ODY5ODQ0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}</w:instrText>
          </w:r>
          <w:r w:rsidR="0005004B">
            <w:fldChar w:fldCharType="separate"/>
          </w:r>
          <w:r w:rsidR="00A130B2">
            <w:t>(GOODFELLOW, BENGIO, &amp; COURVILLE, 2016)</w:t>
          </w:r>
          <w:r w:rsidR="0005004B">
            <w:fldChar w:fldCharType="end"/>
          </w:r>
        </w:sdtContent>
      </w:sdt>
      <w:r w:rsidR="00CF5802">
        <w:t>.</w:t>
      </w:r>
      <w:r w:rsidR="00511897">
        <w:t xml:space="preserve"> </w:t>
      </w:r>
      <w:r w:rsidR="008E43F1">
        <w:t xml:space="preserve">The non-linearity of </w:t>
      </w:r>
      <w:r w:rsidR="00B47425">
        <w:t xml:space="preserve">these activation functions </w:t>
      </w:r>
      <w:r w:rsidR="004247DF">
        <w:t xml:space="preserve">in combination </w:t>
      </w:r>
      <w:r w:rsidR="008D7BF6">
        <w:t>with the</w:t>
      </w:r>
      <w:r w:rsidR="00CF779A">
        <w:t xml:space="preserve"> mu</w:t>
      </w:r>
      <w:r w:rsidR="003551E4">
        <w:t>ltiplicity</w:t>
      </w:r>
      <w:r w:rsidR="007D3B02">
        <w:t xml:space="preserve"> of artificial neurons, allow </w:t>
      </w:r>
      <w:r w:rsidR="00944043">
        <w:t xml:space="preserve">NNs to </w:t>
      </w:r>
      <w:r w:rsidR="00B3080C">
        <w:t>retrieve</w:t>
      </w:r>
      <w:r w:rsidR="00944043">
        <w:t xml:space="preserve"> highly non-linear </w:t>
      </w:r>
      <w:r w:rsidR="00B3080C">
        <w:t>patterns from the data</w:t>
      </w:r>
      <w:r w:rsidR="0027010D">
        <w:t>, which is the reason they are also referred to as universal function approximators</w:t>
      </w:r>
      <w:r w:rsidR="00AF1378">
        <w:t xml:space="preserve"> </w:t>
      </w:r>
      <w:sdt>
        <w:sdtPr>
          <w:alias w:val="To edit, see citavi.com/edit"/>
          <w:tag w:val="CitaviPlaceholder#603d7478-9fff-4976-ae2f-b63e88f1c687"/>
          <w:id w:val="-819722454"/>
          <w:placeholder>
            <w:docPart w:val="DefaultPlaceholder_-1854013440"/>
          </w:placeholder>
        </w:sdtPr>
        <w:sdtEndPr/>
        <w:sdtContent>
          <w:r w:rsidR="00974C12">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jk3YmQ1LWM0YjMtNDFiNi1hMjhiLTAzYTRhMjFjNzU2NSIsIlJhbmdlU3RhcnQiOjQyLCJSYW5nZUxlbmd0aCI6MTUsIlJlZmVyZW5jZUlkIjoiY2JmMTA5YTMtYjVmMy00M2JlLWIzYTgtOWEyMDY5MzlhNTg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LZXZpbiIsIkxhc3ROYW1lIjoiR3VybmV5IiwiUHJvdGVjdGVkIjpmYWxzZSwiU2V4IjoyLCJDcmVhdGVkQnkiOiJfU2ViYXN0aWFuIFPDpHR6bGVyIiwiQ3JlYXRlZE9uIjoiMjAyMi0wNi0yM1QxNDoyMDo1OCIsIk1vZGlmaWVkQnkiOiJfU2ViYXN0aWFuIFPDpHR6bGVyIiwiSWQiOiI2NTczOWViMi02M2RjLTRlZjItOTU4Ni0zZTVmN2IxYjE2NWEiLCJNb2RpZmllZE9uIjoiMjAyMi0wNi0yM1QxNDoyMDo1O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FNlYmFzdGlhblxcQXBwRGF0YVxcTG9jYWxcXFRlbXBcXGpnazNlaWxsLmpwZyIsIlVyaVN0cmluZyI6ImYxMjMyYWI1LWRhMjQtNGJlYS1iNTNlLTgxN2JjMDc0NmVl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xLTg1NzI4LTY3My0x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5MTExNzc3MDUiLCJVcmlTdHJpbmciOiJodHRwOi8vd3d3LndvcmxkY2F0Lm9yZy9vY2xjLzkxMTE3Nzcw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FdWdlbmUiLCJMYXN0TmFtZSI6IkNoYXJuaWFrIiwiUHJvdGVjdGVkIjpmYWxzZSwiU2V4IjoyLCJDcmVhdGVkQnkiOiJfU2ViYXN0aWFuIFPDpHR6bGVyIiwiQ3JlYXRlZE9uIjoiMjAyMi0wNi0yM1QxNDoxNzo1NiIsIk1vZGlmaWVkQnkiOiJfU2ViYXN0aWFuIFPDpHR6bGVyIiwiSWQiOiIxMWZkZGYwMS1mMTVkLTQ0ODktYjY0ZC1lZGJiMGZlMzJjYTciLCJNb2RpZmllZE9uIjoiMjAyMi0wNi0yM1QxNDoxNzo1NiIsIlByb2plY3QiOnsiJHJlZiI6IjUifX1dLCJDaXRhdGlvbktleVVwZGF0ZVR5cGUiOjAsIkNvbGxhYm9yYXRvcnMiOltdLCJDb3ZlclBhdGgiOnsiJGlkIjoiMTk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DI2MjAzOTUxMiIsIktleXdvcmRzIjpbXSwiTGFuZ3VhZ2UiOiJpbmdsZXNl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jQ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LHsiJGlkIjoiMjUiLCIkdHlwZSI6IlN3aXNzQWNhZGVtaWMuQ2l0YXZpLkNpdGF0aW9ucy5Xb3JkUGxhY2Vob2xkZXJFbnRyeSwgU3dpc3NBY2FkZW1pYy5DaXRhdmkiLCJJZCI6ImY5NWY4M2Q3LTBkMWMtNDI2My05NGQ5LTQyZjhhMDk5MWQ3YSIsIlJhbmdlU3RhcnQiOjI5LCJSYW5nZUxlbmd0aCI6MTMsIlJlZmVyZW5jZUlkIjoiMGI5OTE3MDgtMWI2OS00MTc0LTk4MTQtN2VkYWI2ZjMyYzAw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m9yaXMiLCJMYXN0TmFtZSI6IkhhbmluIiwiUHJvdGVjdGVkIjpmYWxzZSwiU2V4IjoyLCJDcmVhdGVkQnkiOiJfU2ViYXN0aWFuIFPDpHR6bGVyIiwiQ3JlYXRlZE9uIjoiMjAyMi0wNi0yMlQyMToxODoyOSIsIk1vZGlmaWVkQnkiOiJfU2ViYXN0aWFuIFPDpHR6bGVyIiwiSWQiOiI2ZmFjZTUxYi1jZThkLTQ1ZDEtYjE5Ny1mMTAxNWY0OWRlZjUiLCJNb2RpZmllZE9uIjoiMjAyMi0wNi0yMlQyMToxODoyOSIsIlByb2plY3QiOnsiJHJlZiI6IjUifX1dLCJDaXRhdGlvbktleVVwZGF0ZVR5cGUiOjAsIkNvbGxhYm9yYXRvcnMiOltdLCJEb2kiOiIxMC4zMzkwL21hdGg3MTAwOTky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tYXRoNzEwMDk5MiIsIlVyaVN0cmluZyI6Imh0dHBzOi8vZG9pLm9yZy8xMC4zMzkwL21hdGg3MTAwOTk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}</w:instrText>
          </w:r>
          <w:r w:rsidR="00974C12">
            <w:fldChar w:fldCharType="separate"/>
          </w:r>
          <w:r w:rsidR="00A130B2">
            <w:t>(Charniak, 2019; Gurney, 2014; Hanin, 2019; Heaton, 2012)</w:t>
          </w:r>
          <w:r w:rsidR="00974C12">
            <w:fldChar w:fldCharType="end"/>
          </w:r>
        </w:sdtContent>
      </w:sdt>
      <w:r w:rsidR="00B3080C">
        <w:t>.</w:t>
      </w:r>
    </w:p>
    <w:p w14:paraId="07979913" w14:textId="095D0A67" w:rsidR="00D15CDB" w:rsidRDefault="00183C06" w:rsidP="0087526F">
      <w:r w:rsidRPr="00183C06">
        <w:t xml:space="preserve">NNs are learned through </w:t>
      </w:r>
      <w:r w:rsidRPr="0078221C">
        <w:rPr>
          <w:i/>
          <w:iCs/>
        </w:rPr>
        <w:t>deep learning</w:t>
      </w:r>
      <w:r w:rsidRPr="00183C06">
        <w:t xml:space="preserve">. Intuitively speaking, the objective of the learning process is to tweak each parameter </w:t>
      </w:r>
      <w:r w:rsidR="0047525A">
        <w:t>(i.e. wei</w:t>
      </w:r>
      <w:r w:rsidR="0095673D">
        <w:t>ght and bias</w:t>
      </w:r>
      <w:r w:rsidR="0047525A">
        <w:t xml:space="preserve">) </w:t>
      </w:r>
      <w:r w:rsidRPr="00183C06">
        <w:t>in a NN in such a way</w:t>
      </w:r>
      <w:r w:rsidR="002363D7">
        <w:t xml:space="preserve"> that a</w:t>
      </w:r>
      <w:r w:rsidRPr="00183C06">
        <w:t xml:space="preserve"> desired output corresponding to </w:t>
      </w:r>
      <w:r w:rsidR="002363D7">
        <w:t>a certain</w:t>
      </w:r>
      <w:r w:rsidRPr="00183C06">
        <w:t xml:space="preserve"> inpu</w:t>
      </w:r>
      <w:r w:rsidR="002363D7">
        <w:t>t is</w:t>
      </w:r>
      <w:r w:rsidR="008C6CD9">
        <w:t xml:space="preserve"> </w:t>
      </w:r>
      <w:r w:rsidRPr="00183C06">
        <w:t xml:space="preserve">generated. The training is done </w:t>
      </w:r>
      <w:r w:rsidRPr="00183C06">
        <w:lastRenderedPageBreak/>
        <w:t>through an iterative process called</w:t>
      </w:r>
      <w:r w:rsidR="001D538C">
        <w:t xml:space="preserve"> </w:t>
      </w:r>
      <w:r w:rsidR="001D538C" w:rsidRPr="001D538C">
        <w:rPr>
          <w:i/>
          <w:iCs/>
        </w:rPr>
        <w:t>gradient descent</w:t>
      </w:r>
      <w:r w:rsidRPr="00183C06">
        <w:t>.</w:t>
      </w:r>
      <w:r w:rsidR="00F7756D">
        <w:t xml:space="preserve"> Before the training process begins,</w:t>
      </w:r>
      <w:r w:rsidR="00813B5B">
        <w:t xml:space="preserve"> each weight</w:t>
      </w:r>
      <w:r w:rsidR="00075E29">
        <w:t xml:space="preserve"> </w:t>
      </w:r>
      <w:r w:rsidR="00FB7FF1">
        <w:t xml:space="preserve">in the network </w:t>
      </w:r>
      <w:r w:rsidR="00BB2830">
        <w:t>gets</w:t>
      </w:r>
      <w:r w:rsidR="00075E29">
        <w:t xml:space="preserve"> assigned</w:t>
      </w:r>
      <w:r w:rsidR="00764227">
        <w:t xml:space="preserve"> an initial random value</w:t>
      </w:r>
      <w:r w:rsidR="00F03A24">
        <w:t xml:space="preserve">. </w:t>
      </w:r>
      <w:r w:rsidR="00DE0D0E">
        <w:t>This offsets the NN to learn</w:t>
      </w:r>
      <w:r w:rsidR="00770F3D">
        <w:t xml:space="preserve"> distinct</w:t>
      </w:r>
      <w:r w:rsidR="003B6DF9">
        <w:t xml:space="preserve"> embeddings</w:t>
      </w:r>
      <w:r w:rsidR="00770F3D">
        <w:t xml:space="preserve">, </w:t>
      </w:r>
      <w:r w:rsidR="00FB448F">
        <w:t>which would not be possible</w:t>
      </w:r>
      <w:r w:rsidR="0029578B">
        <w:t xml:space="preserve"> </w:t>
      </w:r>
      <w:r w:rsidR="00DC2737">
        <w:t>if</w:t>
      </w:r>
      <w:r w:rsidR="009B6787">
        <w:t xml:space="preserve"> each weight receive</w:t>
      </w:r>
      <w:r w:rsidR="00DC2737">
        <w:t xml:space="preserve">d </w:t>
      </w:r>
      <w:r w:rsidR="009B6787">
        <w:t>the same value.</w:t>
      </w:r>
      <w:r w:rsidR="00770F3D">
        <w:t xml:space="preserve"> </w:t>
      </w:r>
      <w:r w:rsidR="002425A6">
        <w:t xml:space="preserve">During the training process </w:t>
      </w:r>
      <w:r w:rsidR="00DE6A75" w:rsidRPr="003101F1">
        <w:rPr>
          <w:i/>
        </w:rPr>
        <w:t>test dat</w:t>
      </w:r>
      <w:r w:rsidR="00710FC0">
        <w:rPr>
          <w:i/>
        </w:rPr>
        <w:t>a</w:t>
      </w:r>
      <w:r w:rsidR="00DE6A75">
        <w:t xml:space="preserve"> is fed through</w:t>
      </w:r>
      <w:r w:rsidR="00E95B69">
        <w:t xml:space="preserve"> the network</w:t>
      </w:r>
      <w:r w:rsidR="00302D09">
        <w:t>.</w:t>
      </w:r>
      <w:r w:rsidR="00661B8B">
        <w:t xml:space="preserve"> With a loss function the desired target output </w:t>
      </w:r>
      <m:oMath>
        <m:r>
          <w:rPr>
            <w:rFonts w:ascii="Cambria Math" w:hAnsi="Cambria Math"/>
          </w:rPr>
          <m:t>y</m:t>
        </m:r>
      </m:oMath>
      <w:r w:rsidR="00661B8B">
        <w:t xml:space="preserve"> is compared to the actual output </w:t>
      </w:r>
      <w:r w:rsidR="00C60B26">
        <w:t xml:space="preserve"> </w:t>
      </w:r>
      <w:r w:rsidR="00661B8B">
        <w:t>of the unoptimized model</w:t>
      </w:r>
      <w:r w:rsidR="00B6191A">
        <w:t xml:space="preserve"> </w:t>
      </w:r>
      <m:oMath>
        <m:acc>
          <m:accPr>
            <m:ctrlPr>
              <w:rPr>
                <w:rFonts w:ascii="Cambria Math" w:hAnsi="Cambria Math"/>
                <w:i/>
              </w:rPr>
            </m:ctrlPr>
          </m:accPr>
          <m:e>
            <m:r>
              <w:rPr>
                <w:rFonts w:ascii="Cambria Math" w:hAnsi="Cambria Math"/>
              </w:rPr>
              <m:t>y</m:t>
            </m:r>
          </m:e>
        </m:acc>
      </m:oMath>
      <w:r w:rsidR="00C72C28">
        <w:t>.</w:t>
      </w:r>
      <w:r w:rsidR="00C60B26">
        <w:t xml:space="preserve"> </w:t>
      </w:r>
      <w:r w:rsidR="000A4B5B">
        <w:t xml:space="preserve">The </w:t>
      </w:r>
      <w:r w:rsidR="00492E31">
        <w:t xml:space="preserve">goal </w:t>
      </w:r>
      <w:r w:rsidR="00D23CB3">
        <w:t xml:space="preserve">with each </w:t>
      </w:r>
      <w:r w:rsidR="00B5591A">
        <w:t xml:space="preserve">training </w:t>
      </w:r>
      <w:r w:rsidR="00D23CB3">
        <w:t xml:space="preserve">iteration </w:t>
      </w:r>
      <w:r w:rsidR="00492E31">
        <w:t xml:space="preserve">is </w:t>
      </w:r>
      <w:r w:rsidR="009A1E58">
        <w:t xml:space="preserve">to </w:t>
      </w:r>
      <w:r w:rsidR="00B46A60">
        <w:t xml:space="preserve">decrease the distance </w:t>
      </w:r>
      <w:r w:rsidR="00B56205">
        <w:t>between</w:t>
      </w:r>
      <w:r w:rsidR="00B46A60">
        <w:t xml:space="preserve"> </w:t>
      </w:r>
      <m:oMath>
        <m:acc>
          <m:accPr>
            <m:ctrlPr>
              <w:rPr>
                <w:rFonts w:ascii="Cambria Math" w:hAnsi="Cambria Math"/>
                <w:i/>
              </w:rPr>
            </m:ctrlPr>
          </m:accPr>
          <m:e>
            <m:r>
              <w:rPr>
                <w:rFonts w:ascii="Cambria Math" w:hAnsi="Cambria Math"/>
              </w:rPr>
              <m:t>y</m:t>
            </m:r>
          </m:e>
        </m:acc>
      </m:oMath>
      <w:r w:rsidR="00B5591A">
        <w:t xml:space="preserve"> </w:t>
      </w:r>
      <w:r w:rsidR="00D23CB3">
        <w:t>and</w:t>
      </w:r>
      <w:r w:rsidR="00AC1AFD">
        <w:t xml:space="preserve"> </w:t>
      </w:r>
      <m:oMath>
        <m:r>
          <w:rPr>
            <w:rFonts w:ascii="Cambria Math" w:hAnsi="Cambria Math"/>
          </w:rPr>
          <m:t>y</m:t>
        </m:r>
      </m:oMath>
      <w:r w:rsidR="00B5591A">
        <w:t>.</w:t>
      </w:r>
      <w:r w:rsidR="00462002">
        <w:t xml:space="preserve"> </w:t>
      </w:r>
      <w:r w:rsidR="00C545FA">
        <w:t xml:space="preserve">To achieve this, the gradient vector </w:t>
      </w:r>
      <w:r w:rsidR="00D879BD">
        <w:t>of the loss</w:t>
      </w:r>
      <w:r w:rsidR="00146856">
        <w:t xml:space="preserve"> function</w:t>
      </w:r>
      <w:r w:rsidR="00D879BD">
        <w:t xml:space="preserve"> is calculated with respect to the </w:t>
      </w:r>
      <w:r w:rsidR="000A4CDB">
        <w:t>entire NN</w:t>
      </w:r>
      <w:r w:rsidR="00273390">
        <w:t>. This computation</w:t>
      </w:r>
      <w:r w:rsidR="006B33E5">
        <w:t xml:space="preserve"> of the gradient in a NN is what’s called </w:t>
      </w:r>
      <w:r w:rsidR="006B33E5" w:rsidRPr="00A978F2">
        <w:rPr>
          <w:i/>
          <w:iCs/>
        </w:rPr>
        <w:t>backpropagation</w:t>
      </w:r>
      <w:r w:rsidR="006B33E5">
        <w:t xml:space="preserve">. </w:t>
      </w:r>
      <w:r w:rsidR="005E347D">
        <w:rPr>
          <w:rFonts w:cs="Arial"/>
          <w:szCs w:val="22"/>
        </w:rPr>
        <w:t>We established earlier, that each neuron (excluding the first layer) is a function of the outputs from the neurons in the previous layer.</w:t>
      </w:r>
      <w:r w:rsidR="0087526F">
        <w:t xml:space="preserve"> </w:t>
      </w:r>
      <w:r w:rsidR="00227019">
        <w:t>Backpropagation</w:t>
      </w:r>
      <w:r w:rsidR="00C81294">
        <w:t xml:space="preserve"> recursively calculates the</w:t>
      </w:r>
      <w:r w:rsidR="00DF0C34">
        <w:t xml:space="preserve"> gradient</w:t>
      </w:r>
      <w:r w:rsidR="00C81294">
        <w:t xml:space="preserve"> </w:t>
      </w:r>
      <w:r w:rsidR="00C104EA">
        <w:t>inside</w:t>
      </w:r>
      <w:r w:rsidR="00C81294">
        <w:t xml:space="preserve"> each neuron in the NN</w:t>
      </w:r>
      <w:r w:rsidR="00D6174E">
        <w:t xml:space="preserve">, starting </w:t>
      </w:r>
      <w:r w:rsidR="00B22EAF">
        <w:t>with the</w:t>
      </w:r>
      <w:r w:rsidR="00DA3702">
        <w:t xml:space="preserve"> output</w:t>
      </w:r>
      <w:r w:rsidR="00B22EAF">
        <w:t xml:space="preserve"> layer and </w:t>
      </w:r>
      <w:r w:rsidR="00DD7F99">
        <w:t xml:space="preserve">propagating through the entire network </w:t>
      </w:r>
      <w:r w:rsidR="00E37A02">
        <w:t>to</w:t>
      </w:r>
      <w:r w:rsidR="00DD7F99">
        <w:t xml:space="preserve"> </w:t>
      </w:r>
      <w:r w:rsidR="00851365">
        <w:t xml:space="preserve">the </w:t>
      </w:r>
      <w:r w:rsidR="00862F9F">
        <w:t>input</w:t>
      </w:r>
      <w:r w:rsidR="00DD7F99">
        <w:t xml:space="preserve"> layer.</w:t>
      </w:r>
      <w:r w:rsidR="00DC4ED8">
        <w:t xml:space="preserve"> </w:t>
      </w:r>
      <w:r w:rsidR="00094299">
        <w:t>Having calculated the gradient,</w:t>
      </w:r>
      <w:r w:rsidR="008C3CF1">
        <w:t xml:space="preserve"> the </w:t>
      </w:r>
      <w:r w:rsidR="003D3F42">
        <w:t xml:space="preserve">opposite sign </w:t>
      </w:r>
      <w:r w:rsidR="00BE001E">
        <w:t>of it is taken</w:t>
      </w:r>
      <w:r w:rsidR="00F60521">
        <w:t xml:space="preserve"> and multiplied by</w:t>
      </w:r>
      <w:r w:rsidR="000A521B">
        <w:t xml:space="preserve"> the </w:t>
      </w:r>
      <w:r w:rsidR="000A521B" w:rsidRPr="000444E4">
        <w:rPr>
          <w:i/>
          <w:iCs/>
        </w:rPr>
        <w:t>step</w:t>
      </w:r>
      <w:r w:rsidR="000444E4" w:rsidRPr="000444E4">
        <w:rPr>
          <w:i/>
          <w:iCs/>
        </w:rPr>
        <w:t xml:space="preserve"> </w:t>
      </w:r>
      <w:r w:rsidR="000A521B" w:rsidRPr="000444E4">
        <w:rPr>
          <w:i/>
          <w:iCs/>
        </w:rPr>
        <w:t>size</w:t>
      </w:r>
      <w:r w:rsidR="000A521B">
        <w:t>, a coefficient which defines</w:t>
      </w:r>
      <w:r w:rsidR="006A4DD8">
        <w:t xml:space="preserve"> how</w:t>
      </w:r>
      <w:r w:rsidR="002B66C0">
        <w:t xml:space="preserve"> aggressively</w:t>
      </w:r>
      <w:r w:rsidR="006A4DD8">
        <w:t xml:space="preserve"> the parameter</w:t>
      </w:r>
      <w:r w:rsidR="008B6959">
        <w:t xml:space="preserve"> values</w:t>
      </w:r>
      <w:r w:rsidR="006A4DD8">
        <w:t xml:space="preserve"> are</w:t>
      </w:r>
      <w:r w:rsidR="00075373">
        <w:t xml:space="preserve"> tweaked</w:t>
      </w:r>
      <w:r w:rsidR="0056399F">
        <w:t>.</w:t>
      </w:r>
      <w:r w:rsidR="00075373">
        <w:t xml:space="preserve"> This </w:t>
      </w:r>
      <w:r w:rsidR="00BD0B1C">
        <w:t xml:space="preserve">process is repeated </w:t>
      </w:r>
      <w:r w:rsidR="00B030ED">
        <w:t>un</w:t>
      </w:r>
      <w:r w:rsidR="00B231BB">
        <w:t xml:space="preserve">til </w:t>
      </w:r>
      <w:r w:rsidR="00C90A2D">
        <w:t xml:space="preserve">the NN function </w:t>
      </w:r>
      <w:r w:rsidR="00B030ED">
        <w:t>converges to</w:t>
      </w:r>
      <w:r w:rsidR="00C90A2D">
        <w:t xml:space="preserve"> a local minim</w:t>
      </w:r>
      <w:r w:rsidR="005C6171">
        <w:t>um</w:t>
      </w:r>
      <w:r w:rsidR="007C1552">
        <w:t>.</w:t>
      </w:r>
      <w:r w:rsidR="003B6CAB">
        <w:t xml:space="preserve"> A small step</w:t>
      </w:r>
      <w:r w:rsidR="000444E4">
        <w:t xml:space="preserve"> </w:t>
      </w:r>
      <w:r w:rsidR="003B6CAB">
        <w:t xml:space="preserve">size </w:t>
      </w:r>
      <w:r w:rsidR="00A92538">
        <w:t xml:space="preserve">increases the </w:t>
      </w:r>
      <w:r w:rsidR="003E12FC">
        <w:t>learning</w:t>
      </w:r>
      <w:r w:rsidR="000444E4">
        <w:t xml:space="preserve"> </w:t>
      </w:r>
      <w:r w:rsidR="003E12FC">
        <w:t xml:space="preserve">time, since it takes longer to </w:t>
      </w:r>
      <w:r w:rsidR="00C7588E">
        <w:t xml:space="preserve">reach </w:t>
      </w:r>
      <w:r w:rsidR="005C6171">
        <w:t>a</w:t>
      </w:r>
      <w:r w:rsidR="00C7588E">
        <w:t xml:space="preserve"> minimum.</w:t>
      </w:r>
      <w:r w:rsidR="003A6DF8">
        <w:t xml:space="preserve"> </w:t>
      </w:r>
      <w:r w:rsidR="00E56612">
        <w:t>Conversely, a large step-size</w:t>
      </w:r>
      <w:r w:rsidR="003E3FA1">
        <w:t xml:space="preserve"> runs the risk of exceeding the local minimum, which results in inferior performance</w:t>
      </w:r>
      <w:r w:rsidR="00BD3639">
        <w:t xml:space="preserve"> </w:t>
      </w:r>
      <w:sdt>
        <w:sdtPr>
          <w:alias w:val="To edit, see citavi.com/edit"/>
          <w:tag w:val="CitaviPlaceholder#ca5e2d2f-0a9a-43f0-a130-364d99be7361"/>
          <w:id w:val="-380239223"/>
          <w:placeholder>
            <w:docPart w:val="DefaultPlaceholder_-1854013440"/>
          </w:placeholder>
        </w:sdtPr>
        <w:sdtEndPr/>
        <w:sdtContent>
          <w:r w:rsidR="00BD3639">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DdmZjJhLTgwZjYtNDYzNy05MWRiLTk2OTE3NGJjYzNmMyIsIlJhbmdlU3RhcnQiOjI3LCJSYW5nZUxlbmd0aCI6MjEsIlJlZmVyZW5jZUlkIjoiODdjZjU1YzUtYWMzOC00ZjNmLWIwNmQtMTY4ZDVkMWE2ZTE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cHJvY2VlZGluZ3MubmV1cmlwcy5jYy9wYXBlci8xOTg5L2ZpbGUvNTNjM2JjZTY2ZTQzYmU0ZjIwOTU1NjUxOGMyZmNiNTQtUGFwZXIucGRmIiwiVXJpU3RyaW5nIjoiaHR0cHM6Ly9wcm9jZWVkaW5ncy5uZXVyaXBzLmNjL3BhcGVyLzE5ODkvZmlsZS81M2MzYmNlNjZlNDNiZTRmMjA5NTU2NTE4YzJmY2I1NC1QYXBlc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NUMTU6MTc6MzAiLCJNb2RpZmllZEJ5IjoiX1NlYmFzdGlhbiBTw6R0emxlciIsIklkIjoiNjFkZDVkMGQtNmFjZC00YWRhLThjZDItNzAzNzU3Y2ViMWUxIiwiTW9kaWZpZWRPbiI6IjIwMjItMDYtMjNUMTU6MTc6MzAiLCJQcm9qZWN0Ijp7IiRyZWYiOiI1In19XSwiT25saW5lQWRkcmVzcyI6Imh0dHBzOi8vcHJvY2VlZGluZ3MubmV1cmlwcy5jYy9wYXBlci8xOTg5L2ZpbGUvNTNjM2JjZTY2ZTQzYmU0ZjIwOTU1NjUxOGMyZmNiNTQtUGFwZXIucGRmIiwiT3JnYW5pemF0aW9ucyI6W10sIk90aGVyc0ludm9sdmVkIjpbXS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S04NTcyOC02NzMtMSI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3d3cud29ybGRjYXQub3JnL29jbGMvOTExMTc3NzA1IiwiVXJpU3RyaW5nIjoiaHR0cDovL3d3dy53b3JsZGNhdC5vcmcvb2NsYy85MTExNzc3MDU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yZWYiOiI1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}</w:instrText>
          </w:r>
          <w:r w:rsidR="00BD3639">
            <w:fldChar w:fldCharType="separate"/>
          </w:r>
          <w:r w:rsidR="00A130B2">
            <w:t>(Gurney, 2014; Heaton, 2012; LeCun et al., 1989)</w:t>
          </w:r>
          <w:r w:rsidR="00BD3639">
            <w:fldChar w:fldCharType="end"/>
          </w:r>
        </w:sdtContent>
      </w:sdt>
      <w:r w:rsidR="000C7C8C">
        <w:t>.</w:t>
      </w:r>
      <w:r w:rsidR="001B56D3">
        <w:t xml:space="preserve"> </w:t>
      </w:r>
    </w:p>
    <w:p w14:paraId="54CE1F34" w14:textId="366AA47A" w:rsidR="003D6B37" w:rsidRDefault="00801EEA" w:rsidP="0087526F">
      <w:r>
        <w:t xml:space="preserve">For </w:t>
      </w:r>
      <w:r w:rsidR="00120B6E">
        <w:t xml:space="preserve">every </w:t>
      </w:r>
      <w:r>
        <w:t>model training</w:t>
      </w:r>
      <w:r w:rsidR="000E52D9">
        <w:t>,</w:t>
      </w:r>
      <w:r w:rsidR="004020FD">
        <w:t xml:space="preserve"> it is crucial to </w:t>
      </w:r>
      <w:r w:rsidR="00120B6E">
        <w:t>separate the</w:t>
      </w:r>
      <w:r w:rsidR="004020FD">
        <w:t xml:space="preserve"> </w:t>
      </w:r>
      <w:r w:rsidR="00120B6E">
        <w:t>training data from the test</w:t>
      </w:r>
      <w:r w:rsidR="008300DD">
        <w:t xml:space="preserve"> data</w:t>
      </w:r>
      <w:r w:rsidR="005032FF">
        <w:t xml:space="preserve"> to prevent </w:t>
      </w:r>
      <w:r w:rsidR="00090667">
        <w:t>an overfit of the model</w:t>
      </w:r>
      <w:r w:rsidR="00AF12DD">
        <w:t xml:space="preserve">. This is especially true </w:t>
      </w:r>
      <w:r w:rsidR="008E70E8">
        <w:t>for NNs,</w:t>
      </w:r>
      <w:r w:rsidR="003B3FD1">
        <w:t xml:space="preserve"> as they </w:t>
      </w:r>
      <w:r w:rsidR="001D573D">
        <w:t xml:space="preserve">have the </w:t>
      </w:r>
      <w:r w:rsidR="003B3FD1">
        <w:t>tend</w:t>
      </w:r>
      <w:r w:rsidR="001D573D">
        <w:t>ency</w:t>
      </w:r>
      <w:r w:rsidR="003B3FD1">
        <w:t xml:space="preserve"> to perfectly </w:t>
      </w:r>
      <w:r w:rsidR="0000129E">
        <w:t xml:space="preserve">adapt to the data it gets trained with, which </w:t>
      </w:r>
      <w:r w:rsidR="00390C56">
        <w:t xml:space="preserve">greatly impacts the generalizability of the model </w:t>
      </w:r>
      <w:r w:rsidR="007A52B2">
        <w:t>and</w:t>
      </w:r>
      <w:r w:rsidR="00290852">
        <w:t xml:space="preserve"> impairs </w:t>
      </w:r>
      <w:r w:rsidR="00604764">
        <w:t xml:space="preserve">prediction </w:t>
      </w:r>
      <w:r w:rsidR="006C3841">
        <w:t>performance o</w:t>
      </w:r>
      <w:r w:rsidR="00604764">
        <w:t>n</w:t>
      </w:r>
      <w:r w:rsidR="007A52B2">
        <w:t xml:space="preserve"> unseen data</w:t>
      </w:r>
      <w:r w:rsidR="00043484">
        <w:t xml:space="preserve"> </w:t>
      </w:r>
      <w:sdt>
        <w:sdtPr>
          <w:alias w:val="To edit, see citavi.com/edit"/>
          <w:tag w:val="CitaviPlaceholder#bb488f84-869a-4131-86b5-e5518bdef881"/>
          <w:id w:val="-2133383475"/>
          <w:placeholder>
            <w:docPart w:val="DefaultPlaceholder_-1854013440"/>
          </w:placeholder>
        </w:sdtPr>
        <w:sdtEndPr/>
        <w:sdtContent>
          <w:r w:rsidR="00043484">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jMxZTBlLTRkNmEtNGE1MC1iNjUxLWJjOTQzODc4ZmIxMSIsIlJhbmdlTGVuZ3RoIjoyNywiUmVmZXJlbmNlSWQiOiIyYmI5YWFkNi04ZGIzLTQ2MWUtODIxNy1lY2IzNjIzYmRk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5ldW5ldC4yMDA5LjExLjAwOSIsIlVyaVN0cmluZyI6Imh0dHBzOi8vZG9pLm9yZy8xMC4xMDE2L2oubmV1bmV0LjIwMDkuMTEuMDA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zVDIyOjM3OjA5IiwiTW9kaWZpZWRCeSI6Il9TZWJhc3RpYW4gU8OkdHpsZXIiLCJJZCI6ImI3MTRhMmZlLTFiNzMtNDIxNC05NzY5LTM2NThlYWM4MzAyZCIsIk1vZGlmaWVkT24iOiIyMDIyLTA2LTIzVDIyOjM3OjA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5NTkzMjciLCJVcmlTdHJpbmciOiJodHRwOi8vd3d3Lm5jYmkubmxtLm5paC5nb3YvcHVibWVkLzE5OTU5Mz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}</w:instrText>
          </w:r>
          <w:r w:rsidR="00043484">
            <w:fldChar w:fldCharType="separate"/>
          </w:r>
          <w:r w:rsidR="00A130B2">
            <w:t>(May, Maier, &amp; Dandy, 2010)</w:t>
          </w:r>
          <w:r w:rsidR="00043484">
            <w:fldChar w:fldCharType="end"/>
          </w:r>
        </w:sdtContent>
      </w:sdt>
      <w:r w:rsidR="007A52B2">
        <w:t>.</w:t>
      </w:r>
      <w:r w:rsidR="00367506">
        <w:t xml:space="preserve"> </w:t>
      </w:r>
      <w:r w:rsidR="004E5B82">
        <w:t>In general, t</w:t>
      </w:r>
      <w:r w:rsidR="00D05CDC">
        <w:t>he learning of NNs is a non-trivial task</w:t>
      </w:r>
      <w:r w:rsidR="00DB4029">
        <w:t xml:space="preserve">, as </w:t>
      </w:r>
      <w:r w:rsidR="007B17DA">
        <w:t>they</w:t>
      </w:r>
      <w:r w:rsidR="00F37CB9">
        <w:t xml:space="preserve"> </w:t>
      </w:r>
      <w:r w:rsidR="007B17DA">
        <w:t>are</w:t>
      </w:r>
      <w:r w:rsidR="00F37CB9">
        <w:t xml:space="preserve"> very </w:t>
      </w:r>
      <w:r w:rsidR="007B17DA">
        <w:t>sensible</w:t>
      </w:r>
      <w:r w:rsidR="0091433A">
        <w:t xml:space="preserve"> </w:t>
      </w:r>
      <w:r w:rsidR="00F37CB9">
        <w:t xml:space="preserve">to </w:t>
      </w:r>
      <w:r w:rsidR="00FE7C6C">
        <w:t>the embedding of the input data</w:t>
      </w:r>
      <w:r w:rsidR="00F37CB9">
        <w:t>,</w:t>
      </w:r>
      <w:r w:rsidR="00695946">
        <w:t xml:space="preserve"> the </w:t>
      </w:r>
      <w:r w:rsidR="00F37CB9">
        <w:t>initialization</w:t>
      </w:r>
      <w:r w:rsidR="00695946">
        <w:t xml:space="preserve"> of the weights</w:t>
      </w:r>
      <w:r w:rsidR="00F37CB9">
        <w:t>,</w:t>
      </w:r>
      <w:r w:rsidR="00695946">
        <w:t xml:space="preserve"> </w:t>
      </w:r>
      <w:r w:rsidR="00696279">
        <w:t xml:space="preserve">the choice of </w:t>
      </w:r>
      <w:r w:rsidR="00121EF9">
        <w:t xml:space="preserve">activation functions </w:t>
      </w:r>
      <w:r w:rsidR="00695946">
        <w:t>and hyperparameter tuning, like step size</w:t>
      </w:r>
      <w:r w:rsidR="002C3765">
        <w:t xml:space="preserve"> and</w:t>
      </w:r>
      <w:r w:rsidR="00744E21">
        <w:t xml:space="preserve"> </w:t>
      </w:r>
      <w:r w:rsidR="00744E21" w:rsidRPr="00D235EE">
        <w:rPr>
          <w:i/>
          <w:iCs/>
        </w:rPr>
        <w:t>dropout regularization</w:t>
      </w:r>
      <w:r w:rsidR="00D235EE">
        <w:rPr>
          <w:rStyle w:val="Funotenzeichen"/>
          <w:i/>
          <w:iCs/>
        </w:rPr>
        <w:footnoteReference w:id="6"/>
      </w:r>
      <w:r w:rsidR="00A97D53">
        <w:t xml:space="preserve">. </w:t>
      </w:r>
      <w:r w:rsidR="003C6494">
        <w:t xml:space="preserve">A lot of variables that </w:t>
      </w:r>
      <w:r w:rsidR="00CC67E9">
        <w:t>determine the effica</w:t>
      </w:r>
      <w:r w:rsidR="00EE530C">
        <w:t xml:space="preserve">cy of </w:t>
      </w:r>
      <w:r w:rsidR="004E5B82">
        <w:t xml:space="preserve">a </w:t>
      </w:r>
      <w:r w:rsidR="003329A6">
        <w:t>model</w:t>
      </w:r>
      <w:r w:rsidR="00EE530C">
        <w:t xml:space="preserve"> make it hard</w:t>
      </w:r>
      <w:r w:rsidR="007C445B">
        <w:t>er</w:t>
      </w:r>
      <w:r w:rsidR="00EE530C">
        <w:t xml:space="preserve"> to </w:t>
      </w:r>
      <w:r w:rsidR="007C445B">
        <w:t xml:space="preserve">extract the full potential out of </w:t>
      </w:r>
      <w:r w:rsidR="003329A6">
        <w:t>a NN</w:t>
      </w:r>
      <w:r w:rsidR="0078574A">
        <w:t>.</w:t>
      </w:r>
      <w:r w:rsidR="00C43E73">
        <w:t xml:space="preserve"> In addition, </w:t>
      </w:r>
      <w:r w:rsidR="00726562">
        <w:t>NNs</w:t>
      </w:r>
      <w:r w:rsidR="00E17C32">
        <w:t xml:space="preserve"> can’t easily </w:t>
      </w:r>
      <w:r w:rsidR="00097ECA">
        <w:t xml:space="preserve">be </w:t>
      </w:r>
      <w:r w:rsidR="00E17C32">
        <w:t>interpreted</w:t>
      </w:r>
      <w:r w:rsidR="00AF70B7">
        <w:t xml:space="preserve"> because of their complexity</w:t>
      </w:r>
      <w:r w:rsidR="00311D5E">
        <w:t>, which is why they are often treated as black</w:t>
      </w:r>
      <w:r w:rsidR="00A374D3">
        <w:t xml:space="preserve"> </w:t>
      </w:r>
      <w:r w:rsidR="00311D5E">
        <w:t>boxes</w:t>
      </w:r>
      <w:r w:rsidR="00920CDA">
        <w:t>, especially with</w:t>
      </w:r>
      <w:r w:rsidR="00097ECA">
        <w:t xml:space="preserve"> very deep models.</w:t>
      </w:r>
      <w:r w:rsidR="00B40334">
        <w:t xml:space="preserve"> </w:t>
      </w:r>
      <w:sdt>
        <w:sdtPr>
          <w:alias w:val="To edit, see citavi.com/edit"/>
          <w:tag w:val="CitaviPlaceholder#25a5469a-6443-4e59-8bfd-77da7373eebe"/>
          <w:id w:val="-1387951310"/>
          <w:placeholder>
            <w:docPart w:val="FF674B67914D46A7AEA00BFE4E2C691E"/>
          </w:placeholder>
        </w:sdtPr>
        <w:sdtEndPr/>
        <w:sdtContent>
          <w:r w:rsidR="003511CB">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2QyYTUwLTNkZGQtNDQxMC1iMTk4LTliODIyNzFkYzcxYi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OC0wMlQwMDoxMDoxNi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I1YTU0NjlhLTY0NDMtNGU1OS04YmZkLTc3ZGE3MzczZWViZSIsIlRleHQiOiIoRGFjcmVtYSBldCBhbC4sIDIwMjEpIiwiV0FJVmVyc2lvbiI6IjYuMTIuMC4wIn0=}</w:instrText>
          </w:r>
          <w:r w:rsidR="003511CB">
            <w:fldChar w:fldCharType="separate"/>
          </w:r>
          <w:r w:rsidR="00A130B2">
            <w:t>(Dacrema et al., 2021)</w:t>
          </w:r>
          <w:r w:rsidR="003511CB">
            <w:fldChar w:fldCharType="end"/>
          </w:r>
        </w:sdtContent>
      </w:sdt>
      <w:r w:rsidR="003511CB">
        <w:t xml:space="preserve"> discovered that simple MF methods show similar performance to other state of the art DL models, when selecting the right parameters. </w:t>
      </w:r>
      <w:r w:rsidR="00F213C8">
        <w:t xml:space="preserve">Compared to </w:t>
      </w:r>
      <w:r w:rsidR="00FA51EC">
        <w:t xml:space="preserve">a </w:t>
      </w:r>
      <w:r w:rsidR="00183E9D">
        <w:t>linear</w:t>
      </w:r>
      <w:r w:rsidR="00D261D4">
        <w:t xml:space="preserve"> </w:t>
      </w:r>
      <w:r w:rsidR="00FA51EC">
        <w:t>LFM</w:t>
      </w:r>
      <w:r w:rsidR="00FF557E">
        <w:t>,</w:t>
      </w:r>
      <w:r w:rsidR="00D261D4">
        <w:t xml:space="preserve"> </w:t>
      </w:r>
      <w:r w:rsidR="00FF557E">
        <w:t xml:space="preserve">NNs </w:t>
      </w:r>
      <w:r w:rsidR="00127350">
        <w:t xml:space="preserve">also </w:t>
      </w:r>
      <w:r w:rsidR="00FF557E">
        <w:t xml:space="preserve">have </w:t>
      </w:r>
      <w:r w:rsidR="005834B9">
        <w:t xml:space="preserve">a lower </w:t>
      </w:r>
      <w:r w:rsidR="00867B0C">
        <w:t>processing speed</w:t>
      </w:r>
      <w:r w:rsidR="00AE2727">
        <w:t>, which is detrimental to large recommendation datasets</w:t>
      </w:r>
      <w:r w:rsidR="00A96085">
        <w:t xml:space="preserve">, since </w:t>
      </w:r>
      <w:r w:rsidR="0058526C">
        <w:t xml:space="preserve">passing a neural network is much more computationally expensive than a </w:t>
      </w:r>
      <w:r w:rsidR="003C4E90">
        <w:t xml:space="preserve">simple </w:t>
      </w:r>
      <w:r w:rsidR="0058526C">
        <w:t>dot product calculation</w:t>
      </w:r>
      <w:r w:rsidR="00A6589D">
        <w:t xml:space="preserve"> </w:t>
      </w:r>
      <w:sdt>
        <w:sdtPr>
          <w:alias w:val="To edit, see citavi.com/edit"/>
          <w:tag w:val="CitaviPlaceholder#e453d40e-7fcd-420c-925b-fc2e86c1bb0b"/>
          <w:id w:val="1607931924"/>
          <w:placeholder>
            <w:docPart w:val="DefaultPlaceholder_-1854013440"/>
          </w:placeholder>
        </w:sdtPr>
        <w:sdtEndPr/>
        <w:sdtContent>
          <w:r w:rsidR="00A6589D">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mE3ZDI4LWJmNTItNGIyYS04YzU0LWY4Y2VmNGZmYjFmOCIsIlJhbmdlTGVuZ3RoIjo0My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wgS3JpY2hlbmUsIFpoYW5nLCAmIEFuZGVyc29uLCAyMDIwKSJ9XX0sIlRhZyI6IkNpdGF2aVBsYWNlaG9sZGVyI2U0NTNkNDBlLTdmY2QtNDIwYy05MjViLWZjMmU4NmMxYmIwYiIsIlRleHQiOiIoUmVuZGxlLCBLcmljaGVuZSwgWmhhbmcsICYgQW5kZXJzb24sIDIwMjApIiwiV0FJVmVyc2lvbiI6IjYuMTIuMC4wIn0=}</w:instrText>
          </w:r>
          <w:r w:rsidR="00A6589D">
            <w:fldChar w:fldCharType="separate"/>
          </w:r>
          <w:r w:rsidR="00A130B2">
            <w:t>(Rendle, Krichene, Zhang, &amp; Anderson, 2020)</w:t>
          </w:r>
          <w:r w:rsidR="00A6589D">
            <w:fldChar w:fldCharType="end"/>
          </w:r>
        </w:sdtContent>
      </w:sdt>
      <w:r w:rsidR="0058526C">
        <w:t>.</w:t>
      </w:r>
      <w:r w:rsidR="003C4E90">
        <w:t xml:space="preserve"> </w:t>
      </w:r>
    </w:p>
    <w:p w14:paraId="41DC409D" w14:textId="7FC7FCD2" w:rsidR="002E5D8D" w:rsidRDefault="003C4E90" w:rsidP="004E0AB6">
      <w:r>
        <w:t xml:space="preserve">This </w:t>
      </w:r>
      <w:r w:rsidR="00B2040E">
        <w:t xml:space="preserve">notion </w:t>
      </w:r>
      <w:r>
        <w:t xml:space="preserve">changes when comparing </w:t>
      </w:r>
      <w:r w:rsidR="003D6B37">
        <w:t>NNs to</w:t>
      </w:r>
      <w:r w:rsidR="001953CF">
        <w:t xml:space="preserve"> polynomial</w:t>
      </w:r>
      <w:r w:rsidR="004004A0">
        <w:t xml:space="preserve"> FM,</w:t>
      </w:r>
      <w:r w:rsidR="007474C3">
        <w:t xml:space="preserve"> </w:t>
      </w:r>
      <w:r w:rsidR="001953CF">
        <w:t xml:space="preserve">which are much more computationally complex compared to their </w:t>
      </w:r>
      <w:r w:rsidR="00A3719F">
        <w:t>low-degree counterparts</w:t>
      </w:r>
      <w:r w:rsidR="00B128F2">
        <w:t xml:space="preserve"> </w:t>
      </w:r>
      <w:sdt>
        <w:sdtPr>
          <w:alias w:val="To edit, see citavi.com/edit"/>
          <w:tag w:val="CitaviPlaceholder#887c04b5-4169-490f-a976-a5a2284097b8"/>
          <w:id w:val="-1659757398"/>
          <w:placeholder>
            <w:docPart w:val="DefaultPlaceholder_-1854013440"/>
          </w:placeholder>
        </w:sdtPr>
        <w:sdtEndPr/>
        <w:sdtContent>
          <w:r w:rsidR="00B128F2">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zFjOGQxLWEyNjQtNGJhOC04MWQzLTVmZWZhODdkZGQ2NiIsIlJhbmdlTGVuZ3RoIjoz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ldCBhbC4sIDIwMTYpIn1dfSwiVGFnIjoiQ2l0YXZpUGxhY2Vob2xkZXIjODg3YzA0YjUtNDE2OS00OTBmLWE5NzYtYTVhMjI4NDA5N2I4IiwiVGV4dCI6IihCbG9uZGVsLCBGdWppbm8sIGV0IGFsLiwgMjAxNikiLCJXQUlWZXJzaW9uIjoiNi4xMi4wLjAifQ==}</w:instrText>
          </w:r>
          <w:r w:rsidR="00B128F2">
            <w:fldChar w:fldCharType="separate"/>
          </w:r>
          <w:r w:rsidR="00A130B2">
            <w:t>(Blondel, Fujino, et al., 2016)</w:t>
          </w:r>
          <w:r w:rsidR="00B128F2">
            <w:fldChar w:fldCharType="end"/>
          </w:r>
        </w:sdtContent>
      </w:sdt>
      <w:r w:rsidR="00204B11">
        <w:t>.</w:t>
      </w:r>
      <w:r w:rsidR="00FF5BDF">
        <w:t xml:space="preserve"> </w:t>
      </w:r>
      <w:r w:rsidR="004D3F7D">
        <w:t>As universal function approximators</w:t>
      </w:r>
      <w:r w:rsidR="00275BFF">
        <w:t>, DNNs have the</w:t>
      </w:r>
      <w:r w:rsidR="006B7949">
        <w:t xml:space="preserve"> potential to</w:t>
      </w:r>
      <w:r w:rsidR="00275BFF">
        <w:t xml:space="preserve"> extract</w:t>
      </w:r>
      <w:r w:rsidR="00AC36D0">
        <w:t xml:space="preserve"> much</w:t>
      </w:r>
      <w:r w:rsidR="00275BFF">
        <w:t xml:space="preserve"> </w:t>
      </w:r>
      <w:r w:rsidR="005A4596">
        <w:t xml:space="preserve">more complex patterns </w:t>
      </w:r>
      <w:r w:rsidR="00AC36D0">
        <w:t xml:space="preserve">and relationships </w:t>
      </w:r>
      <w:r w:rsidR="005A4596">
        <w:t>out of the dataset</w:t>
      </w:r>
      <w:r w:rsidR="00845565">
        <w:t>, especially</w:t>
      </w:r>
      <w:r w:rsidR="004A2844">
        <w:t xml:space="preserve"> as</w:t>
      </w:r>
      <w:r w:rsidR="0051386E">
        <w:t xml:space="preserve"> </w:t>
      </w:r>
      <w:r w:rsidR="00645465">
        <w:t xml:space="preserve">both </w:t>
      </w:r>
      <w:r w:rsidR="0051386E">
        <w:t xml:space="preserve">dense </w:t>
      </w:r>
      <w:r w:rsidR="00C1060F">
        <w:t xml:space="preserve">and sparse </w:t>
      </w:r>
      <w:r w:rsidR="0051386E">
        <w:t xml:space="preserve">features </w:t>
      </w:r>
      <w:r w:rsidR="004A2844">
        <w:t xml:space="preserve">can be </w:t>
      </w:r>
      <w:r w:rsidR="00296CB6">
        <w:t xml:space="preserve">trivially </w:t>
      </w:r>
      <w:r w:rsidR="004A2844">
        <w:t xml:space="preserve">incorporated </w:t>
      </w:r>
      <w:r w:rsidR="0051386E">
        <w:t>into</w:t>
      </w:r>
      <w:r w:rsidR="00B341E9">
        <w:t xml:space="preserve"> its</w:t>
      </w:r>
      <w:r w:rsidR="000B705C">
        <w:t xml:space="preserve"> embedding</w:t>
      </w:r>
      <w:r w:rsidR="0051386E">
        <w:t>.</w:t>
      </w:r>
      <w:r w:rsidR="0099280E">
        <w:t xml:space="preserve"> </w:t>
      </w:r>
      <w:r w:rsidR="003721DE">
        <w:t>With ongo</w:t>
      </w:r>
      <w:r w:rsidR="003721DE">
        <w:lastRenderedPageBreak/>
        <w:t xml:space="preserve">ing research, DNN </w:t>
      </w:r>
      <w:r w:rsidR="007B74A8">
        <w:t>approaches for</w:t>
      </w:r>
      <w:r w:rsidR="00A41436">
        <w:t xml:space="preserve"> RSs</w:t>
      </w:r>
      <w:r w:rsidR="007B74A8">
        <w:t xml:space="preserve"> are further</w:t>
      </w:r>
      <w:r w:rsidR="00A41436">
        <w:t xml:space="preserve"> being</w:t>
      </w:r>
      <w:r w:rsidR="00AF5450">
        <w:t xml:space="preserve"> refined</w:t>
      </w:r>
      <w:r w:rsidR="00B341E9">
        <w:t xml:space="preserve"> and</w:t>
      </w:r>
      <w:r w:rsidR="00A41436">
        <w:t xml:space="preserve"> its </w:t>
      </w:r>
      <w:r w:rsidR="00802A8D">
        <w:t>deficiencies</w:t>
      </w:r>
      <w:r w:rsidR="00C5058A">
        <w:t>,</w:t>
      </w:r>
      <w:r w:rsidR="00802A8D">
        <w:t xml:space="preserve"> like performance</w:t>
      </w:r>
      <w:r w:rsidR="00C5058A">
        <w:t>,</w:t>
      </w:r>
      <w:r w:rsidR="006D27C7">
        <w:t xml:space="preserve"> investigated and improved</w:t>
      </w:r>
      <w:r w:rsidR="00A41436">
        <w:t>.</w:t>
      </w:r>
      <w:r w:rsidR="006D27C7">
        <w:t xml:space="preserve"> Currently, h</w:t>
      </w:r>
      <w:r w:rsidR="0099280E">
        <w:t>igh</w:t>
      </w:r>
      <w:r w:rsidR="001C7D41">
        <w:t xml:space="preserve"> profile enterprises </w:t>
      </w:r>
      <w:r w:rsidR="004D16C6">
        <w:t>like Google use NN</w:t>
      </w:r>
      <w:r w:rsidR="002B4D9E">
        <w:t>s</w:t>
      </w:r>
      <w:r w:rsidR="004D16C6">
        <w:t xml:space="preserve"> in</w:t>
      </w:r>
      <w:r w:rsidR="0099280E">
        <w:t xml:space="preserve"> </w:t>
      </w:r>
      <w:r w:rsidR="004D16C6">
        <w:t xml:space="preserve">large scale </w:t>
      </w:r>
      <w:r w:rsidR="0099280E">
        <w:t>environment</w:t>
      </w:r>
      <w:r w:rsidR="004B5080">
        <w:t>s</w:t>
      </w:r>
      <w:r w:rsidR="0099280E">
        <w:t xml:space="preserve"> </w:t>
      </w:r>
      <w:r w:rsidR="004D16C6">
        <w:t>for recommendation tasks</w:t>
      </w:r>
      <w:r w:rsidR="00F51257">
        <w:t xml:space="preserve"> </w:t>
      </w:r>
      <w:sdt>
        <w:sdtPr>
          <w:alias w:val="To edit, see citavi.com/edit"/>
          <w:tag w:val="CitaviPlaceholder#0a86af9e-725e-4dda-be43-5b7b44540528"/>
          <w:id w:val="-1783946480"/>
          <w:placeholder>
            <w:docPart w:val="DefaultPlaceholder_-1854013440"/>
          </w:placeholder>
        </w:sdtPr>
        <w:sdtEndPr/>
        <w:sdtContent>
          <w:r w:rsidR="00FF3B3A">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ZDljMDkyLTMyMjktNGFkZC05YjJmLWNmMjNhZDkzZDE2ZiIsIlJhbmdlTGVuZ3RoIjoz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}</w:instrText>
          </w:r>
          <w:r w:rsidR="00FF3B3A">
            <w:fldChar w:fldCharType="separate"/>
          </w:r>
          <w:r w:rsidR="00A130B2">
            <w:t>(Covington, Adams, &amp; Sargin, 2016)</w:t>
          </w:r>
          <w:r w:rsidR="00FF3B3A">
            <w:fldChar w:fldCharType="end"/>
          </w:r>
        </w:sdtContent>
      </w:sdt>
      <w:r w:rsidR="00FF3B3A">
        <w:t>.</w:t>
      </w:r>
    </w:p>
    <w:p w14:paraId="7B0F308A" w14:textId="28E9862A" w:rsidR="00C721A1" w:rsidRDefault="00EF1E50" w:rsidP="00EF1E50">
      <w:pPr>
        <w:pStyle w:val="berschrift3"/>
      </w:pPr>
      <w:bookmarkStart w:id="26" w:name="_Ref109690661"/>
      <w:bookmarkStart w:id="27" w:name="_Ref109863681"/>
      <w:bookmarkStart w:id="28" w:name="_Toc110000155"/>
      <w:r>
        <w:t>Deep &amp; Cross Networks</w:t>
      </w:r>
      <w:bookmarkEnd w:id="26"/>
      <w:bookmarkEnd w:id="27"/>
      <w:bookmarkEnd w:id="28"/>
    </w:p>
    <w:p w14:paraId="63729B4C" w14:textId="34AD1877" w:rsidR="00350C9C" w:rsidRDefault="00614677" w:rsidP="00614677">
      <w:r w:rsidRPr="00614677">
        <w:t xml:space="preserve">When using data with multiple features to make recommendations, </w:t>
      </w:r>
      <w:r w:rsidRPr="00614354">
        <w:rPr>
          <w:i/>
          <w:iCs/>
        </w:rPr>
        <w:t>feature crosses</w:t>
      </w:r>
      <w:r w:rsidRPr="00614677">
        <w:t xml:space="preserve"> become an important concept. The notion of feature crosses is that </w:t>
      </w:r>
      <w:r w:rsidR="00374A22">
        <w:t xml:space="preserve">the </w:t>
      </w:r>
      <w:r w:rsidRPr="00614677">
        <w:t xml:space="preserve">combination of multiple features into one feature can yield </w:t>
      </w:r>
      <w:r w:rsidR="008F3EDA">
        <w:t xml:space="preserve">an </w:t>
      </w:r>
      <w:r w:rsidRPr="00614677">
        <w:t>expressive predictor variable, that would otherwise not be extractable</w:t>
      </w:r>
      <w:r w:rsidR="00312FE9">
        <w:t xml:space="preserve"> using only single features</w:t>
      </w:r>
      <w:r w:rsidRPr="00614677">
        <w:t>.</w:t>
      </w:r>
      <w:r w:rsidR="00A528F1">
        <w:t xml:space="preserve"> </w:t>
      </w:r>
      <w:r w:rsidR="005A25B8">
        <w:t>Individual f</w:t>
      </w:r>
      <w:r w:rsidR="004161B9">
        <w:t>eature</w:t>
      </w:r>
      <w:r w:rsidR="0065364F">
        <w:t>s</w:t>
      </w:r>
      <w:r w:rsidR="00733156">
        <w:t xml:space="preserve"> that </w:t>
      </w:r>
      <w:r w:rsidR="000C76C3">
        <w:t xml:space="preserve">have very low </w:t>
      </w:r>
      <w:r w:rsidR="00312014">
        <w:t>correlat</w:t>
      </w:r>
      <w:r w:rsidR="000C76C3">
        <w:t>ion</w:t>
      </w:r>
      <w:r w:rsidR="00312014">
        <w:t xml:space="preserve"> with </w:t>
      </w:r>
      <w:r w:rsidR="00912134">
        <w:t xml:space="preserve">the </w:t>
      </w:r>
      <w:r w:rsidR="004161B9">
        <w:t>label</w:t>
      </w:r>
      <w:r w:rsidR="005B207E">
        <w:t xml:space="preserve"> </w:t>
      </w:r>
      <w:r w:rsidR="004161B9">
        <w:t>can</w:t>
      </w:r>
      <w:r w:rsidR="00EE42ED">
        <w:t xml:space="preserve"> </w:t>
      </w:r>
      <w:r w:rsidR="00012B9A">
        <w:t xml:space="preserve">therefore </w:t>
      </w:r>
      <w:r w:rsidR="005A0DE8">
        <w:t xml:space="preserve">reveal themselves to </w:t>
      </w:r>
      <w:r w:rsidR="00EE42ED">
        <w:t>be highly correlative</w:t>
      </w:r>
      <w:r w:rsidR="000C76C3">
        <w:t xml:space="preserve"> in conjunction</w:t>
      </w:r>
      <w:r w:rsidR="006B6C07">
        <w:t xml:space="preserve"> </w:t>
      </w:r>
      <w:r w:rsidR="005A0DE8">
        <w:t>with</w:t>
      </w:r>
      <w:r w:rsidR="00CB5715">
        <w:t xml:space="preserve"> other</w:t>
      </w:r>
      <w:r w:rsidR="005A0DE8">
        <w:t xml:space="preserve"> feature</w:t>
      </w:r>
      <w:r w:rsidR="00CB5715">
        <w:t>s</w:t>
      </w:r>
      <w:r w:rsidR="00CF5C38">
        <w:t xml:space="preserve">. </w:t>
      </w:r>
      <w:r w:rsidR="00D47B04">
        <w:t xml:space="preserve">Uncovering </w:t>
      </w:r>
      <w:r w:rsidR="00FF6D75">
        <w:t xml:space="preserve">these </w:t>
      </w:r>
      <w:r w:rsidR="00FF6D75" w:rsidRPr="00E220EC">
        <w:rPr>
          <w:i/>
          <w:iCs/>
        </w:rPr>
        <w:t>cross features</w:t>
      </w:r>
      <w:r w:rsidR="00FF6D75">
        <w:t xml:space="preserve"> allows</w:t>
      </w:r>
      <w:r w:rsidR="00B011F0">
        <w:t xml:space="preserve"> to extract additional</w:t>
      </w:r>
      <w:r w:rsidR="00FF6D75">
        <w:t xml:space="preserve"> information out of the data, which in return </w:t>
      </w:r>
      <w:r w:rsidR="00536481">
        <w:t xml:space="preserve">can </w:t>
      </w:r>
      <w:r w:rsidR="00E845C6">
        <w:t>significantly improve model performance.</w:t>
      </w:r>
      <w:r w:rsidR="00A107FB">
        <w:t xml:space="preserve"> </w:t>
      </w:r>
      <w:r w:rsidR="005C35B4">
        <w:t xml:space="preserve">The </w:t>
      </w:r>
      <w:r w:rsidR="00943D8E">
        <w:t xml:space="preserve">amount of features that are embedded in a cross feature </w:t>
      </w:r>
      <w:r w:rsidR="00957332">
        <w:t>is denoted by the order: A cross feature</w:t>
      </w:r>
      <w:r w:rsidR="009175A2">
        <w:t xml:space="preserve"> being the product of</w:t>
      </w:r>
      <w:r w:rsidR="00B30073">
        <w:t xml:space="preserve"> two features is calle</w:t>
      </w:r>
      <w:r w:rsidR="00644588">
        <w:t>d a cross feature of 2</w:t>
      </w:r>
      <w:r w:rsidR="00644588" w:rsidRPr="00644588">
        <w:rPr>
          <w:vertAlign w:val="superscript"/>
        </w:rPr>
        <w:t>nd</w:t>
      </w:r>
      <w:r w:rsidR="00644588">
        <w:t xml:space="preserve"> order</w:t>
      </w:r>
      <w:r w:rsidR="009175A2">
        <w:t>.</w:t>
      </w:r>
      <w:r w:rsidR="00CA6B49">
        <w:t xml:space="preserve"> Cross features </w:t>
      </w:r>
      <w:r w:rsidR="00885477">
        <w:t>of 3</w:t>
      </w:r>
      <w:r w:rsidR="00885477" w:rsidRPr="00885477">
        <w:rPr>
          <w:vertAlign w:val="superscript"/>
        </w:rPr>
        <w:t>rd</w:t>
      </w:r>
      <w:r w:rsidR="00885477">
        <w:t xml:space="preserve"> order and up are referred to as higher-order features</w:t>
      </w:r>
      <w:r w:rsidR="00411DE7">
        <w:t xml:space="preserve"> </w:t>
      </w:r>
      <w:sdt>
        <w:sdtPr>
          <w:alias w:val="To edit, see citavi.com/edit"/>
          <w:tag w:val="CitaviPlaceholder#05a024f9-61d5-40a9-b303-f11330c121b5"/>
          <w:id w:val="1646012113"/>
          <w:placeholder>
            <w:docPart w:val="DefaultPlaceholder_-1854013440"/>
          </w:placeholder>
        </w:sdtPr>
        <w:sdtEndPr/>
        <w:sdtContent>
          <w:r w:rsidR="00411DE7">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GJhM2UxLThmY2QtNGExNS1hNmY2LWRkM2E0ZDVjOWJmZSIsIlJhbmdlTGVuZ3RoIjox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JodHRwczovL2RsLmFjbS5vcmcvZG9pL3Byb2NlZWRpbmdzLzEwLjExNDUvMzQ0MjM4MSIsIlVyaVN0cmluZyI6Imh0dHBzOi8vZGwuYWNtLm9yZy9kb2kvcHJvY2VlZGluZ3MvMTAuMTE0NS8zNDQyMzg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VUMjM6MTc6NDIiLCJNb2RpZmllZEJ5IjoiX1NlYmFzdGlhbiBTw6R0emxlciIsIklkIjoiOWU0NWRhYzItNTk0Yi00MjFiLTg4NmYtOGRkMjQ3YjI0MWFhIiwiTW9kaWZpZWRPbiI6IjIwMjItMDYtMjVUMjM6MTc6NDI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Q1LzM0NDIzODEuMzQ1MDA3OCIsIlVyaVN0cmluZyI6Imh0dHBzOi8vZG9pLm9yZy8xMC4xMTQ1LzM0NDIzODEuMzQ1MDA3O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EwLjExNDUvMzQ0MjM4MSIsIlVyaVN0cmluZyI6Imh0dHBzOi8vZG9pLm9yZy8xMC4xMTQ1LzM0NDIzODE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OGQyNDdhMGEtMmI2Zi00MzE3LWE5MTItNzE4M2UyNzM4MjE3IiwiTW9kaWZpZWRPbiI6IjIwMjItMDYtMjVUMjM6MTc6NDIiLCJQcm9qZWN0Ijp7IiRyZWYiOiI1In19XSwiT3JnYW5pemF0aW9ucyI6W10sIk90aGVyc0ludm9sdmVkIjpbXSwiUGxhY2VPZlB1YmxpY2F0aW9uIjoiTmV3IFlvcmssIE5ZLCBVU0EiLCJQdWJsaXNoZXJzIjpbeyIkaWQiOiI0N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}</w:instrText>
          </w:r>
          <w:r w:rsidR="00411DE7">
            <w:fldChar w:fldCharType="separate"/>
          </w:r>
          <w:r w:rsidR="00A130B2">
            <w:t>(Wang et al., 2017; Wang et al., 2021)</w:t>
          </w:r>
          <w:r w:rsidR="00411DE7">
            <w:fldChar w:fldCharType="end"/>
          </w:r>
        </w:sdtContent>
      </w:sdt>
      <w:r w:rsidR="00885477">
        <w:t>.</w:t>
      </w:r>
    </w:p>
    <w:p w14:paraId="3C6385CF" w14:textId="7E56D382" w:rsidR="00614677" w:rsidRDefault="00DE18E7" w:rsidP="00614677">
      <w:r>
        <w:t xml:space="preserve">Suppose </w:t>
      </w:r>
      <w:r w:rsidR="00334BC2">
        <w:t xml:space="preserve">a </w:t>
      </w:r>
      <w:r w:rsidR="005C6635">
        <w:t>RS that predicts</w:t>
      </w:r>
      <w:r w:rsidR="00877815">
        <w:t xml:space="preserve"> the user rating of</w:t>
      </w:r>
      <w:r w:rsidR="005C6635">
        <w:t xml:space="preserve"> </w:t>
      </w:r>
      <w:r w:rsidR="00FF0FE3">
        <w:t>a</w:t>
      </w:r>
      <w:r w:rsidR="00493ACD">
        <w:t xml:space="preserve"> movie. </w:t>
      </w:r>
      <w:r w:rsidR="005F2CC0">
        <w:t>Besides the sparse feature</w:t>
      </w:r>
      <w:r w:rsidR="00E220EC">
        <w:t>s</w:t>
      </w:r>
      <w:r w:rsidR="005F2CC0">
        <w:t xml:space="preserve"> (</w:t>
      </w:r>
      <w:r w:rsidR="00EE5268">
        <w:t xml:space="preserve">in this case the user ID and movie ID), the </w:t>
      </w:r>
      <w:r w:rsidR="00546FCC">
        <w:t xml:space="preserve">data also contains </w:t>
      </w:r>
      <w:r w:rsidR="00C24F61">
        <w:t xml:space="preserve">the genre </w:t>
      </w:r>
      <w:r w:rsidR="00C22027">
        <w:t xml:space="preserve">and length </w:t>
      </w:r>
      <w:r w:rsidR="00C24F61">
        <w:t xml:space="preserve">of the movie as </w:t>
      </w:r>
      <w:r w:rsidR="0080635C">
        <w:t xml:space="preserve">dense features. </w:t>
      </w:r>
      <w:r w:rsidR="001C6534">
        <w:t>Assuming that length as a stand-alone feature</w:t>
      </w:r>
      <w:r w:rsidR="00155EDB">
        <w:t xml:space="preserve"> </w:t>
      </w:r>
      <w:r w:rsidR="000B3768">
        <w:t>is not a strong predictor for the rating of</w:t>
      </w:r>
      <w:r w:rsidR="00691DC8">
        <w:t xml:space="preserve"> a</w:t>
      </w:r>
      <w:r w:rsidR="000B3768">
        <w:t xml:space="preserve"> movie, it could be combined with the genre</w:t>
      </w:r>
      <w:r w:rsidR="00AC6B3D">
        <w:t xml:space="preserve"> feature into a separate cross feature</w:t>
      </w:r>
      <w:r w:rsidR="0081421A">
        <w:t xml:space="preserve"> of 2</w:t>
      </w:r>
      <w:r w:rsidR="0081421A" w:rsidRPr="0081421A">
        <w:rPr>
          <w:vertAlign w:val="superscript"/>
        </w:rPr>
        <w:t>nd</w:t>
      </w:r>
      <w:r w:rsidR="0081421A">
        <w:t xml:space="preserve"> order</w:t>
      </w:r>
      <w:r w:rsidR="00AC6B3D">
        <w:t xml:space="preserve">. Now, </w:t>
      </w:r>
      <w:r w:rsidR="00762A48">
        <w:t xml:space="preserve">a feature that </w:t>
      </w:r>
      <w:r w:rsidR="008C02F9">
        <w:t>has</w:t>
      </w:r>
      <w:r w:rsidR="00F16BF4">
        <w:t xml:space="preserve"> both variables encoded </w:t>
      </w:r>
      <w:r w:rsidR="00973E53">
        <w:t xml:space="preserve">in it can be used to better predict </w:t>
      </w:r>
      <w:r w:rsidR="0065209B">
        <w:t>the rating</w:t>
      </w:r>
      <w:r w:rsidR="001C2FC2">
        <w:t>s</w:t>
      </w:r>
      <w:r w:rsidR="0065209B">
        <w:t xml:space="preserve"> of a movie</w:t>
      </w:r>
      <w:r w:rsidR="009D08AE">
        <w:t>,</w:t>
      </w:r>
      <w:r w:rsidR="0065209B">
        <w:t xml:space="preserve"> </w:t>
      </w:r>
      <w:r w:rsidR="009D08AE">
        <w:t>t</w:t>
      </w:r>
      <w:r w:rsidR="0065209B">
        <w:t xml:space="preserve">he hypothetical interpretation being, </w:t>
      </w:r>
      <w:r w:rsidR="003A1FF9">
        <w:t>that different genres</w:t>
      </w:r>
      <w:r w:rsidR="00380B66">
        <w:t xml:space="preserve"> set</w:t>
      </w:r>
      <w:r w:rsidR="003A1FF9">
        <w:t xml:space="preserve"> certain expectations</w:t>
      </w:r>
      <w:r w:rsidR="009D5109">
        <w:t xml:space="preserve"> of what the movie</w:t>
      </w:r>
      <w:r w:rsidR="003A1FF9">
        <w:t xml:space="preserve"> length </w:t>
      </w:r>
      <w:r w:rsidR="009D5109">
        <w:t>should be.</w:t>
      </w:r>
      <w:r w:rsidR="00B64600">
        <w:t xml:space="preserve"> For instance, </w:t>
      </w:r>
      <w:r w:rsidR="00A52646">
        <w:t>w</w:t>
      </w:r>
      <w:r w:rsidR="00A52646" w:rsidRPr="00A52646">
        <w:t>hile it might be acceptable or even desired for fantasy movies to be 3 hours long, a 3 hour runtime for a comedy</w:t>
      </w:r>
      <w:r w:rsidR="00D710AB">
        <w:t xml:space="preserve"> </w:t>
      </w:r>
      <w:r w:rsidR="00A52646" w:rsidRPr="00A52646">
        <w:t xml:space="preserve">could generally be viewed </w:t>
      </w:r>
      <w:r w:rsidR="00D710AB" w:rsidRPr="00A52646">
        <w:t>unfavorably</w:t>
      </w:r>
      <w:r w:rsidR="00D710AB">
        <w:t>.</w:t>
      </w:r>
    </w:p>
    <w:p w14:paraId="5104EA36" w14:textId="1F6E9FDB" w:rsidR="003532A2" w:rsidRDefault="00BB76DC" w:rsidP="00614677">
      <w:r>
        <w:t>Feature cross</w:t>
      </w:r>
      <w:r w:rsidR="00D65F60">
        <w:t xml:space="preserve">ings are </w:t>
      </w:r>
      <w:r w:rsidR="00BA3319">
        <w:t xml:space="preserve">often done </w:t>
      </w:r>
      <w:r w:rsidR="00C90E18">
        <w:t xml:space="preserve">as part </w:t>
      </w:r>
      <w:r w:rsidR="00254F2F">
        <w:t>the</w:t>
      </w:r>
      <w:r w:rsidR="00E13F1C">
        <w:t xml:space="preserve"> data preparation</w:t>
      </w:r>
      <w:r w:rsidR="00C90E18">
        <w:t xml:space="preserve"> </w:t>
      </w:r>
      <w:r w:rsidR="00254F2F">
        <w:t xml:space="preserve">phase </w:t>
      </w:r>
      <w:r w:rsidR="00E13F1C">
        <w:t>of a ML lifecycle</w:t>
      </w:r>
      <w:r w:rsidR="00167371">
        <w:t xml:space="preserve"> </w:t>
      </w:r>
      <w:sdt>
        <w:sdtPr>
          <w:alias w:val="To edit, see citavi.com/edit"/>
          <w:tag w:val="CitaviPlaceholder#d5f73087-7091-4a65-8e82-2d95ba352447"/>
          <w:id w:val="-1127923751"/>
          <w:placeholder>
            <w:docPart w:val="DefaultPlaceholder_-1854013440"/>
          </w:placeholder>
        </w:sdtPr>
        <w:sdtEndPr/>
        <w:sdtContent>
          <w:r w:rsidR="00167371">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mQzYzVlLWQ3ODUtNGNhNy1hNjJiLTBiMjYxZTdhZTM4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OC0wMlQwMDoxMDoxNi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DVmNzMwODctNzA5MS00YTY1LThlODItMmQ5NWJhMzUyNDQ3IiwiVGV4dCI6IihTdHVkZXIgZXQgYWwuLCAyMDIxKSIsIldBSVZlcnNpb24iOiI2LjEyLjAuMCJ9}</w:instrText>
          </w:r>
          <w:r w:rsidR="00167371">
            <w:fldChar w:fldCharType="separate"/>
          </w:r>
          <w:r w:rsidR="00A130B2">
            <w:t>(Studer et al., 2021)</w:t>
          </w:r>
          <w:r w:rsidR="00167371">
            <w:fldChar w:fldCharType="end"/>
          </w:r>
        </w:sdtContent>
      </w:sdt>
      <w:r w:rsidR="00C90E18">
        <w:t>.</w:t>
      </w:r>
      <w:r w:rsidR="00E13F1C">
        <w:t xml:space="preserve"> </w:t>
      </w:r>
      <w:r w:rsidR="00EF5E69">
        <w:t>Th</w:t>
      </w:r>
      <w:r w:rsidR="004E5E13">
        <w:t xml:space="preserve">is process </w:t>
      </w:r>
      <w:r w:rsidR="00EC0B99">
        <w:t>can be</w:t>
      </w:r>
      <w:r w:rsidR="004E5E13">
        <w:t xml:space="preserve"> very daunting and time consuming, </w:t>
      </w:r>
      <w:r w:rsidR="004E01A5">
        <w:t xml:space="preserve">as </w:t>
      </w:r>
      <w:r w:rsidR="00FB1FF4">
        <w:t>it entails trial and error</w:t>
      </w:r>
      <w:r w:rsidR="003A3630">
        <w:t xml:space="preserve"> </w:t>
      </w:r>
      <w:r w:rsidR="00CB33CB">
        <w:t xml:space="preserve">of which cross features </w:t>
      </w:r>
      <w:r w:rsidR="009B56FF">
        <w:t>are best suited for accurate predictions.</w:t>
      </w:r>
      <w:r w:rsidR="00DB567E">
        <w:t xml:space="preserve"> Also, feature crosses</w:t>
      </w:r>
      <w:r w:rsidR="0068518B">
        <w:t xml:space="preserve"> aren’t always obvious and thus might go unnoticed.</w:t>
      </w:r>
      <w:r w:rsidR="009B56FF">
        <w:t xml:space="preserve"> </w:t>
      </w:r>
      <w:r w:rsidR="00C626D0">
        <w:t xml:space="preserve">Instead of </w:t>
      </w:r>
      <w:r w:rsidR="001E0577">
        <w:t xml:space="preserve">manually feature engineering cross interactions, it would be lucrative to directly incorporate </w:t>
      </w:r>
      <w:r w:rsidR="006D55AA">
        <w:t>feature crosses into the</w:t>
      </w:r>
      <w:r w:rsidR="0015634F">
        <w:t xml:space="preserve"> ML</w:t>
      </w:r>
      <w:r w:rsidR="006D55AA">
        <w:t xml:space="preserve"> model and let the learning algorithm determine the weights of </w:t>
      </w:r>
      <w:r w:rsidR="0015634F">
        <w:t>cross features.</w:t>
      </w:r>
      <w:r w:rsidR="00BD491A" w:rsidRPr="00BD491A">
        <w:t xml:space="preserve"> DNNs are capable of learning arbitrarily high order functions, provided the NN is deep enough</w:t>
      </w:r>
      <w:r w:rsidR="0052316D">
        <w:t xml:space="preserve">. </w:t>
      </w:r>
      <w:r w:rsidR="003E17AF">
        <w:t>They</w:t>
      </w:r>
      <w:r w:rsidR="00CF0D06">
        <w:t xml:space="preserve"> however </w:t>
      </w:r>
      <w:r w:rsidR="00AD7037">
        <w:t xml:space="preserve">only </w:t>
      </w:r>
      <w:r w:rsidR="00CF0D06">
        <w:t xml:space="preserve">learn feature interactions </w:t>
      </w:r>
      <w:r w:rsidR="00AD7037">
        <w:t xml:space="preserve">implicitly, which means that they do not reliably pick up on higher feature crosses </w:t>
      </w:r>
      <w:r w:rsidR="00782F63">
        <w:t xml:space="preserve">without </w:t>
      </w:r>
      <w:r w:rsidR="007E522A">
        <w:t>drastically increasing the network size</w:t>
      </w:r>
      <w:r w:rsidR="00FB5A6C">
        <w:t xml:space="preserve"> </w:t>
      </w:r>
      <w:sdt>
        <w:sdtPr>
          <w:alias w:val="To edit, see citavi.com/edit"/>
          <w:tag w:val="CitaviPlaceholder#87fddc91-31d2-4ccb-85ec-1753892a54bf"/>
          <w:id w:val="-1295285296"/>
          <w:placeholder>
            <w:docPart w:val="DefaultPlaceholder_-1854013440"/>
          </w:placeholder>
        </w:sdtPr>
        <w:sdtEndPr/>
        <w:sdtContent>
          <w:r w:rsidR="00FB5A6C">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zU5Yjg3LTk1OTgtNDNlMy1iOGZlLTE3YWI2YWE4Yzg2Yi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JUMDA6MTA6MTY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M4N2ZkZGM5MS0zMWQyLTRjY2ItODVlYy0xNzUzODkyYTU0YmYiLCJUZXh0IjoiKFdhbmcgZXQgYWwuLCAyMDE3KSIsIldBSVZlcnNpb24iOiI2LjEyLjAuMCJ9}</w:instrText>
          </w:r>
          <w:r w:rsidR="00FB5A6C">
            <w:fldChar w:fldCharType="separate"/>
          </w:r>
          <w:r w:rsidR="00A130B2">
            <w:t>(Wang et al., 2017)</w:t>
          </w:r>
          <w:r w:rsidR="00FB5A6C">
            <w:fldChar w:fldCharType="end"/>
          </w:r>
        </w:sdtContent>
      </w:sdt>
      <w:r w:rsidR="00AD7037">
        <w:t>.</w:t>
      </w:r>
      <w:r w:rsidR="00A70033">
        <w:t xml:space="preserve"> </w:t>
      </w:r>
      <w:r w:rsidR="003E17AF">
        <w:t xml:space="preserve">This </w:t>
      </w:r>
      <w:r w:rsidR="00A70033" w:rsidRPr="00A70033">
        <w:t>bring</w:t>
      </w:r>
      <w:r w:rsidR="003E17AF">
        <w:t>s</w:t>
      </w:r>
      <w:r w:rsidR="00A70033" w:rsidRPr="00A70033">
        <w:t xml:space="preserve"> the </w:t>
      </w:r>
      <w:r w:rsidR="003E17AF">
        <w:t xml:space="preserve">general </w:t>
      </w:r>
      <w:r w:rsidR="00A70033" w:rsidRPr="00A70033">
        <w:t xml:space="preserve">efficiency of </w:t>
      </w:r>
      <w:r w:rsidR="00DE0875">
        <w:t>DNN</w:t>
      </w:r>
      <w:r w:rsidR="00074157">
        <w:t>s</w:t>
      </w:r>
      <w:r w:rsidR="00A70033" w:rsidRPr="00A70033">
        <w:t xml:space="preserve"> into question, especially in light of large scale recommendations that need to compute high amounts of queries per second (QPS)</w:t>
      </w:r>
      <w:r w:rsidR="00741716">
        <w:t xml:space="preserve"> </w:t>
      </w:r>
      <w:sdt>
        <w:sdtPr>
          <w:alias w:val="To edit, see citavi.com/edit"/>
          <w:tag w:val="CitaviPlaceholder#d850f649-fbb9-47d3-824b-44db192c35c9"/>
          <w:id w:val="1824858365"/>
          <w:placeholder>
            <w:docPart w:val="DefaultPlaceholder_-1854013440"/>
          </w:placeholder>
        </w:sdtPr>
        <w:sdtEndPr/>
        <w:sdtContent>
          <w:r w:rsidR="00306886">
            <w:fldChar w:fldCharType="begin"/>
          </w:r>
          <w:r w:rsidR="003068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U2OThmLWQyNDQtNGIwZS1hMjk1LTk4YjViZGJkN2FjOCIsIlJhbmdlTGVuZ3RoIjoyMS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BldCBhbC4sIDIwMjApIn1dfSwiVGFnIjoiQ2l0YXZpUGxhY2Vob2xkZXIjZDg1MGY2NDktZmJiOS00N2QzLTgyNGItNDRkYjE5MmMzNWM5IiwiVGV4dCI6IihSZW5kbGUgZXQgYWwuLCAyMDIwKSIsIldBSVZlcnNpb24iOiI2LjEyLjAuMCJ9}</w:instrText>
          </w:r>
          <w:r w:rsidR="00306886">
            <w:fldChar w:fldCharType="separate"/>
          </w:r>
          <w:r w:rsidR="00A130B2">
            <w:t>(Rendle et al., 2020)</w:t>
          </w:r>
          <w:r w:rsidR="00306886">
            <w:fldChar w:fldCharType="end"/>
          </w:r>
        </w:sdtContent>
      </w:sdt>
      <w:r w:rsidR="003722D0">
        <w:t>.</w:t>
      </w:r>
    </w:p>
    <w:p w14:paraId="36DF5A9A" w14:textId="4CAD84FF" w:rsidR="00977568" w:rsidRDefault="005002D5" w:rsidP="00614677">
      <w:r w:rsidRPr="005002D5">
        <w:t xml:space="preserve">In order to reduce the </w:t>
      </w:r>
      <w:r w:rsidR="00FA0F78">
        <w:t xml:space="preserve">overall </w:t>
      </w:r>
      <w:r w:rsidRPr="005002D5">
        <w:t xml:space="preserve">model size </w:t>
      </w:r>
      <w:r w:rsidR="001E4EE2">
        <w:t xml:space="preserve">of NNs </w:t>
      </w:r>
      <w:r w:rsidRPr="005002D5">
        <w:t>and invoke explicit</w:t>
      </w:r>
      <w:r w:rsidR="006F5788">
        <w:t xml:space="preserve"> </w:t>
      </w:r>
      <w:r w:rsidRPr="005002D5">
        <w:t xml:space="preserve">cross feature learning, Google </w:t>
      </w:r>
      <w:r w:rsidR="00AB647A">
        <w:t>proposed</w:t>
      </w:r>
      <w:r w:rsidRPr="005002D5">
        <w:t xml:space="preserve"> their deep and cross network (DCN) in 2017</w:t>
      </w:r>
      <w:r w:rsidR="006448BE">
        <w:t xml:space="preserve"> </w:t>
      </w:r>
      <w:sdt>
        <w:sdtPr>
          <w:alias w:val="To edit, see citavi.com/edit"/>
          <w:tag w:val="CitaviPlaceholder#abbe0c35-e0af-40a8-a177-5f612396d591"/>
          <w:id w:val="-245489707"/>
          <w:placeholder>
            <w:docPart w:val="DefaultPlaceholder_-1854013440"/>
          </w:placeholder>
        </w:sdtPr>
        <w:sdtEndPr/>
        <w:sdtContent>
          <w:r w:rsidR="008B27AE">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NGFhYmM3LTAxZDQtNGRjYi05ZGQ4LTZiYTY5NjFmMzBiYS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JUMDA6MTA6MTY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NhYmJlMGMzNS1lMGFmLTQwYTgtYTE3Ny01ZjYxMjM5NmQ1OTEiLCJUZXh0IjoiKFdhbmcgZXQgYWwuLCAyMDE3KSIsIldBSVZlcnNpb24iOiI2LjEyLjAuMCJ9}</w:instrText>
          </w:r>
          <w:r w:rsidR="008B27AE">
            <w:fldChar w:fldCharType="separate"/>
          </w:r>
          <w:r w:rsidR="00A130B2">
            <w:t>(Wang et al., 2017)</w:t>
          </w:r>
          <w:r w:rsidR="008B27AE">
            <w:fldChar w:fldCharType="end"/>
          </w:r>
        </w:sdtContent>
      </w:sdt>
      <w:r w:rsidR="00EB6312">
        <w:t>.</w:t>
      </w:r>
      <w:r w:rsidR="00F90D79">
        <w:t xml:space="preserve"> </w:t>
      </w:r>
      <w:r w:rsidR="00F90D79" w:rsidRPr="00F90D79">
        <w:t xml:space="preserve">In addition to a classic feed-forward </w:t>
      </w:r>
      <w:r w:rsidR="00812C36">
        <w:t xml:space="preserve">multilayer perceptron </w:t>
      </w:r>
      <w:r w:rsidR="002E11DB">
        <w:t xml:space="preserve">(MLP) </w:t>
      </w:r>
      <w:r w:rsidR="00F90D79" w:rsidRPr="00F90D79">
        <w:t>NN, as cover</w:t>
      </w:r>
      <w:r w:rsidR="00A1494A">
        <w:t>e</w:t>
      </w:r>
      <w:r w:rsidR="00F90D79" w:rsidRPr="00F90D79">
        <w:t xml:space="preserve">d previously, a DCN is augmented by </w:t>
      </w:r>
      <w:r w:rsidR="00C7110F">
        <w:t xml:space="preserve">an </w:t>
      </w:r>
      <w:r w:rsidR="00F90D79" w:rsidRPr="00F90D79">
        <w:t xml:space="preserve">additional cross </w:t>
      </w:r>
      <w:r w:rsidR="00C7110F">
        <w:t>network, consisting of cross layers</w:t>
      </w:r>
      <w:r w:rsidR="00A1494A">
        <w:t>.</w:t>
      </w:r>
      <w:r w:rsidR="002D46D9">
        <w:t xml:space="preserve"> </w:t>
      </w:r>
      <w:r w:rsidR="00C01DB9">
        <w:lastRenderedPageBreak/>
        <w:t>The</w:t>
      </w:r>
      <w:r w:rsidR="00243E49">
        <w:t xml:space="preserve"> cross network </w:t>
      </w:r>
      <w:r w:rsidR="00BE57C8">
        <w:t>enable</w:t>
      </w:r>
      <w:r w:rsidR="00243E49">
        <w:t>s</w:t>
      </w:r>
      <w:r w:rsidR="00BE57C8">
        <w:t xml:space="preserve"> </w:t>
      </w:r>
      <w:r w:rsidR="00EF116C">
        <w:t>learning on bounded-degree</w:t>
      </w:r>
      <w:r w:rsidR="005B3374">
        <w:t xml:space="preserve"> cross features</w:t>
      </w:r>
      <w:r w:rsidR="008A20C5">
        <w:t xml:space="preserve">, whose order is explicitly </w:t>
      </w:r>
      <w:r w:rsidR="00867AE2">
        <w:t>defined by the layer depth of the cross network</w:t>
      </w:r>
      <w:r w:rsidR="005B3374">
        <w:t>.</w:t>
      </w:r>
      <w:r w:rsidR="00FC6370">
        <w:t xml:space="preserve"> This </w:t>
      </w:r>
      <w:r w:rsidR="00B46F39">
        <w:t>way</w:t>
      </w:r>
      <w:r w:rsidR="000E3348">
        <w:t>,</w:t>
      </w:r>
      <w:r w:rsidR="00B46F39">
        <w:t xml:space="preserve"> ML engineers can now directly incorporate the order of </w:t>
      </w:r>
      <w:r w:rsidR="00EB5A88">
        <w:t>feature interactions they wish to embed</w:t>
      </w:r>
      <w:r w:rsidR="00EA5E00">
        <w:t xml:space="preserve">, </w:t>
      </w:r>
      <w:r w:rsidR="00985DC4">
        <w:t>by</w:t>
      </w:r>
      <w:r w:rsidR="003E367A">
        <w:t xml:space="preserve"> changing</w:t>
      </w:r>
      <w:r w:rsidR="00985DC4">
        <w:t xml:space="preserve"> the cross network</w:t>
      </w:r>
      <w:r w:rsidR="003E367A">
        <w:t xml:space="preserve"> structure</w:t>
      </w:r>
      <w:r w:rsidR="00985DC4">
        <w:t>.</w:t>
      </w:r>
      <w:r w:rsidR="00712923">
        <w:t xml:space="preserve"> </w:t>
      </w:r>
      <w:r w:rsidR="00712923" w:rsidRPr="00712923">
        <w:t xml:space="preserve">At the start of the network (i.e. the input layer) the feature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0269EC">
        <w:t xml:space="preserve"> </w:t>
      </w:r>
      <w:r w:rsidR="00712923" w:rsidRPr="00712923">
        <w:t xml:space="preserve">doesn't have any explicit cross feature interactions yet and is therefore of order 1. With each cross layer the feature vector passes, the maximum polynomial degree of cross interactions increases by 1. This is because for each cross layer the output of the previous layer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12923" w:rsidRPr="00712923">
        <w:t xml:space="preserve"> gets crossed again with the input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712923" w:rsidRPr="00712923">
        <w:t xml:space="preserve"> to </w:t>
      </w:r>
      <w:r w:rsidR="00F74C46">
        <w:t>construct</w:t>
      </w:r>
      <w:r w:rsidR="004D5B77">
        <w:t xml:space="preserve"> a new</w:t>
      </w:r>
      <w:r w:rsidR="00712923" w:rsidRPr="00712923">
        <w:t xml:space="preserve"> cross</w:t>
      </w:r>
      <w:r w:rsidR="0005264E">
        <w:t xml:space="preserve"> term</w:t>
      </w:r>
      <w:r w:rsidR="00F82977">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oMath>
      <w:r w:rsidR="00712923" w:rsidRPr="00712923">
        <w:t>. A visualization of</w:t>
      </w:r>
      <w:r w:rsidR="00146FE1">
        <w:t xml:space="preserve"> </w:t>
      </w:r>
      <w:r w:rsidR="00712923" w:rsidRPr="00712923">
        <w:t xml:space="preserve">a cross layer </w:t>
      </w:r>
      <w:r w:rsidR="00680F1F">
        <w:t xml:space="preserve">in Google’s DCN </w:t>
      </w:r>
      <w:r w:rsidR="00D30B5C">
        <w:t xml:space="preserve">V2 </w:t>
      </w:r>
      <w:r w:rsidR="000278F8">
        <w:t xml:space="preserve">architecture </w:t>
      </w:r>
      <w:r w:rsidR="00712923" w:rsidRPr="00712923">
        <w:t xml:space="preserve">is seen in </w:t>
      </w:r>
      <w:r w:rsidR="00F9428D">
        <w:fldChar w:fldCharType="begin"/>
      </w:r>
      <w:r w:rsidR="00F9428D">
        <w:instrText xml:space="preserve"> REF _Ref107267688 \h </w:instrText>
      </w:r>
      <w:r w:rsidR="00F9428D">
        <w:fldChar w:fldCharType="separate"/>
      </w:r>
      <w:r w:rsidR="00F9428D">
        <w:t xml:space="preserve">Figure </w:t>
      </w:r>
      <w:r w:rsidR="00F9428D">
        <w:rPr>
          <w:noProof/>
        </w:rPr>
        <w:t>2</w:t>
      </w:r>
      <w:r w:rsidR="00F9428D">
        <w:fldChar w:fldCharType="end"/>
      </w:r>
      <w:r w:rsidR="0092576E">
        <w:t>, whereby</w:t>
      </w:r>
      <w:r w:rsidR="00D53988">
        <w:t xml:space="preserve"> </w:t>
      </w:r>
      <w:r w:rsidR="00D86484">
        <w:t xml:space="preserve">the </w:t>
      </w:r>
      <w:r w:rsidR="00D53988">
        <w:t>learned parameters</w:t>
      </w:r>
      <w:r w:rsidR="0092576E">
        <w:t xml:space="preserve"> </w:t>
      </w:r>
      <m:oMath>
        <m:r>
          <w:rPr>
            <w:rFonts w:ascii="Cambria Math" w:hAnsi="Cambria Math"/>
          </w:rPr>
          <m:t>W</m:t>
        </m:r>
      </m:oMath>
      <w:r w:rsidR="00AF5F1B">
        <w:t xml:space="preserve"> </w:t>
      </w:r>
      <w:r w:rsidR="00D86484">
        <w:t xml:space="preserve">and </w:t>
      </w:r>
      <m:oMath>
        <m:r>
          <w:rPr>
            <w:rFonts w:ascii="Cambria Math" w:hAnsi="Cambria Math"/>
          </w:rPr>
          <m:t>b</m:t>
        </m:r>
      </m:oMath>
      <w:r w:rsidR="00DF1D3F">
        <w:t xml:space="preserve"> </w:t>
      </w:r>
      <w:r w:rsidR="00B94919">
        <w:t xml:space="preserve">respectively </w:t>
      </w:r>
      <w:r w:rsidR="00D86484">
        <w:t xml:space="preserve">denote the weight matrix and the bias of </w:t>
      </w:r>
      <w:r w:rsidR="00BB1277">
        <w:t>the cross layer.</w:t>
      </w:r>
    </w:p>
    <w:p w14:paraId="458A02F9" w14:textId="77777777" w:rsidR="008C1888" w:rsidRDefault="008C1888" w:rsidP="008C1888">
      <w:pPr>
        <w:keepNext/>
      </w:pPr>
      <w:r w:rsidRPr="008C1888">
        <w:rPr>
          <w:noProof/>
        </w:rPr>
        <w:drawing>
          <wp:inline distT="0" distB="0" distL="0" distR="0" wp14:anchorId="6F940F65" wp14:editId="3C4CD269">
            <wp:extent cx="5400675" cy="211455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675" cy="2114550"/>
                    </a:xfrm>
                    <a:prstGeom prst="rect">
                      <a:avLst/>
                    </a:prstGeom>
                  </pic:spPr>
                </pic:pic>
              </a:graphicData>
            </a:graphic>
          </wp:inline>
        </w:drawing>
      </w:r>
    </w:p>
    <w:p w14:paraId="6AD8661E" w14:textId="254C5EE3" w:rsidR="008C1888" w:rsidRDefault="008C1888" w:rsidP="008D6D83">
      <w:pPr>
        <w:pStyle w:val="Beschriftung"/>
      </w:pPr>
      <w:bookmarkStart w:id="29" w:name="_Ref107267688"/>
      <w:bookmarkStart w:id="30" w:name="_Toc108263646"/>
      <w:r>
        <w:t xml:space="preserve">Figure </w:t>
      </w:r>
      <w:r>
        <w:fldChar w:fldCharType="begin"/>
      </w:r>
      <w:r>
        <w:instrText xml:space="preserve"> SEQ Figure \* ARABIC </w:instrText>
      </w:r>
      <w:r>
        <w:fldChar w:fldCharType="separate"/>
      </w:r>
      <w:r w:rsidR="001E0848">
        <w:rPr>
          <w:noProof/>
        </w:rPr>
        <w:t>3</w:t>
      </w:r>
      <w:r>
        <w:fldChar w:fldCharType="end"/>
      </w:r>
      <w:bookmarkEnd w:id="29"/>
      <w:r>
        <w:t>: Visualization of a cross layer</w:t>
      </w:r>
      <w:r w:rsidR="00953B56">
        <w:t xml:space="preserve"> </w:t>
      </w:r>
      <w:sdt>
        <w:sdtPr>
          <w:alias w:val="To edit, see citavi.com/edit"/>
          <w:tag w:val="CitaviPlaceholder#cd265ff0-e04f-420b-b165-9362ec18c655"/>
          <w:id w:val="-798765347"/>
          <w:placeholder>
            <w:docPart w:val="DefaultPlaceholder_-1854013440"/>
          </w:placeholder>
        </w:sdtPr>
        <w:sdtEndPr/>
        <w:sdtContent>
          <w:r w:rsidR="00953B56">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OWM2ZGM2LTUyYTgtNDE5MS04M2YxLTQyMWM3ZTA2ODUxO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yVDAwOjEwOjE2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2QyNjVmZjAtZTA0Zi00MjBiLWIxNjUtOTM2MmVjMThjNjU1IiwiVGV4dCI6IihXYW5nIGV0IGFsLiwgMjAyMSkiLCJXQUlWZXJzaW9uIjoiNi4xMi4wLjAifQ==}</w:instrText>
          </w:r>
          <w:r w:rsidR="00953B56">
            <w:fldChar w:fldCharType="separate"/>
          </w:r>
          <w:r w:rsidR="00A130B2">
            <w:t>(Wang et al., 2021)</w:t>
          </w:r>
          <w:r w:rsidR="00953B56">
            <w:fldChar w:fldCharType="end"/>
          </w:r>
        </w:sdtContent>
      </w:sdt>
      <w:bookmarkEnd w:id="30"/>
    </w:p>
    <w:p w14:paraId="23C8BA24" w14:textId="47ECB83C" w:rsidR="00D57AEB" w:rsidRDefault="004117EF" w:rsidP="001D310D">
      <w:r>
        <w:t xml:space="preserve">A DCN is always </w:t>
      </w:r>
      <w:r w:rsidR="00E569A8">
        <w:t>made up of two components:</w:t>
      </w:r>
      <w:r w:rsidR="00564B1D">
        <w:t xml:space="preserve"> A</w:t>
      </w:r>
      <w:r w:rsidR="00E569A8">
        <w:t xml:space="preserve"> cross network </w:t>
      </w:r>
      <w:r w:rsidR="00564B1D">
        <w:t>and a conventional</w:t>
      </w:r>
      <w:r w:rsidR="00FB4D2E">
        <w:t xml:space="preserve"> </w:t>
      </w:r>
      <w:r w:rsidR="001C06EF">
        <w:t xml:space="preserve">MLP </w:t>
      </w:r>
      <w:r w:rsidR="00FB4D2E">
        <w:t>neural network</w:t>
      </w:r>
      <w:r w:rsidR="00564B1D">
        <w:t xml:space="preserve">. </w:t>
      </w:r>
      <w:r w:rsidR="00082EA1">
        <w:t xml:space="preserve">While the cross network is used to learn explicit </w:t>
      </w:r>
      <w:r w:rsidR="00027299">
        <w:t>bounded</w:t>
      </w:r>
      <w:r w:rsidR="0046552E">
        <w:t>-</w:t>
      </w:r>
      <w:r w:rsidR="00027299">
        <w:t>degree feature interaction</w:t>
      </w:r>
      <w:r w:rsidR="001A6C83">
        <w:t>s</w:t>
      </w:r>
      <w:r w:rsidR="00027299">
        <w:t>, t</w:t>
      </w:r>
      <w:r w:rsidR="006923FC">
        <w:t xml:space="preserve">he DNN </w:t>
      </w:r>
      <w:r w:rsidR="00F91971">
        <w:t xml:space="preserve">component </w:t>
      </w:r>
      <w:r w:rsidR="006923FC">
        <w:t>i</w:t>
      </w:r>
      <w:r w:rsidR="000D24F4">
        <w:t>s</w:t>
      </w:r>
      <w:r w:rsidR="006923FC">
        <w:t xml:space="preserve"> used to </w:t>
      </w:r>
      <w:r w:rsidR="00F91971">
        <w:t xml:space="preserve">learn </w:t>
      </w:r>
      <w:r w:rsidR="006923FC">
        <w:t>implicit feature interaction</w:t>
      </w:r>
      <w:r w:rsidR="000D24F4">
        <w:t>s</w:t>
      </w:r>
      <w:r w:rsidR="006923FC">
        <w:t xml:space="preserve"> in the data</w:t>
      </w:r>
      <w:r w:rsidR="00CA6E7B">
        <w:rPr>
          <w:rStyle w:val="Funotenzeichen"/>
        </w:rPr>
        <w:footnoteReference w:id="7"/>
      </w:r>
      <w:r w:rsidR="006923FC">
        <w:t>.</w:t>
      </w:r>
      <w:r w:rsidR="00F405E6">
        <w:t xml:space="preserve"> </w:t>
      </w:r>
      <w:r w:rsidR="00826651">
        <w:t xml:space="preserve">With both </w:t>
      </w:r>
      <w:r w:rsidR="00440AD4">
        <w:t>components</w:t>
      </w:r>
      <w:r w:rsidR="007A1293">
        <w:t xml:space="preserve"> the model is </w:t>
      </w:r>
      <w:r w:rsidR="00C64E7C">
        <w:t xml:space="preserve">therefore </w:t>
      </w:r>
      <w:r w:rsidR="007A1293">
        <w:t>able to</w:t>
      </w:r>
      <w:r w:rsidR="00440AD4">
        <w:t xml:space="preserve"> effectively leverage</w:t>
      </w:r>
      <w:r w:rsidR="007A1293">
        <w:t xml:space="preserve"> </w:t>
      </w:r>
      <w:r w:rsidR="00C64E7C">
        <w:t>explicit and implicit</w:t>
      </w:r>
      <w:r w:rsidR="00674EF6">
        <w:t xml:space="preserve"> interactions in the data</w:t>
      </w:r>
      <w:r w:rsidR="001C1505">
        <w:t>, which</w:t>
      </w:r>
      <w:r w:rsidR="00674EF6">
        <w:t xml:space="preserve"> </w:t>
      </w:r>
      <w:r w:rsidR="005D3164">
        <w:t>improves prediction performance.</w:t>
      </w:r>
      <w:r w:rsidR="00904861">
        <w:t xml:space="preserve"> </w:t>
      </w:r>
      <w:r w:rsidR="00564B1D">
        <w:t>Depen</w:t>
      </w:r>
      <w:r w:rsidR="001C06EF">
        <w:t xml:space="preserve">ding on what architecture is chosen for the DCN, the DNN can either </w:t>
      </w:r>
      <w:r w:rsidR="00AF66B3">
        <w:t xml:space="preserve">follow the cross network, or run in parallel, as seen in </w:t>
      </w:r>
      <w:r w:rsidR="00AC1BB0">
        <w:fldChar w:fldCharType="begin"/>
      </w:r>
      <w:r w:rsidR="00AC1BB0">
        <w:instrText xml:space="preserve"> REF _Ref107267783 \h </w:instrText>
      </w:r>
      <w:r w:rsidR="00AC1BB0">
        <w:fldChar w:fldCharType="separate"/>
      </w:r>
      <w:r w:rsidR="00AC1BB0">
        <w:t xml:space="preserve">Figure </w:t>
      </w:r>
      <w:r w:rsidR="00AC1BB0">
        <w:rPr>
          <w:noProof/>
        </w:rPr>
        <w:t>3</w:t>
      </w:r>
      <w:r w:rsidR="00AC1BB0">
        <w:fldChar w:fldCharType="end"/>
      </w:r>
      <w:r w:rsidR="008A740E">
        <w:t>.</w:t>
      </w:r>
    </w:p>
    <w:p w14:paraId="728AF3CC" w14:textId="14975580" w:rsidR="00C73468" w:rsidRDefault="00390EA4" w:rsidP="00C73468">
      <w:pPr>
        <w:keepNext/>
      </w:pPr>
      <w:r w:rsidRPr="00390EA4">
        <w:rPr>
          <w:noProof/>
        </w:rPr>
        <w:lastRenderedPageBreak/>
        <w:drawing>
          <wp:inline distT="0" distB="0" distL="0" distR="0" wp14:anchorId="3874248D" wp14:editId="0A742905">
            <wp:extent cx="5400675" cy="3242310"/>
            <wp:effectExtent l="0" t="0" r="952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675" cy="3242310"/>
                    </a:xfrm>
                    <a:prstGeom prst="rect">
                      <a:avLst/>
                    </a:prstGeom>
                  </pic:spPr>
                </pic:pic>
              </a:graphicData>
            </a:graphic>
          </wp:inline>
        </w:drawing>
      </w:r>
    </w:p>
    <w:p w14:paraId="02AE5384" w14:textId="14A44FD6" w:rsidR="00090805" w:rsidRPr="00090805" w:rsidRDefault="00C73468" w:rsidP="00327CBC">
      <w:pPr>
        <w:pStyle w:val="Beschriftung"/>
      </w:pPr>
      <w:bookmarkStart w:id="31" w:name="_Ref107267783"/>
      <w:bookmarkStart w:id="32" w:name="_Toc108263647"/>
      <w:r>
        <w:t xml:space="preserve">Figure </w:t>
      </w:r>
      <w:r>
        <w:fldChar w:fldCharType="begin"/>
      </w:r>
      <w:r>
        <w:instrText xml:space="preserve"> SEQ Figure \* ARABIC </w:instrText>
      </w:r>
      <w:r>
        <w:fldChar w:fldCharType="separate"/>
      </w:r>
      <w:r w:rsidR="001E0848">
        <w:rPr>
          <w:noProof/>
        </w:rPr>
        <w:t>4</w:t>
      </w:r>
      <w:r>
        <w:fldChar w:fldCharType="end"/>
      </w:r>
      <w:bookmarkEnd w:id="31"/>
      <w:r>
        <w:t xml:space="preserve">: Possible DCN architectures </w:t>
      </w:r>
      <w:sdt>
        <w:sdtPr>
          <w:alias w:val="To edit, see citavi.com/edit"/>
          <w:tag w:val="CitaviPlaceholder#87df12e2-ad40-417a-9f48-4e37ce89381e"/>
          <w:id w:val="1881363626"/>
          <w:placeholder>
            <w:docPart w:val="DefaultPlaceholder_-1854013440"/>
          </w:placeholder>
        </w:sdtPr>
        <w:sdtEndPr/>
        <w:sdtContent>
          <w:r>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MDQyMGE3LWQ1NzctNGVlNy04MTY1LWU5MTEzNWZiNDdk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yVDAwOjEwOjE2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DdkZjEyZTItYWQ0MC00MTdhLTlmNDgtNGUzN2NlODkzODFlIiwiVGV4dCI6IihXYW5nIGV0IGFsLiwgMjAyMSkiLCJXQUlWZXJzaW9uIjoiNi4xMi4wLjAifQ==}</w:instrText>
          </w:r>
          <w:r>
            <w:fldChar w:fldCharType="separate"/>
          </w:r>
          <w:r w:rsidR="00A130B2">
            <w:t>(Wang et al., 2021)</w:t>
          </w:r>
          <w:r>
            <w:fldChar w:fldCharType="end"/>
          </w:r>
        </w:sdtContent>
      </w:sdt>
      <w:bookmarkEnd w:id="32"/>
    </w:p>
    <w:p w14:paraId="02F69185" w14:textId="744A607E" w:rsidR="004113C8" w:rsidRPr="001D310D" w:rsidRDefault="004A3EB9" w:rsidP="001D310D">
      <w:r w:rsidRPr="004A3EB9">
        <w:t xml:space="preserve">With </w:t>
      </w:r>
      <w:r w:rsidR="004C0743">
        <w:t xml:space="preserve">the </w:t>
      </w:r>
      <w:r w:rsidRPr="004A3EB9">
        <w:t>introduction of</w:t>
      </w:r>
      <w:r w:rsidR="006E6153">
        <w:t xml:space="preserve"> </w:t>
      </w:r>
      <w:r w:rsidRPr="004A3EB9">
        <w:t>cross</w:t>
      </w:r>
      <w:r w:rsidR="00881223">
        <w:t xml:space="preserve"> layers</w:t>
      </w:r>
      <w:r w:rsidR="009033DD">
        <w:t>,</w:t>
      </w:r>
      <w:r w:rsidRPr="004A3EB9">
        <w:t xml:space="preserve"> the model becomes more effective </w:t>
      </w:r>
      <w:r w:rsidR="008D71E7">
        <w:t xml:space="preserve">and </w:t>
      </w:r>
      <w:r w:rsidR="001826E5">
        <w:t xml:space="preserve">predictable </w:t>
      </w:r>
      <w:r w:rsidRPr="004A3EB9">
        <w:t>at embedding feature interactions into it</w:t>
      </w:r>
      <w:r w:rsidR="00782750">
        <w:t>s</w:t>
      </w:r>
      <w:r w:rsidRPr="004A3EB9">
        <w:t xml:space="preserve"> network. </w:t>
      </w:r>
      <w:r w:rsidR="00A610C4">
        <w:t xml:space="preserve">While </w:t>
      </w:r>
      <w:r w:rsidR="00EA712A">
        <w:t xml:space="preserve">feature </w:t>
      </w:r>
      <w:r w:rsidR="00855EDF">
        <w:t>selection and feature embedding</w:t>
      </w:r>
      <w:r w:rsidR="00F327D9">
        <w:t xml:space="preserve"> still remains a</w:t>
      </w:r>
      <w:r w:rsidR="003B3229">
        <w:t xml:space="preserve"> non-trivial</w:t>
      </w:r>
      <w:r w:rsidR="00EC084A">
        <w:t xml:space="preserve"> task,</w:t>
      </w:r>
      <w:r w:rsidR="00F009B2">
        <w:t xml:space="preserve"> </w:t>
      </w:r>
      <w:r w:rsidR="001B6B7D">
        <w:t>it is only</w:t>
      </w:r>
      <w:r w:rsidR="00F327D9">
        <w:t xml:space="preserve"> </w:t>
      </w:r>
      <w:r w:rsidR="003B3229">
        <w:t xml:space="preserve">of concern </w:t>
      </w:r>
      <w:r w:rsidR="00331124">
        <w:t>at the level of individual features</w:t>
      </w:r>
      <w:r w:rsidR="00982814">
        <w:t>, since cross feature extraction is now delegated to the model training, instead</w:t>
      </w:r>
      <w:r w:rsidR="00A60563">
        <w:t xml:space="preserve"> of being a separate</w:t>
      </w:r>
      <w:r w:rsidR="002A4880">
        <w:t xml:space="preserve">, </w:t>
      </w:r>
      <w:r w:rsidR="00A60563">
        <w:t>manual task</w:t>
      </w:r>
      <w:r w:rsidR="008F099C">
        <w:t xml:space="preserve"> </w:t>
      </w:r>
      <w:sdt>
        <w:sdtPr>
          <w:alias w:val="To edit, see citavi.com/edit"/>
          <w:tag w:val="CitaviPlaceholder#92f514aa-b102-4ab4-874c-850548d93526"/>
          <w:id w:val="-1974287424"/>
          <w:placeholder>
            <w:docPart w:val="DefaultPlaceholder_-1854013440"/>
          </w:placeholder>
        </w:sdtPr>
        <w:sdtEndPr/>
        <w:sdtContent>
          <w:r w:rsidR="008F099C">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ZjFlYTg0LTRiN2UtNDJmZi1iMTIxLTA3MmUwM2U1ZmJkYiIsIlJhbmdlTGVuZ3RoIjoxOSwiUmVmZXJlbmNlSWQiOiIwZWEyMjE4Zi1mZGI3LTRhNjItYTg1NC1mNDM3YjJkN2Q4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yOTM5NjcyIiwiVXJpU3RyaW5nIjoiaHR0cHM6Ly9kbC5hY20ub3JnL2RvaS9wcm9jZWVkaW5ncy8xMC4xMTQ1LzI5Mzk2Nz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lQyMzowNDoyMiIsIk1vZGlmaWVkQnkiOiJfU2ViYXN0aWFuIFPDpHR6bGVyIiwiSWQiOiJjYzFiOTU3Ny0wMTI3LTQwMTItODYwNC0xZTRhNjE3YmFmNzQiLCJNb2RpZmllZE9uIjoiMjAyMi0wNi0yNlQyMzowNDoy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UvMjkzOTY3Mi4yOTM5NzA0IiwiVXJpU3RyaW5nIjoiaHR0cHM6Ly9kb2kub3JnLzEwLjExNDUvMjkzOTY3Mi4yOTM5NzA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xNDUvMjkzOTY3MiIsIlVyaVN0cmluZyI6Imh0dHBzOi8vZG9pLm9yZy8xMC4xMTQ1LzI5Mzk2Nz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ZUMjM6MDQ6MjIiLCJNb2RpZmllZEJ5IjoiX1NlYmFzdGlhbiBTw6R0emxlciIsIklkIjoiOTAyYWQ2MzEtMGNiOS00ZmVkLTg0MWItMTNhYmM1OGRmN2FmIiwiTW9kaWZpZWRPbiI6IjIwMjItMDYtMjZUMjM6MDQ6MjIiLCJQcm9qZWN0Ijp7IiRyZWYiOiI1In19XSwiT3JnYW5pemF0aW9ucyI6W10sIk90aGVyc0ludm9sdmVkIjpbXSwiUGxhY2VPZlB1YmxpY2F0aW9uIjoiTmV3IFlvcmssIE5ZLCBVU0EiLCJQdWJsaXNoZXJzIjpbeyIkaWQiOiIyNy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}</w:instrText>
          </w:r>
          <w:r w:rsidR="008F099C">
            <w:fldChar w:fldCharType="separate"/>
          </w:r>
          <w:r w:rsidR="00A130B2">
            <w:t>(Shan et al., 2016)</w:t>
          </w:r>
          <w:r w:rsidR="008F099C">
            <w:fldChar w:fldCharType="end"/>
          </w:r>
        </w:sdtContent>
      </w:sdt>
      <w:r w:rsidRPr="004A3EB9">
        <w:t xml:space="preserve">. This saves </w:t>
      </w:r>
      <w:r w:rsidR="00782750" w:rsidRPr="004A3EB9">
        <w:t>labor</w:t>
      </w:r>
      <w:r w:rsidRPr="004A3EB9">
        <w:t xml:space="preserve"> time and removes the human error element. </w:t>
      </w:r>
      <w:r w:rsidR="00545E8F">
        <w:t xml:space="preserve">Being able to extract </w:t>
      </w:r>
      <w:r w:rsidR="00B819CE">
        <w:t xml:space="preserve">both </w:t>
      </w:r>
      <w:r w:rsidR="00545E8F">
        <w:t xml:space="preserve">implicit and explicit </w:t>
      </w:r>
      <w:r w:rsidR="008151D1">
        <w:t>feature interactions in the data</w:t>
      </w:r>
      <w:r w:rsidR="00FC7640">
        <w:t xml:space="preserve"> through the combination of a cross network and DNN, </w:t>
      </w:r>
      <w:r w:rsidR="003707E4">
        <w:t xml:space="preserve">makes DCN </w:t>
      </w:r>
      <w:r w:rsidR="00B94C7F">
        <w:t xml:space="preserve">overall </w:t>
      </w:r>
      <w:r w:rsidR="0093785C">
        <w:t xml:space="preserve">more competitive at </w:t>
      </w:r>
      <w:r w:rsidR="00562C9D">
        <w:t xml:space="preserve">predicting ratings. </w:t>
      </w:r>
      <w:r w:rsidRPr="004A3EB9">
        <w:t>Besides improving the prediction performance of recommendations, the model also becomes smaller and in return faster, which makes it more viable for large-scale RS operations.</w:t>
      </w:r>
    </w:p>
    <w:p w14:paraId="2D8D366E" w14:textId="6E6BFF3E" w:rsidR="00CE68D8" w:rsidRDefault="00A267C6" w:rsidP="00CE68D8">
      <w:pPr>
        <w:pStyle w:val="berschrift3"/>
      </w:pPr>
      <w:bookmarkStart w:id="33" w:name="_Toc110000156"/>
      <w:r>
        <w:t>State of the Art Technology</w:t>
      </w:r>
      <w:bookmarkEnd w:id="33"/>
    </w:p>
    <w:p w14:paraId="19D9FC05" w14:textId="261B1E4E" w:rsidR="00EA5305" w:rsidRDefault="00DA2B84" w:rsidP="00EA5305">
      <w:r w:rsidRPr="00A267C6">
        <w:rPr>
          <w:b/>
        </w:rPr>
        <w:t>TensorFlow Recommenders</w:t>
      </w:r>
      <w:r w:rsidR="000B3CB4">
        <w:t xml:space="preserve"> </w:t>
      </w:r>
      <w:r w:rsidR="00ED0CD2">
        <w:t xml:space="preserve">(TFRS) </w:t>
      </w:r>
      <w:r w:rsidR="000B3CB4">
        <w:t xml:space="preserve">is a </w:t>
      </w:r>
      <w:r w:rsidR="00DC1D01">
        <w:t>python library built</w:t>
      </w:r>
      <w:r w:rsidR="008915D4">
        <w:t xml:space="preserve"> </w:t>
      </w:r>
      <w:r w:rsidR="00D71443">
        <w:t xml:space="preserve">on </w:t>
      </w:r>
      <w:r w:rsidR="00E2358F">
        <w:t xml:space="preserve">the Keras </w:t>
      </w:r>
      <w:r w:rsidR="00E629DC">
        <w:t>API</w:t>
      </w:r>
      <w:r w:rsidR="0077232F">
        <w:t>.</w:t>
      </w:r>
      <w:r w:rsidR="001A58D8">
        <w:t xml:space="preserve"> TFRS </w:t>
      </w:r>
      <w:r w:rsidR="00101DF4">
        <w:t xml:space="preserve">unifies and simplifies </w:t>
      </w:r>
      <w:r w:rsidR="001B25BC">
        <w:t xml:space="preserve">the </w:t>
      </w:r>
      <w:r w:rsidR="00010ABD">
        <w:t>building</w:t>
      </w:r>
      <w:r w:rsidR="00101DF4">
        <w:t xml:space="preserve"> of</w:t>
      </w:r>
      <w:r w:rsidR="00617894">
        <w:t xml:space="preserve"> </w:t>
      </w:r>
      <w:r w:rsidR="003F6D56">
        <w:t xml:space="preserve">DL </w:t>
      </w:r>
      <w:r w:rsidR="00617894">
        <w:t>RS models</w:t>
      </w:r>
      <w:r w:rsidR="00101DF4">
        <w:t xml:space="preserve"> under TensorFlow</w:t>
      </w:r>
      <w:r w:rsidR="00943037">
        <w:t>, by providing</w:t>
      </w:r>
      <w:r w:rsidR="0075618F">
        <w:t xml:space="preserve"> </w:t>
      </w:r>
      <w:r w:rsidR="00FF60C4">
        <w:t>functionality and components</w:t>
      </w:r>
      <w:r w:rsidR="008A7448">
        <w:t xml:space="preserve"> at</w:t>
      </w:r>
      <w:r w:rsidR="00E826D5">
        <w:t xml:space="preserve"> each step of the RS development cycle</w:t>
      </w:r>
      <w:r w:rsidR="003D43BB">
        <w:t xml:space="preserve">, such as </w:t>
      </w:r>
      <w:r w:rsidR="00A70377">
        <w:t xml:space="preserve">methods for retrieving and ranking recommendations, </w:t>
      </w:r>
      <w:r w:rsidR="003F0CEA">
        <w:t>activations functions, and ready-to-use RS datasets</w:t>
      </w:r>
      <w:r w:rsidR="00282DAD">
        <w:t xml:space="preserve"> </w:t>
      </w:r>
      <w:sdt>
        <w:sdtPr>
          <w:alias w:val="To edit, see citavi.com/edit"/>
          <w:tag w:val="CitaviPlaceholder#8af8ff90-6762-4927-82d6-d8bc7174e8ab"/>
          <w:id w:val="1861774371"/>
          <w:placeholder>
            <w:docPart w:val="DefaultPlaceholder_-1854013440"/>
          </w:placeholder>
        </w:sdtPr>
        <w:sdtEndPr/>
        <w:sdtContent>
          <w:r w:rsidR="00210883">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zJlNmY2LTczNmEtNDc0OC05N2QyLWM1MTMzMjA4Njk2ZiIsIlJhbmdlTGVuZ3RoIjoxOCwiUmVmZXJlbmNlSWQiOiJjYTg2ZmIyMi0xNmNjLTQ2ODQtYTAxNi01MzcwYjc1NjFkNTI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iLCJVcmlTdHJpbmciOiJodHRwczovL3d3dy50ZW5zb3JmbG93Lm9yZy9yZWNvbW1lbmRlcnM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}</w:instrText>
          </w:r>
          <w:r w:rsidR="00210883">
            <w:fldChar w:fldCharType="separate"/>
          </w:r>
          <w:r w:rsidR="00A130B2">
            <w:t>(TensorFlow, n.d.)</w:t>
          </w:r>
          <w:r w:rsidR="00210883">
            <w:fldChar w:fldCharType="end"/>
          </w:r>
        </w:sdtContent>
      </w:sdt>
      <w:r w:rsidR="003F0CEA">
        <w:t>.</w:t>
      </w:r>
      <w:r w:rsidR="00B338E3">
        <w:t xml:space="preserve"> </w:t>
      </w:r>
      <w:r w:rsidR="00350D0A">
        <w:t>TFRS also</w:t>
      </w:r>
      <w:r w:rsidR="0052308A">
        <w:t xml:space="preserve"> provides </w:t>
      </w:r>
      <w:r w:rsidR="00130DB3">
        <w:t xml:space="preserve">built-in </w:t>
      </w:r>
      <w:r w:rsidR="0052308A">
        <w:t xml:space="preserve">RS </w:t>
      </w:r>
      <w:r w:rsidR="00130DB3">
        <w:t xml:space="preserve">specific network </w:t>
      </w:r>
      <w:r w:rsidR="000014BF">
        <w:t>layers for model building, such as the aforementioned cross layers</w:t>
      </w:r>
      <w:r w:rsidR="00525896">
        <w:t>.</w:t>
      </w:r>
      <w:r w:rsidR="00780E0A">
        <w:t xml:space="preserve"> </w:t>
      </w:r>
      <w:r w:rsidR="008509F2">
        <w:t>In combination with the accessibility</w:t>
      </w:r>
      <w:r w:rsidR="001078B2">
        <w:t xml:space="preserve"> of the Keras API</w:t>
      </w:r>
      <w:r w:rsidR="008509F2">
        <w:t xml:space="preserve">, it </w:t>
      </w:r>
      <w:r w:rsidR="001078B2">
        <w:t>opens the possibility to intuitively realize state</w:t>
      </w:r>
      <w:r w:rsidR="001025E7">
        <w:t>-</w:t>
      </w:r>
      <w:r w:rsidR="001078B2">
        <w:t>of</w:t>
      </w:r>
      <w:r w:rsidR="001025E7">
        <w:t>-</w:t>
      </w:r>
      <w:r w:rsidR="001078B2">
        <w:t>the</w:t>
      </w:r>
      <w:r w:rsidR="001025E7">
        <w:t>-</w:t>
      </w:r>
      <w:r w:rsidR="001078B2">
        <w:t>art DCNs</w:t>
      </w:r>
      <w:r w:rsidR="0084472A">
        <w:t xml:space="preserve"> </w:t>
      </w:r>
      <w:sdt>
        <w:sdtPr>
          <w:alias w:val="To edit, see citavi.com/edit"/>
          <w:tag w:val="CitaviPlaceholder#584ea75a-04a3-46d7-ac61-584543ec4e60"/>
          <w:id w:val="1362172565"/>
          <w:placeholder>
            <w:docPart w:val="DefaultPlaceholder_-1854013440"/>
          </w:placeholder>
        </w:sdtPr>
        <w:sdtEndPr/>
        <w:sdtContent>
          <w:r w:rsidR="0084472A">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zVkNDI5LTIzYTctNGM3ZC05NWI3LWM3NmIyMmIyZDI4MiIsIlJhbmdlU3RhcnQiOjE4LCJSYW5nZUxlbmd0aCI6OCwiUmVmZXJlbmNlSWQiOiI1MmZiMGViZS0xMmJmLTQ3MTUtODExYy00MmZmMDk4ZDY2NmQ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RhdGUiOiIyMy43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cmVjb21tZW5kZXJzL2FwaV9kb2NzL3B5dGhvbi90ZnJzL2FsbF9zeW1ib2xzIiwiVXJpU3RyaW5nIjoiaHR0cHM6Ly93d3cudGVuc29yZmxvdy5vcmcvcmVjb21tZW5kZXJzL2FwaV9kb2NzL3B5dGhvbi90ZnJzL2FsbF9zeW1ib2xz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dGVuc29yZmxvdy5vcmcvcmVjb21tZW5kZXJzL2V4YW1wbGVzL2RjbiIsIlVyaVN0cmluZyI6Imh0dHBzOi8vd3d3LnRlbnNvcmZsb3cub3JnL3JlY29tbWVuZGVycy9leGFtcGxlcy9kY24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}</w:instrText>
          </w:r>
          <w:r w:rsidR="0084472A">
            <w:fldChar w:fldCharType="separate"/>
          </w:r>
          <w:r w:rsidR="00A130B2">
            <w:t>(TensorFlow, 2022a, 2022b)</w:t>
          </w:r>
          <w:r w:rsidR="0084472A">
            <w:fldChar w:fldCharType="end"/>
          </w:r>
        </w:sdtContent>
      </w:sdt>
      <w:r w:rsidR="001078B2">
        <w:t>.</w:t>
      </w:r>
    </w:p>
    <w:p w14:paraId="77FF4EC6" w14:textId="68BA1508" w:rsidR="00741224" w:rsidRPr="00B64266" w:rsidRDefault="00B64266" w:rsidP="00EA5305">
      <w:r>
        <w:rPr>
          <w:b/>
        </w:rPr>
        <w:t>TorchRec</w:t>
      </w:r>
      <w:r>
        <w:t xml:space="preserve">. </w:t>
      </w:r>
      <w:r w:rsidR="00FD6F35">
        <w:t xml:space="preserve">In January </w:t>
      </w:r>
      <w:r w:rsidR="00FF0EE6">
        <w:t>2022, Meta released an open source library for building recommendation systems under PyTorch</w:t>
      </w:r>
      <w:r w:rsidR="008F7519">
        <w:t xml:space="preserve">, called TorchRec. This library was utilized </w:t>
      </w:r>
      <w:r w:rsidR="005D571C">
        <w:t>to build the state-of-the-art RSs employed in Facebook’s Newsfeed and Instagram’s Reels</w:t>
      </w:r>
      <w:r w:rsidR="00683A8F">
        <w:t xml:space="preserve"> </w:t>
      </w:r>
      <w:sdt>
        <w:sdtPr>
          <w:alias w:val="To edit, see citavi.com/edit"/>
          <w:tag w:val="CitaviPlaceholder#86c08626-c03e-475b-91e9-14c0a0dd36ce"/>
          <w:id w:val="893469911"/>
          <w:placeholder>
            <w:docPart w:val="DefaultPlaceholder_-1854013440"/>
          </w:placeholder>
        </w:sdtPr>
        <w:sdtEndPr/>
        <w:sdtContent>
          <w:r w:rsidR="00683A8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ZDY0NzcyLTY0MGMtNDQ1Zi1iNWQxLTliYmIzNTZmMTNiNSIsIlJhbmdlTGVuZ3RoIjoxMiwiUmVmZXJlbmNlSWQiOiIxY2NiYmJiNC05ZGNmLTQwODYtODVjYS05YmZkNDRiODUxMjEiLCJSZWZlcmVuY2UiOnsiJGlkIjoiMyIsIiR0eXBlIjoiU3dpc3NBY2FkZW1pYy5DaXRhdmkuUmVmZXJlbmNlLCBTd2lzc0FjYWRlbWljLkNpdGF2aSIsIkFic3RyYWN0Q29tcGxleGl0eSI6MCwiQWJzdHJhY3RTb3VyY2VUZXh0Rm9ybWF0IjowLCJBY2Nlc3NEYXRlIjoiOS43LjIwMjIiLCJBdXRob3JzIjpbXSwiQ2l0YXRpb25LZXlVcGRhdGVUeXBlIjowLCJDb2xsYWJvcmF0b3JzIjpbXSwiRGF0ZSI6IjIzLjI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FpLmZhY2Vib29rLmNvbS9ibG9nL21ldGEtYWktaW5zaWRlLXRoZS1sYWIvIiwiVXJpU3RyaW5nIjoiaHR0cHM6Ly9haS5mYWNlYm9vay5jb20vYmxvZy9tZXRhLWFpLWluc2lkZS10aGUtbGFi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}</w:instrText>
          </w:r>
          <w:r w:rsidR="00683A8F">
            <w:fldChar w:fldCharType="separate"/>
          </w:r>
          <w:r w:rsidR="00A130B2">
            <w:t>(Meta, 2022)</w:t>
          </w:r>
          <w:r w:rsidR="00683A8F">
            <w:fldChar w:fldCharType="end"/>
          </w:r>
        </w:sdtContent>
      </w:sdt>
      <w:r w:rsidR="005D571C">
        <w:t>.</w:t>
      </w:r>
      <w:r w:rsidR="00E759DE">
        <w:t xml:space="preserve"> </w:t>
      </w:r>
      <w:r w:rsidR="00930321">
        <w:t xml:space="preserve">TorchRec provides optimized RS kernels </w:t>
      </w:r>
      <w:r w:rsidR="00EC7A74">
        <w:t>for efficient</w:t>
      </w:r>
      <w:r w:rsidR="004451B0">
        <w:t xml:space="preserve"> matrix multiplication</w:t>
      </w:r>
      <w:r w:rsidR="008F007E">
        <w:t xml:space="preserve"> </w:t>
      </w:r>
      <w:r w:rsidR="008F007E">
        <w:lastRenderedPageBreak/>
        <w:t>in the model</w:t>
      </w:r>
      <w:r w:rsidR="004451B0">
        <w:t>.</w:t>
      </w:r>
      <w:r w:rsidR="008F007E">
        <w:t xml:space="preserve"> </w:t>
      </w:r>
      <w:r w:rsidR="00EC7A74">
        <w:t xml:space="preserve">CUDA enabled GPU acceleration </w:t>
      </w:r>
      <w:r w:rsidR="008F007E">
        <w:t xml:space="preserve">improves </w:t>
      </w:r>
      <w:r w:rsidR="00C86FBE">
        <w:t xml:space="preserve">model training time, provided </w:t>
      </w:r>
      <w:r w:rsidR="005A360D">
        <w:t xml:space="preserve">that </w:t>
      </w:r>
      <w:r w:rsidR="00C86FBE">
        <w:t>the</w:t>
      </w:r>
      <w:r w:rsidR="005A360D">
        <w:t xml:space="preserve"> supported</w:t>
      </w:r>
      <w:r w:rsidR="00766DC0">
        <w:t xml:space="preserve"> hardware is used</w:t>
      </w:r>
      <w:r w:rsidR="00101166">
        <w:t xml:space="preserve"> </w:t>
      </w:r>
      <w:sdt>
        <w:sdtPr>
          <w:alias w:val="To edit, see citavi.com/edit"/>
          <w:tag w:val="CitaviPlaceholder#bbb67306-b071-4a15-9af3-b81b1ce0d5e4"/>
          <w:id w:val="-818335620"/>
          <w:placeholder>
            <w:docPart w:val="DefaultPlaceholder_-1854013440"/>
          </w:placeholder>
        </w:sdtPr>
        <w:sdtEndPr/>
        <w:sdtContent>
          <w:r w:rsidR="0010116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yMjA0LjA0OTAzdjIiLCJVcmlTdHJpbmciOiJodHRwczovL2FyeGl2Lm9yZy9wZGYvMjIwNC4wNDkwM3YyLnBkZ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y0wOFQyMjozNzo1OCIsIk1vZGlmaWVkQnkiOiJfU2ViYXN0aWFuIFPDpHR6bGVyIiwiSWQiOiJjOGUyNGIxZS1iMDE1LTRmMzktYmI1MS03OTI5ZmI5OWMyNDAiLCJNb2RpZmllZE9uIjoiMjAyMi0wNy0wOFQyMjozNzo1OC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hcnhpdi5vcmcvYWJzLzIyMDQuMDQ5MDN2MiIsIlVyaVN0cmluZyI6Imh0dHA6Ly9hcnhpdi5vcmcvYWJzLzIyMDQuMDQ5MDN2M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y0wOFQyMjozNzo1OCIsIk1vZGlmaWVkQnkiOiJfU2ViYXN0aWFuIFPDpHR6bGVyIiwiSWQiOiJhNmYyNmJlNS1kOThlLTRlOGUtYjBkZS1jOGViNGNjMWNlMDUiLCJNb2RpZmllZE9uIjoiMjAyMi0wNy0wOFQyMjozNzo1O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A6Ly9hcnhpdi5vcmcvcGRmLzIyMDQuMDQ5MDN2MiIsIlVyaVN0cmluZyI6Imh0dHA6Ly9hcnhpdi5vcmcvcGRmLzIyMDQuMDQ5MDN2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}</w:instrText>
          </w:r>
          <w:r w:rsidR="00101166">
            <w:fldChar w:fldCharType="separate"/>
          </w:r>
          <w:r w:rsidR="00A130B2">
            <w:t>(Zhang et al., 2022)</w:t>
          </w:r>
          <w:r w:rsidR="00101166">
            <w:fldChar w:fldCharType="end"/>
          </w:r>
        </w:sdtContent>
      </w:sdt>
      <w:r w:rsidR="00766DC0">
        <w:t>.</w:t>
      </w:r>
      <w:r w:rsidR="00302928">
        <w:t xml:space="preserve"> TorchRec</w:t>
      </w:r>
      <w:r w:rsidR="0013064C">
        <w:t xml:space="preserve"> can automatically split up large RS models into shards for distributed prediction serving. </w:t>
      </w:r>
      <w:r w:rsidR="0013064C" w:rsidRPr="00BB3539">
        <w:rPr>
          <w:i/>
          <w:iCs/>
        </w:rPr>
        <w:t>Sharding</w:t>
      </w:r>
      <w:r w:rsidR="0013064C">
        <w:t xml:space="preserve"> </w:t>
      </w:r>
      <w:r w:rsidR="004F68E2">
        <w:t>is a</w:t>
      </w:r>
      <w:r w:rsidR="007B5BCA">
        <w:t xml:space="preserve"> common</w:t>
      </w:r>
      <w:r w:rsidR="004F68E2">
        <w:t xml:space="preserve"> pain point </w:t>
      </w:r>
      <w:r w:rsidR="007673AF">
        <w:t>for large scale RS operations</w:t>
      </w:r>
      <w:r w:rsidR="00FA3B57">
        <w:t>.</w:t>
      </w:r>
      <w:r w:rsidR="007673AF">
        <w:t xml:space="preserve"> </w:t>
      </w:r>
      <w:r w:rsidR="0040378A">
        <w:t xml:space="preserve">Modern RSs can’t </w:t>
      </w:r>
      <w:r w:rsidR="00E65C06">
        <w:t xml:space="preserve">be hosted on a single server, as the model size exceeds </w:t>
      </w:r>
      <w:r w:rsidR="00512905">
        <w:t xml:space="preserve">most memory specs of server racks. In order to retain </w:t>
      </w:r>
      <w:r w:rsidR="0052719E">
        <w:t>the performance</w:t>
      </w:r>
      <w:r w:rsidR="00594DD8">
        <w:t xml:space="preserve"> of large RS models, </w:t>
      </w:r>
      <w:r w:rsidR="003004AC">
        <w:t>the model</w:t>
      </w:r>
      <w:r w:rsidR="00594DD8">
        <w:t xml:space="preserve"> need to be broken up</w:t>
      </w:r>
      <w:r w:rsidR="003004AC">
        <w:t xml:space="preserve"> into shards</w:t>
      </w:r>
      <w:r w:rsidR="00594DD8">
        <w:t>. These shards are then distributed to multiple compute nodes</w:t>
      </w:r>
      <w:r w:rsidR="004037A2">
        <w:t>, where</w:t>
      </w:r>
      <w:r w:rsidR="0052719E">
        <w:t xml:space="preserve"> </w:t>
      </w:r>
      <w:r w:rsidR="003004AC">
        <w:t>they can jointly</w:t>
      </w:r>
      <w:r w:rsidR="00123ECA">
        <w:t xml:space="preserve"> compute and</w:t>
      </w:r>
      <w:r w:rsidR="007B488F">
        <w:t xml:space="preserve"> serve</w:t>
      </w:r>
      <w:r w:rsidR="00F22006">
        <w:t xml:space="preserve"> predictions</w:t>
      </w:r>
      <w:r w:rsidR="00123ECA">
        <w:t xml:space="preserve"> </w:t>
      </w:r>
      <w:sdt>
        <w:sdtPr>
          <w:alias w:val="To edit, see citavi.com/edit"/>
          <w:tag w:val="CitaviPlaceholder#65edd635-219d-41b3-a66d-db888d2d229c"/>
          <w:id w:val="-98950790"/>
          <w:placeholder>
            <w:docPart w:val="DefaultPlaceholder_-1854013440"/>
          </w:placeholder>
        </w:sdtPr>
        <w:sdtEndPr/>
        <w:sdtContent>
          <w:r w:rsidR="00123ECA">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AxMS4wMjA4NHYyIiwiVXJpU3RyaW5nIjoiaHR0cDovL2FyeGl2Lm9yZy9hYnMvMjAxMS4wMjA4NH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3LTA4VDIyOjU3OjU1IiwiTW9kaWZpZWRCeSI6Il9TZWJhc3RpYW4gU8OkdHpsZXIiLCJJZCI6ImRiZjgyNjA0LWI1MjEtNDQwZS04MmRkLTMyMzIwNjA0M2NlMSIsIk1vZGlmaWVkT24iOiIyMDIyLTA3LTA4VDIyOjU3OjU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AxMS4wMjA4NHYyIiwiVXJpU3RyaW5nIjoiaHR0cHM6Ly9hcnhpdi5vcmcvcGRmLzIwMTEuMDIwODR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ctMDhUMjI6NTc6NTUiLCJNb2RpZmllZEJ5IjoiX1NlYmFzdGlhbiBTw6R0emxlciIsIklkIjoiMDc2NTBkYjktZTg1Ny00ZjMxLThkMzMtNTk3ZmYzZjhmOTY4IiwiTW9kaWZpZWRPbiI6IjIwMjItMDctMDhUMjI6NTc6NT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ExLjAyMDg0djIiLCJVcmlTdHJpbmciOiJodHRwOi8vYXJ4aXYub3JnL3BkZi8yMDExLjAyMDg0dj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hUMjI6NTc6NTUiLCJNb2RpZmllZEJ5IjoiX1NlYmFzdGlhbiBTw6R0emxlciIsIklkIjoiMTVhNzNlNTAtM2Y4Zi00MWQ1LWEwYmItNzVjYzgwNGViOGUwIiwiTW9kaWZpZWRPbiI6IjIwMjItMDctMDhUMjI6NTc6NTU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JwYWdlcyIsIlVyaVN0cmluZyI6Imh0dHBzOi8vZG9pLm9yZy9wYWdlc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}</w:instrText>
          </w:r>
          <w:r w:rsidR="00123ECA">
            <w:fldChar w:fldCharType="separate"/>
          </w:r>
          <w:r w:rsidR="00A130B2">
            <w:t>(Lui et al., 2020)</w:t>
          </w:r>
          <w:r w:rsidR="00123ECA">
            <w:fldChar w:fldCharType="end"/>
          </w:r>
        </w:sdtContent>
      </w:sdt>
      <w:r w:rsidR="00F22006">
        <w:t>.</w:t>
      </w:r>
      <w:r w:rsidR="007B488F">
        <w:t xml:space="preserve"> </w:t>
      </w:r>
      <w:r w:rsidR="00FA3B57">
        <w:t xml:space="preserve">Meta seeks to address this </w:t>
      </w:r>
      <w:r w:rsidR="007B488F">
        <w:t xml:space="preserve">topic by providing </w:t>
      </w:r>
      <w:r w:rsidR="00320340">
        <w:t>automated sharding plans</w:t>
      </w:r>
      <w:r w:rsidR="00E96935">
        <w:t xml:space="preserve"> for models</w:t>
      </w:r>
      <w:r w:rsidR="00CE2067">
        <w:t xml:space="preserve"> </w:t>
      </w:r>
      <w:sdt>
        <w:sdtPr>
          <w:alias w:val="To edit, see citavi.com/edit"/>
          <w:tag w:val="CitaviPlaceholder#99376f27-9572-4bd0-842c-bfc234b757cb"/>
          <w:id w:val="-1155611256"/>
          <w:placeholder>
            <w:docPart w:val="DefaultPlaceholder_-1854013440"/>
          </w:placeholder>
        </w:sdtPr>
        <w:sdtEndPr/>
        <w:sdtContent>
          <w:r w:rsidR="00CE206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weXRvcmNoLm9yZy9ibG9nL2ludHJvZHVjaW5nLXRvcmNocmVjLyIsIlVyaVN0cmluZyI6Imh0dHBzOi8vcHl0b3JjaC5vcmcvYmxvZy9pbnRyb2R1Y2luZy10b3JjaHJlYy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}</w:instrText>
          </w:r>
          <w:r w:rsidR="00CE2067">
            <w:fldChar w:fldCharType="separate"/>
          </w:r>
          <w:r w:rsidR="00A130B2">
            <w:t>(Greenberg, Taylor, Ivchenko, Liu, &amp; Sudarshan, 2022)</w:t>
          </w:r>
          <w:r w:rsidR="00CE2067">
            <w:fldChar w:fldCharType="end"/>
          </w:r>
        </w:sdtContent>
      </w:sdt>
      <w:r w:rsidR="00E96935">
        <w:t>.</w:t>
      </w:r>
    </w:p>
    <w:p w14:paraId="676B9D9D" w14:textId="640045AB" w:rsidR="00391A99" w:rsidRPr="00391A99" w:rsidRDefault="0032767F" w:rsidP="00391A99">
      <w:pPr>
        <w:pStyle w:val="berschrift2"/>
      </w:pPr>
      <w:bookmarkStart w:id="34" w:name="_Ref108564826"/>
      <w:bookmarkStart w:id="35" w:name="_Toc110000157"/>
      <w:r>
        <w:t>MLOps</w:t>
      </w:r>
      <w:bookmarkEnd w:id="34"/>
      <w:bookmarkEnd w:id="35"/>
    </w:p>
    <w:p w14:paraId="2C48277F" w14:textId="6152091F" w:rsidR="006B05B3" w:rsidRDefault="006B05B3" w:rsidP="006B05B3">
      <w:pPr>
        <w:pStyle w:val="berschrift3"/>
      </w:pPr>
      <w:bookmarkStart w:id="36" w:name="_Toc110000158"/>
      <w:r>
        <w:t>Problem</w:t>
      </w:r>
      <w:bookmarkEnd w:id="36"/>
    </w:p>
    <w:p w14:paraId="1CFB6221" w14:textId="0351A129" w:rsidR="00B032C1" w:rsidRDefault="004C632E" w:rsidP="006B05B3">
      <w:r>
        <w:t xml:space="preserve">Machine Learning has its origins in academic research </w:t>
      </w:r>
      <w:sdt>
        <w:sdtPr>
          <w:alias w:val="To edit, see citavi.com/edit"/>
          <w:tag w:val="CitaviPlaceholder#2b1da882-56ee-4320-b718-1e4f67d45135"/>
          <w:id w:val="773364872"/>
          <w:placeholder>
            <w:docPart w:val="DefaultPlaceholder_-1854013440"/>
          </w:placeholder>
        </w:sdtPr>
        <w:sdtEndPr/>
        <w:sdtContent>
          <w:r w:rsidR="006D4543">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zE2M2JkLWU3ODAtNGY2MS04YzBiLTFmMjgxMDNhMjhmOCIsIlJhbmdlU3RhcnQiOjEzLCJSYW5nZUxlbmd0aCI6MTksIlJlZmVyZW5jZUlkIjoiMWI3MGFiYWItZjBlZi00MDFkLTk1NzctODFkNjA1ZTJjM2U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Sb3NlbmJsYXR0IiwiUHJvdGVjdGVkIjpmYWxzZSwiU2V4IjoyLCJDcmVhdGVkQnkiOiJfU2ViYXN0aWFuIFPDpHR6bGVyIiwiQ3JlYXRlZE9uIjoiMjAyMi0wNi0zMFQxMzoxNjozMyIsIk1vZGlmaWVkQnkiOiJfU2ViYXN0aWFuIFPDpHR6bGVyIiwiSWQiOiJkNTA1MDBhOS1iZDQyLTRhNTMtOGE3Ny05Njg2MmU3ZjkyMDQiLCJNb2RpZmllZE9uIjoiMjAyMi0wNi0zMFQxMzoxNjozMyIsIlByb2plY3QiOnsiJGlkIjoiNSIsIiR0eXBlIjoiU3dpc3NBY2FkZW1pYy5DaXRhdmkuUHJvamVjdCwgU3dpc3NBY2FkZW1pYy5DaXRhdmkifX1dLCJDaXRhdGlvbktleVVwZGF0ZVR5cGUiOjAsIkNvbGxhYm9yYXRvcnMiOltdLCJEYXRlIjoiMTk2MSI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NYXJ2aW4iLCJMYXN0TmFtZSI6Ik1pbnNreSIsIlByb3RlY3RlZCI6ZmFsc2UsIlNleCI6MiwiQ3JlYXRlZEJ5IjoiX1NlYmFzdGlhbiBTw6R0emxlciIsIkNyZWF0ZWRPbiI6IjIwMjItMDYtMzBUMTM6MjM6NTAiLCJNb2RpZmllZEJ5IjoiX1NlYmFzdGlhbiBTw6R0emxlciIsIklkIjoiNWYwNzUzYzUtMzA2My00YjI1LWFmZGItZDEwMTdkODI4OTUyIiwiTW9kaWZpZWRPbiI6IjIwMjItMDYtMzBUMTM6MjM6NTAiLCJQcm9qZWN0Ijp7IiRyZWYiOiI1In19XSwiQ2l0YXRpb25LZXlVcGRhdGVUeXBlIjowLCJDb2xsYWJvcmF0b3JzIjpbXSwiRG9pIjoiMTAuMTEwOS9KUlBST0MuMTk2MS4yODc3Nz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pSUFJPQy4xOTYxLjI4Nzc3NSIsIlVyaVN0cmluZyI6Imh0dHBzOi8vZG9pLm9yZy8xMC4xMTA5L0pSUFJPQy4xOTYxLjI4Nzc3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}</w:instrText>
          </w:r>
          <w:r w:rsidR="006D4543">
            <w:fldChar w:fldCharType="separate"/>
          </w:r>
          <w:r w:rsidR="00A130B2">
            <w:t>(Minsky, 1961; Rosenblatt, 1961)</w:t>
          </w:r>
          <w:r w:rsidR="006D4543">
            <w:fldChar w:fldCharType="end"/>
          </w:r>
        </w:sdtContent>
      </w:sdt>
      <w:r>
        <w:t>.</w:t>
      </w:r>
      <w:r w:rsidR="006D4543">
        <w:t xml:space="preserve"> </w:t>
      </w:r>
      <w:r w:rsidR="00A42591">
        <w:t xml:space="preserve">Over the last twenty years </w:t>
      </w:r>
      <w:r w:rsidR="000C28FA">
        <w:t>it</w:t>
      </w:r>
      <w:r w:rsidR="00996E78">
        <w:t xml:space="preserve"> </w:t>
      </w:r>
      <w:r w:rsidR="00A0768B">
        <w:t xml:space="preserve">also </w:t>
      </w:r>
      <w:r w:rsidR="00996E78">
        <w:t xml:space="preserve">found its way into the enterprise sector, where it now stands as the backbone of </w:t>
      </w:r>
      <w:r w:rsidR="00160963">
        <w:t>the most successful companies and most</w:t>
      </w:r>
      <w:r w:rsidR="00996E78">
        <w:t xml:space="preserve"> </w:t>
      </w:r>
      <w:r w:rsidR="00A0768B">
        <w:t xml:space="preserve">profitable </w:t>
      </w:r>
      <w:r w:rsidR="00996E78">
        <w:t>business ventures.</w:t>
      </w:r>
      <w:r w:rsidR="008738F9">
        <w:t xml:space="preserve"> With the transition from academia </w:t>
      </w:r>
      <w:r w:rsidR="00BD0E9D">
        <w:t xml:space="preserve">to industry, ML engineers and data scientists </w:t>
      </w:r>
      <w:r w:rsidR="007B09A4">
        <w:t>are</w:t>
      </w:r>
      <w:r w:rsidR="00160E08">
        <w:t xml:space="preserve"> confronted with unique set</w:t>
      </w:r>
      <w:r w:rsidR="00CA7F0C">
        <w:t>s</w:t>
      </w:r>
      <w:r w:rsidR="00160E08">
        <w:t xml:space="preserve"> of challenges that are usually absent in </w:t>
      </w:r>
      <w:r w:rsidR="00480A26">
        <w:t>a sterile research environment.</w:t>
      </w:r>
      <w:r w:rsidR="00D762CA">
        <w:t xml:space="preserve"> </w:t>
      </w:r>
      <w:r w:rsidR="000F730C">
        <w:t xml:space="preserve">While research </w:t>
      </w:r>
      <w:r w:rsidR="00693268">
        <w:t xml:space="preserve">often </w:t>
      </w:r>
      <w:r w:rsidR="00985167">
        <w:t xml:space="preserve">is dedicated to investigate one aspect of </w:t>
      </w:r>
      <w:r w:rsidR="00880D22">
        <w:t>ML (i.e. the algorithm), enterprise</w:t>
      </w:r>
      <w:r w:rsidR="001C1A7A">
        <w:t xml:space="preserve"> devotes itself to</w:t>
      </w:r>
      <w:r w:rsidR="00D82381">
        <w:t xml:space="preserve"> the development, </w:t>
      </w:r>
      <w:r w:rsidR="00517DEE">
        <w:t>op</w:t>
      </w:r>
      <w:r w:rsidR="00B80978">
        <w:t>eration</w:t>
      </w:r>
      <w:r w:rsidR="00E43379">
        <w:t>,</w:t>
      </w:r>
      <w:r w:rsidR="00B80978">
        <w:t xml:space="preserve"> </w:t>
      </w:r>
      <w:r w:rsidR="00D82381">
        <w:t>and maintenance</w:t>
      </w:r>
      <w:r w:rsidR="003F1A88">
        <w:t xml:space="preserve"> of</w:t>
      </w:r>
      <w:r w:rsidR="002052AE">
        <w:t xml:space="preserve"> entire</w:t>
      </w:r>
      <w:r w:rsidR="00B80978">
        <w:t xml:space="preserve"> ML system</w:t>
      </w:r>
      <w:r w:rsidR="005C534B">
        <w:t>s</w:t>
      </w:r>
      <w:r w:rsidR="00B80978">
        <w:t>.</w:t>
      </w:r>
      <w:r w:rsidR="00AB6756">
        <w:t xml:space="preserve"> </w:t>
      </w:r>
      <w:r w:rsidR="0012467F">
        <w:t>Software in</w:t>
      </w:r>
      <w:r w:rsidR="00F9389A">
        <w:t xml:space="preserve"> research</w:t>
      </w:r>
      <w:r w:rsidR="0012467F">
        <w:t xml:space="preserve"> is written</w:t>
      </w:r>
      <w:r w:rsidR="009E593B">
        <w:t xml:space="preserve"> to </w:t>
      </w:r>
      <w:r w:rsidR="00F9389A">
        <w:t xml:space="preserve">investigate a </w:t>
      </w:r>
      <w:r w:rsidR="0033770B">
        <w:t xml:space="preserve">certain </w:t>
      </w:r>
      <w:r w:rsidR="00F9389A">
        <w:t>topic and</w:t>
      </w:r>
      <w:r w:rsidR="00C63D9D">
        <w:t xml:space="preserve"> to</w:t>
      </w:r>
      <w:r w:rsidR="009013B2">
        <w:t xml:space="preserve"> </w:t>
      </w:r>
      <w:r w:rsidR="000076BF">
        <w:t xml:space="preserve">accept or decline a </w:t>
      </w:r>
      <w:r w:rsidR="00367025">
        <w:t xml:space="preserve">very specific </w:t>
      </w:r>
      <w:r w:rsidR="000076BF">
        <w:t xml:space="preserve">hypothesis. </w:t>
      </w:r>
      <w:r w:rsidR="00FA089A">
        <w:t xml:space="preserve">It has a very narrow </w:t>
      </w:r>
      <w:r w:rsidR="0026016C">
        <w:t>use-case and therefore lacks generalization</w:t>
      </w:r>
      <w:r w:rsidR="00ED023D">
        <w:t xml:space="preserve">, which makes </w:t>
      </w:r>
      <w:r w:rsidR="00041FE9">
        <w:t xml:space="preserve">it </w:t>
      </w:r>
      <w:r w:rsidR="000F649B">
        <w:t>often</w:t>
      </w:r>
      <w:r w:rsidR="00041FE9">
        <w:t xml:space="preserve"> not suitable </w:t>
      </w:r>
      <w:r w:rsidR="002B77B9">
        <w:t>for</w:t>
      </w:r>
      <w:r w:rsidR="000F649B">
        <w:t xml:space="preserve"> a productive</w:t>
      </w:r>
      <w:r w:rsidR="0058370A">
        <w:t xml:space="preserve"> setting</w:t>
      </w:r>
      <w:r w:rsidR="000F649B">
        <w:t>.</w:t>
      </w:r>
      <w:r w:rsidR="00041FE9">
        <w:t xml:space="preserve"> </w:t>
      </w:r>
      <w:r w:rsidR="008401F2">
        <w:t xml:space="preserve">In addition, </w:t>
      </w:r>
      <w:r w:rsidR="009E7783">
        <w:t>development of the software usually stops with the conclusion of the research project</w:t>
      </w:r>
      <w:r w:rsidR="00510C3D">
        <w:t xml:space="preserve"> </w:t>
      </w:r>
      <w:sdt>
        <w:sdtPr>
          <w:alias w:val="To edit, see citavi.com/edit"/>
          <w:tag w:val="CitaviPlaceholder#2b71dec1-bb56-45a8-9454-18377f6bd060"/>
          <w:id w:val="-2018682406"/>
          <w:placeholder>
            <w:docPart w:val="DefaultPlaceholder_-1854013440"/>
          </w:placeholder>
        </w:sdtPr>
        <w:sdtEndPr/>
        <w:sdtContent>
          <w:r w:rsidR="00510C3D">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DMzNmM0LTMzNmItNDE5MS05OTgwLWM1ZjAyZWUyNzc5YyIsIlJhbmdlTGVuZ3RoIjozNCwiUmVmZXJlbmNlSWQiOiJjM2I5MDc5ZS1iYTc1LTQ0OTAtYmQyYS1hZjIxNDM0MjI5N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pbmZzb2YuMjAxNi4wNy4wMDYiLCJVcmlTdHJpbmciOiJodHRwczovL2RvaS5vcmcvMTAuMTAxNi9qLmluZnNvZi4yMDE2LjA3LjAw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}</w:instrText>
          </w:r>
          <w:r w:rsidR="00510C3D">
            <w:fldChar w:fldCharType="separate"/>
          </w:r>
          <w:r w:rsidR="00A130B2">
            <w:t>(Garousi, Petersen, &amp; Ozkan, 2016)</w:t>
          </w:r>
          <w:r w:rsidR="00510C3D">
            <w:fldChar w:fldCharType="end"/>
          </w:r>
        </w:sdtContent>
      </w:sdt>
      <w:r w:rsidR="009E7783">
        <w:t xml:space="preserve">. </w:t>
      </w:r>
      <w:r w:rsidR="00513E37">
        <w:t>On the other hand</w:t>
      </w:r>
      <w:r w:rsidR="00BF0ED1">
        <w:t>,</w:t>
      </w:r>
      <w:r w:rsidR="00513E37">
        <w:t xml:space="preserve"> </w:t>
      </w:r>
      <w:r w:rsidR="00784288">
        <w:t>software employed in</w:t>
      </w:r>
      <w:r w:rsidR="00F8080D">
        <w:t xml:space="preserve"> </w:t>
      </w:r>
      <w:r w:rsidR="00F73B4F">
        <w:t xml:space="preserve">business environments </w:t>
      </w:r>
      <w:r w:rsidR="00DF3007">
        <w:t>are</w:t>
      </w:r>
      <w:r w:rsidR="00F73B4F">
        <w:t xml:space="preserve"> built for longevity</w:t>
      </w:r>
      <w:r w:rsidR="008777E4">
        <w:t xml:space="preserve">, with </w:t>
      </w:r>
      <w:r w:rsidR="00DF3007">
        <w:t>their</w:t>
      </w:r>
      <w:r w:rsidR="008777E4">
        <w:t xml:space="preserve"> goal being </w:t>
      </w:r>
      <w:r w:rsidR="00E45ECB">
        <w:t>a</w:t>
      </w:r>
      <w:r w:rsidR="00192E7A">
        <w:t xml:space="preserve"> profit</w:t>
      </w:r>
      <w:r w:rsidR="00E45ECB">
        <w:t xml:space="preserve"> driver </w:t>
      </w:r>
      <w:r w:rsidR="00B90F95">
        <w:t>for the company</w:t>
      </w:r>
      <w:r w:rsidR="004F2349">
        <w:t>.</w:t>
      </w:r>
      <w:r w:rsidR="00B90F95">
        <w:t xml:space="preserve"> This</w:t>
      </w:r>
      <w:r w:rsidR="00470569">
        <w:t xml:space="preserve"> is composed of</w:t>
      </w:r>
      <w:r w:rsidR="00B90F95">
        <w:t xml:space="preserve"> low operational costs</w:t>
      </w:r>
      <w:r w:rsidR="008D7A4F">
        <w:t xml:space="preserve"> and</w:t>
      </w:r>
      <w:r w:rsidR="00192E7A">
        <w:t xml:space="preserve"> high revenue</w:t>
      </w:r>
      <w:r w:rsidR="007E16DB">
        <w:t>-yield</w:t>
      </w:r>
      <w:r w:rsidR="00F72090">
        <w:t xml:space="preserve"> </w:t>
      </w:r>
      <w:sdt>
        <w:sdtPr>
          <w:alias w:val="To edit, see citavi.com/edit"/>
          <w:tag w:val="CitaviPlaceholder#9d901338-502a-469a-9cd8-883beab1a54c"/>
          <w:id w:val="920758912"/>
          <w:placeholder>
            <w:docPart w:val="DefaultPlaceholder_-1854013440"/>
          </w:placeholder>
        </w:sdtPr>
        <w:sdtEndPr/>
        <w:sdtContent>
          <w:r w:rsidR="00F72090">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zg3YjFkLWE1N2UtNGEwMi04YTViLTJiY2NkNzU4OTIwZCIsIlJhbmdlU3RhcnQiOjE1LCJSYW5nZUxlbmd0aCI6MzcsIlJlZmVyZW5jZUlkIjoiOTQwYmIzMjItNjBiYi00MDlkLTk4ZTgtMGY5M2E1MGRlYzAz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wMTgvaXJtai4xOTk3MDEwMTAxIiwiVXJpU3RyaW5nIjoiaHR0cHM6Ly9kb2kub3JnLzEwLjQwMTgvaXJtai4xOTk3MDEwMTA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Ri4iLCJMYXN0TmFtZSI6IkhlZW1zdHJhIiwiTWlkZGxlTmFtZSI6IkouIiwiUHJvdGVjdGVkIjpmYWxzZSwiU2V4IjowLCJDcmVhdGVkQnkiOiJfU2ViYXN0aWFuIFPDpHR6bGVyIiwiQ3JlYXRlZE9uIjoiMjAyMi0wNi0zMFQxNjoyMjozOSIsIk1vZGlmaWVkQnkiOiJfU2ViYXN0aWFuIFPDpHR6bGVyIiwiSWQiOiJhMjljZmFiNy0yMmU4LTQ3YmQtYjU0NS0xNTcwMDc0YzQyY2IiLCJNb2RpZmllZE9uIjoiMjAyMi0wNi0zMFQxNjoyMjozOSIsIlByb2plY3QiOnsiJHJlZiI6IjUifX1dLCJDaXRhdGlvbktleVVwZGF0ZVR5cGUiOjAsIkNvbGxhYm9yYXRvcnMiOltdLCJEb2kiOiIxMC4xMDE2LzA5NTAtNTg0OSg5Mik5MDA2OC1a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8wOTUwLTU4NDkoOTIpOTAwNjgtWiIsIlVyaVN0cmluZyI6Imh0dHBzOi8vZG9pLm9yZy8xMC4xMDE2LzA5NTAtNTg0OSg5Mik5MDA2OC1a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}</w:instrText>
          </w:r>
          <w:r w:rsidR="00F72090">
            <w:fldChar w:fldCharType="separate"/>
          </w:r>
          <w:r w:rsidR="00A130B2">
            <w:t>(Heemstra, 1992; Myers, Kappelman, &amp; Prybutok, 1997)</w:t>
          </w:r>
          <w:r w:rsidR="00F72090">
            <w:fldChar w:fldCharType="end"/>
          </w:r>
        </w:sdtContent>
      </w:sdt>
      <w:r w:rsidR="006A19A9">
        <w:t xml:space="preserve">. </w:t>
      </w:r>
      <w:r w:rsidR="007C0A42">
        <w:t xml:space="preserve">As a result of these different goals, both research and </w:t>
      </w:r>
      <w:r w:rsidR="007B436C">
        <w:t xml:space="preserve">industry employ different </w:t>
      </w:r>
      <w:r w:rsidR="003316D9">
        <w:t>development paradigms</w:t>
      </w:r>
      <w:r w:rsidR="000C510C">
        <w:t>, with</w:t>
      </w:r>
      <w:r w:rsidR="00710DAA">
        <w:t xml:space="preserve"> focus on different aspects</w:t>
      </w:r>
      <w:r w:rsidR="002E5035">
        <w:t xml:space="preserve"> respectively</w:t>
      </w:r>
      <w:r w:rsidR="00D60BD7">
        <w:t>.</w:t>
      </w:r>
      <w:r w:rsidR="00566B48">
        <w:t xml:space="preserve"> </w:t>
      </w:r>
      <w:r w:rsidR="00C71190">
        <w:t>The</w:t>
      </w:r>
      <w:r w:rsidR="000A4180">
        <w:t>se</w:t>
      </w:r>
      <w:r w:rsidR="00C71190">
        <w:t xml:space="preserve"> differences </w:t>
      </w:r>
      <w:r w:rsidR="000A4180">
        <w:t>are observ</w:t>
      </w:r>
      <w:r w:rsidR="00A86A56">
        <w:t>ed</w:t>
      </w:r>
      <w:r w:rsidR="000A4180">
        <w:t xml:space="preserve"> in the RS landscape of academia and industry</w:t>
      </w:r>
      <w:r w:rsidR="00483C08">
        <w:t>, for example</w:t>
      </w:r>
      <w:r w:rsidR="000A4180">
        <w:t>.</w:t>
      </w:r>
      <w:r w:rsidR="00483C08">
        <w:t xml:space="preserve"> </w:t>
      </w:r>
      <w:r w:rsidR="00B032C1">
        <w:t xml:space="preserve">While in academia state-of-the-art </w:t>
      </w:r>
      <w:r w:rsidR="00D96DF9">
        <w:t xml:space="preserve">RS </w:t>
      </w:r>
      <w:r w:rsidR="00B032C1">
        <w:t xml:space="preserve">algorithms are assessed with </w:t>
      </w:r>
      <w:r w:rsidR="00294F81">
        <w:t xml:space="preserve">their performance on </w:t>
      </w:r>
      <w:r w:rsidR="00917FC7">
        <w:t>static</w:t>
      </w:r>
      <w:r w:rsidR="002905F6">
        <w:t xml:space="preserve"> benchmark datasets</w:t>
      </w:r>
      <w:r w:rsidR="005C7A47">
        <w:t xml:space="preserve"> </w:t>
      </w:r>
      <w:r w:rsidR="0094510D">
        <w:t>(e.g. MovieLens dataset)</w:t>
      </w:r>
      <w:r w:rsidR="004B2E90">
        <w:t xml:space="preserve">, industry </w:t>
      </w:r>
      <w:r w:rsidR="00C56791">
        <w:t xml:space="preserve">also considers the integration of the algorithm into </w:t>
      </w:r>
      <w:r w:rsidR="005E256B">
        <w:t xml:space="preserve">the system architecture. Instead of merely relying on </w:t>
      </w:r>
      <w:r w:rsidR="0057371E">
        <w:t>benchmark performance</w:t>
      </w:r>
      <w:r w:rsidR="00D96DF9">
        <w:t>,</w:t>
      </w:r>
      <w:r w:rsidR="0057371E">
        <w:t xml:space="preserve"> industry systems need to take </w:t>
      </w:r>
      <w:r w:rsidR="00690BA7">
        <w:t xml:space="preserve">into account the </w:t>
      </w:r>
      <w:r w:rsidR="0057371E">
        <w:t xml:space="preserve">scalability </w:t>
      </w:r>
      <w:r w:rsidR="00690BA7">
        <w:t>of an algorithm</w:t>
      </w:r>
      <w:r w:rsidR="00D96DF9">
        <w:t xml:space="preserve"> and </w:t>
      </w:r>
      <w:r w:rsidR="00690BA7">
        <w:t>embed their</w:t>
      </w:r>
      <w:r w:rsidR="00D96DF9">
        <w:t xml:space="preserve"> RS</w:t>
      </w:r>
      <w:r w:rsidR="00426182">
        <w:t xml:space="preserve"> into their application in a </w:t>
      </w:r>
      <w:r w:rsidR="008F5E79">
        <w:t>meaningful manner</w:t>
      </w:r>
      <w:r w:rsidR="001B64C2">
        <w:t xml:space="preserve"> </w:t>
      </w:r>
      <w:sdt>
        <w:sdtPr>
          <w:alias w:val="To edit, see citavi.com/edit"/>
          <w:tag w:val="CitaviPlaceholder#5333c8b2-e770-4d52-b2eb-8668db55183b"/>
          <w:id w:val="63919574"/>
          <w:placeholder>
            <w:docPart w:val="DefaultPlaceholder_-1854013440"/>
          </w:placeholder>
        </w:sdtPr>
        <w:sdtEndPr/>
        <w:sdtContent>
          <w:r w:rsidR="004012AC">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WE5M2UxLTU5ZTAtNGUwOC1iMGI2LTZhMzZmZDI3YjI1MSIsIlJhbmdlTGVuZ3RoIjoy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4LTAyVDAwOjEwOjE2IiwiUHJvamVjdCI6eyIkcmVmIjoiNSJ9fSwiVXNlTnVtYmVyaW5nVHlwZU9mUGFyZW50RG9jdW1lbnQiOmZhbHNlfV0sIkZvcm1hdHRlZFRleHQiOnsiJGlkIjoiMjMiLCJDb3VudCI6MSwiVGV4dFVuaXRzIjpbeyIkaWQiOiIyNCIsIkZvbnRTdHlsZSI6eyIkaWQiOiIyNSIsIk5ldXRyYWwiOnRydWV9LCJSZWFkaW5nT3JkZXIiOjEsIlRleHQiOiIoQ292aW5ndG9uIGV0IGFsLiwgMjAxNikifV19LCJUYWciOiJDaXRhdmlQbGFjZWhvbGRlciM1MzMzYzhiMi1lNzcwLTRkNTItYjJlYi04NjY4ZGI1NTE4M2IiLCJUZXh0IjoiKENvdmluZ3RvbiBldCBhbC4sIDIwMTYpIiwiV0FJVmVyc2lvbiI6IjYuMTIuMC4wIn0=}</w:instrText>
          </w:r>
          <w:r w:rsidR="004012AC">
            <w:fldChar w:fldCharType="separate"/>
          </w:r>
          <w:r w:rsidR="00A130B2">
            <w:t>(Covington et al., 2016)</w:t>
          </w:r>
          <w:r w:rsidR="004012AC">
            <w:fldChar w:fldCharType="end"/>
          </w:r>
        </w:sdtContent>
      </w:sdt>
      <w:r w:rsidR="00426182">
        <w:t>.</w:t>
      </w:r>
    </w:p>
    <w:p w14:paraId="555E2FDF" w14:textId="6FADC3E0" w:rsidR="00922F30" w:rsidRDefault="00AB6756" w:rsidP="00AB6756">
      <w:r>
        <w:t xml:space="preserve">One of  the first papers to illustrate challenges of productive ML systems is Sculley et al. </w:t>
      </w:r>
      <w:sdt>
        <w:sdtPr>
          <w:alias w:val="To edit, see citavi.com/edit"/>
          <w:tag w:val="CitaviPlaceholder#8896e0ee-ad74-47c4-a4f0-b6caa03a4533"/>
          <w:id w:val="-1193376404"/>
          <w:placeholder>
            <w:docPart w:val="4961D6538745480DB339049A1336F47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DJmNDlkLWQzNDEtNDE2OC04ZTIzLWIzMTEzYWZkODM2Z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ODg5NmUwZWUtYWQ3NC00N2M0LWE0ZjAtYjZjYWEwM2E0NTMzIiwiVGV4dCI6IihTY3VsbGV5IGV0IGFsLiwgMjAxNSkiLCJXQUlWZXJzaW9uIjoiNi4xMi4wLjAifQ==}</w:instrText>
          </w:r>
          <w:r>
            <w:fldChar w:fldCharType="separate"/>
          </w:r>
          <w:r w:rsidR="00A130B2">
            <w:t>(Sculley et al., 2015)</w:t>
          </w:r>
          <w:r>
            <w:fldChar w:fldCharType="end"/>
          </w:r>
        </w:sdtContent>
      </w:sdt>
      <w:r>
        <w:t xml:space="preserve">, which uses the framework of </w:t>
      </w:r>
      <w:r w:rsidRPr="00ED72CB">
        <w:rPr>
          <w:i/>
          <w:iCs/>
        </w:rPr>
        <w:t>technical debt</w:t>
      </w:r>
      <w:r>
        <w:t>, found in software engineering, to describe problems in a productive software environment.</w:t>
      </w:r>
      <w:r w:rsidR="00A145BA">
        <w:t xml:space="preserve"> </w:t>
      </w:r>
      <w:r w:rsidR="00EE0AD7">
        <w:t xml:space="preserve">To be more precise, the term technical debt refers to </w:t>
      </w:r>
      <w:r w:rsidR="00473617">
        <w:t>ongoing maintenance cost</w:t>
      </w:r>
      <w:r w:rsidR="00A93989">
        <w:t xml:space="preserve"> due to </w:t>
      </w:r>
      <w:r w:rsidR="000D2EE4">
        <w:t xml:space="preserve">shortcuts taken during </w:t>
      </w:r>
      <w:r w:rsidR="00023ED3">
        <w:t xml:space="preserve">initial </w:t>
      </w:r>
      <w:r w:rsidR="000D2EE4">
        <w:t>development</w:t>
      </w:r>
      <w:r w:rsidR="00BC2DF8">
        <w:t xml:space="preserve"> of the software</w:t>
      </w:r>
      <w:r w:rsidR="00A6028B">
        <w:t xml:space="preserve">. </w:t>
      </w:r>
      <w:r w:rsidR="00ED2B33">
        <w:t>The debt analogy is used</w:t>
      </w:r>
      <w:r w:rsidR="00283482">
        <w:t xml:space="preserve"> to visualize </w:t>
      </w:r>
      <w:r w:rsidR="00C93DF1">
        <w:lastRenderedPageBreak/>
        <w:t xml:space="preserve">upfront cost-savings </w:t>
      </w:r>
      <w:r w:rsidR="0057335E">
        <w:t>due to cheaper and</w:t>
      </w:r>
      <w:r w:rsidR="0087242F">
        <w:t xml:space="preserve"> faster development,</w:t>
      </w:r>
      <w:r w:rsidR="00B16083">
        <w:t xml:space="preserve"> that </w:t>
      </w:r>
      <w:r w:rsidR="0057335E">
        <w:t xml:space="preserve">however </w:t>
      </w:r>
      <w:r w:rsidR="00B16083">
        <w:t>need to be pa</w:t>
      </w:r>
      <w:r w:rsidR="003C7DF5">
        <w:t>i</w:t>
      </w:r>
      <w:r w:rsidR="00B16083">
        <w:t>d</w:t>
      </w:r>
      <w:r w:rsidR="00A35A6B">
        <w:t xml:space="preserve"> back</w:t>
      </w:r>
      <w:r w:rsidR="00B16083">
        <w:t xml:space="preserve"> </w:t>
      </w:r>
      <w:r w:rsidR="003C7DF5">
        <w:t>with interest down the line</w:t>
      </w:r>
      <w:r w:rsidR="0087242F">
        <w:t xml:space="preserve"> with </w:t>
      </w:r>
      <w:r w:rsidR="003D4296">
        <w:t>excessive software service and maintenance</w:t>
      </w:r>
      <w:r w:rsidR="00FC75A4">
        <w:t xml:space="preserve"> </w:t>
      </w:r>
      <w:sdt>
        <w:sdtPr>
          <w:alias w:val="To edit, see citavi.com/edit"/>
          <w:tag w:val="CitaviPlaceholder#60a29f24-d79c-4f69-9d1f-d83a538e7bf0"/>
          <w:id w:val="911043370"/>
          <w:placeholder>
            <w:docPart w:val="DefaultPlaceholder_-1854013440"/>
          </w:placeholder>
        </w:sdtPr>
        <w:sdtEndPr/>
        <w:sdtContent>
          <w:r w:rsidR="00FC75A4">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WM4NDc2LWZlNjUtNDY0YS04YmJmLWU3OWE5YjM2OWY3MSIsIlJhbmdlTGVuZ3RoIjoxOCwiUmVmZXJlbmNlSWQiOiJmYjk3YjY5NC1mMDNkLTQyYzktYTM2Yy1hZjU5NTc1MWNl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NDUvMTU3NzEwLjE1NzcxNSIsIlVyaVN0cmluZyI6Imh0dHBzOi8vZG9pLm9yZy8xMC4xMTQ1LzE1NzcxMC4xNTc3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}</w:instrText>
          </w:r>
          <w:r w:rsidR="00FC75A4">
            <w:fldChar w:fldCharType="separate"/>
          </w:r>
          <w:r w:rsidR="00A130B2">
            <w:t>(Cunningham, 1993)</w:t>
          </w:r>
          <w:r w:rsidR="00FC75A4">
            <w:fldChar w:fldCharType="end"/>
          </w:r>
        </w:sdtContent>
      </w:sdt>
      <w:r w:rsidR="00A35A6B">
        <w:t>.</w:t>
      </w:r>
      <w:r w:rsidR="003D4296">
        <w:t xml:space="preserve"> </w:t>
      </w:r>
      <w:r w:rsidR="00A6028B">
        <w:t xml:space="preserve">In classical </w:t>
      </w:r>
      <w:r w:rsidR="00EF24D0">
        <w:t xml:space="preserve">software </w:t>
      </w:r>
      <w:r w:rsidR="00A6028B">
        <w:t xml:space="preserve">engineering </w:t>
      </w:r>
      <w:r w:rsidR="00EF24D0">
        <w:t xml:space="preserve">technical debt can manifest itself in </w:t>
      </w:r>
      <w:r w:rsidR="00E8289C">
        <w:t xml:space="preserve">different ways, such as </w:t>
      </w:r>
      <w:r w:rsidR="000D2EE4">
        <w:t xml:space="preserve">code refactor, </w:t>
      </w:r>
      <w:r w:rsidR="004963FA">
        <w:t xml:space="preserve">deleting </w:t>
      </w:r>
      <w:r w:rsidR="009A7C6E">
        <w:t>outdated</w:t>
      </w:r>
      <w:r w:rsidR="00E8289C">
        <w:t xml:space="preserve"> modules</w:t>
      </w:r>
      <w:r w:rsidR="009A7C6E">
        <w:t>, reducing dependencies</w:t>
      </w:r>
      <w:r w:rsidR="00E8289C">
        <w:t xml:space="preserve"> and improving documentation</w:t>
      </w:r>
      <w:r w:rsidR="00DF300A">
        <w:t xml:space="preserve"> </w:t>
      </w:r>
      <w:sdt>
        <w:sdtPr>
          <w:alias w:val="To edit, see citavi.com/edit"/>
          <w:tag w:val="CitaviPlaceholder#f3bc1536-7dd3-4df7-a012-fffd80ee23aa"/>
          <w:id w:val="-1741321761"/>
          <w:placeholder>
            <w:docPart w:val="DefaultPlaceholder_-1854013440"/>
          </w:placeholder>
        </w:sdtPr>
        <w:sdtEndPr/>
        <w:sdtContent>
          <w:r w:rsidR="00DF300A">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mYwNTZkLTU5ZWMtNDk4YS05YzgwLWFjNjZlYjQwOTY1MCIsIlJhbmdlTGVuZ3RoIjoxNCwiUmVmZXJlbmNlSWQiOiI3NjNhYzM0ZS02MDZlLTRkOGMtODc3MC1hYTBhMzg4MjI3N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dGluIiwiTGFzdE5hbWUiOiJGb3dsZXIiLCJQcm90ZWN0ZWQiOmZhbHNlLCJTZXgiOjIsIkNyZWF0ZWRCeSI6Il9TZWJhc3RpYW4gU8OkdHpsZXIiLCJDcmVhdGVkT24iOiIyMDIyLTA3LTAxVDEwOjAzOjI3IiwiTW9kaWZpZWRCeSI6Il9TZWJhc3RpYW4gU8OkdHpsZXIiLCJJZCI6IjA5OGQ4Y2M2LTNhZGQtNDAyZS1hYmUwLTc1YThkNWNmMDQyNCIsIk1vZGlmaWVkT24iOiIyMDIyLTA3LTAxVDEwOjAz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ZWJhc3RpYW5cXEFwcERhdGFcXExvY2FsXFxUZW1wXFw0emsydmtydi5qcGciLCJVcmlTdHJpbmciOiI3NjNhYzM0ZS02MDZlLTRkOGMtODc3MC1hYTBhMzg4MjI3Nz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2Vjb25kIGVkaXRpb24iLCJFdmFsdWF0aW9uQ29tcGxleGl0eSI6MCwiRXZhbHVhdGlvblNvdXJjZVRleHRGb3JtYXQiOjAsIkdyb3VwcyI6W10sIkhhc0xhYmVsMSI6ZmFsc2UsIkhhc0xhYmVsMiI6ZmFsc2UsIklzYm4iOiI5NzgtMC0xMy00NzU3NTktOS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xMjA1MjAzODIiLCJVcmlTdHJpbmciOiJodHRwOi8vd3d3LndvcmxkY2F0Lm9yZy9vY2xjLzExMjA1MjAzOD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}</w:instrText>
          </w:r>
          <w:r w:rsidR="00DF300A">
            <w:fldChar w:fldCharType="separate"/>
          </w:r>
          <w:r w:rsidR="00A130B2">
            <w:t>(Fowler, 2019)</w:t>
          </w:r>
          <w:r w:rsidR="00DF300A">
            <w:fldChar w:fldCharType="end"/>
          </w:r>
        </w:sdtContent>
      </w:sdt>
      <w:r w:rsidR="00E8289C">
        <w:t>.</w:t>
      </w:r>
      <w:r w:rsidR="00CB74B1">
        <w:t xml:space="preserve"> The same phenomenon of </w:t>
      </w:r>
      <w:r w:rsidR="001A530B">
        <w:t xml:space="preserve">technical debt is also observed </w:t>
      </w:r>
      <w:r w:rsidR="004B21EF">
        <w:t>in</w:t>
      </w:r>
      <w:r w:rsidR="001A530B">
        <w:t xml:space="preserve"> ML</w:t>
      </w:r>
      <w:r w:rsidR="008B266B">
        <w:t xml:space="preserve"> systems.</w:t>
      </w:r>
      <w:r w:rsidR="004848EB">
        <w:t xml:space="preserve"> </w:t>
      </w:r>
      <w:r w:rsidR="00E549DE">
        <w:t>Scull</w:t>
      </w:r>
      <w:r w:rsidR="00BA6960">
        <w:t>e</w:t>
      </w:r>
      <w:r w:rsidR="00E549DE">
        <w:t>y et al</w:t>
      </w:r>
      <w:r w:rsidR="00BA6960">
        <w:t xml:space="preserve">. </w:t>
      </w:r>
      <w:sdt>
        <w:sdtPr>
          <w:alias w:val="To edit, see citavi.com/edit"/>
          <w:tag w:val="CitaviPlaceholder#f53ca670-5bdd-461b-8796-1dc226ad7ea3"/>
          <w:id w:val="-2057684308"/>
          <w:placeholder>
            <w:docPart w:val="DefaultPlaceholder_-1854013440"/>
          </w:placeholder>
        </w:sdtPr>
        <w:sdtEndPr/>
        <w:sdtContent>
          <w:r w:rsidR="00BA6960">
            <w:fldChar w:fldCharType="begin"/>
          </w:r>
          <w:r w:rsidR="00BA696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TViYmRmLWFiYWItNDk5Yy1hZDUyLTIxMmI4ZTgyMDY5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ZjUzY2E2NzAtNWJkZC00NjFiLTg3OTYtMWRjMjI2YWQ3ZWEzIiwiVGV4dCI6IihTY3VsbGV5IGV0IGFsLiwgMjAxNSkiLCJXQUlWZXJzaW9uIjoiNi4xMi4wLjAifQ==}</w:instrText>
          </w:r>
          <w:r w:rsidR="00BA6960">
            <w:fldChar w:fldCharType="separate"/>
          </w:r>
          <w:r w:rsidR="00A130B2">
            <w:t>(Sculley et al., 2015)</w:t>
          </w:r>
          <w:r w:rsidR="00BA6960">
            <w:fldChar w:fldCharType="end"/>
          </w:r>
        </w:sdtContent>
      </w:sdt>
      <w:r w:rsidR="00BA6960">
        <w:t xml:space="preserve"> points out that </w:t>
      </w:r>
      <w:r w:rsidR="004F57E5">
        <w:t xml:space="preserve">a lot </w:t>
      </w:r>
      <w:r w:rsidR="006A4E99">
        <w:t xml:space="preserve">of </w:t>
      </w:r>
      <w:r w:rsidR="0085251D">
        <w:t xml:space="preserve">the technical debt incurred in ML, is </w:t>
      </w:r>
      <w:r w:rsidR="00A855D7">
        <w:t xml:space="preserve">due to the fact that </w:t>
      </w:r>
      <w:r w:rsidR="00776158">
        <w:t>it</w:t>
      </w:r>
      <w:r w:rsidR="00A855D7">
        <w:t xml:space="preserve"> directly interact</w:t>
      </w:r>
      <w:r w:rsidR="00776158">
        <w:t>s</w:t>
      </w:r>
      <w:r w:rsidR="00A855D7">
        <w:t xml:space="preserve"> with the</w:t>
      </w:r>
      <w:r w:rsidR="002100E4">
        <w:t xml:space="preserve"> external</w:t>
      </w:r>
      <w:r w:rsidR="00A855D7">
        <w:t xml:space="preserve"> world</w:t>
      </w:r>
      <w:r w:rsidR="00A44101">
        <w:t xml:space="preserve">. </w:t>
      </w:r>
      <w:r w:rsidR="004848EB">
        <w:t xml:space="preserve">Since ML </w:t>
      </w:r>
      <w:r w:rsidR="006C70BD">
        <w:t>h</w:t>
      </w:r>
      <w:r w:rsidR="00B82DA5">
        <w:t>olds a tight bond with the ever-changing data it consumes in real-world applications</w:t>
      </w:r>
      <w:r w:rsidR="002378C5">
        <w:t>, maintenance turns out to be particularly difficult and expensive</w:t>
      </w:r>
      <w:r w:rsidR="002063AA">
        <w:t xml:space="preserve">. </w:t>
      </w:r>
      <w:r w:rsidR="00F92A60">
        <w:t>So, i</w:t>
      </w:r>
      <w:r w:rsidR="002063AA">
        <w:t>n addition to</w:t>
      </w:r>
      <w:r w:rsidR="009F064A">
        <w:t xml:space="preserve"> the established technical debt of software engineering, ML </w:t>
      </w:r>
      <w:r w:rsidR="008A5B0B">
        <w:t xml:space="preserve">also </w:t>
      </w:r>
      <w:r w:rsidR="004E20C2">
        <w:t>receives</w:t>
      </w:r>
      <w:r w:rsidR="00F92A60">
        <w:t xml:space="preserve"> its own set of technical debt that needs to be </w:t>
      </w:r>
      <w:r w:rsidR="000A4A05">
        <w:t>considered</w:t>
      </w:r>
      <w:r w:rsidR="00784601">
        <w:t xml:space="preserve"> as well</w:t>
      </w:r>
      <w:r w:rsidR="002F4DDE">
        <w:t xml:space="preserve"> </w:t>
      </w:r>
      <w:sdt>
        <w:sdtPr>
          <w:alias w:val="To edit, see citavi.com/edit"/>
          <w:tag w:val="CitaviPlaceholder#7cdc10f4-2545-41e3-9dcf-75e23fa0a150"/>
          <w:id w:val="-1548755125"/>
          <w:placeholder>
            <w:docPart w:val="DefaultPlaceholder_-1854013440"/>
          </w:placeholder>
        </w:sdtPr>
        <w:sdtEndPr/>
        <w:sdtContent>
          <w:r w:rsidR="002F4DDE">
            <w:fldChar w:fldCharType="begin"/>
          </w:r>
          <w:r w:rsidR="002F4D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zBlMTg5LWFhNWQtNDBlMi05YTg3LTVkNWRhNjM2MDIx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NkYzEwZjQtMjU0NS00MWUzLTlkY2YtNzVlMjNmYTBhMTUwIiwiVGV4dCI6IihTY3VsbGV5IGV0IGFsLiwgMjAxNSkiLCJXQUlWZXJzaW9uIjoiNi4xMi4wLjAifQ==}</w:instrText>
          </w:r>
          <w:r w:rsidR="002F4DDE">
            <w:fldChar w:fldCharType="separate"/>
          </w:r>
          <w:r w:rsidR="00A130B2">
            <w:t>(Sculley et al., 2015)</w:t>
          </w:r>
          <w:r w:rsidR="002F4DDE">
            <w:fldChar w:fldCharType="end"/>
          </w:r>
        </w:sdtContent>
      </w:sdt>
      <w:r w:rsidR="002378C5">
        <w:t>.</w:t>
      </w:r>
      <w:r w:rsidR="008F2D01">
        <w:t xml:space="preserve"> </w:t>
      </w:r>
    </w:p>
    <w:p w14:paraId="30667B16" w14:textId="273B79C3" w:rsidR="00AB6756" w:rsidRDefault="00922F30" w:rsidP="00AB6756">
      <w:r>
        <w:t>Enterprise ML are often very complex software systems that com</w:t>
      </w:r>
      <w:r w:rsidR="006C532A">
        <w:t>prise</w:t>
      </w:r>
      <w:r>
        <w:t xml:space="preserve"> various interconnected components, consequently </w:t>
      </w:r>
      <w:r w:rsidR="00DA7428">
        <w:t xml:space="preserve">the ML algorithm </w:t>
      </w:r>
      <w:r w:rsidR="009A5630">
        <w:t>itself only makes up a small portion of the entire system.</w:t>
      </w:r>
      <w:r w:rsidR="00FA5596">
        <w:t xml:space="preserve"> </w:t>
      </w:r>
      <w:r w:rsidR="008F6F1A" w:rsidRPr="008F6F1A">
        <w:t>In addition to the complex array of v</w:t>
      </w:r>
      <w:r w:rsidR="008F6F1A">
        <w:t>a</w:t>
      </w:r>
      <w:r w:rsidR="008F6F1A" w:rsidRPr="008F6F1A">
        <w:t xml:space="preserve">riables in the ML model alone, all parameters from the other software components have an effect on the ML system as well, which results in a web of entanglements. It becomes hard to keep track of all </w:t>
      </w:r>
      <w:r w:rsidR="007576FC" w:rsidRPr="008F6F1A">
        <w:t>dependencies</w:t>
      </w:r>
      <w:r w:rsidR="008F6F1A" w:rsidRPr="008F6F1A">
        <w:t xml:space="preserve"> within the system</w:t>
      </w:r>
      <w:r w:rsidR="005034D8">
        <w:t>, which</w:t>
      </w:r>
      <w:r w:rsidR="00430E22">
        <w:t>, in return,</w:t>
      </w:r>
      <w:r w:rsidR="00475527">
        <w:t xml:space="preserve"> complicates </w:t>
      </w:r>
      <w:r w:rsidR="00FC728C">
        <w:t>the maintenance of the software</w:t>
      </w:r>
      <w:r w:rsidR="00F16DF3">
        <w:t xml:space="preserve">, which is referred to as </w:t>
      </w:r>
      <w:r w:rsidR="00F16DF3" w:rsidRPr="00A26DFB">
        <w:rPr>
          <w:i/>
          <w:iCs/>
        </w:rPr>
        <w:t>configuration debt</w:t>
      </w:r>
      <w:r w:rsidR="008F6F1A" w:rsidRPr="008F6F1A">
        <w:t>.</w:t>
      </w:r>
      <w:r w:rsidR="00FC728C">
        <w:t xml:space="preserve"> The chang</w:t>
      </w:r>
      <w:r w:rsidR="00447849">
        <w:t>ing</w:t>
      </w:r>
      <w:r w:rsidR="00FC728C">
        <w:t xml:space="preserve"> anything </w:t>
      </w:r>
      <w:r w:rsidR="00447849">
        <w:t xml:space="preserve">changes everything </w:t>
      </w:r>
      <w:r w:rsidR="00FC0CF7">
        <w:t xml:space="preserve">(CACE) </w:t>
      </w:r>
      <w:r w:rsidR="00447849">
        <w:t xml:space="preserve">principle </w:t>
      </w:r>
      <w:r w:rsidR="00011858">
        <w:t>goes into effect</w:t>
      </w:r>
      <w:r w:rsidR="00FC0CF7">
        <w:t xml:space="preserve"> and a</w:t>
      </w:r>
      <w:r w:rsidR="00011858">
        <w:t>ny adjustment</w:t>
      </w:r>
      <w:r w:rsidR="001E19BD">
        <w:t>s</w:t>
      </w:r>
      <w:r w:rsidR="00011858">
        <w:t xml:space="preserve"> </w:t>
      </w:r>
      <w:r w:rsidR="00460123">
        <w:t>to</w:t>
      </w:r>
      <w:r w:rsidR="00B12A3C">
        <w:t xml:space="preserve"> the system</w:t>
      </w:r>
      <w:r w:rsidR="000F4C18">
        <w:t xml:space="preserve"> </w:t>
      </w:r>
      <w:r w:rsidR="00FC0CF7">
        <w:t xml:space="preserve">can </w:t>
      </w:r>
      <w:r w:rsidR="00CF4F4F">
        <w:t xml:space="preserve">severely </w:t>
      </w:r>
      <w:r w:rsidR="003B75B3">
        <w:t>compromise the model performance</w:t>
      </w:r>
      <w:r w:rsidR="00575735">
        <w:t xml:space="preserve"> </w:t>
      </w:r>
      <w:sdt>
        <w:sdtPr>
          <w:alias w:val="To edit, see citavi.com/edit"/>
          <w:tag w:val="CitaviPlaceholder#7d43a814-6e27-496b-85ee-02a2ad822144"/>
          <w:id w:val="-1776932431"/>
          <w:placeholder>
            <w:docPart w:val="DefaultPlaceholder_-1854013440"/>
          </w:placeholder>
        </w:sdtPr>
        <w:sdtEndPr/>
        <w:sdtContent>
          <w:r w:rsidR="00575735">
            <w:fldChar w:fldCharType="begin"/>
          </w:r>
          <w:r w:rsidR="0057573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ODY1NDNlLWY3N2ItNDA1ZC05ZjE4LTExNTZiMDBjNjM2N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Q0M2E4MTQtNmUyNy00OTZiLTg1ZWUtMDJhMmFkODIyMTQ0IiwiVGV4dCI6IihTY3VsbGV5IGV0IGFsLiwgMjAxNSkiLCJXQUlWZXJzaW9uIjoiNi4xMi4wLjAifQ==}</w:instrText>
          </w:r>
          <w:r w:rsidR="00575735">
            <w:fldChar w:fldCharType="separate"/>
          </w:r>
          <w:r w:rsidR="00A130B2">
            <w:t>(Sculley et al., 2015)</w:t>
          </w:r>
          <w:r w:rsidR="00575735">
            <w:fldChar w:fldCharType="end"/>
          </w:r>
        </w:sdtContent>
      </w:sdt>
      <w:r w:rsidR="003B75B3">
        <w:t>.</w:t>
      </w:r>
      <w:r w:rsidR="00EB685B">
        <w:t xml:space="preserve"> </w:t>
      </w:r>
      <w:r w:rsidR="009E7661">
        <w:t xml:space="preserve">Related to the configuration debt, is the </w:t>
      </w:r>
      <w:r w:rsidR="009E7661" w:rsidRPr="00A26DFB">
        <w:rPr>
          <w:i/>
          <w:iCs/>
        </w:rPr>
        <w:t>reproducibility debt</w:t>
      </w:r>
      <w:r w:rsidR="009E7661">
        <w:t xml:space="preserve"> in ML systems. </w:t>
      </w:r>
      <w:r w:rsidR="00E07FED">
        <w:t xml:space="preserve">Reproducibility </w:t>
      </w:r>
      <w:r w:rsidR="000B5420">
        <w:t xml:space="preserve">is </w:t>
      </w:r>
      <w:r w:rsidR="004F5121">
        <w:t xml:space="preserve">an </w:t>
      </w:r>
      <w:r w:rsidR="000B5420">
        <w:t xml:space="preserve">inherently difficult </w:t>
      </w:r>
      <w:r w:rsidR="00A91FFF">
        <w:t>undertaking in productive ML system</w:t>
      </w:r>
      <w:r w:rsidR="00163B26">
        <w:t xml:space="preserve">s, as these algorithms often work </w:t>
      </w:r>
      <w:r w:rsidR="00134687">
        <w:t xml:space="preserve">with </w:t>
      </w:r>
      <w:r w:rsidR="009400D2">
        <w:t>randomized parameters</w:t>
      </w:r>
      <w:r w:rsidR="00304520">
        <w:t>, non-determinism in paral</w:t>
      </w:r>
      <w:r w:rsidR="00135CA3">
        <w:t>lel learning</w:t>
      </w:r>
      <w:r w:rsidR="00426B6E">
        <w:t xml:space="preserve"> and</w:t>
      </w:r>
      <w:r w:rsidR="00135CA3">
        <w:t xml:space="preserve"> </w:t>
      </w:r>
      <w:r w:rsidR="00215BA3">
        <w:t xml:space="preserve">continuously </w:t>
      </w:r>
      <w:r w:rsidR="00135CA3">
        <w:t>changing data</w:t>
      </w:r>
      <w:r w:rsidR="00A91FFF">
        <w:t>.</w:t>
      </w:r>
    </w:p>
    <w:p w14:paraId="5C1A6CC6" w14:textId="146C58C4" w:rsidR="0042317D" w:rsidRDefault="0036190D" w:rsidP="006B05B3">
      <w:r w:rsidRPr="0036190D">
        <w:t xml:space="preserve">Another form of technical debt occurs when ML </w:t>
      </w:r>
      <w:r w:rsidR="00C83413">
        <w:t>researchers</w:t>
      </w:r>
      <w:r w:rsidRPr="0036190D">
        <w:t xml:space="preserve"> and data scientists don't adjust their habits when</w:t>
      </w:r>
      <w:r w:rsidR="001C50A3">
        <w:t xml:space="preserve"> moving</w:t>
      </w:r>
      <w:r w:rsidRPr="0036190D">
        <w:t xml:space="preserve"> from the academic field to industry. As mentioned in the beginning, academia and industry apply different software development paradigms</w:t>
      </w:r>
      <w:r w:rsidR="00B65401">
        <w:t>. N</w:t>
      </w:r>
      <w:r w:rsidRPr="0036190D">
        <w:t xml:space="preserve">ot adapting their ways of working to the needs of production software may greatly impact the maintainability of </w:t>
      </w:r>
      <w:r w:rsidR="001C50A3">
        <w:t xml:space="preserve">a </w:t>
      </w:r>
      <w:r w:rsidRPr="0036190D">
        <w:t>ML system.</w:t>
      </w:r>
      <w:r w:rsidR="00E162FE">
        <w:t xml:space="preserve"> </w:t>
      </w:r>
      <w:r w:rsidR="00EA7FB1">
        <w:t>Common culprits are so-</w:t>
      </w:r>
      <w:r w:rsidR="00166AC1">
        <w:t xml:space="preserve">called </w:t>
      </w:r>
      <w:r w:rsidR="00166AC1" w:rsidRPr="00166AC1">
        <w:rPr>
          <w:i/>
        </w:rPr>
        <w:t>glue code</w:t>
      </w:r>
      <w:r w:rsidR="00166AC1">
        <w:t xml:space="preserve"> and </w:t>
      </w:r>
      <w:r w:rsidR="00166AC1" w:rsidRPr="00166AC1">
        <w:rPr>
          <w:i/>
        </w:rPr>
        <w:t>pipeline jungles</w:t>
      </w:r>
      <w:r w:rsidR="00166AC1">
        <w:t xml:space="preserve">. </w:t>
      </w:r>
      <w:r w:rsidR="00974C53">
        <w:t xml:space="preserve">Glue code </w:t>
      </w:r>
      <w:r w:rsidR="00DD3272">
        <w:t xml:space="preserve">is understood as software code, that doesn’t directly </w:t>
      </w:r>
      <w:r w:rsidR="000A4AC8">
        <w:t xml:space="preserve">contribute to the </w:t>
      </w:r>
      <w:r w:rsidR="006820EF">
        <w:t>functionality of the software’s</w:t>
      </w:r>
      <w:r w:rsidR="00960F24">
        <w:t xml:space="preserve"> or system’s</w:t>
      </w:r>
      <w:r w:rsidR="006820EF">
        <w:t xml:space="preserve"> requirements, </w:t>
      </w:r>
      <w:r w:rsidR="00E762C6">
        <w:t>but acts as a compatibility layer between two or more components</w:t>
      </w:r>
      <w:r w:rsidR="00FC729C">
        <w:t xml:space="preserve">. </w:t>
      </w:r>
      <w:r w:rsidR="001B0A55">
        <w:t xml:space="preserve">Glue code </w:t>
      </w:r>
      <w:r w:rsidR="00C53593">
        <w:t xml:space="preserve">is </w:t>
      </w:r>
      <w:r w:rsidR="001B0A55">
        <w:t>often written</w:t>
      </w:r>
      <w:r w:rsidR="00C53593">
        <w:t xml:space="preserve"> in presence of</w:t>
      </w:r>
      <w:r w:rsidR="00204E4D">
        <w:t xml:space="preserve"> stand-alone</w:t>
      </w:r>
      <w:r w:rsidR="00C92E19">
        <w:t xml:space="preserve"> </w:t>
      </w:r>
      <w:r w:rsidR="007946CE">
        <w:t>ML packages or commercial-of-the-shelf</w:t>
      </w:r>
      <w:r w:rsidR="000001D6">
        <w:t xml:space="preserve"> software products</w:t>
      </w:r>
      <w:r w:rsidR="00C53593">
        <w:t>, in order to</w:t>
      </w:r>
      <w:r w:rsidR="00F831CD">
        <w:t xml:space="preserve"> integrate them</w:t>
      </w:r>
      <w:r w:rsidR="005B3B19">
        <w:t xml:space="preserve"> into the ML infrastructure</w:t>
      </w:r>
      <w:r w:rsidR="000001D6">
        <w:t>.</w:t>
      </w:r>
      <w:r w:rsidR="005B5AD6">
        <w:t xml:space="preserve"> </w:t>
      </w:r>
      <w:r w:rsidR="00AC1EBB" w:rsidRPr="00AC1EBB">
        <w:t>Glue code generally distracts from the actual purpose of the application. It makes code less readable and degrades performance. It also makes the software less flexible to changes and updates, as glue code is tailored towards specific interactions between</w:t>
      </w:r>
      <w:r w:rsidR="005B3920">
        <w:t xml:space="preserve"> specific</w:t>
      </w:r>
      <w:r w:rsidR="00AC1EBB" w:rsidRPr="00AC1EBB">
        <w:t xml:space="preserve"> components</w:t>
      </w:r>
      <w:r w:rsidR="0084409F">
        <w:t xml:space="preserve"> </w:t>
      </w:r>
      <w:sdt>
        <w:sdtPr>
          <w:alias w:val="To edit, see citavi.com/edit"/>
          <w:tag w:val="CitaviPlaceholder#1415f971-6695-433d-9abf-5b05e426e125"/>
          <w:id w:val="156586052"/>
          <w:placeholder>
            <w:docPart w:val="DefaultPlaceholder_-1854013440"/>
          </w:placeholder>
        </w:sdtPr>
        <w:sdtEndPr/>
        <w:sdtContent>
          <w:r w:rsidR="0084409F">
            <w:fldChar w:fldCharType="begin"/>
          </w:r>
          <w:r w:rsidR="0084409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DllMjRmLTljODMtNGM1ZC05YTM5LWFjMTNiODMxMzAw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TQxNWY5NzEtNjY5NS00MzNkLTlhYmYtNWIwNWU0MjZlMTI1IiwiVGV4dCI6IihTY3VsbGV5IGV0IGFsLiwgMjAxNSkiLCJXQUlWZXJzaW9uIjoiNi4xMi4wLjAifQ==}</w:instrText>
          </w:r>
          <w:r w:rsidR="0084409F">
            <w:fldChar w:fldCharType="separate"/>
          </w:r>
          <w:r w:rsidR="00A130B2">
            <w:t>(Sculley et al., 2015)</w:t>
          </w:r>
          <w:r w:rsidR="0084409F">
            <w:fldChar w:fldCharType="end"/>
          </w:r>
        </w:sdtContent>
      </w:sdt>
      <w:r w:rsidR="004E102E">
        <w:t>.</w:t>
      </w:r>
      <w:r w:rsidR="001A2AD4">
        <w:t xml:space="preserve"> </w:t>
      </w:r>
      <w:r w:rsidR="00CA4B0E">
        <w:t xml:space="preserve">The pipeline jungle is a </w:t>
      </w:r>
      <w:r w:rsidR="006E681B">
        <w:t xml:space="preserve">special </w:t>
      </w:r>
      <w:r w:rsidR="00CA4B0E">
        <w:t xml:space="preserve">type of </w:t>
      </w:r>
      <w:r w:rsidR="009F2209">
        <w:t>glue code, which</w:t>
      </w:r>
      <w:r w:rsidR="00DF4149">
        <w:t xml:space="preserve"> evolve</w:t>
      </w:r>
      <w:r w:rsidR="001A2AD4">
        <w:t>s</w:t>
      </w:r>
      <w:r w:rsidR="00DF4149">
        <w:t xml:space="preserve"> </w:t>
      </w:r>
      <w:r w:rsidR="006E681B">
        <w:t>out of a base pipeline</w:t>
      </w:r>
      <w:r w:rsidR="00FF2055">
        <w:t xml:space="preserve">, through incremental expansion. Often found in </w:t>
      </w:r>
      <w:r w:rsidR="00C42D54">
        <w:t xml:space="preserve">the data </w:t>
      </w:r>
      <w:r w:rsidR="009C5993">
        <w:t>pre-</w:t>
      </w:r>
      <w:r w:rsidR="00C42D54">
        <w:t xml:space="preserve">processing phase, these pipelines are </w:t>
      </w:r>
      <w:r w:rsidR="001A2AD4">
        <w:t xml:space="preserve">continuously </w:t>
      </w:r>
      <w:r w:rsidR="00C42D54">
        <w:t>built upon to accommodate for new data</w:t>
      </w:r>
      <w:r w:rsidR="00C12988">
        <w:t xml:space="preserve"> sources and data transformation steps.</w:t>
      </w:r>
      <w:r w:rsidR="001A2AD4">
        <w:t xml:space="preserve"> In </w:t>
      </w:r>
      <w:r w:rsidR="006F4B32">
        <w:t xml:space="preserve">the end, the pipeline becomes </w:t>
      </w:r>
      <w:r w:rsidR="00126DF9">
        <w:t xml:space="preserve">error prone, </w:t>
      </w:r>
      <w:r w:rsidR="00126DF9">
        <w:lastRenderedPageBreak/>
        <w:t xml:space="preserve">hard to test, and </w:t>
      </w:r>
      <w:r w:rsidR="00624283">
        <w:t>convoluted</w:t>
      </w:r>
      <w:r w:rsidR="00F800B8">
        <w:t xml:space="preserve"> </w:t>
      </w:r>
      <w:sdt>
        <w:sdtPr>
          <w:alias w:val="To edit, see citavi.com/edit"/>
          <w:tag w:val="CitaviPlaceholder#02096bff-25a7-4d1f-8d96-f4151118b505"/>
          <w:id w:val="623052579"/>
          <w:placeholder>
            <w:docPart w:val="DefaultPlaceholder_-1854013440"/>
          </w:placeholder>
        </w:sdtPr>
        <w:sdtEndPr/>
        <w:sdtContent>
          <w:r w:rsidR="00F800B8">
            <w:fldChar w:fldCharType="begin"/>
          </w:r>
          <w:r w:rsidR="00F800B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Yzg3MjMxLWY2YTMtNDQyZC04NmRiLWQwOGZlN2MyOWExMi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DIwOTZiZmYtMjVhNy00ZDFmLThkOTYtZjQxNTExMThiNTA1IiwiVGV4dCI6IihTY3VsbGV5IGV0IGFsLiwgMjAxNSkiLCJXQUlWZXJzaW9uIjoiNi4xMi4wLjAifQ==}</w:instrText>
          </w:r>
          <w:r w:rsidR="00F800B8">
            <w:fldChar w:fldCharType="separate"/>
          </w:r>
          <w:r w:rsidR="00A130B2">
            <w:t>(Sculley et al., 2015)</w:t>
          </w:r>
          <w:r w:rsidR="00F800B8">
            <w:fldChar w:fldCharType="end"/>
          </w:r>
        </w:sdtContent>
      </w:sdt>
      <w:r w:rsidR="00126DF9">
        <w:t>.</w:t>
      </w:r>
      <w:r w:rsidR="008B39C2">
        <w:t xml:space="preserve"> </w:t>
      </w:r>
      <w:r w:rsidR="00575A20">
        <w:t xml:space="preserve">Both </w:t>
      </w:r>
      <w:r w:rsidR="0042317D">
        <w:t>glue code</w:t>
      </w:r>
      <w:r w:rsidR="007973FD">
        <w:t>,</w:t>
      </w:r>
      <w:r w:rsidR="0042317D">
        <w:t xml:space="preserve"> and pipeline jungles are</w:t>
      </w:r>
      <w:r w:rsidR="00EA66A7">
        <w:t xml:space="preserve"> symptoms of code that isn’t</w:t>
      </w:r>
      <w:r w:rsidR="00575A20">
        <w:t xml:space="preserve"> designed</w:t>
      </w:r>
      <w:r w:rsidR="00EA66A7">
        <w:t xml:space="preserve"> </w:t>
      </w:r>
      <w:r w:rsidR="00A43E36">
        <w:t xml:space="preserve">to be </w:t>
      </w:r>
      <w:r w:rsidR="00AD6056">
        <w:t>re</w:t>
      </w:r>
      <w:r w:rsidR="00A43E36">
        <w:t>used and built upon</w:t>
      </w:r>
      <w:r w:rsidR="00767963">
        <w:t>, which is emblematic of</w:t>
      </w:r>
      <w:r w:rsidR="00F33D59">
        <w:t xml:space="preserve"> </w:t>
      </w:r>
      <w:r w:rsidR="00C71400">
        <w:t>software</w:t>
      </w:r>
      <w:r w:rsidR="00F33D59">
        <w:t xml:space="preserve"> in research projects, as </w:t>
      </w:r>
      <w:r w:rsidR="0019566A">
        <w:t xml:space="preserve">they </w:t>
      </w:r>
      <w:r w:rsidR="00AC6742">
        <w:t>often</w:t>
      </w:r>
      <w:r w:rsidR="0019566A">
        <w:t xml:space="preserve"> serve</w:t>
      </w:r>
      <w:r w:rsidR="00F33D59">
        <w:t xml:space="preserve"> </w:t>
      </w:r>
      <w:r w:rsidR="00AC6742">
        <w:t>as</w:t>
      </w:r>
      <w:r w:rsidR="0019566A">
        <w:t xml:space="preserve"> PoCs</w:t>
      </w:r>
      <w:r w:rsidR="00767963">
        <w:t>.</w:t>
      </w:r>
    </w:p>
    <w:p w14:paraId="15248E6A" w14:textId="1902C16D" w:rsidR="00B032C1" w:rsidRDefault="00D37656" w:rsidP="006B05B3">
      <w:r>
        <w:t xml:space="preserve">Lastly, a large portion of </w:t>
      </w:r>
      <w:r w:rsidR="00900950">
        <w:t xml:space="preserve">the </w:t>
      </w:r>
      <w:r>
        <w:t xml:space="preserve">technical debt </w:t>
      </w:r>
      <w:r w:rsidR="00D40EEE">
        <w:t xml:space="preserve">in ML systems </w:t>
      </w:r>
      <w:r w:rsidR="007C04E0">
        <w:t>is</w:t>
      </w:r>
      <w:r w:rsidR="00A61628">
        <w:t xml:space="preserve"> due </w:t>
      </w:r>
      <w:r w:rsidR="00D14C40">
        <w:t>to</w:t>
      </w:r>
      <w:r w:rsidR="00D40EEE">
        <w:t xml:space="preserve"> their nature of</w:t>
      </w:r>
      <w:r w:rsidR="007C04E0">
        <w:t xml:space="preserve"> work</w:t>
      </w:r>
      <w:r w:rsidR="00D14C40">
        <w:t>ing</w:t>
      </w:r>
      <w:r w:rsidR="007C04E0">
        <w:t xml:space="preserve"> with </w:t>
      </w:r>
      <w:r w:rsidR="00035F3D">
        <w:t xml:space="preserve">dynamic </w:t>
      </w:r>
      <w:r w:rsidR="000C278D">
        <w:t xml:space="preserve">data from the external world. </w:t>
      </w:r>
      <w:r w:rsidR="00900950">
        <w:t xml:space="preserve">Not </w:t>
      </w:r>
      <w:r w:rsidR="00365AB6">
        <w:t>dealing with</w:t>
      </w:r>
      <w:r w:rsidR="003F23C3">
        <w:t xml:space="preserve"> </w:t>
      </w:r>
      <w:r w:rsidR="00C9739D">
        <w:t xml:space="preserve">changes </w:t>
      </w:r>
      <w:r w:rsidR="00C031B9">
        <w:t xml:space="preserve">that occur </w:t>
      </w:r>
      <w:r w:rsidR="00C9739D">
        <w:t xml:space="preserve">in the dataset can </w:t>
      </w:r>
      <w:r w:rsidR="00B66795">
        <w:t xml:space="preserve">lead to </w:t>
      </w:r>
      <w:r w:rsidR="00E25F8B">
        <w:t xml:space="preserve">an </w:t>
      </w:r>
      <w:r w:rsidR="00B66795">
        <w:t xml:space="preserve">amalgamation of technical debt, </w:t>
      </w:r>
      <w:r w:rsidR="0051399D">
        <w:t>to the point where it</w:t>
      </w:r>
      <w:r w:rsidR="00C9739D">
        <w:t xml:space="preserve"> might even render the whole model obsolete</w:t>
      </w:r>
      <w:r w:rsidR="002143C1">
        <w:t xml:space="preserve"> </w:t>
      </w:r>
      <w:sdt>
        <w:sdtPr>
          <w:alias w:val="To edit, see citavi.com/edit"/>
          <w:tag w:val="CitaviPlaceholder#e2949350-ce0e-4a7c-9994-3bee3250ccf9"/>
          <w:id w:val="-103352616"/>
          <w:placeholder>
            <w:docPart w:val="DefaultPlaceholder_-1854013440"/>
          </w:placeholder>
        </w:sdtPr>
        <w:sdtEndPr/>
        <w:sdtContent>
          <w:r w:rsidR="002143C1">
            <w:fldChar w:fldCharType="begin"/>
          </w:r>
          <w:r w:rsidR="006831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DQzMzU3LTdmNTYtNGE4YS04YjZjLTc4ZGZkYjQ2NTExYSIsIlJhbmdlU3RhcnQiOjE2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NWYzOWFjM2ItNGUwNy00MDY5LWE3NWEtZjliMzc4ZjI2NTI5IiwiUmFuZ2VMZW5ndGgiOjE2LCJSZWZlcmVuY2VJZCI6ImZiYzA0MDFiLWEyZDktNDBkMi1hNWIwLTU1YTYwNWRkYjhjYS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ppZSIsIkxhc3ROYW1lIjoiTHUiLCJQcm90ZWN0ZWQiOmZhbHNlLCJTZXgiOjAsIkNyZWF0ZWRCeSI6Il9TZWJhc3RpYW4gU8OkdHpsZXIiLCJDcmVhdGVkT24iOiIyMDIyLTA1LTI1VDEwOjU4OjExIiwiTW9kaWZpZWRCeSI6Il9TZWJhc3RpYW4gU8OkdHpsZXIiLCJJZCI6ImZiNDk2OThmLTI0ZGEtNGZmNS05YjNkLTc4NTM3ZjY5NDkxYSIsIk1vZGlmaWVkT24iOiIyMDIyLTA1LTI1VDEwOjU4OjExIiwiUHJvamVjdCI6eyIkcmVmIjoiNSJ9fSx7IiRpZCI6IjE5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MjA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IxIiwiJHR5cGUiOiJTd2lzc0FjYWRlbWljLkNpdGF2aS5QZXJzb24sIFN3aXNzQWNhZGVtaWMuQ2l0YXZpIiwiRmlyc3ROYW1lIjoiRmVuZyIsIkxhc3ROYW1lIjoiR3UiLCJQcm90ZWN0ZWQiOmZhbHNlLCJTZXgiOjAsIkNyZWF0ZWRCeSI6Il9TZWJhc3RpYW4gU8OkdHpsZXIiLCJDcmVhdGVkT24iOiIyMDIyLTA1LTI1VDEwOjU4OjExIiwiTW9kaWZpZWRCeSI6Il9TZWJhc3RpYW4gU8OkdHpsZXIiLCJJZCI6Ijk5YzM3NzViLTY4YWQtNGQ4NS04OTgyLTQ4NzIzYzc5NmJjNSIsIk1vZGlmaWVkT24iOiIyMDIyLTA1LTI1VDEwOjU4OjExIiwiUHJvamVjdCI6eyIkcmVmIjoiNSJ9fSx7IiRpZCI6IjIy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jM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I3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fV0sIkZvcm1hdHRlZFRleHQiOnsiJGlkIjoiMjgiLCJDb3VudCI6MSwiVGV4dFVuaXRzIjpbeyIkaWQiOiIyOSIsIkZvbnRTdHlsZSI6eyIkaWQiOiIzMCIsIk5ldXRyYWwiOnRydWV9LCJSZWFkaW5nT3JkZXIiOjEsIlRleHQiOiIoTHUgZXQgYWwuLCAyMDE4OyBTY3VsbGV5IGV0IGFsLiwgMjAxNSkifV19LCJUYWciOiJDaXRhdmlQbGFjZWhvbGRlciNlMjk0OTM1MC1jZTBlLTRhN2MtOTk5NC0zYmVlMzI1MGNjZjkiLCJUZXh0IjoiKEx1IGV0IGFsLiwgMjAxODsgU2N1bGxleSBldCBhbC4sIDIwMTUpIiwiV0FJVmVyc2lvbiI6IjYuMTIuMC4wIn0=}</w:instrText>
          </w:r>
          <w:r w:rsidR="002143C1">
            <w:fldChar w:fldCharType="separate"/>
          </w:r>
          <w:r w:rsidR="00A130B2">
            <w:t>(Lu et al., 2018; Sculley et al., 2015)</w:t>
          </w:r>
          <w:r w:rsidR="002143C1">
            <w:fldChar w:fldCharType="end"/>
          </w:r>
        </w:sdtContent>
      </w:sdt>
      <w:r w:rsidR="00C9739D">
        <w:t>.</w:t>
      </w:r>
      <w:r w:rsidR="00125742">
        <w:t xml:space="preserve"> </w:t>
      </w:r>
      <w:r w:rsidR="00C76791">
        <w:t xml:space="preserve">The implications of </w:t>
      </w:r>
      <w:r w:rsidR="009F096E">
        <w:t>changing data</w:t>
      </w:r>
      <w:r w:rsidR="005E29A7">
        <w:t xml:space="preserve"> </w:t>
      </w:r>
      <w:r w:rsidR="00114D61">
        <w:t>will be</w:t>
      </w:r>
      <w:r w:rsidR="009F096E">
        <w:t xml:space="preserve"> </w:t>
      </w:r>
      <w:r w:rsidR="0031775E">
        <w:t xml:space="preserve">dissected in greater detail </w:t>
      </w:r>
      <w:r w:rsidR="00FF7207">
        <w:t xml:space="preserve">in chapter </w:t>
      </w:r>
      <w:r w:rsidR="00797500">
        <w:fldChar w:fldCharType="begin"/>
      </w:r>
      <w:r w:rsidR="00797500">
        <w:instrText xml:space="preserve"> REF _Ref107653522 \h </w:instrText>
      </w:r>
      <w:r w:rsidR="00990F0D">
        <w:instrText xml:space="preserve"> \* MERGEFORMAT </w:instrText>
      </w:r>
      <w:r w:rsidR="00797500">
        <w:fldChar w:fldCharType="separate"/>
      </w:r>
      <w:r w:rsidR="00797500">
        <w:t>Concept Drift</w:t>
      </w:r>
      <w:r w:rsidR="00797500">
        <w:fldChar w:fldCharType="end"/>
      </w:r>
      <w:r w:rsidR="001406F3">
        <w:t>.</w:t>
      </w:r>
    </w:p>
    <w:p w14:paraId="7F5EB59D" w14:textId="0C3D5C06" w:rsidR="00D37DD5" w:rsidRDefault="004C1321" w:rsidP="00CA3503">
      <w:pPr>
        <w:pStyle w:val="berschrift3"/>
      </w:pPr>
      <w:bookmarkStart w:id="37" w:name="_Toc110000159"/>
      <w:bookmarkStart w:id="38" w:name="_Ref107653522"/>
      <w:r>
        <w:t>What is MLOps</w:t>
      </w:r>
      <w:bookmarkEnd w:id="37"/>
    </w:p>
    <w:p w14:paraId="290019E3" w14:textId="71EF6223" w:rsidR="00FB2700" w:rsidRDefault="00FB2700" w:rsidP="00FB2700">
      <w:r w:rsidRPr="00FB2700">
        <w:t>Paying down ML related technical debt demands a re-examination of status-quo practices in a business environment. Industry has different sets of priorities compared to academia, which need to be respected. Instead of determining the viability of a model based on specific performance metrics</w:t>
      </w:r>
      <w:r w:rsidR="002A3230">
        <w:t xml:space="preserve"> alone</w:t>
      </w:r>
      <w:r w:rsidRPr="00FB2700">
        <w:t>, the effects on operability of the whole system need to be taken into consideration. Small performance gains at the cost of maintainability usually don't fare well in an enterprise environment. At the same time, a infrastructure needs to be set in place, that is capable</w:t>
      </w:r>
      <w:r w:rsidR="002A3230">
        <w:t xml:space="preserve"> of</w:t>
      </w:r>
      <w:r w:rsidRPr="00FB2700">
        <w:t xml:space="preserve"> prevent</w:t>
      </w:r>
      <w:r w:rsidR="002A3230">
        <w:t>ing</w:t>
      </w:r>
      <w:r w:rsidRPr="00FB2700">
        <w:t xml:space="preserve"> and mitigat</w:t>
      </w:r>
      <w:r w:rsidR="002A3230">
        <w:t xml:space="preserve">ing </w:t>
      </w:r>
      <w:r w:rsidRPr="00FB2700">
        <w:t xml:space="preserve">technical debt. This entails sustainable design patterns in ML code, such as modularity and abstraction, rigorous testing, </w:t>
      </w:r>
      <w:r w:rsidR="0096703D">
        <w:t>as well as</w:t>
      </w:r>
      <w:r w:rsidRPr="00FB2700">
        <w:t xml:space="preserve"> practices that promote team work</w:t>
      </w:r>
      <w:r w:rsidR="00F87609">
        <w:t xml:space="preserve"> </w:t>
      </w:r>
      <w:sdt>
        <w:sdtPr>
          <w:alias w:val="To edit, see citavi.com/edit"/>
          <w:tag w:val="CitaviPlaceholder#bad8ae2b-7a95-4532-95c6-ae5f77607187"/>
          <w:id w:val="1583021401"/>
          <w:placeholder>
            <w:docPart w:val="DefaultPlaceholder_-1854013440"/>
          </w:placeholder>
        </w:sdtPr>
        <w:sdtEndPr/>
        <w:sdtContent>
          <w:r w:rsidR="00F87609">
            <w:fldChar w:fldCharType="begin"/>
          </w:r>
          <w:r w:rsidR="00F8760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GMyNDk4LThlNTAtNDFhNy05YzYyLWNmZWY0NGQyZWNhYS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mFkOGFlMmItN2E5NS00NTMyLTk1YzYtYWU1Zjc3NjA3MTg3IiwiVGV4dCI6IihTY3VsbGV5IGV0IGFsLiwgMjAxNSkiLCJXQUlWZXJzaW9uIjoiNi4xMi4wLjAifQ==}</w:instrText>
          </w:r>
          <w:r w:rsidR="00F87609">
            <w:fldChar w:fldCharType="separate"/>
          </w:r>
          <w:r w:rsidR="00A130B2">
            <w:t>(Sculley et al., 2015)</w:t>
          </w:r>
          <w:r w:rsidR="00F87609">
            <w:fldChar w:fldCharType="end"/>
          </w:r>
        </w:sdtContent>
      </w:sdt>
      <w:r w:rsidRPr="00FB2700">
        <w:t>.</w:t>
      </w:r>
      <w:r w:rsidR="006B296E">
        <w:t xml:space="preserve"> </w:t>
      </w:r>
      <w:r w:rsidR="006B296E" w:rsidRPr="006B296E">
        <w:t>The goal for the last few years, was to apply practices of agile software development to ML. As assessed in the prior chapter, ML development contains a few peculiarities, that sets it apart from conventional software development</w:t>
      </w:r>
      <w:r w:rsidR="00731846">
        <w:t>, whi</w:t>
      </w:r>
      <w:r w:rsidR="00523DE7">
        <w:t>ch makes it</w:t>
      </w:r>
      <w:r w:rsidR="008B1833">
        <w:t xml:space="preserve"> incompatible with </w:t>
      </w:r>
      <w:r w:rsidR="00FA09B2">
        <w:t xml:space="preserve">common </w:t>
      </w:r>
      <w:r w:rsidR="006D586C">
        <w:t xml:space="preserve">technical </w:t>
      </w:r>
      <w:r w:rsidR="0088202A">
        <w:t>methodologies, like DevOps</w:t>
      </w:r>
      <w:r w:rsidR="006B296E" w:rsidRPr="006B296E">
        <w:t>.</w:t>
      </w:r>
      <w:r w:rsidR="0088202A">
        <w:t xml:space="preserve"> </w:t>
      </w:r>
      <w:r w:rsidR="0088202A" w:rsidRPr="0088202A">
        <w:t xml:space="preserve">Out of necessity to employ methodologies that are attuned to the unique characteristics of ML, the term MLOps </w:t>
      </w:r>
      <w:r w:rsidR="00AB6A1F">
        <w:t>(</w:t>
      </w:r>
      <w:r w:rsidR="0052786D">
        <w:t>was</w:t>
      </w:r>
      <w:r w:rsidR="0088202A" w:rsidRPr="0088202A">
        <w:t xml:space="preserve"> born.</w:t>
      </w:r>
      <w:r w:rsidR="00731846">
        <w:t xml:space="preserve"> </w:t>
      </w:r>
      <w:r w:rsidR="00BB0529" w:rsidRPr="00BB0529">
        <w:t xml:space="preserve">Despite gaining attention </w:t>
      </w:r>
      <w:r w:rsidR="009302C2">
        <w:t>from</w:t>
      </w:r>
      <w:r w:rsidR="00BB0529" w:rsidRPr="00BB0529">
        <w:t xml:space="preserve"> high profile ML researchers and companies, </w:t>
      </w:r>
      <w:r w:rsidR="009302C2">
        <w:t>MLOps</w:t>
      </w:r>
      <w:r w:rsidR="00BB0529" w:rsidRPr="00BB0529">
        <w:t xml:space="preserve"> still remains a vague term that is hard to pin down</w:t>
      </w:r>
      <w:r w:rsidR="00A53432">
        <w:t xml:space="preserve"> </w:t>
      </w:r>
      <w:sdt>
        <w:sdtPr>
          <w:alias w:val="To edit, see citavi.com/edit"/>
          <w:tag w:val="CitaviPlaceholder#894cb357-9afa-445f-a949-12f937ab40e8"/>
          <w:id w:val="-1494027163"/>
          <w:placeholder>
            <w:docPart w:val="DefaultPlaceholder_-1854013440"/>
          </w:placeholder>
        </w:sdtPr>
        <w:sdtEndPr/>
        <w:sdtContent>
          <w:r w:rsidR="00A53432">
            <w:fldChar w:fldCharType="begin"/>
          </w:r>
          <w:r w:rsidR="0033459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2NjM2I4LWJmOWItNGUxMy1iMDkxLTg2Nzg0MjRhNzdlMCIsIlJhbmdlU3RhcnQiOjM1LCJSYW5nZUxlbmd0aCI6MTcsIlJlZmVyZW5jZUlkIjoiYmU3M2M0ZjgtNDVjYy00OGUxLWI4Y2EtMTYxYzBkNzM3NzBh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1NZTkFTQzUxNzk4LjIwMjAuMDAwMTUiLCJVcmlTdHJpbmciOiJodHRwczovL2RvaS5vcmcvMTAuMTEwOS9TWU5BU0M1MTc5OC4yMDIwLjAwMDE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ZmZiNTFmMTgtMzBkZi00ZjcyLWEyZDctMTdmMDYzZjhlZDViIiwiTW9kaWZpZWRPbiI6IjIwMjItMDYtMjdUMjE6NTY6M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WVlZXhwbG9yZS5pZWVlLm9yZy94cGwvbW9zdFJlY2VudElzc3VlLmpzcD9wdW51bWJlcj05MzU2OTM0IiwiVXJpU3RyaW5nIjoiaHR0cHM6Ly9pZWVleHBsb3JlLmllZWUub3JnL3hwbC9tb3N0UmVjZW50SXNzdWUuanNwP3B1bnVtYmVyPTkzNTY5Mz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TA5L1NZTkFTQzUxNzk4LjIwMjAiLCJFZGl0b3JzIjpbXSwiRXZhbHVhdGlvbkNvbXBsZXhpdHkiOjAsIkV2YWx1YXRpb25Tb3VyY2VUZXh0Rm9ybWF0IjowLCJHcm91cHMiOltdLCJIYXNMYWJlbDEiOmZhbHNlLCJIYXNMYWJlbDIiOmZhbHNlLCJJc2JuIjoiOTc4LTEtNzI4MS03NjI4LTQi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A5L1NZTkFTQzUxNzk4LjIwMjAiLCJVcmlTdHJpbmciOiJodHRwczovL2RvaS5vcmcvMTAuMTEwOS9TWU5BU0M1MTc5OC4yMDI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3VDIxOjU2OjAyIiwiTW9kaWZpZWRCeSI6Il9TZWJhc3RpYW4gU8OkdHpsZXIiLCJJZCI6IjNkNDhlNDFiLTQ1MmItNDNkMi04ZjM0LTk1ODdiZWQ1ZTAzYiIsIk1vZGlmaWVkT24iOiIyMDIyLTA2LTI3VDIxOjU2OjAyIiwiUHJvamVjdCI6eyIkcmVmIjoiNSJ9fV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cGRmLzIyMDUuMDIzMDJ2MyIsIlVyaVN0cmluZyI6Imh0dHA6Ly9hcnhpdi5vcmcvcGRmLzIyMDUuMDIzMDJ2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OFQxNzoxOTozMyIsIk1vZGlmaWVkQnkiOiJfU2ViYXN0aWFuIFPDpHR6bGVyIiwiSWQiOiIxODYyODYyZS1iYjA2LTQyNjktODZjNi0wYmNmMWNhNTYwMmQiLCJNb2RpZmllZE9uIjoiMjAyMi0wNi0yOFQxNzoxOTozMy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YWJzLzIyMDUuMDIzMDJ2MyIsIlVyaVN0cmluZyI6Imh0dHA6Ly9hcnhpdi5vcmcvYWJzLzIyMDUuMDIzMDJ2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i0yOFQxNzoxOTozMyIsIk1vZGlmaWVkQnkiOiJfU2ViYXN0aWFuIFPDpHR6bGVyIiwiSWQiOiIwMGM0MzhhMi1hMTBhLTQ4OWUtYmIyYS01NmY2N2E0YjA3MjMiLCJNb2RpZmllZE9uIjoiMjAyMi0wNi0yOFQxNzoxOTozMy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IyMDUuMDIzMDJ2MyIsIlVyaVN0cmluZyI6Imh0dHBzOi8vYXJ4aXYub3JnL3BkZi8yMjA1LjAyMzAydjM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}</w:instrText>
          </w:r>
          <w:r w:rsidR="00A53432">
            <w:fldChar w:fldCharType="separate"/>
          </w:r>
          <w:r w:rsidR="00A130B2">
            <w:t>(Kreuzberger, Kühl, &amp; Hirschl, 2022; Tamburri, 2020)</w:t>
          </w:r>
          <w:r w:rsidR="00A53432">
            <w:fldChar w:fldCharType="end"/>
          </w:r>
        </w:sdtContent>
      </w:sdt>
      <w:r w:rsidR="00BB0529" w:rsidRPr="00BB0529">
        <w:t>.</w:t>
      </w:r>
      <w:r w:rsidR="00450BC4">
        <w:t xml:space="preserve"> This is due to</w:t>
      </w:r>
      <w:r w:rsidR="003119CD">
        <w:t xml:space="preserve"> the novelty of this field</w:t>
      </w:r>
      <w:r w:rsidR="007A0E85">
        <w:t xml:space="preserve">, </w:t>
      </w:r>
      <w:r w:rsidR="00983736">
        <w:t>with different sources defining MLOps differently.</w:t>
      </w:r>
    </w:p>
    <w:p w14:paraId="4C396112" w14:textId="5F9BEAD9" w:rsidR="00BE6997" w:rsidRDefault="00F1358A" w:rsidP="00BE6997">
      <w:r>
        <w:t xml:space="preserve">A Google whitepaper </w:t>
      </w:r>
      <w:r w:rsidR="007C2F5F">
        <w:t xml:space="preserve">about this topic </w:t>
      </w:r>
      <w:r w:rsidR="0044505C">
        <w:t>defines MLOps as</w:t>
      </w:r>
      <w:r w:rsidR="004E5A2B" w:rsidRPr="004E5A2B">
        <w:t xml:space="preserve"> </w:t>
      </w:r>
      <w:r w:rsidR="00BA6BB1">
        <w:t>“</w:t>
      </w:r>
      <w:r w:rsidR="004E5A2B" w:rsidRPr="00BA6BB1">
        <w:rPr>
          <w:i/>
          <w:iCs/>
        </w:rPr>
        <w:t>a methodology for ML engineering that unifies ML system development (the ML element) with ML system operations (the Ops element)</w:t>
      </w:r>
      <w:r w:rsidR="004E5A2B">
        <w:t>”</w:t>
      </w:r>
      <w:r w:rsidR="00913073">
        <w:t xml:space="preserve"> </w:t>
      </w:r>
      <w:sdt>
        <w:sdtPr>
          <w:alias w:val="To edit, see citavi.com/edit"/>
          <w:tag w:val="CitaviPlaceholder#aa064935-4c56-45c2-99de-1237c9b02a38"/>
          <w:id w:val="-733385951"/>
          <w:placeholder>
            <w:docPart w:val="DefaultPlaceholder_-1854013440"/>
          </w:placeholder>
        </w:sdtPr>
        <w:sdtEndPr/>
        <w:sdtContent>
          <w:r w:rsidR="00913073">
            <w:fldChar w:fldCharType="begin"/>
          </w:r>
          <w:r w:rsidR="00503F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ZDI0YTgwLTkzYjktNGYyNS1iN2UyLTE1YjU2YWFkM2VmOSIsIlJhbmdlTGVuZ3RoIjo0MiwiUmVmZXJlbmNlSWQiOiI0YmYwOGQ0Zi1hNjM2LTQ0OTktOTg1MC04OGEzMjc0NDRm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zZXJ2aWNlcy5nb29nbGUuY29tL2ZoL2ZpbGVzL21pc2MvcHJhY3RpdGlvbmVyc19ndWlkZV90b19tbG9wc193aGl0ZXBhcGVyLnBkZiIsIlVyaVN0cmluZyI6Imh0dHBzOi8vc2VydmljZXMuZ29vZ2xlLmNvbS9maC9maWxlcy9taXNjL3ByYWN0aXRpb25lcnNfZ3VpZGVfdG9fbWxvcHNfd2hpdGVwYXBlc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E6MTc6MjEiLCJNb2RpZmllZEJ5IjoiX1NlYmFzdGlhbiBTw6R0emxlciIsIklkIjoiODBkOGQxYzMtYTc5Yi00MmI0LWJjOWQtOWY5Mjc4NzU1NWI3IiwiTW9kaWZpZWRPbiI6IjIwMjItMDUtMjVUMTE6MTc6MjEiLCJQcm9qZWN0Ijp7IiRyZWYiOiI4In19XSwiT25saW5lQWRkcmVzcyI6Imh0dHBzOi8vc2VydmljZXMuZ29vZ2xlLmNvbS9maC9maWxlcy9taXNjL3ByYWN0aXRpb25lcnNfZ3VpZGVfdG9fbWxvcHNfd2hpdGVwYXBlci5wZGYiLCJPcmdhbml6YXRpb25zIjpbeyIkaWQiOiIxN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}</w:instrText>
          </w:r>
          <w:r w:rsidR="00913073">
            <w:fldChar w:fldCharType="separate"/>
          </w:r>
          <w:r w:rsidR="00A130B2">
            <w:t>(Salama, Kazmierczak, &amp; Schut, 2021, p. 5)</w:t>
          </w:r>
          <w:r w:rsidR="00913073">
            <w:fldChar w:fldCharType="end"/>
          </w:r>
        </w:sdtContent>
      </w:sdt>
      <w:r w:rsidR="00500702">
        <w:t>.</w:t>
      </w:r>
      <w:r w:rsidR="00054A4B">
        <w:t xml:space="preserve"> </w:t>
      </w:r>
      <w:r w:rsidR="009A07DA">
        <w:t xml:space="preserve">Similar to DevOps, MLOps </w:t>
      </w:r>
      <w:r w:rsidR="00BC005A">
        <w:t xml:space="preserve">seeks to employ practices </w:t>
      </w:r>
      <w:r w:rsidR="008C4D9A">
        <w:t xml:space="preserve">and tools </w:t>
      </w:r>
      <w:r w:rsidR="00BC005A">
        <w:t>to shorten develo</w:t>
      </w:r>
      <w:r w:rsidR="005B1086">
        <w:t>pment cycles</w:t>
      </w:r>
      <w:r w:rsidR="005F226E">
        <w:t xml:space="preserve"> and enable rapid iterations </w:t>
      </w:r>
      <w:r w:rsidR="00D1647E">
        <w:t xml:space="preserve">of </w:t>
      </w:r>
      <w:r w:rsidR="00BD4B07">
        <w:t>ML software</w:t>
      </w:r>
      <w:r w:rsidR="00624047">
        <w:t xml:space="preserve"> </w:t>
      </w:r>
      <w:sdt>
        <w:sdtPr>
          <w:alias w:val="To edit, see citavi.com/edit"/>
          <w:tag w:val="CitaviPlaceholder#69d07f8c-ab15-4f8b-8c70-4f954609c231"/>
          <w:id w:val="-1976909236"/>
          <w:placeholder>
            <w:docPart w:val="DefaultPlaceholder_-1854013440"/>
          </w:placeholder>
        </w:sdtPr>
        <w:sdtEndPr/>
        <w:sdtContent>
          <w:r w:rsidR="00624047">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ZDE3MTA4LTI1NjQtNDQzMS04NjRlLTUwYzg2NTQwYTk2NSIsIlJhbmdlTGVuZ3RoIjo1Mi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}</w:instrText>
          </w:r>
          <w:r w:rsidR="00624047">
            <w:fldChar w:fldCharType="separate"/>
          </w:r>
          <w:r w:rsidR="00A130B2">
            <w:t>(Symeonidis, Nerantzis, Kazakis, &amp; Papakostas, 2022)</w:t>
          </w:r>
          <w:r w:rsidR="00624047">
            <w:fldChar w:fldCharType="end"/>
          </w:r>
        </w:sdtContent>
      </w:sdt>
      <w:r w:rsidR="00BD4B07">
        <w:t xml:space="preserve">. </w:t>
      </w:r>
      <w:r w:rsidR="00993D37">
        <w:t>Streamlined operational and governance pr</w:t>
      </w:r>
      <w:r w:rsidR="00250DDD">
        <w:t>o</w:t>
      </w:r>
      <w:r w:rsidR="00993D37">
        <w:t>cesses</w:t>
      </w:r>
      <w:r w:rsidR="00250DDD">
        <w:t xml:space="preserve"> are used</w:t>
      </w:r>
      <w:r w:rsidR="00FE511C">
        <w:t xml:space="preserve"> to increase performance, </w:t>
      </w:r>
      <w:r w:rsidR="008C4BC0">
        <w:t xml:space="preserve">reliability </w:t>
      </w:r>
      <w:r w:rsidR="00FE511C">
        <w:t xml:space="preserve"> </w:t>
      </w:r>
      <w:r w:rsidR="008C4BC0">
        <w:t>and security of ML systems.</w:t>
      </w:r>
      <w:r w:rsidR="00183CD7">
        <w:t xml:space="preserve"> </w:t>
      </w:r>
      <w:r w:rsidR="00CA47D5">
        <w:t xml:space="preserve">To sustain </w:t>
      </w:r>
      <w:r w:rsidR="005943F5">
        <w:t>this agile development</w:t>
      </w:r>
      <w:r w:rsidR="00D902CC">
        <w:t xml:space="preserve">, focus is put on </w:t>
      </w:r>
      <w:r w:rsidR="00111618">
        <w:t>collaboration methods and tools</w:t>
      </w:r>
      <w:r w:rsidR="008B735B">
        <w:t>.</w:t>
      </w:r>
      <w:r w:rsidR="002334F3">
        <w:t xml:space="preserve"> </w:t>
      </w:r>
      <w:r w:rsidR="00BE6997">
        <w:t xml:space="preserve">One </w:t>
      </w:r>
      <w:r w:rsidR="00066E6E">
        <w:t xml:space="preserve">overarching </w:t>
      </w:r>
      <w:r w:rsidR="00BE6997">
        <w:t>theme of MLOps is the unification of research, which is inherent to ML, with the efficiency of modern software development</w:t>
      </w:r>
      <w:r w:rsidR="005E4D7D">
        <w:t xml:space="preserve"> to make</w:t>
      </w:r>
      <w:r w:rsidR="0097295C">
        <w:t xml:space="preserve"> ML </w:t>
      </w:r>
      <w:r w:rsidR="008A2F93">
        <w:t>more profitable</w:t>
      </w:r>
      <w:r w:rsidR="00BE6997">
        <w:t xml:space="preserve"> </w:t>
      </w:r>
      <w:r w:rsidR="008A2F93">
        <w:t xml:space="preserve">and scalable in real world applications </w:t>
      </w:r>
      <w:sdt>
        <w:sdtPr>
          <w:alias w:val="To edit, see citavi.com/edit"/>
          <w:tag w:val="CitaviPlaceholder#6aa00230-3d04-49cb-847b-fe1c1bd8bbde"/>
          <w:id w:val="-942986333"/>
          <w:placeholder>
            <w:docPart w:val="65E990C36A104426B7A3D351226F7C7E"/>
          </w:placeholder>
        </w:sdtPr>
        <w:sdtEndPr/>
        <w:sdtContent>
          <w:r w:rsidR="00BE6997">
            <w:fldChar w:fldCharType="begin"/>
          </w:r>
          <w:r w:rsidR="008923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TlhMTFiLTM5MzgtNGZkMC05NmRhLWE2ZWYwY2IyZjJhNSIsIlJhbmdlU3RhcnQiOjIw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NlcnZpY2VzLmdvb2dsZS5jb20vZmgvZmlsZXMvbWlzYy9wcmFjdGl0aW9uZXJzX2d1aWRlX3RvX21sb3BzX3doaXRlcGFwZXIucGRmIiwiVXJpU3RyaW5nIjoiaHR0cHM6Ly9zZXJ2aWNlcy5nb29nbGUuY29tL2ZoL2ZpbGVzL21pc2MvcHJhY3RpdGlvbmVyc19ndWlkZV90b19tbG9wc193aGl0ZXBhcGVyLnBkZ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xNzoyMSIsIk1vZGlmaWVkQnkiOiJfU2ViYXN0aWFuIFPDpHR6bGVyIiwiSWQiOiI4MGQ4ZDFjMy1hNzliLTQyYjQtYmM5ZC05ZjkyNzg3NTU1YjciLCJNb2RpZmllZE9uIjoiMjAyMi0wNS0yNVQxMToxNzoyMSIsIlByb2plY3QiOnsiJHJlZiI6IjUifX1dLCJPbmxpbmVBZGRyZXNzIjoiaHR0cHM6Ly9zZXJ2aWNlcy5nb29nbGUuY29tL2ZoL2ZpbGVzL21pc2MvcHJhY3RpdGlvbmVyc19ndWlkZV90b19tbG9wc193aGl0ZXBhcGVyLnBkZiIsIk9yZ2FuaXphdGlvbnMiOlt7IiRpZCI6Ij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}</w:instrText>
          </w:r>
          <w:r w:rsidR="00BE6997">
            <w:fldChar w:fldCharType="separate"/>
          </w:r>
          <w:r w:rsidR="00A130B2">
            <w:t>(Salama et al., 2021; Sculley et al., 2015)</w:t>
          </w:r>
          <w:r w:rsidR="00BE6997">
            <w:fldChar w:fldCharType="end"/>
          </w:r>
        </w:sdtContent>
      </w:sdt>
      <w:r w:rsidR="00BE6997">
        <w:t>.</w:t>
      </w:r>
    </w:p>
    <w:p w14:paraId="6397A716" w14:textId="68898BEF" w:rsidR="005F4BD6" w:rsidRDefault="00DF40CB" w:rsidP="00BE6997">
      <w:r>
        <w:lastRenderedPageBreak/>
        <w:t xml:space="preserve">Tamburri </w:t>
      </w:r>
      <w:sdt>
        <w:sdtPr>
          <w:alias w:val="To edit, see citavi.com/edit"/>
          <w:tag w:val="CitaviPlaceholder#36798778-d2ac-4b0e-af4c-f436528c60b3"/>
          <w:id w:val="331800457"/>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YWUwODQ3LWZmZDktNDA4Yi04Yzc4LWIwMjk0M2FiYTk4OSIsIlJhbmdlTGVuZ3RoIjoxNiwiUmVmZXJlbmNlSWQiOiJiZTczYzRmOC00NWNjLTQ4ZTEtYjhjYS0xNjFjMGQ3Mzc3M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MDkvU1lOQVNDNTE3OTguMjAyMC4wMDAxNSIsIlVyaVN0cmluZyI6Imh0dHBzOi8vZG9pLm9yZy8xMC4xMTA5L1NZTkFTQzUxNzk4LjIwMjAuMDAw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yMTo1NjowMiIsIk1vZGlmaWVkQnkiOiJfU2ViYXN0aWFuIFPDpHR6bGVyIiwiSWQiOiJmZmI1MWYxOC0zMGRmLTRmNzItYTJkNy0xN2YwNjNmOGVkNWIiLCJNb2RpZmllZE9uIjoiMjAyMi0wNi0yN1QyMTo1NjowM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3hwbC9tb3N0UmVjZW50SXNzdWUuanNwP3B1bnVtYmVyPTkzNTY5MzQiLCJVcmlTdHJpbmciOiJodHRwczovL2llZWV4cGxvcmUuaWVlZS5vcmcveHBsL21vc3RSZWNlbnRJc3N1ZS5qc3A/cHVudW1iZXI9OTM1Njk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ExMDkvU1lOQVNDNTE3OTguMjAyMCIsIkVkaXRvcnMiOltdLCJFdmFsdWF0aW9uQ29tcGxleGl0eSI6MCwiRXZhbHVhdGlvblNvdXJjZVRleHRGb3JtYXQiOjAsIkdyb3VwcyI6W10sIkhhc0xhYmVsMSI6ZmFsc2UsIkhhc0xhYmVsMiI6ZmFsc2UsIklzYm4iOiI5NzgtMS03MjgxLTc2MjgtNC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MDkvU1lOQVNDNTE3OTguMjAyMCIsIlVyaVN0cmluZyI6Imh0dHBzOi8vZG9pLm9yZy8xMC4xMTA5L1NZTkFTQzUxNzk4LjIwMj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M2Q0OGU0MWItNDUyYi00M2QyLThmMzQtOTU4N2JlZDVlMDNiIiwiTW9kaWZpZWRPbiI6IjIwMjItMDYtMjdUMjE6NTY6MDIiLCJQcm9qZWN0Ijp7IiRyZWYiOiI1In19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}</w:instrText>
          </w:r>
          <w:r>
            <w:fldChar w:fldCharType="separate"/>
          </w:r>
          <w:r w:rsidR="00A130B2">
            <w:t>(Tamburri, 2020)</w:t>
          </w:r>
          <w:r>
            <w:fldChar w:fldCharType="end"/>
          </w:r>
        </w:sdtContent>
      </w:sdt>
      <w:r w:rsidR="004379E2" w:rsidRPr="004379E2">
        <w:t xml:space="preserve"> defines MLOps from a technological perspective as a set of middleware and software components, that ought to be orchestrated</w:t>
      </w:r>
      <w:r w:rsidR="00B70F29">
        <w:t xml:space="preserve"> in the cloud</w:t>
      </w:r>
      <w:r w:rsidR="004379E2" w:rsidRPr="004379E2">
        <w:t xml:space="preserve"> to reali</w:t>
      </w:r>
      <w:r w:rsidR="004379E2">
        <w:t>z</w:t>
      </w:r>
      <w:r w:rsidR="004379E2" w:rsidRPr="004379E2">
        <w:t>e at minimum 5 specific functions:</w:t>
      </w:r>
      <w:r w:rsidR="000921EA">
        <w:t xml:space="preserve"> </w:t>
      </w:r>
    </w:p>
    <w:p w14:paraId="10998C61" w14:textId="18EFB4DC" w:rsidR="000508F6" w:rsidRDefault="00A35213" w:rsidP="000508F6">
      <w:pPr>
        <w:pStyle w:val="Listenabsatz"/>
        <w:numPr>
          <w:ilvl w:val="0"/>
          <w:numId w:val="19"/>
        </w:numPr>
      </w:pPr>
      <w:r>
        <w:t>Data ingestion &amp; transport</w:t>
      </w:r>
    </w:p>
    <w:p w14:paraId="3EFA15EB" w14:textId="639E8BC7" w:rsidR="00A35213" w:rsidRDefault="00F513A2" w:rsidP="000508F6">
      <w:pPr>
        <w:pStyle w:val="Listenabsatz"/>
        <w:numPr>
          <w:ilvl w:val="0"/>
          <w:numId w:val="19"/>
        </w:numPr>
      </w:pPr>
      <w:r>
        <w:t>Data transformation</w:t>
      </w:r>
    </w:p>
    <w:p w14:paraId="54654D13" w14:textId="74C37715" w:rsidR="00F513A2" w:rsidRDefault="00F513A2" w:rsidP="000508F6">
      <w:pPr>
        <w:pStyle w:val="Listenabsatz"/>
        <w:numPr>
          <w:ilvl w:val="0"/>
          <w:numId w:val="19"/>
        </w:numPr>
      </w:pPr>
      <w:r>
        <w:t>Continuous ML (re-)training</w:t>
      </w:r>
    </w:p>
    <w:p w14:paraId="09BC5FDC" w14:textId="09119505" w:rsidR="00F513A2" w:rsidRDefault="00F513A2" w:rsidP="000508F6">
      <w:pPr>
        <w:pStyle w:val="Listenabsatz"/>
        <w:numPr>
          <w:ilvl w:val="0"/>
          <w:numId w:val="19"/>
        </w:numPr>
      </w:pPr>
      <w:r>
        <w:t>Continuous ML (re-)deployment</w:t>
      </w:r>
    </w:p>
    <w:p w14:paraId="028EA920" w14:textId="09C581B7" w:rsidR="00F513A2" w:rsidRDefault="00D74732" w:rsidP="000508F6">
      <w:pPr>
        <w:pStyle w:val="Listenabsatz"/>
        <w:numPr>
          <w:ilvl w:val="0"/>
          <w:numId w:val="19"/>
        </w:numPr>
      </w:pPr>
      <w:r>
        <w:t>Output production &amp; presentation to the end-user</w:t>
      </w:r>
    </w:p>
    <w:p w14:paraId="790E0D96" w14:textId="3434DC8C" w:rsidR="003C4565" w:rsidRDefault="00A823E0" w:rsidP="003C4565">
      <w:r>
        <w:t>These</w:t>
      </w:r>
      <w:r w:rsidR="00245267">
        <w:t xml:space="preserve"> points are derived from </w:t>
      </w:r>
      <w:r w:rsidR="001C0B80">
        <w:t xml:space="preserve">popular cloud </w:t>
      </w:r>
      <w:r w:rsidR="00736623">
        <w:t xml:space="preserve">MLOps platforms, like Kubeflow, which enable </w:t>
      </w:r>
      <w:r w:rsidR="000D6F17">
        <w:t xml:space="preserve">scalable ML pipeline orchestration through </w:t>
      </w:r>
      <w:r w:rsidR="001A2B6D">
        <w:t>containerization</w:t>
      </w:r>
      <w:r w:rsidR="00896902">
        <w:t xml:space="preserve"> </w:t>
      </w:r>
      <w:sdt>
        <w:sdtPr>
          <w:alias w:val="To edit, see citavi.com/edit"/>
          <w:tag w:val="CitaviPlaceholder#706938c4-ecc6-4140-933b-16fc4764178e"/>
          <w:id w:val="2075619839"/>
          <w:placeholder>
            <w:docPart w:val="DefaultPlaceholder_-1854013440"/>
          </w:placeholder>
        </w:sdtPr>
        <w:sdtEndPr/>
        <w:sdtContent>
          <w:r w:rsidR="0089690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DNlOWYyLTk1OWItNGIxZS05YzU2LTIwNmU3ODk1MzlmNC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zcwNjkzOGM0LWVjYzYtNDE0MC05MzNiLTE2ZmM0NzY0MTc4ZSIsIlRleHQiOiIoS3ViZWZsb3csIG4uZC4pIiwiV0FJVmVyc2lvbiI6IjYuMTIuMC4wIn0=}</w:instrText>
          </w:r>
          <w:r w:rsidR="00896902">
            <w:fldChar w:fldCharType="separate"/>
          </w:r>
          <w:r w:rsidR="00A130B2">
            <w:t>(Kubeflow, n.d.)</w:t>
          </w:r>
          <w:r w:rsidR="00896902">
            <w:fldChar w:fldCharType="end"/>
          </w:r>
        </w:sdtContent>
      </w:sdt>
      <w:r w:rsidR="001A2B6D">
        <w:t>.</w:t>
      </w:r>
      <w:r w:rsidR="00111C28">
        <w:t xml:space="preserve"> These platforms </w:t>
      </w:r>
      <w:r w:rsidR="005A0113">
        <w:t>provide a</w:t>
      </w:r>
      <w:r w:rsidR="007F1D92">
        <w:t xml:space="preserve"> large portion of the infrastructure</w:t>
      </w:r>
      <w:r w:rsidR="003A5BA9">
        <w:t xml:space="preserve"> to realize</w:t>
      </w:r>
      <w:r w:rsidR="007F1D92">
        <w:t xml:space="preserve"> state</w:t>
      </w:r>
      <w:r w:rsidR="00495509">
        <w:t>-</w:t>
      </w:r>
      <w:r w:rsidR="007F1D92">
        <w:t>of</w:t>
      </w:r>
      <w:r w:rsidR="00495509">
        <w:t>-</w:t>
      </w:r>
      <w:r w:rsidR="007F1D92">
        <w:t>the</w:t>
      </w:r>
      <w:r w:rsidR="00495509">
        <w:t>-</w:t>
      </w:r>
      <w:r w:rsidR="007F1D92">
        <w:t>art productive ML</w:t>
      </w:r>
      <w:r w:rsidR="00495509">
        <w:t xml:space="preserve"> system</w:t>
      </w:r>
      <w:r w:rsidR="00D70DD7">
        <w:t>s</w:t>
      </w:r>
      <w:r w:rsidR="00A10D18">
        <w:t>, that</w:t>
      </w:r>
      <w:r w:rsidR="00DD544A">
        <w:t xml:space="preserve"> can be</w:t>
      </w:r>
      <w:r w:rsidR="00173577">
        <w:t xml:space="preserve"> broken down into following</w:t>
      </w:r>
      <w:r w:rsidR="00872FFD">
        <w:t xml:space="preserve"> </w:t>
      </w:r>
      <w:r w:rsidR="00A542A0">
        <w:t>areas of responsibility</w:t>
      </w:r>
      <w:r w:rsidR="006F2F0B">
        <w:t>:</w:t>
      </w:r>
    </w:p>
    <w:p w14:paraId="41A6DE16" w14:textId="5712B876" w:rsidR="006F2F0B" w:rsidRDefault="00954C45" w:rsidP="003C4565">
      <w:r>
        <w:rPr>
          <w:b/>
        </w:rPr>
        <w:t>Automation</w:t>
      </w:r>
      <w:r>
        <w:t xml:space="preserve">. </w:t>
      </w:r>
      <w:r w:rsidR="0053008F">
        <w:t>Due to</w:t>
      </w:r>
      <w:r w:rsidR="000B7B0E">
        <w:t xml:space="preserve"> changing data that ML systems consume, they need to be constantly updated</w:t>
      </w:r>
      <w:r w:rsidR="00BE5213">
        <w:t xml:space="preserve"> and deployed.</w:t>
      </w:r>
      <w:r w:rsidR="00CB4B89">
        <w:t xml:space="preserve"> </w:t>
      </w:r>
      <w:r w:rsidR="00C12C4A">
        <w:t xml:space="preserve">Employing a </w:t>
      </w:r>
      <w:r w:rsidR="00FA1618">
        <w:t>CI/CD</w:t>
      </w:r>
      <w:r w:rsidR="00C12C4A">
        <w:t xml:space="preserve"> </w:t>
      </w:r>
      <w:r w:rsidR="00B73EF6">
        <w:t>(continuous integration/continu</w:t>
      </w:r>
      <w:r w:rsidR="00B21D08">
        <w:t xml:space="preserve">ous delivery) </w:t>
      </w:r>
      <w:r w:rsidR="00C12C4A">
        <w:t>approach</w:t>
      </w:r>
      <w:r w:rsidR="00FA1618">
        <w:t xml:space="preserve"> for ML, allows development teams to quickly </w:t>
      </w:r>
      <w:r w:rsidR="009161FD">
        <w:t>release</w:t>
      </w:r>
      <w:r w:rsidR="00293A54">
        <w:t xml:space="preserve"> updated iterations of </w:t>
      </w:r>
      <w:r w:rsidR="00D67AB0">
        <w:t>models and other components. In CI/CD</w:t>
      </w:r>
      <w:r w:rsidR="00DA255A">
        <w:t xml:space="preserve">, new </w:t>
      </w:r>
      <w:r w:rsidR="00A0284D">
        <w:t>models</w:t>
      </w:r>
      <w:r w:rsidR="00DA255A">
        <w:t xml:space="preserve"> can be automatically compiled into a</w:t>
      </w:r>
      <w:r w:rsidR="00A0284D">
        <w:t xml:space="preserve"> build</w:t>
      </w:r>
      <w:r w:rsidR="00DA255A">
        <w:t xml:space="preserve"> and be deployed instantaneously</w:t>
      </w:r>
      <w:r w:rsidR="00C65746">
        <w:t xml:space="preserve"> in the needed environment</w:t>
      </w:r>
      <w:r w:rsidR="004F6539">
        <w:t>.</w:t>
      </w:r>
    </w:p>
    <w:p w14:paraId="7D9B1E08" w14:textId="77F800B8" w:rsidR="0014677E" w:rsidRDefault="0014677E" w:rsidP="003C4565">
      <w:r>
        <w:t>CI/</w:t>
      </w:r>
      <w:r w:rsidR="00AA02EC">
        <w:t>CD is</w:t>
      </w:r>
      <w:r w:rsidR="009A319A">
        <w:t xml:space="preserve"> </w:t>
      </w:r>
      <w:r w:rsidR="00983A2B">
        <w:t xml:space="preserve">often </w:t>
      </w:r>
      <w:r w:rsidR="009A319A">
        <w:t xml:space="preserve">realized in conjunction </w:t>
      </w:r>
      <w:r w:rsidR="00721218">
        <w:t>with automated pipelines</w:t>
      </w:r>
      <w:r w:rsidR="007B24E9">
        <w:t>, which</w:t>
      </w:r>
      <w:r w:rsidR="00721218">
        <w:t xml:space="preserve"> are a vital part of </w:t>
      </w:r>
      <w:r w:rsidR="00EF1FA5">
        <w:t>successful ML</w:t>
      </w:r>
      <w:r w:rsidR="007B24E9">
        <w:t xml:space="preserve"> operations.</w:t>
      </w:r>
      <w:r w:rsidR="007F7362">
        <w:t xml:space="preserve"> A typical ML lifecycle </w:t>
      </w:r>
      <w:r w:rsidR="00DD24DD">
        <w:t xml:space="preserve">usually </w:t>
      </w:r>
      <w:r w:rsidR="007F7362">
        <w:t>consists of repeating steps</w:t>
      </w:r>
      <w:r w:rsidR="00DD24DD">
        <w:t xml:space="preserve">. Taking </w:t>
      </w:r>
      <w:r w:rsidR="00A77979">
        <w:t>the CRISP-ML process as an example, every</w:t>
      </w:r>
      <w:r w:rsidR="00746937">
        <w:t xml:space="preserve"> development cycle needs to </w:t>
      </w:r>
      <w:r w:rsidR="007923E5">
        <w:t>run through a data preparation phase</w:t>
      </w:r>
      <w:r w:rsidR="003C101E">
        <w:t xml:space="preserve"> </w:t>
      </w:r>
      <w:sdt>
        <w:sdtPr>
          <w:alias w:val="To edit, see citavi.com/edit"/>
          <w:tag w:val="CitaviPlaceholder#ee144029-75c4-4d74-b26b-b2d17b8b89d3"/>
          <w:id w:val="-1541436728"/>
          <w:placeholder>
            <w:docPart w:val="DefaultPlaceholder_-1854013440"/>
          </w:placeholder>
        </w:sdtPr>
        <w:sdtEndPr/>
        <w:sdtContent>
          <w:r w:rsidR="003C101E">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jNjOGUwLTk1YzctNDhjOS1iZDRmLWZjNjM1OGVjNDVm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OC0wMlQwMDoxMDoxNi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WUxNDQwMjktNzVjNC00ZDc0LWIyNmItYjJkMTdiOGI4OWQzIiwiVGV4dCI6IihTdHVkZXIgZXQgYWwuLCAyMDIxKSIsIldBSVZlcnNpb24iOiI2LjEyLjAuMCJ9}</w:instrText>
          </w:r>
          <w:r w:rsidR="003C101E">
            <w:fldChar w:fldCharType="separate"/>
          </w:r>
          <w:r w:rsidR="00A130B2">
            <w:t>(Studer et al., 2021)</w:t>
          </w:r>
          <w:r w:rsidR="003C101E">
            <w:fldChar w:fldCharType="end"/>
          </w:r>
        </w:sdtContent>
      </w:sdt>
      <w:r w:rsidR="007923E5">
        <w:t xml:space="preserve">. </w:t>
      </w:r>
      <w:r w:rsidR="00FA74C4">
        <w:t xml:space="preserve">Since these steps </w:t>
      </w:r>
      <w:r w:rsidR="00573A2A">
        <w:t>remains consistent throughout different lifecycles, they ought to be automated.</w:t>
      </w:r>
      <w:r w:rsidR="00926243">
        <w:t xml:space="preserve"> </w:t>
      </w:r>
      <w:r w:rsidR="005949DB">
        <w:t>An a</w:t>
      </w:r>
      <w:r w:rsidR="00926243">
        <w:t xml:space="preserve">utomated process </w:t>
      </w:r>
      <w:r w:rsidR="005949DB">
        <w:t>is</w:t>
      </w:r>
      <w:r w:rsidR="00926243">
        <w:t xml:space="preserve"> usually</w:t>
      </w:r>
      <w:r w:rsidR="009D1C50">
        <w:t xml:space="preserve"> represented</w:t>
      </w:r>
      <w:r w:rsidR="005F60D4">
        <w:t xml:space="preserve"> </w:t>
      </w:r>
      <w:r w:rsidR="00E24232">
        <w:t xml:space="preserve">by </w:t>
      </w:r>
      <w:r w:rsidR="005949DB">
        <w:t xml:space="preserve">a </w:t>
      </w:r>
      <w:r w:rsidR="005F60D4">
        <w:t>DAG</w:t>
      </w:r>
      <w:r w:rsidR="0032415A">
        <w:t xml:space="preserve"> (directed acyclic graph)</w:t>
      </w:r>
      <w:r w:rsidR="00A478A9">
        <w:t>,</w:t>
      </w:r>
      <w:r w:rsidR="00B655CA">
        <w:t xml:space="preserve"> which</w:t>
      </w:r>
      <w:r w:rsidR="00E76399">
        <w:t xml:space="preserve"> model</w:t>
      </w:r>
      <w:r w:rsidR="00A478A9">
        <w:t>s</w:t>
      </w:r>
      <w:r w:rsidR="00E76399">
        <w:t xml:space="preserve"> </w:t>
      </w:r>
      <w:r w:rsidR="009D1C50">
        <w:t>a</w:t>
      </w:r>
      <w:r w:rsidR="00E76399">
        <w:t xml:space="preserve"> process with </w:t>
      </w:r>
      <w:r w:rsidR="004F510F">
        <w:t>nodes and edges.</w:t>
      </w:r>
      <w:r w:rsidR="00B87574">
        <w:t xml:space="preserve"> The DAG</w:t>
      </w:r>
      <w:r w:rsidR="00A772C6">
        <w:t xml:space="preserve"> is read</w:t>
      </w:r>
      <w:r w:rsidR="00B87574">
        <w:t xml:space="preserve"> by </w:t>
      </w:r>
      <w:r w:rsidR="0017732E">
        <w:t xml:space="preserve">a </w:t>
      </w:r>
      <w:r w:rsidR="00A83964">
        <w:t xml:space="preserve">workflow management </w:t>
      </w:r>
      <w:r w:rsidR="00A772C6">
        <w:t>tools, such as Apache Airflow, which execute</w:t>
      </w:r>
      <w:r w:rsidR="0017732E">
        <w:t>s</w:t>
      </w:r>
      <w:r w:rsidR="00A772C6">
        <w:t xml:space="preserve"> </w:t>
      </w:r>
      <w:r w:rsidR="008C2C2B">
        <w:t xml:space="preserve">specific tasks in </w:t>
      </w:r>
      <w:r w:rsidR="00FC2E8E">
        <w:t>a</w:t>
      </w:r>
      <w:r w:rsidR="005E6F06">
        <w:t xml:space="preserve"> defined order</w:t>
      </w:r>
      <w:r w:rsidR="009276E8">
        <w:t xml:space="preserve"> </w:t>
      </w:r>
      <w:sdt>
        <w:sdtPr>
          <w:alias w:val="To edit, see citavi.com/edit"/>
          <w:tag w:val="CitaviPlaceholder#a14f37d2-6440-401b-a0c0-49edd3d2715c"/>
          <w:id w:val="-1169548775"/>
          <w:placeholder>
            <w:docPart w:val="DefaultPlaceholder_-1854013440"/>
          </w:placeholder>
        </w:sdtPr>
        <w:sdtEndPr/>
        <w:sdtContent>
          <w:r w:rsidR="009276E8">
            <w:fldChar w:fldCharType="begin"/>
          </w:r>
          <w:r w:rsidR="009276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ZjZjYjMzLTc5MTUtNGMwNy1hNjkxLTI2Mzk4NTQ0MjM5Yy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ExNGYzN2QyLTY0NDAtNDAxYi1hMGMwLTQ5ZWRkM2QyNzE1YyIsIlRleHQiOiIoS3JldXpiZXJnZXIgZXQgYWwuLCAyMDIyKSIsIldBSVZlcnNpb24iOiI2LjEyLjAuMCJ9}</w:instrText>
          </w:r>
          <w:r w:rsidR="009276E8">
            <w:fldChar w:fldCharType="separate"/>
          </w:r>
          <w:r w:rsidR="00A130B2">
            <w:t>(Kreuzberger et al., 2022)</w:t>
          </w:r>
          <w:r w:rsidR="009276E8">
            <w:fldChar w:fldCharType="end"/>
          </w:r>
        </w:sdtContent>
      </w:sdt>
      <w:r w:rsidR="005E6F06">
        <w:t>.</w:t>
      </w:r>
      <w:r w:rsidR="000C41E7">
        <w:t xml:space="preserve"> Pipelines </w:t>
      </w:r>
      <w:r w:rsidR="00FB0C02">
        <w:t xml:space="preserve">remove </w:t>
      </w:r>
      <w:r w:rsidR="00DB578C">
        <w:t xml:space="preserve">manual </w:t>
      </w:r>
      <w:r w:rsidR="008521AD">
        <w:t>labor f</w:t>
      </w:r>
      <w:r w:rsidR="00927E7F">
        <w:t xml:space="preserve">rom the ML process, which </w:t>
      </w:r>
      <w:r w:rsidR="008F3F4C">
        <w:t xml:space="preserve">speeds up the development of new models, </w:t>
      </w:r>
      <w:r w:rsidR="00D2362A">
        <w:t xml:space="preserve">reduces the human error element and makes the process </w:t>
      </w:r>
      <w:r w:rsidR="00927E7F">
        <w:t>more consistent</w:t>
      </w:r>
      <w:r w:rsidR="00D2362A">
        <w:t>.</w:t>
      </w:r>
    </w:p>
    <w:p w14:paraId="61EFD778" w14:textId="72C82D02" w:rsidR="00771CCE" w:rsidRDefault="00771CCE" w:rsidP="001F5D94">
      <w:r>
        <w:t>In state-of-the-art MLOps</w:t>
      </w:r>
      <w:r w:rsidR="00E66345">
        <w:t xml:space="preserve"> </w:t>
      </w:r>
      <w:r w:rsidR="00301BBE">
        <w:t xml:space="preserve">the </w:t>
      </w:r>
      <w:r w:rsidR="00E66345">
        <w:t xml:space="preserve">conventional CI/CD </w:t>
      </w:r>
      <w:r w:rsidR="00A90999">
        <w:t>practice is</w:t>
      </w:r>
      <w:r w:rsidR="00DC3FAD">
        <w:t xml:space="preserve"> expanded</w:t>
      </w:r>
      <w:r w:rsidR="00A90999">
        <w:t xml:space="preserve"> by</w:t>
      </w:r>
      <w:r w:rsidR="0078550D">
        <w:t xml:space="preserve"> </w:t>
      </w:r>
      <w:r w:rsidR="0078550D" w:rsidRPr="002864FD">
        <w:rPr>
          <w:i/>
          <w:iCs/>
        </w:rPr>
        <w:t>continuous training</w:t>
      </w:r>
      <w:r w:rsidR="00D170CD">
        <w:t xml:space="preserve"> (CT)</w:t>
      </w:r>
      <w:r w:rsidR="00065174">
        <w:t xml:space="preserve">. </w:t>
      </w:r>
      <w:r w:rsidR="00FB739C">
        <w:t xml:space="preserve">CT </w:t>
      </w:r>
      <w:r w:rsidR="008F3EDE">
        <w:t>aims to automat</w:t>
      </w:r>
      <w:r w:rsidR="00DD46B3">
        <w:t>e</w:t>
      </w:r>
      <w:r w:rsidR="008A1702">
        <w:t xml:space="preserve"> the</w:t>
      </w:r>
      <w:r w:rsidR="00C731AF">
        <w:t xml:space="preserve"> entire</w:t>
      </w:r>
      <w:r w:rsidR="008A1702">
        <w:t xml:space="preserve"> model training</w:t>
      </w:r>
      <w:r w:rsidR="00B36D4E">
        <w:t xml:space="preserve"> process</w:t>
      </w:r>
      <w:r w:rsidR="00DD46B3">
        <w:t>.</w:t>
      </w:r>
      <w:r w:rsidR="00B36D4E">
        <w:t xml:space="preserve"> The ML system should be able to detect </w:t>
      </w:r>
      <w:r w:rsidR="00114477">
        <w:t xml:space="preserve">deteriorating model performance and initiate a </w:t>
      </w:r>
      <w:r w:rsidR="00BC331D">
        <w:t xml:space="preserve">model retraining pipeline </w:t>
      </w:r>
      <w:sdt>
        <w:sdtPr>
          <w:alias w:val="To edit, see citavi.com/edit"/>
          <w:tag w:val="CitaviPlaceholder#4af1f425-f546-4f4f-bff4-607c801fab7a"/>
          <w:id w:val="-1135326683"/>
          <w:placeholder>
            <w:docPart w:val="DefaultPlaceholder_-1854013440"/>
          </w:placeholder>
        </w:sdtPr>
        <w:sdtEndPr/>
        <w:sdtContent>
          <w:r w:rsidR="00BC331D">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mU0YzI2LWEyNDQtNDVhMy1hMjNiLTczOTFlZGQxMz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gtMDJUMDA6MTA6MTY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RhZjFmNDI1LWY1NDYtNGY0Zi1iZmY0LTYwN2M4MDFmYWI3YSIsIlRleHQiOiIoRGVuaXMgQmF5bG9yIGV0IGFsLiwgMjAxOSkiLCJXQUlWZXJzaW9uIjoiNi4xMi4wLjAifQ==}</w:instrText>
          </w:r>
          <w:r w:rsidR="00BC331D">
            <w:fldChar w:fldCharType="separate"/>
          </w:r>
          <w:r w:rsidR="00A130B2">
            <w:t>(Denis Baylor et al., 2019)</w:t>
          </w:r>
          <w:r w:rsidR="00BC331D">
            <w:fldChar w:fldCharType="end"/>
          </w:r>
        </w:sdtContent>
      </w:sdt>
      <w:r w:rsidR="00BC331D">
        <w:t>.</w:t>
      </w:r>
      <w:r w:rsidR="00A6381C">
        <w:t xml:space="preserve"> One form of achieving CT is </w:t>
      </w:r>
      <w:r w:rsidR="00387B9F">
        <w:t>deploying entire ML pipelines instead of</w:t>
      </w:r>
      <w:r w:rsidR="004763A0">
        <w:t xml:space="preserve"> a trained</w:t>
      </w:r>
      <w:r w:rsidR="00172C5D">
        <w:t xml:space="preserve"> model. </w:t>
      </w:r>
      <w:r w:rsidR="003A7ACA">
        <w:t xml:space="preserve">This way, instead of deploying a single ML model at </w:t>
      </w:r>
      <w:r w:rsidR="001E7A92">
        <w:t>the time, a</w:t>
      </w:r>
      <w:r w:rsidR="001F5D94">
        <w:t>n entire</w:t>
      </w:r>
      <w:r w:rsidR="001E7A92">
        <w:t xml:space="preserve"> </w:t>
      </w:r>
      <w:r w:rsidR="00F85214">
        <w:t>pipeline</w:t>
      </w:r>
      <w:r w:rsidR="001E7A92">
        <w:t xml:space="preserve"> can be deployed</w:t>
      </w:r>
      <w:r w:rsidR="00A2416B">
        <w:t xml:space="preserve"> to recurrently</w:t>
      </w:r>
      <w:r w:rsidR="001E7A92">
        <w:t xml:space="preserve"> create new </w:t>
      </w:r>
      <w:r w:rsidR="001F5D94">
        <w:t>and optimized models</w:t>
      </w:r>
      <w:r w:rsidR="00677204">
        <w:t xml:space="preserve"> </w:t>
      </w:r>
      <w:sdt>
        <w:sdtPr>
          <w:alias w:val="To edit, see citavi.com/edit"/>
          <w:tag w:val="CitaviPlaceholder#59fbc518-4b1f-4c21-a550-69763ec7fd5e"/>
          <w:id w:val="-1875382284"/>
          <w:placeholder>
            <w:docPart w:val="DefaultPlaceholder_-1854013440"/>
          </w:placeholder>
        </w:sdtPr>
        <w:sdtEndPr/>
        <w:sdtContent>
          <w:r w:rsidR="00677204">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mExZTVkLWM1MTktNDUyNi1iM2NlLTAwNzRlODBlND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gtMDJUMDA6MTA6MTY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U5ZmJjNTE4LTRiMWYtNGMyMS1hNTUwLTY5NzYzZWM3ZmQ1ZSIsIlRleHQiOiIoRGVuaXMgQmF5bG9yIGV0IGFsLiwgMjAxOSkiLCJXQUlWZXJzaW9uIjoiNi4xMi4wLjAifQ==}</w:instrText>
          </w:r>
          <w:r w:rsidR="00677204">
            <w:fldChar w:fldCharType="separate"/>
          </w:r>
          <w:r w:rsidR="00A130B2">
            <w:t>(Denis Baylor et al., 2019)</w:t>
          </w:r>
          <w:r w:rsidR="00677204">
            <w:fldChar w:fldCharType="end"/>
          </w:r>
        </w:sdtContent>
      </w:sdt>
      <w:r w:rsidR="001F5D94">
        <w:t>.</w:t>
      </w:r>
    </w:p>
    <w:p w14:paraId="77B2345C" w14:textId="6D5C15F1" w:rsidR="00F53D32" w:rsidRDefault="0010185A" w:rsidP="003C4565">
      <w:r>
        <w:rPr>
          <w:b/>
        </w:rPr>
        <w:t>Reproducibility</w:t>
      </w:r>
      <w:r>
        <w:t xml:space="preserve">. </w:t>
      </w:r>
      <w:r w:rsidR="007522D7">
        <w:t xml:space="preserve">The most straight-forward implementation </w:t>
      </w:r>
      <w:r w:rsidR="00DA54D1">
        <w:t xml:space="preserve">of reproducibility is through </w:t>
      </w:r>
      <w:r w:rsidR="00E62D11">
        <w:t xml:space="preserve">versioning of the source code with </w:t>
      </w:r>
      <w:r w:rsidR="00AF5AC7">
        <w:t xml:space="preserve">a </w:t>
      </w:r>
      <w:r w:rsidR="00E62D11" w:rsidRPr="00FE63BC">
        <w:rPr>
          <w:i/>
          <w:iCs/>
        </w:rPr>
        <w:t>version control system</w:t>
      </w:r>
      <w:r w:rsidR="00E62D11">
        <w:t xml:space="preserve"> (VCS)</w:t>
      </w:r>
      <w:r w:rsidR="008D78FE">
        <w:t>,</w:t>
      </w:r>
      <w:r w:rsidR="00AF5AC7">
        <w:t xml:space="preserve"> like Git.</w:t>
      </w:r>
      <w:r w:rsidR="00403CEF">
        <w:t xml:space="preserve"> As a</w:t>
      </w:r>
      <w:r w:rsidR="006327C9">
        <w:t>n</w:t>
      </w:r>
      <w:r w:rsidR="006B6F05">
        <w:t xml:space="preserve"> industry</w:t>
      </w:r>
      <w:r w:rsidR="00403CEF">
        <w:t xml:space="preserve"> standard</w:t>
      </w:r>
      <w:r w:rsidR="00B3291E">
        <w:t xml:space="preserve">, </w:t>
      </w:r>
      <w:r w:rsidR="00403CEF">
        <w:t>VCSs allow</w:t>
      </w:r>
      <w:r w:rsidR="00B3291E">
        <w:t xml:space="preserve"> to</w:t>
      </w:r>
      <w:r w:rsidR="006327C9">
        <w:t xml:space="preserve"> trace</w:t>
      </w:r>
      <w:r w:rsidR="002D4469">
        <w:t xml:space="preserve"> and revert</w:t>
      </w:r>
      <w:r w:rsidR="006327C9">
        <w:t xml:space="preserve"> </w:t>
      </w:r>
      <w:r w:rsidR="00B3291E">
        <w:t>changes in the code</w:t>
      </w:r>
      <w:r w:rsidR="006327C9">
        <w:t xml:space="preserve">. This </w:t>
      </w:r>
      <w:r w:rsidR="00687DB8">
        <w:t xml:space="preserve">way </w:t>
      </w:r>
      <w:r w:rsidR="00DD60AD">
        <w:t xml:space="preserve">previous states of </w:t>
      </w:r>
      <w:r w:rsidR="0095179B">
        <w:t xml:space="preserve">the software code can be </w:t>
      </w:r>
      <w:r w:rsidR="00D061DE">
        <w:t>restored and rebuilt</w:t>
      </w:r>
      <w:r w:rsidR="005A18DE">
        <w:t xml:space="preserve"> </w:t>
      </w:r>
      <w:sdt>
        <w:sdtPr>
          <w:alias w:val="To edit, see citavi.com/edit"/>
          <w:tag w:val="CitaviPlaceholder#3c5449b9-f924-4147-aed0-c162f032f920"/>
          <w:id w:val="-887871658"/>
          <w:placeholder>
            <w:docPart w:val="DefaultPlaceholder_-1854013440"/>
          </w:placeholder>
        </w:sdtPr>
        <w:sdtEndPr/>
        <w:sdtContent>
          <w:r w:rsidR="005A18DE">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YWJzLzIwMDcuMTQxMzB2MiIsIlVyaVN0cmluZyI6Imh0dHA6Ly9hcnhpdi5vcmcvYWJzLzIwMDcuMTQxMzB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y0wMlQyMDozNToyMSIsIk1vZGlmaWVkQnkiOiJfU2ViYXN0aWFuIFPDpHR6bGVyIiwiSWQiOiJhOGFhMjBiOC0wZGU2LTRmMzktOTAwZS0zYTkwZWUwMjIyYzgiLCJNb2RpZmllZE9uIjoiMjAyMi0wNy0wMlQyMDozNT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DUvMzM4MjQ5NC4zNDEwNjgxIiwiVXJpU3RyaW5nIjoiaHR0cHM6Ly9kb2kub3JnLzEwLjExNDUvMzM4MjQ5NC4zNDEwNjg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yVDIwOjM1OjIxIiwiTW9kaWZpZWRCeSI6Il9TZWJhc3RpYW4gU8OkdHpsZXIiLCJJZCI6ImI1YzVhOTcyLTY2MjAtNGExYy1hZGY5LTNmZWFhOTY2ODg0ZCIsIk1vZGlmaWVkT24iOiIyMDIyLTA3LTAyVDIwOjM1OjI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jAwNy4xNDEzMHYyIiwiVXJpU3RyaW5nIjoiaHR0cDovL2FyeGl2Lm9yZy9wZGYvMjAwNy4xNDEzMH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IwOjM1OjIxIiwiTW9kaWZpZWRCeSI6Il9TZWJhc3RpYW4gU8OkdHpsZXIiLCJJZCI6IjBmYTE2NjQyLWMwYWUtNDliMy05MTE5LTUzNjAzMjhiNjU4MCIsIk1vZGlmaWVkT24iOiIyMDIyLTA3LTAyVDIwOjM1OjIx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AwNy4xNDEzMHYyIiwiVXJpU3RyaW5nIjoiaHR0cHM6Ly9hcnhpdi5vcmcvcGRmLzIwMDcuMTQxMzB2Mi5wZG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}</w:instrText>
          </w:r>
          <w:r w:rsidR="005A18DE">
            <w:fldChar w:fldCharType="separate"/>
          </w:r>
          <w:r w:rsidR="00A130B2">
            <w:t>(Serban, van der Blom, Hoos, &amp; Visser, 2020)</w:t>
          </w:r>
          <w:r w:rsidR="005A18DE">
            <w:fldChar w:fldCharType="end"/>
          </w:r>
        </w:sdtContent>
      </w:sdt>
      <w:r w:rsidR="00D061DE">
        <w:t>.</w:t>
      </w:r>
    </w:p>
    <w:p w14:paraId="0AC00D68" w14:textId="0348E17A" w:rsidR="00BE6997" w:rsidRDefault="007B6050" w:rsidP="00FB2700">
      <w:r>
        <w:lastRenderedPageBreak/>
        <w:t>For ML applications, code versioning alone is not sufficient however.</w:t>
      </w:r>
      <w:r w:rsidR="00C01349">
        <w:t xml:space="preserve"> </w:t>
      </w:r>
      <w:r w:rsidR="00CD35C6">
        <w:t xml:space="preserve">Since model training is </w:t>
      </w:r>
      <w:r w:rsidR="00CC6406">
        <w:t xml:space="preserve">not only dependent on the model configuration, but also the </w:t>
      </w:r>
      <w:r w:rsidR="00985F59">
        <w:t xml:space="preserve">training </w:t>
      </w:r>
      <w:r w:rsidR="00CC6406">
        <w:t>data</w:t>
      </w:r>
      <w:r w:rsidR="00985F59">
        <w:t>, the dataset needs to be versioned and tracked as well</w:t>
      </w:r>
      <w:r w:rsidR="00916299">
        <w:t>, in order to replicate a previous model</w:t>
      </w:r>
      <w:r w:rsidR="00813625">
        <w:t xml:space="preserve"> </w:t>
      </w:r>
      <w:sdt>
        <w:sdtPr>
          <w:alias w:val="To edit, see citavi.com/edit"/>
          <w:tag w:val="CitaviPlaceholder#cd3c0e1b-8c5a-4a7d-b9fc-16e4cdcfbe14"/>
          <w:id w:val="-856656244"/>
          <w:placeholder>
            <w:docPart w:val="DefaultPlaceholder_-1854013440"/>
          </w:placeholder>
        </w:sdtPr>
        <w:sdtEndPr/>
        <w:sdtContent>
          <w:r w:rsidR="00813625">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ODQwNDc4LTYwZjEtNGIwMy04YWMxLWI1NDdkNjMwOGQyMyIsIlJhbmdlTGVuZ3RoIjo0MiwiUmVmZXJlbmNlSWQiOiJmZGE3OWZiMC0yNzNjLTRlMGQtYWRkMi1lYjY2Y2FlZDM3N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MzOTAvYXBwMTExOTg4NjEiLCJVcmlTdHJpbmciOiJodHRwczovL2RvaS5vcmcvMTAuMzM5MC9hcHAxMTE5ODg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}</w:instrText>
          </w:r>
          <w:r w:rsidR="00813625">
            <w:fldChar w:fldCharType="separate"/>
          </w:r>
          <w:r w:rsidR="00A130B2">
            <w:t>(Ruf, Madan, Reich, &amp; Ould-Abdeslam, 2021)</w:t>
          </w:r>
          <w:r w:rsidR="00813625">
            <w:fldChar w:fldCharType="end"/>
          </w:r>
        </w:sdtContent>
      </w:sdt>
      <w:r w:rsidR="00985F59">
        <w:t xml:space="preserve">. </w:t>
      </w:r>
      <w:r w:rsidR="00C6786F">
        <w:t xml:space="preserve">This </w:t>
      </w:r>
      <w:r w:rsidR="00C56377">
        <w:t>can be</w:t>
      </w:r>
      <w:r w:rsidR="00C6786F">
        <w:t xml:space="preserve"> achieved through time travel functionality </w:t>
      </w:r>
      <w:r w:rsidR="006E3C51">
        <w:t xml:space="preserve">of modern data lakehouse </w:t>
      </w:r>
      <w:r w:rsidR="009050B8">
        <w:t>architectures</w:t>
      </w:r>
      <w:r w:rsidR="00C56377">
        <w:t>, such as Databricks delta lake</w:t>
      </w:r>
      <w:r w:rsidR="004A55C5">
        <w:t xml:space="preserve"> </w:t>
      </w:r>
      <w:sdt>
        <w:sdtPr>
          <w:alias w:val="To edit, see citavi.com/edit"/>
          <w:tag w:val="CitaviPlaceholder#71826086-65a8-4763-a7bd-9186a856fb69"/>
          <w:id w:val="-1111515049"/>
          <w:placeholder>
            <w:docPart w:val="DefaultPlaceholder_-1854013440"/>
          </w:placeholder>
        </w:sdtPr>
        <w:sdtEndPr/>
        <w:sdtContent>
          <w:r w:rsidR="004A55C5">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YXRhYnJpY2tzLmNvbS9kZS9ibG9nLzIwMTkvMDIvMDQvaW50cm9kdWNpbmctZGVsdGEtdGltZS10cmF2ZWwtZm9yLWxhcmdlLXNjYWxlLWRhdGEtbGFrZXMuaHRtbCIsIlVyaVN0cmluZyI6Imh0dHBzOi8vZGF0YWJyaWNrcy5jb20vZGUvYmxvZy8yMDE5LzAyLzA0L2ludHJvZHVjaW5nLWRlbHRhLXRpbWUtdHJhdmVsLWZvci1sYXJnZS1zY2FsZS1kYXRhLWxha2VzLmh0bWw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}</w:instrText>
          </w:r>
          <w:r w:rsidR="004A55C5">
            <w:fldChar w:fldCharType="separate"/>
          </w:r>
          <w:r w:rsidR="00A130B2">
            <w:t>(Yavuz &amp; Chockalingam, 2019)</w:t>
          </w:r>
          <w:r w:rsidR="004A55C5">
            <w:fldChar w:fldCharType="end"/>
          </w:r>
        </w:sdtContent>
      </w:sdt>
      <w:r w:rsidR="00C56377">
        <w:t>.</w:t>
      </w:r>
      <w:r w:rsidR="00E9510B">
        <w:t xml:space="preserve"> </w:t>
      </w:r>
      <w:r w:rsidR="00DA788C">
        <w:t xml:space="preserve">Alternatively there are </w:t>
      </w:r>
      <w:r w:rsidR="004D572D">
        <w:t xml:space="preserve">dedicated data management tools, like </w:t>
      </w:r>
      <w:r w:rsidR="000D2596">
        <w:t>Rok from Arrikto</w:t>
      </w:r>
      <w:r w:rsidR="00C12C4E">
        <w:t>,</w:t>
      </w:r>
      <w:r w:rsidR="000D01E0">
        <w:t xml:space="preserve"> integrated in</w:t>
      </w:r>
      <w:r w:rsidR="009F0DEC">
        <w:t>to</w:t>
      </w:r>
      <w:r w:rsidR="000D01E0">
        <w:t xml:space="preserve"> Kube</w:t>
      </w:r>
      <w:r w:rsidR="003B5CD2">
        <w:t>flow</w:t>
      </w:r>
      <w:r w:rsidR="00785C62">
        <w:t xml:space="preserve"> </w:t>
      </w:r>
      <w:sdt>
        <w:sdtPr>
          <w:alias w:val="To edit, see citavi.com/edit"/>
          <w:tag w:val="CitaviPlaceholder#022a8a6a-ba89-4089-8672-214850a67ba6"/>
          <w:id w:val="-1915164297"/>
          <w:placeholder>
            <w:docPart w:val="DefaultPlaceholder_-1854013440"/>
          </w:placeholder>
        </w:sdtPr>
        <w:sdtEndPr/>
        <w:sdtContent>
          <w:r w:rsidR="00785C6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mQ3Mzg2LWU3YmMtNDM5ZC04NmI2LTI2ZmRhODJjYTFiYyIsIlJhbmdlTGVuZ3RoIjoxNSwiUmVmZXJlbmNlSWQiOiJmZDQ3YzdmZC1jMWVlLTQ5NWEtYjVmMC04ZWU5N2JjNThhYzg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vY3MuYXJyaWt0by5jb20vIiwiVXJpU3RyaW5nIjoiaHR0cHM6Ly9kb2NzLmFycmlrdG8uY29t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}</w:instrText>
          </w:r>
          <w:r w:rsidR="00785C62">
            <w:fldChar w:fldCharType="separate"/>
          </w:r>
          <w:r w:rsidR="00A130B2">
            <w:t>(Arrikto, n.d.)</w:t>
          </w:r>
          <w:r w:rsidR="00785C62">
            <w:fldChar w:fldCharType="end"/>
          </w:r>
        </w:sdtContent>
      </w:sdt>
      <w:r w:rsidR="002E3FF7">
        <w:t>.</w:t>
      </w:r>
    </w:p>
    <w:p w14:paraId="459C4193" w14:textId="26A0BE6F" w:rsidR="0013338B" w:rsidRDefault="009F0DEC" w:rsidP="00FB2700">
      <w:r>
        <w:t xml:space="preserve">As alluded to earlier, ML utilizes a wide array of </w:t>
      </w:r>
      <w:r w:rsidR="00177600">
        <w:t>hyper</w:t>
      </w:r>
      <w:r>
        <w:t xml:space="preserve">parameters </w:t>
      </w:r>
      <w:r w:rsidR="001E3AE4">
        <w:t>and randomization-seeds for learning. These need to be</w:t>
      </w:r>
      <w:r w:rsidR="00B33F73">
        <w:t xml:space="preserve"> tracked</w:t>
      </w:r>
      <w:r w:rsidR="001E3AE4">
        <w:t xml:space="preserve"> as well, in order to ensure rep</w:t>
      </w:r>
      <w:r w:rsidR="00DB49CD">
        <w:t>roducibility</w:t>
      </w:r>
      <w:r w:rsidR="004E3455">
        <w:t xml:space="preserve"> of the model</w:t>
      </w:r>
      <w:r w:rsidR="00DB49CD">
        <w:t>.</w:t>
      </w:r>
      <w:r w:rsidR="003E20D3">
        <w:t xml:space="preserve"> These are stored</w:t>
      </w:r>
      <w:r w:rsidR="007221AA">
        <w:t xml:space="preserve"> in a meta data store, alongside </w:t>
      </w:r>
      <w:r w:rsidR="00E87EE1">
        <w:t xml:space="preserve">other </w:t>
      </w:r>
      <w:r w:rsidR="007221AA">
        <w:t>information</w:t>
      </w:r>
      <w:r w:rsidR="00E87EE1">
        <w:t>, such as</w:t>
      </w:r>
      <w:r w:rsidR="007221AA">
        <w:t xml:space="preserve"> </w:t>
      </w:r>
      <w:r w:rsidR="0095037D">
        <w:t>training duration</w:t>
      </w:r>
      <w:r w:rsidR="00E87EE1">
        <w:t xml:space="preserve"> and</w:t>
      </w:r>
      <w:r w:rsidR="0095037D">
        <w:t xml:space="preserve"> training date</w:t>
      </w:r>
      <w:r w:rsidR="00E87EE1">
        <w:t>.</w:t>
      </w:r>
    </w:p>
    <w:p w14:paraId="018A07D8" w14:textId="766474D2" w:rsidR="005F36D5" w:rsidRDefault="0024070B" w:rsidP="00FB2700">
      <w:r>
        <w:rPr>
          <w:b/>
        </w:rPr>
        <w:t>Monitoring</w:t>
      </w:r>
      <w:r>
        <w:t xml:space="preserve">. </w:t>
      </w:r>
      <w:r w:rsidR="00822BD6">
        <w:t xml:space="preserve">Continuous monitoring </w:t>
      </w:r>
      <w:r w:rsidR="00D153F0">
        <w:t xml:space="preserve">is used in MLOps </w:t>
      </w:r>
      <w:r w:rsidR="00185A63">
        <w:t>to assess</w:t>
      </w:r>
      <w:r w:rsidR="001B7F8D">
        <w:t xml:space="preserve"> the health of</w:t>
      </w:r>
      <w:r w:rsidR="00185A63">
        <w:t xml:space="preserve"> deployed ML systems. </w:t>
      </w:r>
      <w:r w:rsidR="005C718E">
        <w:t>Most importantly, the prediction quality of served models are frequently measured</w:t>
      </w:r>
      <w:r w:rsidR="00B84604">
        <w:t xml:space="preserve"> in a</w:t>
      </w:r>
      <w:r w:rsidR="00BA06FD">
        <w:t>n</w:t>
      </w:r>
      <w:r w:rsidR="00B84604">
        <w:t xml:space="preserve"> automated fashion</w:t>
      </w:r>
      <w:r w:rsidR="00220693">
        <w:t xml:space="preserve">. </w:t>
      </w:r>
      <w:r w:rsidR="00CF3179">
        <w:t xml:space="preserve">Important metrics are given </w:t>
      </w:r>
      <w:r w:rsidR="00BA06FD">
        <w:t xml:space="preserve">a </w:t>
      </w:r>
      <w:r w:rsidR="00CF3179">
        <w:t>threshold value</w:t>
      </w:r>
      <w:r w:rsidR="00BA06FD">
        <w:t>,</w:t>
      </w:r>
      <w:r w:rsidR="00CF3179">
        <w:t xml:space="preserve"> </w:t>
      </w:r>
      <w:r w:rsidR="00866E24">
        <w:t>that are</w:t>
      </w:r>
      <w:r w:rsidR="0089770A">
        <w:t xml:space="preserve"> tracked</w:t>
      </w:r>
      <w:r w:rsidR="00866E24">
        <w:t xml:space="preserve"> live by the monitoring system. </w:t>
      </w:r>
      <w:r w:rsidR="000856AC">
        <w:t>Sophisticated monitoring implementations automatically trigger pipelines to take corrective actions, upon noticing insufficient model performance (e.g. a re-training pipeline). The observations made during monitoring can feed back into the consecutive model</w:t>
      </w:r>
      <w:r w:rsidR="009E25CC">
        <w:t xml:space="preserve"> to make it more robust</w:t>
      </w:r>
      <w:r w:rsidR="000856AC">
        <w:t xml:space="preserve">. </w:t>
      </w:r>
      <w:r w:rsidR="00762B49">
        <w:t xml:space="preserve">Automated monitoring can be supported </w:t>
      </w:r>
      <w:r w:rsidR="004032A4">
        <w:t>by</w:t>
      </w:r>
      <w:r w:rsidR="00F517D1">
        <w:t xml:space="preserve"> human</w:t>
      </w:r>
      <w:r w:rsidR="004032A4">
        <w:t xml:space="preserve"> monitoring through</w:t>
      </w:r>
      <w:r w:rsidR="00F517D1">
        <w:t xml:space="preserve"> </w:t>
      </w:r>
      <w:r w:rsidR="005D6A3D">
        <w:t>dashboard visualizations</w:t>
      </w:r>
      <w:r w:rsidR="00C52995">
        <w:t xml:space="preserve"> on </w:t>
      </w:r>
      <w:r w:rsidR="00107744">
        <w:t>applications like Kibana</w:t>
      </w:r>
      <w:r w:rsidR="003D439A">
        <w:t>, Grafana</w:t>
      </w:r>
      <w:r w:rsidR="003E2F95">
        <w:t>,</w:t>
      </w:r>
      <w:r w:rsidR="00107744">
        <w:t xml:space="preserve"> or PowerBI</w:t>
      </w:r>
      <w:r w:rsidR="003E1E87">
        <w:t xml:space="preserve"> </w:t>
      </w:r>
      <w:sdt>
        <w:sdtPr>
          <w:alias w:val="To edit, see citavi.com/edit"/>
          <w:tag w:val="CitaviPlaceholder#aa86b223-8904-49d4-a67a-8d59dbd97f08"/>
          <w:id w:val="-1688514526"/>
          <w:placeholder>
            <w:docPart w:val="DefaultPlaceholder_-1854013440"/>
          </w:placeholder>
        </w:sdtPr>
        <w:sdtEndPr/>
        <w:sdtContent>
          <w:r w:rsidR="003E1E87">
            <w:fldChar w:fldCharType="begin"/>
          </w:r>
          <w:r w:rsidR="003E1E8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MGE3NzY0LTA4ZWItNDdlMC04M2JiLWRlNWEyNDQ0NTZkZC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FhODZiMjIzLTg5MDQtNDlkNC1hNjdhLThkNTlkYmQ5N2YwOCIsIlRleHQiOiIoS3JldXpiZXJnZXIgZXQgYWwuLCAyMDIyKSIsIldBSVZlcnNpb24iOiI2LjEyLjAuMCJ9}</w:instrText>
          </w:r>
          <w:r w:rsidR="003E1E87">
            <w:fldChar w:fldCharType="separate"/>
          </w:r>
          <w:r w:rsidR="00A130B2">
            <w:t>(Kreuzberger et al., 2022)</w:t>
          </w:r>
          <w:r w:rsidR="003E1E87">
            <w:fldChar w:fldCharType="end"/>
          </w:r>
        </w:sdtContent>
      </w:sdt>
      <w:r w:rsidR="00107744">
        <w:t>.</w:t>
      </w:r>
    </w:p>
    <w:p w14:paraId="76FB2782" w14:textId="20177FA1" w:rsidR="00CB4258" w:rsidRDefault="005376DF" w:rsidP="00291EF2">
      <w:pPr>
        <w:pStyle w:val="berschrift3"/>
      </w:pPr>
      <w:bookmarkStart w:id="39" w:name="_Toc110000160"/>
      <w:r>
        <w:t>Pipelines</w:t>
      </w:r>
      <w:bookmarkEnd w:id="39"/>
    </w:p>
    <w:p w14:paraId="27ED643C" w14:textId="71F52FBD" w:rsidR="006E5257" w:rsidRDefault="000D2666" w:rsidP="007A79D5">
      <w:r>
        <w:t>Pipelines are an important component in the operation</w:t>
      </w:r>
      <w:r w:rsidR="00832050">
        <w:t xml:space="preserve">alization and automation of ML Lifecycles. Generally, processes in </w:t>
      </w:r>
      <w:r w:rsidR="00A6703D">
        <w:t xml:space="preserve">information systems can be explained </w:t>
      </w:r>
      <w:r w:rsidR="00490189">
        <w:t>with</w:t>
      </w:r>
      <w:r w:rsidR="00A6703D">
        <w:t xml:space="preserve"> graphs</w:t>
      </w:r>
      <w:r w:rsidR="006D5D9C">
        <w:t xml:space="preserve">. Graphs are the subject of graph theory, a discipline in mathematics and computer </w:t>
      </w:r>
      <w:r w:rsidR="00EB69BC">
        <w:t>science.</w:t>
      </w:r>
      <w:r w:rsidR="00256A3F">
        <w:t xml:space="preserve"> They</w:t>
      </w:r>
      <w:r w:rsidR="00EB374B">
        <w:t xml:space="preserve"> </w:t>
      </w:r>
      <w:r w:rsidR="00DC63DC">
        <w:t>are made up</w:t>
      </w:r>
      <w:r w:rsidR="00410F86">
        <w:t xml:space="preserve"> of two components: nodes and edges. Edges are used to map relationships between </w:t>
      </w:r>
      <w:r w:rsidR="00985E5B">
        <w:t xml:space="preserve">nodes. </w:t>
      </w:r>
      <w:r w:rsidR="005769CC">
        <w:t xml:space="preserve">Graphs can define </w:t>
      </w:r>
      <w:r w:rsidR="00240151">
        <w:t xml:space="preserve">dependencies between individual tasks of a process, which make up a pipeline. Specifically, </w:t>
      </w:r>
      <w:r w:rsidR="006F6D3C">
        <w:t xml:space="preserve">in the context of </w:t>
      </w:r>
      <w:r w:rsidR="000F2613">
        <w:t>Pipelines</w:t>
      </w:r>
      <w:r w:rsidR="00490189">
        <w:t>,</w:t>
      </w:r>
      <w:r w:rsidR="006F6D3C">
        <w:t xml:space="preserve"> a special type of graph is used</w:t>
      </w:r>
      <w:r w:rsidR="003613A4">
        <w:t xml:space="preserve">. The </w:t>
      </w:r>
      <w:r w:rsidR="003613A4">
        <w:rPr>
          <w:i/>
        </w:rPr>
        <w:t>directed acyclic graph</w:t>
      </w:r>
      <w:r w:rsidR="003613A4">
        <w:t xml:space="preserve"> (DAG).</w:t>
      </w:r>
      <w:r w:rsidR="008005B9">
        <w:t xml:space="preserve"> A DAG has directional edges, which establish</w:t>
      </w:r>
      <w:r w:rsidR="0099768F">
        <w:t xml:space="preserve"> a chronological order </w:t>
      </w:r>
      <w:r w:rsidR="003971BF">
        <w:t>between</w:t>
      </w:r>
      <w:r w:rsidR="0099768F">
        <w:t xml:space="preserve"> the nodes.</w:t>
      </w:r>
      <w:r w:rsidR="001A2D62">
        <w:t xml:space="preserve"> Instead of only mapping a generalized relationship,</w:t>
      </w:r>
      <w:r w:rsidR="00BE4483">
        <w:t xml:space="preserve"> </w:t>
      </w:r>
      <w:r w:rsidR="00580755">
        <w:t>directed edges represent a clear dependency of one node to another node.</w:t>
      </w:r>
      <w:r w:rsidR="00E618AC">
        <w:t xml:space="preserve"> These dependencies can for instance</w:t>
      </w:r>
      <w:r w:rsidR="00015E2A">
        <w:t xml:space="preserve"> constitute</w:t>
      </w:r>
      <w:r w:rsidR="00DA49E4">
        <w:t xml:space="preserve"> a data flow</w:t>
      </w:r>
      <w:r w:rsidR="00015E2A">
        <w:t>.</w:t>
      </w:r>
      <w:r w:rsidR="008C5A0A">
        <w:t xml:space="preserve"> “Acyclic” means that edges can’t </w:t>
      </w:r>
      <w:r w:rsidR="0083272F">
        <w:t xml:space="preserve">connect to prior nodes to form a cycle or loop. The acyclic properties </w:t>
      </w:r>
      <w:r w:rsidR="00F377E4">
        <w:t>of a DAG are important</w:t>
      </w:r>
      <w:r w:rsidR="00357C4D">
        <w:t xml:space="preserve"> for</w:t>
      </w:r>
      <w:r w:rsidR="001F4C35">
        <w:t xml:space="preserve"> ISs</w:t>
      </w:r>
      <w:r w:rsidR="00304AAF">
        <w:t xml:space="preserve">. </w:t>
      </w:r>
      <w:r w:rsidR="006D54FF">
        <w:t>C</w:t>
      </w:r>
      <w:r w:rsidR="001F4C35">
        <w:t xml:space="preserve">ircular dependencies can provoke </w:t>
      </w:r>
      <w:r w:rsidR="00E107BC">
        <w:t xml:space="preserve">deadlocks in a pipeline, as </w:t>
      </w:r>
      <w:r w:rsidR="00F6399A">
        <w:t xml:space="preserve">nodes </w:t>
      </w:r>
      <w:r w:rsidR="00645AD6">
        <w:t>can now be dependent on</w:t>
      </w:r>
      <w:r w:rsidR="00C90998">
        <w:t xml:space="preserve"> multiple nodes</w:t>
      </w:r>
      <w:r w:rsidR="00113B82">
        <w:t xml:space="preserve"> </w:t>
      </w:r>
      <w:sdt>
        <w:sdtPr>
          <w:alias w:val="To edit, see citavi.com/edit"/>
          <w:tag w:val="CitaviPlaceholder#6351a0a5-bfde-42c6-aa27-b127779d3059"/>
          <w:id w:val="1584252460"/>
          <w:placeholder>
            <w:docPart w:val="DefaultPlaceholder_-1854013440"/>
          </w:placeholder>
        </w:sdtPr>
        <w:sdtEndPr/>
        <w:sdtContent>
          <w:r w:rsidR="00113B82">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WI0YzVkLWRlMjAtNDk2Mi04NTg2LTRiMTAyZDhkYTBlNyIsIlJhbmdlTGVuZ3RoIjoxMCwiUmVmZXJlbmNlSWQiOiI3OGJkZTYzMi01OGZjLTQ0NzgtYTg0ZC1jMzE1MTA0Y2Iz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yc2luZ2giLCJMYXN0TmFtZSI6IkRlbyIsIlByb3RlY3RlZCI6ZmFsc2UsIlNleCI6MCwiQ3JlYXRlZEJ5IjoiX1NlYmFzdGlhbiBTw6R0emxlciIsIkNyZWF0ZWRPbiI6IjIwMjItMDctMjJUMTA6MjQ6MTQiLCJNb2RpZmllZEJ5IjoiX1NlYmFzdGlhbiBTw6R0emxlciIsIklkIjoiZmVhNGJlZDgtMmQxYS00ZDMwLTlmYWYtYTAzZWYwMjFlMzEzIiwiTW9kaWZpZWRPbiI6IjIwMjItMDctMjJUMTA6MjQ6MT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A0ODY4MDc5MzIi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3d3dy53b3JsZGNhdC5vcmcvb2NsYy8xMjc3MjcyMzY3IiwiVXJpU3RyaW5nIjoiaHR0cDovL3d3dy53b3JsZGNhdC5vcmcvb2NsYy8xMjc3MjcyMzY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3d3cud29ybGRjYXQub3JnL29jbGMvMTI5MDQ5MzMwMCIsIlVyaVN0cmluZyI6Imh0dHA6Ly93d3cud29ybGRjYXQub3JnL29jbGMvMTI5MDQ5MzMw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}</w:instrText>
          </w:r>
          <w:r w:rsidR="00113B82">
            <w:fldChar w:fldCharType="separate"/>
          </w:r>
          <w:r w:rsidR="00A130B2">
            <w:t>(Deo, 2019; Harenslak &amp; Ruiter, 2021)</w:t>
          </w:r>
          <w:r w:rsidR="00113B82">
            <w:fldChar w:fldCharType="end"/>
          </w:r>
        </w:sdtContent>
      </w:sdt>
      <w:r w:rsidR="00327378">
        <w:t>.</w:t>
      </w:r>
    </w:p>
    <w:p w14:paraId="3D0A4E65" w14:textId="4A548FB1" w:rsidR="00107CD0" w:rsidRDefault="006E5257" w:rsidP="007A79D5">
      <w:r>
        <w:t xml:space="preserve">DAGs can be </w:t>
      </w:r>
      <w:r w:rsidR="00837084">
        <w:t>created</w:t>
      </w:r>
      <w:r>
        <w:t xml:space="preserve"> and interpreted by </w:t>
      </w:r>
      <w:r w:rsidR="000B3C65">
        <w:t xml:space="preserve">workflow management tools </w:t>
      </w:r>
      <w:r w:rsidR="00FF7536">
        <w:t xml:space="preserve">like </w:t>
      </w:r>
      <w:r w:rsidR="00F543B8">
        <w:t xml:space="preserve">the </w:t>
      </w:r>
      <w:r w:rsidR="00FF7536">
        <w:t>Apache Airflow</w:t>
      </w:r>
      <w:r w:rsidR="00BB7F45">
        <w:t xml:space="preserve"> </w:t>
      </w:r>
      <w:r w:rsidR="00753A51">
        <w:t>or</w:t>
      </w:r>
      <w:r w:rsidR="00BB7F45">
        <w:t xml:space="preserve"> Apache Beam</w:t>
      </w:r>
      <w:r w:rsidR="00FF566C">
        <w:t xml:space="preserve"> </w:t>
      </w:r>
      <w:sdt>
        <w:sdtPr>
          <w:alias w:val="To edit, see citavi.com/edit"/>
          <w:tag w:val="CitaviPlaceholder#18384c44-bf30-4600-a905-67b3675993e7"/>
          <w:id w:val="735213856"/>
          <w:placeholder>
            <w:docPart w:val="DefaultPlaceholder_-1854013440"/>
          </w:placeholder>
        </w:sdtPr>
        <w:sdtEndPr/>
        <w:sdtContent>
          <w:r w:rsidR="00FF566C">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MzI2MWQ1LTdkNDEtNGJhYi1hZWFlLTYwY2RlN2FkN2ExNiIsIlJhbmdlTGVuZ3RoIjozNCwiUmVmZXJlbmNlSWQiOiJjODBhMTRlOC01MTc3LTQ1NWItYTI0MS04MDg2OWIzMmI5MTMiLCJSZWZlcmVuY2UiOnsiJGlkIjoiMyIsIiR0eXBlIjoiU3dpc3NBY2FkZW1pYy5DaXRhdmkuUmVmZXJlbmNlLCBTd2lzc0FjYWRlbWljLkNpdGF2aSIsIkFic3RyYWN0Q29tcGxleGl0eSI6MCwiQWJzdHJhY3RTb3VyY2VUZXh0Rm9ybWF0IjowLCJBY2Nlc3NEYXRlIjoiMjIuNy4yMDIyIiwiQXV0aG9ycyI6W10sIkNpdGF0aW9uS2V5VXBkYXRlVHlwZSI6MCwiQ29sbGFib3JhdG9ycyI6W10sIkRhdGUiOiJuLmQu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YWlyZmxvdy5hcGFjaGUub3JnLyIsIlVyaVN0cmluZyI6Imh0dHBzOi8vYWlyZmxvdy5hcGFjaGU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}</w:instrText>
          </w:r>
          <w:r w:rsidR="00FF566C">
            <w:fldChar w:fldCharType="separate"/>
          </w:r>
          <w:r w:rsidR="00A130B2">
            <w:t>(Apache Software Foundation, n.d.)</w:t>
          </w:r>
          <w:r w:rsidR="00FF566C">
            <w:fldChar w:fldCharType="end"/>
          </w:r>
        </w:sdtContent>
      </w:sdt>
      <w:r w:rsidR="00F543B8">
        <w:t xml:space="preserve">. These tools </w:t>
      </w:r>
      <w:r w:rsidR="00E7463A">
        <w:t>execute individual work steps in the defined order and logic of the graph.</w:t>
      </w:r>
      <w:r w:rsidR="00887F9A">
        <w:t xml:space="preserve"> </w:t>
      </w:r>
      <w:r w:rsidR="00B066EE">
        <w:t>A</w:t>
      </w:r>
      <w:r w:rsidR="005F13F2">
        <w:t xml:space="preserve">n exemplary </w:t>
      </w:r>
      <w:r w:rsidR="00E62315">
        <w:t>DAG in Airflow is shown in</w:t>
      </w:r>
      <w:r w:rsidR="00B066EE">
        <w:t xml:space="preserve"> </w:t>
      </w:r>
      <w:r w:rsidR="00D7476B">
        <w:fldChar w:fldCharType="begin"/>
      </w:r>
      <w:r w:rsidR="00D7476B">
        <w:instrText xml:space="preserve"> REF _Ref107267436 \h </w:instrText>
      </w:r>
      <w:r w:rsidR="00D7476B">
        <w:fldChar w:fldCharType="separate"/>
      </w:r>
      <w:r w:rsidR="00D7476B" w:rsidRPr="00584486">
        <w:t xml:space="preserve">Figure </w:t>
      </w:r>
      <w:r w:rsidR="00D7476B">
        <w:rPr>
          <w:noProof/>
        </w:rPr>
        <w:t>1</w:t>
      </w:r>
      <w:r w:rsidR="00D7476B">
        <w:fldChar w:fldCharType="end"/>
      </w:r>
      <w:r w:rsidR="00E62315">
        <w:t xml:space="preserve">. </w:t>
      </w:r>
      <w:r w:rsidR="00200533">
        <w:t xml:space="preserve">In order for a pipeline to run, it needs to be triggered by an </w:t>
      </w:r>
      <w:r w:rsidR="00110148">
        <w:t>external event. This can be done with event listeners</w:t>
      </w:r>
      <w:r w:rsidR="00E30BC8">
        <w:t xml:space="preserve"> or</w:t>
      </w:r>
      <w:r w:rsidR="00CE4D88">
        <w:t xml:space="preserve"> pipeline schedules</w:t>
      </w:r>
      <w:r w:rsidR="00110148">
        <w:t>.</w:t>
      </w:r>
    </w:p>
    <w:p w14:paraId="65F877C6" w14:textId="3C7309BF" w:rsidR="00D7476B" w:rsidRDefault="001F53E2" w:rsidP="00D7476B">
      <w:pPr>
        <w:keepNext/>
      </w:pPr>
      <w:r w:rsidRPr="001F53E2">
        <w:rPr>
          <w:noProof/>
        </w:rPr>
        <w:lastRenderedPageBreak/>
        <w:drawing>
          <wp:inline distT="0" distB="0" distL="0" distR="0" wp14:anchorId="2449BD07" wp14:editId="56447C25">
            <wp:extent cx="5400675" cy="2129155"/>
            <wp:effectExtent l="0" t="0" r="9525" b="444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675" cy="2129155"/>
                    </a:xfrm>
                    <a:prstGeom prst="rect">
                      <a:avLst/>
                    </a:prstGeom>
                  </pic:spPr>
                </pic:pic>
              </a:graphicData>
            </a:graphic>
          </wp:inline>
        </w:drawing>
      </w:r>
    </w:p>
    <w:p w14:paraId="715F695E" w14:textId="25394085" w:rsidR="00E62315" w:rsidRDefault="00D7476B" w:rsidP="00D7476B">
      <w:pPr>
        <w:pStyle w:val="Beschriftung"/>
      </w:pPr>
      <w:r>
        <w:t xml:space="preserve">Figure </w:t>
      </w:r>
      <w:r>
        <w:fldChar w:fldCharType="begin"/>
      </w:r>
      <w:r>
        <w:instrText xml:space="preserve"> SEQ Figure \* ARABIC </w:instrText>
      </w:r>
      <w:r>
        <w:fldChar w:fldCharType="separate"/>
      </w:r>
      <w:r w:rsidR="001E0848">
        <w:rPr>
          <w:noProof/>
        </w:rPr>
        <w:t>5</w:t>
      </w:r>
      <w:r>
        <w:fldChar w:fldCharType="end"/>
      </w:r>
      <w:r>
        <w:t>: Exemplary DAG in Airflow</w:t>
      </w:r>
    </w:p>
    <w:p w14:paraId="7696CB35" w14:textId="330A01ED" w:rsidR="007A79D5" w:rsidRPr="003613A4" w:rsidRDefault="00A61C61" w:rsidP="007A79D5">
      <w:r>
        <w:t xml:space="preserve">With </w:t>
      </w:r>
      <w:r w:rsidR="00200533">
        <w:t>p</w:t>
      </w:r>
      <w:r>
        <w:t>ipelines, p</w:t>
      </w:r>
      <w:r w:rsidR="009C07E6">
        <w:t xml:space="preserve">reviously manual tasks can be automated by executing </w:t>
      </w:r>
      <w:r w:rsidR="00327057">
        <w:t>individual scripts represented by a node.</w:t>
      </w:r>
      <w:r w:rsidR="00DD1B56">
        <w:t xml:space="preserve"> Airflow</w:t>
      </w:r>
      <w:r w:rsidR="00753A51">
        <w:t xml:space="preserve"> and Beam</w:t>
      </w:r>
      <w:r w:rsidR="0057017D">
        <w:t xml:space="preserve"> can be used to orchestrate </w:t>
      </w:r>
      <w:r w:rsidR="00381F28">
        <w:t>the data engineering steps</w:t>
      </w:r>
      <w:r w:rsidR="00212563">
        <w:t>, for instance</w:t>
      </w:r>
      <w:r w:rsidR="00381F28">
        <w:t xml:space="preserve">. In the grander scheme of things, the industry is developing </w:t>
      </w:r>
      <w:r w:rsidR="00BE37B8">
        <w:t>workflow</w:t>
      </w:r>
      <w:r w:rsidR="00045EB2">
        <w:t xml:space="preserve"> solution</w:t>
      </w:r>
      <w:r w:rsidR="005376DF">
        <w:t xml:space="preserve"> </w:t>
      </w:r>
      <w:r w:rsidR="00212563">
        <w:t xml:space="preserve">that </w:t>
      </w:r>
      <w:r w:rsidR="00045EB2">
        <w:t>are designed to map</w:t>
      </w:r>
      <w:r w:rsidR="004E2F72">
        <w:t xml:space="preserve"> a</w:t>
      </w:r>
      <w:r w:rsidR="00045EB2">
        <w:t xml:space="preserve"> </w:t>
      </w:r>
      <w:r w:rsidR="005376DF">
        <w:t xml:space="preserve">whole </w:t>
      </w:r>
      <w:r w:rsidR="004E2F72">
        <w:t xml:space="preserve">end-to-end </w:t>
      </w:r>
      <w:r w:rsidR="005376DF">
        <w:t xml:space="preserve">ML </w:t>
      </w:r>
      <w:r w:rsidR="00BE37B8">
        <w:t>lifecycle</w:t>
      </w:r>
      <w:r w:rsidR="002A2276">
        <w:t xml:space="preserve"> process in a structured way</w:t>
      </w:r>
      <w:r w:rsidR="004E2F72">
        <w:t xml:space="preserve">. Some of these tools are discussed in chapter </w:t>
      </w:r>
      <w:r w:rsidR="004E2F72" w:rsidRPr="004E2F72">
        <w:rPr>
          <w:i/>
        </w:rPr>
        <w:fldChar w:fldCharType="begin"/>
      </w:r>
      <w:r w:rsidR="004E2F72" w:rsidRPr="004E2F72">
        <w:rPr>
          <w:i/>
        </w:rPr>
        <w:instrText xml:space="preserve"> REF _Ref109386853 \h </w:instrText>
      </w:r>
      <w:r w:rsidR="004E2F72">
        <w:rPr>
          <w:i/>
        </w:rPr>
        <w:instrText xml:space="preserve"> \* MERGEFORMAT </w:instrText>
      </w:r>
      <w:r w:rsidR="004E2F72" w:rsidRPr="004E2F72">
        <w:rPr>
          <w:i/>
        </w:rPr>
      </w:r>
      <w:r w:rsidR="004E2F72" w:rsidRPr="004E2F72">
        <w:rPr>
          <w:i/>
        </w:rPr>
        <w:fldChar w:fldCharType="separate"/>
      </w:r>
      <w:r w:rsidR="004E2F72" w:rsidRPr="004E2F72">
        <w:rPr>
          <w:i/>
        </w:rPr>
        <w:t>State of the Art Technology</w:t>
      </w:r>
      <w:r w:rsidR="004E2F72" w:rsidRPr="004E2F72">
        <w:rPr>
          <w:i/>
        </w:rPr>
        <w:fldChar w:fldCharType="end"/>
      </w:r>
      <w:r w:rsidR="004E2F72">
        <w:t>.</w:t>
      </w:r>
      <w:r w:rsidR="00F74EDA">
        <w:t xml:space="preserve"> </w:t>
      </w:r>
      <w:r w:rsidR="00EE2F99">
        <w:t>Because of the deterministic nature of DAGs</w:t>
      </w:r>
      <w:r w:rsidR="00C051B5">
        <w:t xml:space="preserve">, they can also ensure reproducibility in the ML lifecycle. </w:t>
      </w:r>
      <w:r w:rsidR="00F74EDA">
        <w:t>Pipelines promote compartmentalization of software</w:t>
      </w:r>
      <w:r w:rsidR="00C30D09">
        <w:t xml:space="preserve"> components, </w:t>
      </w:r>
      <w:r w:rsidR="00C051B5">
        <w:t xml:space="preserve">which </w:t>
      </w:r>
      <w:r w:rsidR="00C30D09">
        <w:t>in return promote</w:t>
      </w:r>
      <w:r w:rsidR="00C051B5">
        <w:t xml:space="preserve"> modularity </w:t>
      </w:r>
      <w:r w:rsidR="00ED507C">
        <w:t>and maintainability in software systems.</w:t>
      </w:r>
      <w:r w:rsidR="004041F2">
        <w:t xml:space="preserve"> This is especially beneficial in ML systems, which are </w:t>
      </w:r>
      <w:r w:rsidR="00DB1D22">
        <w:t xml:space="preserve">often </w:t>
      </w:r>
      <w:r w:rsidR="004041F2">
        <w:t xml:space="preserve">composed of </w:t>
      </w:r>
      <w:r w:rsidR="00DB1D22">
        <w:t>multiple individual and interconnected tasks.</w:t>
      </w:r>
      <w:r w:rsidR="00FC630E">
        <w:t xml:space="preserve"> Pipelines </w:t>
      </w:r>
      <w:r w:rsidR="007E2110">
        <w:t xml:space="preserve">are essential </w:t>
      </w:r>
      <w:r w:rsidR="0062639A">
        <w:t xml:space="preserve">to </w:t>
      </w:r>
      <w:r w:rsidR="007E2110">
        <w:t>the MLOps methodology</w:t>
      </w:r>
      <w:r w:rsidR="0062639A">
        <w:t xml:space="preserve">, as </w:t>
      </w:r>
      <w:r w:rsidR="00586344">
        <w:t xml:space="preserve">they streamline </w:t>
      </w:r>
      <w:r w:rsidR="000A7E58">
        <w:t xml:space="preserve">the </w:t>
      </w:r>
      <w:r w:rsidR="0068025C">
        <w:t xml:space="preserve">development of ML models </w:t>
      </w:r>
      <w:r w:rsidR="002B527F">
        <w:t>and ML</w:t>
      </w:r>
      <w:r w:rsidR="0068025C">
        <w:t xml:space="preserve"> systems</w:t>
      </w:r>
      <w:r w:rsidR="002B527F">
        <w:t>.</w:t>
      </w:r>
      <w:r w:rsidR="00C316C2">
        <w:t xml:space="preserve"> With the use of pipelines</w:t>
      </w:r>
      <w:r w:rsidR="00CD106A">
        <w:t>, developers</w:t>
      </w:r>
      <w:r w:rsidR="00C316C2">
        <w:t xml:space="preserve"> are able to release </w:t>
      </w:r>
      <w:r w:rsidR="00AC704A">
        <w:t>software in a more frequent fashion</w:t>
      </w:r>
      <w:r w:rsidR="001C7C23">
        <w:t xml:space="preserve"> </w:t>
      </w:r>
      <w:sdt>
        <w:sdtPr>
          <w:alias w:val="To edit, see citavi.com/edit"/>
          <w:tag w:val="CitaviPlaceholder#29462d7d-fca1-453f-a397-53970d14e419"/>
          <w:id w:val="1783757063"/>
          <w:placeholder>
            <w:docPart w:val="DefaultPlaceholder_-1854013440"/>
          </w:placeholder>
        </w:sdtPr>
        <w:sdtEndPr/>
        <w:sdtContent>
          <w:r w:rsidR="001C7C23">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zExOWRhLTgzOGUtNDRlNC05MDMwLWI4YzFkMWM3NTM2MyIsIlJhbmdlU3RhcnQiOjE5LCJSYW5nZUxlbmd0aCI6MzksIlJlZmVyZW5jZUlkIjoiYWY1ZjFkMTAtOTVmZS00ZDhlLTg4ZjItY2Q2ZDliYTUzYzc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TZWJhc3RpYW5cXEFwcERhdGFcXExvY2FsXFxUZW1wXFw1d21jY3BvdS5qcGciLCJVcmlTdHJpbmciOiJhZjVmMWQxMC05NWZlLTRkOGUtODhmMi1jZDZkOWJhNTNjNz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y0wMzAtMDUzMTctOC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pLm9yZy8xMC4xMDA3Lzk3OC0zLTAzMC0wNTMxOC01IiwiVXJpU3RyaW5nIjoiaHR0cHM6Ly9kb2kub3JnLzEwLjEwMDcvOTc4LTMtMDMwLTA1MzE4LT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jJUMTA6Mzg6NTkiLCJNb2RpZmllZEJ5IjoiX1NlYmFzdGlhbiBTw6R0emxlciIsIklkIjoiNmU5MWE3MjctZWZkNS00ZjUyLWJiMTItMmI5ZjE5MGIwNmIxIiwiTW9kaWZpZWRPbiI6IjIwMjItMDctMjJUMTA6Mzg6NT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d3d3LndvcmxkY2F0Lm9yZy9vY2xjLzEzMjkwNjI5MDMiLCJVcmlTdHJpbmciOiJodHRwOi8vd3d3LndvcmxkY2F0Lm9yZy9vY2xjLzEzMjkwNjI5MD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}</w:instrText>
          </w:r>
          <w:r w:rsidR="001C7C23">
            <w:fldChar w:fldCharType="separate"/>
          </w:r>
          <w:r w:rsidR="00A130B2">
            <w:t>(Alla &amp; Adari, 2021; Hutter, Kotthoff, &amp; Vanschoren, 2019)</w:t>
          </w:r>
          <w:r w:rsidR="001C7C23">
            <w:fldChar w:fldCharType="end"/>
          </w:r>
        </w:sdtContent>
      </w:sdt>
      <w:r w:rsidR="00AC704A">
        <w:t>.</w:t>
      </w:r>
    </w:p>
    <w:p w14:paraId="64C94228" w14:textId="56C4D790" w:rsidR="00B66A57" w:rsidRDefault="00B66A57" w:rsidP="00B66A57">
      <w:pPr>
        <w:pStyle w:val="berschrift3"/>
      </w:pPr>
      <w:bookmarkStart w:id="40" w:name="_Toc110000161"/>
      <w:r>
        <w:t>Maturity Levels</w:t>
      </w:r>
      <w:bookmarkEnd w:id="40"/>
    </w:p>
    <w:bookmarkEnd w:id="38"/>
    <w:p w14:paraId="22299D3D" w14:textId="5CF2C690" w:rsidR="00CA3503" w:rsidRDefault="00A24DD2" w:rsidP="00EA3870">
      <w:r>
        <w:t>Maturity levels de</w:t>
      </w:r>
      <w:r w:rsidR="00BE4514">
        <w:t>termine</w:t>
      </w:r>
      <w:r>
        <w:t xml:space="preserve"> the sophistication of a</w:t>
      </w:r>
      <w:r w:rsidR="00DC4E6C">
        <w:t>n</w:t>
      </w:r>
      <w:r>
        <w:t xml:space="preserve"> ML</w:t>
      </w:r>
      <w:r w:rsidR="00D52E0C">
        <w:t>Ops</w:t>
      </w:r>
      <w:r w:rsidR="00677765">
        <w:t xml:space="preserve"> implementation in an productive environment</w:t>
      </w:r>
      <w:r>
        <w:t xml:space="preserve">. </w:t>
      </w:r>
      <w:r w:rsidR="00EB61D4">
        <w:t xml:space="preserve">The maturity of </w:t>
      </w:r>
      <w:r w:rsidR="004C1D66">
        <w:t>a ML</w:t>
      </w:r>
      <w:r w:rsidR="009E125F">
        <w:t xml:space="preserve"> System</w:t>
      </w:r>
      <w:r w:rsidR="004C1D66">
        <w:t xml:space="preserve"> </w:t>
      </w:r>
      <w:r w:rsidR="006C6A74">
        <w:t>can be</w:t>
      </w:r>
      <w:r w:rsidR="00BE4514">
        <w:t xml:space="preserve"> defined</w:t>
      </w:r>
      <w:r w:rsidR="00E91929">
        <w:tab/>
      </w:r>
      <w:r w:rsidR="00DB7FA8">
        <w:t xml:space="preserve"> by</w:t>
      </w:r>
      <w:r w:rsidR="00060836">
        <w:t xml:space="preserve"> </w:t>
      </w:r>
      <w:r w:rsidR="009E125F">
        <w:t>its</w:t>
      </w:r>
      <w:r w:rsidR="000A7A5A">
        <w:t xml:space="preserve"> technolog</w:t>
      </w:r>
      <w:r w:rsidR="002F64F8">
        <w:t>ical</w:t>
      </w:r>
      <w:r w:rsidR="00765849">
        <w:t xml:space="preserve"> infrastructure</w:t>
      </w:r>
      <w:r w:rsidR="000A7A5A">
        <w:t xml:space="preserve">, </w:t>
      </w:r>
      <w:r w:rsidR="002F64F8">
        <w:t xml:space="preserve">employed </w:t>
      </w:r>
      <w:r w:rsidR="004C680B">
        <w:t>method</w:t>
      </w:r>
      <w:r w:rsidR="002F64F8">
        <w:t>s</w:t>
      </w:r>
      <w:r w:rsidR="004C680B">
        <w:t xml:space="preserve"> of operation</w:t>
      </w:r>
      <w:r w:rsidR="00FD4213">
        <w:t xml:space="preserve">, </w:t>
      </w:r>
      <w:r w:rsidR="00B20F0C">
        <w:t xml:space="preserve">and </w:t>
      </w:r>
      <w:r w:rsidR="00677765">
        <w:t>automation</w:t>
      </w:r>
      <w:r w:rsidR="006C6A74">
        <w:t xml:space="preserve"> through</w:t>
      </w:r>
      <w:r w:rsidR="00CE6B46">
        <w:t xml:space="preserve"> pipeline orchestration</w:t>
      </w:r>
      <w:r w:rsidR="00450F28">
        <w:t>.</w:t>
      </w:r>
      <w:r w:rsidR="0089374D">
        <w:t xml:space="preserve"> </w:t>
      </w:r>
      <w:r w:rsidR="00FF7188" w:rsidRPr="00FF7188">
        <w:t>Because of the novelty of the field of MLOps, there isn't one universal maturity model agreed upon by the scientific community. Companies that are heavily invested in AI therefore design and develop their own maturity model</w:t>
      </w:r>
      <w:r w:rsidR="001217D8">
        <w:t>s</w:t>
      </w:r>
      <w:r w:rsidR="00FF7188" w:rsidRPr="00FF7188">
        <w:t>. The most</w:t>
      </w:r>
      <w:r w:rsidR="00CA4E60">
        <w:t xml:space="preserve"> prolific</w:t>
      </w:r>
      <w:r w:rsidR="00FF7188" w:rsidRPr="00FF7188">
        <w:t xml:space="preserve"> proposals stem from Microsoft and Google</w:t>
      </w:r>
      <w:r w:rsidR="00EA295D">
        <w:t xml:space="preserve"> </w:t>
      </w:r>
      <w:sdt>
        <w:sdtPr>
          <w:alias w:val="To edit, see citavi.com/edit"/>
          <w:tag w:val="CitaviPlaceholder#be61abaa-95ec-4d0b-b440-c5fa48fe87ba"/>
          <w:id w:val="-1020381953"/>
          <w:placeholder>
            <w:docPart w:val="DefaultPlaceholder_-1854013440"/>
          </w:placeholder>
        </w:sdtPr>
        <w:sdtEndPr/>
        <w:sdtContent>
          <w:r w:rsidR="00EA295D">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YTk1OWU1LTJjZGYtNGYxZC05NmQ3LWI4ODhlNzU4Y2Q5OCIsIlJhbmdlTGVuZ3RoIjoyNS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gtMDJUMDA6MTA6MTYiLCJQcm9qZWN0Ijp7IiRyZWYiOiI1In19LCJVc2VOdW1iZXJpbmdUeXBlT2ZQYXJlbnREb2N1bWVudCI6ZmFsc2V9XSwiRm9ybWF0dGVkVGV4dCI6eyIkaWQiOiIxNyIsIkNvdW50IjoxLCJUZXh0VW5pdHMiOlt7IiRpZCI6IjE4IiwiRm9udFN0eWxlIjp7IiRpZCI6IjE5IiwiTmV1dHJhbCI6dHJ1ZX0sIlJlYWRpbmdPcmRlciI6MSwiVGV4dCI6IihTeW1lb25pZGlzIGV0IGFsLiwgMjAyMikifV19LCJUYWciOiJDaXRhdmlQbGFjZWhvbGRlciNiZTYxYWJhYS05NWVjLTRkMGItYjQ0MC1jNWZhNDhmZTg3YmEiLCJUZXh0IjoiKFN5bWVvbmlkaXMgZXQgYWwuLCAyMDIyKSIsIldBSVZlcnNpb24iOiI2LjEyLjAuMCJ9}</w:instrText>
          </w:r>
          <w:r w:rsidR="00EA295D">
            <w:fldChar w:fldCharType="separate"/>
          </w:r>
          <w:r w:rsidR="00A130B2">
            <w:t>(Symeonidis et al., 2022)</w:t>
          </w:r>
          <w:r w:rsidR="00EA295D">
            <w:fldChar w:fldCharType="end"/>
          </w:r>
        </w:sdtContent>
      </w:sdt>
      <w:r w:rsidR="00CE6B46">
        <w:t>.</w:t>
      </w:r>
    </w:p>
    <w:p w14:paraId="0D7C3E8E" w14:textId="5B5F26C0" w:rsidR="00527AFB" w:rsidRDefault="004913E3" w:rsidP="00EA3870">
      <w:r>
        <w:rPr>
          <w:b/>
        </w:rPr>
        <w:t>Microsoft</w:t>
      </w:r>
      <w:r>
        <w:t xml:space="preserve">. </w:t>
      </w:r>
      <w:r w:rsidR="00CA0539">
        <w:t xml:space="preserve">Microsoft’s maturity </w:t>
      </w:r>
      <w:r w:rsidR="003663D8">
        <w:t>model is divided into</w:t>
      </w:r>
      <w:r w:rsidR="00F72ED1">
        <w:t xml:space="preserve"> 5 levels</w:t>
      </w:r>
      <w:r w:rsidR="00382C51">
        <w:t>. Level 0: No MLOps, Level</w:t>
      </w:r>
      <w:r w:rsidR="00612F33">
        <w:t xml:space="preserve"> 1: </w:t>
      </w:r>
      <w:r w:rsidR="00C825AB">
        <w:t xml:space="preserve">DevOps but no MLOps, Level 2: </w:t>
      </w:r>
      <w:r w:rsidR="00951701">
        <w:t xml:space="preserve">Automated </w:t>
      </w:r>
      <w:r w:rsidR="006756F9">
        <w:t>Training, Level 3: Automated Model Deployment</w:t>
      </w:r>
      <w:r w:rsidR="00590BBC">
        <w:t>, Level 4: Full MLOps Automated Retraining</w:t>
      </w:r>
      <w:r w:rsidR="000872C4">
        <w:t xml:space="preserve"> </w:t>
      </w:r>
      <w:r w:rsidR="00AB61F5">
        <w:t>(</w:t>
      </w:r>
      <w:r w:rsidR="000326F9">
        <w:fldChar w:fldCharType="begin"/>
      </w:r>
      <w:r w:rsidR="000326F9">
        <w:instrText xml:space="preserve"> REF _Ref107993404 \h </w:instrText>
      </w:r>
      <w:r w:rsidR="000326F9">
        <w:fldChar w:fldCharType="separate"/>
      </w:r>
      <w:r w:rsidR="000326F9">
        <w:t xml:space="preserve">Figure </w:t>
      </w:r>
      <w:r w:rsidR="000326F9">
        <w:rPr>
          <w:noProof/>
        </w:rPr>
        <w:t>4</w:t>
      </w:r>
      <w:r w:rsidR="000326F9">
        <w:fldChar w:fldCharType="end"/>
      </w:r>
      <w:r w:rsidR="00AB61F5">
        <w:t>)</w:t>
      </w:r>
      <w:r w:rsidR="00590BBC">
        <w:t>.</w:t>
      </w:r>
      <w:r w:rsidR="009B3412">
        <w:t xml:space="preserve"> </w:t>
      </w:r>
      <w:r w:rsidR="002E7041">
        <w:t>In this model</w:t>
      </w:r>
      <w:r w:rsidR="00AB61F5">
        <w:t xml:space="preserve"> </w:t>
      </w:r>
      <w:r w:rsidR="003E485F">
        <w:t>the following factors determine the maturity</w:t>
      </w:r>
      <w:r w:rsidR="00824E20">
        <w:t xml:space="preserve"> of the ML system</w:t>
      </w:r>
      <w:r w:rsidR="003E485F">
        <w:t xml:space="preserve">: </w:t>
      </w:r>
      <w:r w:rsidR="00824E20">
        <w:t xml:space="preserve">People, model creation, </w:t>
      </w:r>
      <w:r w:rsidR="00F50DB3">
        <w:t>deployment, and application integration</w:t>
      </w:r>
      <w:r w:rsidR="006F1A5B">
        <w:t xml:space="preserve"> </w:t>
      </w:r>
      <w:sdt>
        <w:sdtPr>
          <w:alias w:val="To edit, see citavi.com/edit"/>
          <w:tag w:val="CitaviPlaceholder#645091ff-2cd1-49b2-9112-1173d9b2b731"/>
          <w:id w:val="-1640098834"/>
          <w:placeholder>
            <w:docPart w:val="DefaultPlaceholder_-1854013440"/>
          </w:placeholder>
        </w:sdtPr>
        <w:sdtEndPr/>
        <w:sdtContent>
          <w:r w:rsidR="006F1A5B">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jhlODZhLTkzNmEtNGI4Zi1iNzFlLTQ2OTE2ZWMzYWRjOCIsIlJhbmdlTGVuZ3RoIjoxNywiUmVmZXJlbmNlSWQiOiI4YzM2ZWUyNS05ZDdmLTQ1MWQtOGU4Yi01NTBjYzc3M2RhZTYiLCJSZWZlcmVuY2UiOnsiJGlkIjoiMyIsIiR0eXBlIjoiU3dpc3NBY2FkZW1pYy5DaXRhdmkuUmVmZXJlbmNlLCBTd2lzc0FjYWRlbWljLkNpdGF2aSIsIkFic3RyYWN0Q29tcGxleGl0eSI6MCwiQWJzdHJhY3RTb3VyY2VUZXh0Rm9ybWF0IjowLCJBY2Nlc3NEYXRlIjoiNS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b2NzLm1pY3Jvc29mdC5jb20vZW4tdXMvYXp1cmUvYXJjaGl0ZWN0dXJlL2V4YW1wbGUtc2NlbmFyaW8vbWxvcHMvbWxvcHMtbWF0dXJpdHktbW9kZWwiLCJVcmlTdHJpbmciOiJodHRwczovL2RvY3MubWljcm9zb2Z0LmNvbS9lbi11cy9henVyZS9hcmNoaXRlY3R1cmUvZXhhbXBsZS1zY2VuYXJpby9tbG9wcy9tbG9wcy1tYXR1cml0eS1tb2Rl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}</w:instrText>
          </w:r>
          <w:r w:rsidR="006F1A5B">
            <w:fldChar w:fldCharType="separate"/>
          </w:r>
          <w:r w:rsidR="00A130B2">
            <w:t>(Microsoft, n.d.)</w:t>
          </w:r>
          <w:r w:rsidR="006F1A5B">
            <w:fldChar w:fldCharType="end"/>
          </w:r>
        </w:sdtContent>
      </w:sdt>
      <w:r w:rsidR="00856019">
        <w:t>.</w:t>
      </w:r>
    </w:p>
    <w:p w14:paraId="55D5748E" w14:textId="40012EFF" w:rsidR="0044603A" w:rsidRDefault="00856019" w:rsidP="00EA3870">
      <w:r>
        <w:t xml:space="preserve">Level 0 represents </w:t>
      </w:r>
      <w:r w:rsidR="00414BBC">
        <w:t xml:space="preserve">the baseline </w:t>
      </w:r>
      <w:r w:rsidR="00E11258">
        <w:t>maturity,</w:t>
      </w:r>
      <w:r w:rsidR="00640F7F">
        <w:t xml:space="preserve"> where no MLOps is </w:t>
      </w:r>
      <w:r w:rsidR="006F1A5B">
        <w:t>employed</w:t>
      </w:r>
      <w:r w:rsidR="008D2D40">
        <w:t>.</w:t>
      </w:r>
      <w:r w:rsidR="006F1A5B">
        <w:t xml:space="preserve"> </w:t>
      </w:r>
      <w:r w:rsidR="00354C1F">
        <w:t xml:space="preserve">Systems of this maturity have little to no automation </w:t>
      </w:r>
      <w:r w:rsidR="00172450">
        <w:t>in the ML lifecycle.</w:t>
      </w:r>
      <w:r w:rsidR="00804B97">
        <w:t xml:space="preserve"> </w:t>
      </w:r>
      <w:r w:rsidR="00BB78F7">
        <w:t>Builds</w:t>
      </w:r>
      <w:r w:rsidR="00172450">
        <w:t xml:space="preserve"> </w:t>
      </w:r>
      <w:r w:rsidR="0035671D">
        <w:t xml:space="preserve">of the ML application </w:t>
      </w:r>
      <w:r w:rsidR="00172450">
        <w:lastRenderedPageBreak/>
        <w:t>are</w:t>
      </w:r>
      <w:r w:rsidR="00C91E40">
        <w:t xml:space="preserve"> created</w:t>
      </w:r>
      <w:r w:rsidR="00172450">
        <w:t xml:space="preserve"> </w:t>
      </w:r>
      <w:r w:rsidR="00ED208A">
        <w:t>and deployed manually</w:t>
      </w:r>
      <w:r w:rsidR="00F5497A">
        <w:t>.</w:t>
      </w:r>
      <w:r w:rsidR="00A7737E">
        <w:t xml:space="preserve"> </w:t>
      </w:r>
      <w:r w:rsidR="00BC7AF0">
        <w:t>Because of</w:t>
      </w:r>
      <w:r w:rsidR="00A7737E">
        <w:t xml:space="preserve"> missing</w:t>
      </w:r>
      <w:r w:rsidR="00052531">
        <w:t xml:space="preserve"> model repositories, </w:t>
      </w:r>
      <w:r w:rsidR="00D14738">
        <w:t>reproducibility is limited.</w:t>
      </w:r>
      <w:r w:rsidR="00F5497A">
        <w:t xml:space="preserve"> </w:t>
      </w:r>
      <w:r w:rsidR="00AC020E">
        <w:t xml:space="preserve">ML models are often treated as black boxes, that </w:t>
      </w:r>
      <w:r w:rsidR="00E57316">
        <w:t xml:space="preserve">are </w:t>
      </w:r>
      <w:r w:rsidR="00303EBD">
        <w:t>developed in an enclosed environment by an isolated team.</w:t>
      </w:r>
      <w:r w:rsidR="00E10DDB">
        <w:t xml:space="preserve"> </w:t>
      </w:r>
      <w:r w:rsidR="008B4B4E">
        <w:t xml:space="preserve">Consequently, the ML system isn’t embedded </w:t>
      </w:r>
      <w:r w:rsidR="00366CD3">
        <w:t>into the larger infrastructure of the company</w:t>
      </w:r>
      <w:r w:rsidR="00A755AA">
        <w:t xml:space="preserve"> and it is </w:t>
      </w:r>
      <w:r w:rsidR="00E86570">
        <w:t xml:space="preserve">therefore </w:t>
      </w:r>
      <w:r w:rsidR="00A755AA">
        <w:t>hard to retrieve feedback post deployment</w:t>
      </w:r>
      <w:r w:rsidR="00366CD3">
        <w:t>.</w:t>
      </w:r>
    </w:p>
    <w:p w14:paraId="04A5C1E3" w14:textId="42B104E0" w:rsidR="006E3B46" w:rsidRDefault="00DD55DC" w:rsidP="00EA3870">
      <w:r>
        <w:t>Level 1</w:t>
      </w:r>
      <w:r w:rsidR="003B6761">
        <w:t xml:space="preserve"> </w:t>
      </w:r>
      <w:r w:rsidR="00571700">
        <w:t xml:space="preserve">maturity ML systems </w:t>
      </w:r>
      <w:r w:rsidR="000226E4">
        <w:t xml:space="preserve">incorporate standard DevOps practices </w:t>
      </w:r>
      <w:r w:rsidR="006B3150">
        <w:t xml:space="preserve">into the ML lifecycle. </w:t>
      </w:r>
      <w:r w:rsidR="00570A18">
        <w:t xml:space="preserve">Opposed to level 0 maturity, </w:t>
      </w:r>
      <w:r w:rsidR="00DC6364">
        <w:t xml:space="preserve">builds are created and deployed automatically. </w:t>
      </w:r>
      <w:r w:rsidR="000A1112">
        <w:t>There exists a baseline testing infrastructure</w:t>
      </w:r>
      <w:r w:rsidR="000139ED">
        <w:t xml:space="preserve"> for unit and integration tests</w:t>
      </w:r>
      <w:r w:rsidR="00F92356">
        <w:t xml:space="preserve"> of the </w:t>
      </w:r>
      <w:r w:rsidR="004A3EB2">
        <w:t>application</w:t>
      </w:r>
      <w:r w:rsidR="000139ED">
        <w:t>.</w:t>
      </w:r>
      <w:r w:rsidR="00D745B1">
        <w:t xml:space="preserve"> Production models are now tracked </w:t>
      </w:r>
      <w:r w:rsidR="00CD5E08">
        <w:t xml:space="preserve">through a </w:t>
      </w:r>
      <w:r w:rsidR="00B11DCE">
        <w:t xml:space="preserve">basic </w:t>
      </w:r>
      <w:r w:rsidR="00CD5E08">
        <w:t xml:space="preserve">model repository, though experimentation still is done in an ad-hoc fashion. </w:t>
      </w:r>
      <w:r w:rsidR="001E09B8">
        <w:t xml:space="preserve">Data engineering receives more attention </w:t>
      </w:r>
      <w:r w:rsidR="00DA69F5">
        <w:t>and is</w:t>
      </w:r>
      <w:r w:rsidR="006A65FE">
        <w:t xml:space="preserve"> brought together with</w:t>
      </w:r>
      <w:r w:rsidR="00DA69F5">
        <w:t xml:space="preserve"> the data science team</w:t>
      </w:r>
      <w:r w:rsidR="00BB5943">
        <w:t>. Data is collected continuously</w:t>
      </w:r>
      <w:r w:rsidR="004037D2">
        <w:t xml:space="preserve"> at this stage.</w:t>
      </w:r>
      <w:r w:rsidR="003672C3">
        <w:t xml:space="preserve"> The ML team</w:t>
      </w:r>
      <w:r w:rsidR="00A70BA7">
        <w:t xml:space="preserve"> </w:t>
      </w:r>
      <w:r w:rsidR="003672C3">
        <w:t>is</w:t>
      </w:r>
      <w:r w:rsidR="00A70BA7">
        <w:t xml:space="preserve"> however still separated from the software engineering team</w:t>
      </w:r>
      <w:r w:rsidR="00584879">
        <w:t xml:space="preserve">. For this reason </w:t>
      </w:r>
      <w:r w:rsidR="00D37DAE">
        <w:t xml:space="preserve">the </w:t>
      </w:r>
      <w:r w:rsidR="00584879">
        <w:t>ML model still remain</w:t>
      </w:r>
      <w:r w:rsidR="00D37DAE">
        <w:t>s</w:t>
      </w:r>
      <w:r w:rsidR="00584879">
        <w:t xml:space="preserve"> a black box</w:t>
      </w:r>
      <w:r w:rsidR="00D37DAE">
        <w:t>.</w:t>
      </w:r>
    </w:p>
    <w:p w14:paraId="34E4C052" w14:textId="721A96BE" w:rsidR="00856019" w:rsidRDefault="00CC6AB4" w:rsidP="00EA3870">
      <w:r>
        <w:t xml:space="preserve">While </w:t>
      </w:r>
      <w:r w:rsidR="00D14ADA">
        <w:t>level 1 maturity focuses on the automation of software engineering tasks</w:t>
      </w:r>
      <w:r w:rsidR="005E62AB">
        <w:t xml:space="preserve"> </w:t>
      </w:r>
      <w:r w:rsidR="00D14ADA">
        <w:t>relating to the application</w:t>
      </w:r>
      <w:r w:rsidR="005E62AB">
        <w:t xml:space="preserve">, level 2 </w:t>
      </w:r>
      <w:r w:rsidR="00936DE3">
        <w:t xml:space="preserve">also </w:t>
      </w:r>
      <w:r w:rsidR="00676C58">
        <w:t xml:space="preserve">puts focus on automating </w:t>
      </w:r>
      <w:r w:rsidR="00315765">
        <w:t xml:space="preserve">the </w:t>
      </w:r>
      <w:r w:rsidR="00676C58">
        <w:t>data science tasks.</w:t>
      </w:r>
      <w:r w:rsidR="001071C6">
        <w:t xml:space="preserve"> The data engineers and data scientists</w:t>
      </w:r>
      <w:r w:rsidR="00933A32">
        <w:t xml:space="preserve"> work together to create unified pipelines for data preprocessing and model training. </w:t>
      </w:r>
      <w:r w:rsidR="003804B2">
        <w:t>Scoring scripts and experiment</w:t>
      </w:r>
      <w:r w:rsidR="003F1BC1">
        <w:t xml:space="preserve">al code are now tracked to ensure reproducibility of models. Models are still manually released to the software engineering team </w:t>
      </w:r>
      <w:r w:rsidR="00760891">
        <w:t>for application integration.</w:t>
      </w:r>
    </w:p>
    <w:p w14:paraId="06C2595E" w14:textId="019B5C17" w:rsidR="00242D40" w:rsidRDefault="005E20BE" w:rsidP="00EA3870">
      <w:r>
        <w:t xml:space="preserve">Level 3 </w:t>
      </w:r>
      <w:r w:rsidR="00BD6986">
        <w:t>maturity foresees</w:t>
      </w:r>
      <w:r w:rsidR="0028586D">
        <w:t xml:space="preserve"> unification of </w:t>
      </w:r>
      <w:r w:rsidR="00954B83">
        <w:t xml:space="preserve">ML and application. </w:t>
      </w:r>
      <w:r w:rsidR="00DD21A4">
        <w:t xml:space="preserve">Software engineers work with </w:t>
      </w:r>
      <w:r w:rsidR="00AF5DBD">
        <w:t xml:space="preserve">data engineers to automate model integration </w:t>
      </w:r>
      <w:r w:rsidR="00AF3C75">
        <w:t>into the application. Opp</w:t>
      </w:r>
      <w:r w:rsidR="00852EF4">
        <w:t xml:space="preserve">osed to lower maturity levels, models are now </w:t>
      </w:r>
      <w:r w:rsidR="00094582">
        <w:t>automatically released to the software engineering team through CI/CD pipelines</w:t>
      </w:r>
      <w:r w:rsidR="00070343">
        <w:t>.</w:t>
      </w:r>
      <w:r w:rsidR="00334C49">
        <w:t xml:space="preserve"> </w:t>
      </w:r>
      <w:r w:rsidR="003D1225">
        <w:t xml:space="preserve">Every step from data collection to </w:t>
      </w:r>
      <w:r w:rsidR="00E730BC">
        <w:t xml:space="preserve">deployment is traceable. </w:t>
      </w:r>
      <w:r w:rsidR="00334C49">
        <w:t>All ML and application components are tested automatically</w:t>
      </w:r>
      <w:r w:rsidR="00267CB7">
        <w:t xml:space="preserve">. </w:t>
      </w:r>
      <w:r w:rsidR="00B55957">
        <w:t xml:space="preserve">Deployed </w:t>
      </w:r>
      <w:r w:rsidR="00267CB7">
        <w:t>model</w:t>
      </w:r>
      <w:r w:rsidR="00B55957">
        <w:t>s</w:t>
      </w:r>
      <w:r w:rsidR="00267CB7">
        <w:t xml:space="preserve"> </w:t>
      </w:r>
      <w:r w:rsidR="00B55957">
        <w:t>are evaluated with testing methods such as A/B testing</w:t>
      </w:r>
      <w:r w:rsidR="003D1225">
        <w:t>.</w:t>
      </w:r>
    </w:p>
    <w:p w14:paraId="40287FA0" w14:textId="02A4AE4E" w:rsidR="00E730BC" w:rsidRDefault="006B23C5" w:rsidP="00EA3870">
      <w:r>
        <w:t xml:space="preserve">Maturity level 4 envisions a mostly automated ML lifecycle. ML development and </w:t>
      </w:r>
      <w:r w:rsidR="00C407EF">
        <w:t>application development are fused into one process. Software engineers integrate</w:t>
      </w:r>
      <w:r w:rsidR="004A762C">
        <w:t xml:space="preserve"> </w:t>
      </w:r>
      <w:r w:rsidR="003A19F4">
        <w:t xml:space="preserve">live </w:t>
      </w:r>
      <w:r w:rsidR="0067476B">
        <w:t xml:space="preserve">monitoring </w:t>
      </w:r>
      <w:r w:rsidR="003A19F4">
        <w:t xml:space="preserve">of various performance metrics </w:t>
      </w:r>
      <w:r w:rsidR="0067476B">
        <w:t>into the application</w:t>
      </w:r>
      <w:r w:rsidR="003A19F4">
        <w:t>.</w:t>
      </w:r>
      <w:r w:rsidR="0067476B">
        <w:t xml:space="preserve"> </w:t>
      </w:r>
      <w:r w:rsidR="006503E6">
        <w:t xml:space="preserve">This way </w:t>
      </w:r>
      <w:r w:rsidR="00705CF0">
        <w:t xml:space="preserve">model performance can continuously be checked in the production environment. </w:t>
      </w:r>
      <w:r w:rsidR="00980542">
        <w:t>Based on these live metrics a retraining pipeline can automatically be initiated</w:t>
      </w:r>
      <w:r w:rsidR="00CA362A">
        <w:t>, known as</w:t>
      </w:r>
      <w:r w:rsidR="00C06B62">
        <w:t xml:space="preserve"> CT</w:t>
      </w:r>
      <w:r w:rsidR="00980542">
        <w:t>.</w:t>
      </w:r>
    </w:p>
    <w:p w14:paraId="24E170B5" w14:textId="1E46C656" w:rsidR="00762DC1" w:rsidRDefault="000F2DF4" w:rsidP="00EA3870">
      <w:r>
        <w:rPr>
          <w:b/>
        </w:rPr>
        <w:t>Google</w:t>
      </w:r>
      <w:r>
        <w:t xml:space="preserve">. </w:t>
      </w:r>
      <w:r w:rsidR="00762DC1">
        <w:t xml:space="preserve">Google’s maturity model </w:t>
      </w:r>
      <w:r w:rsidR="00FF3B1D">
        <w:t xml:space="preserve">is divided into 3 levels. </w:t>
      </w:r>
      <w:r w:rsidR="00472167">
        <w:t xml:space="preserve">Level 0: </w:t>
      </w:r>
      <w:r w:rsidR="00086052">
        <w:t>Manual process, Level 1: ML pipeline automation</w:t>
      </w:r>
      <w:r w:rsidR="00811629">
        <w:t>, and Level 3: CI/CD pipeline automation (</w:t>
      </w:r>
      <w:r w:rsidR="00C400CE">
        <w:fldChar w:fldCharType="begin"/>
      </w:r>
      <w:r w:rsidR="00C400CE">
        <w:instrText xml:space="preserve"> REF _Ref107993404 \h </w:instrText>
      </w:r>
      <w:r w:rsidR="00C400CE">
        <w:fldChar w:fldCharType="separate"/>
      </w:r>
      <w:r w:rsidR="00C400CE">
        <w:t xml:space="preserve">Figure </w:t>
      </w:r>
      <w:r w:rsidR="00C400CE">
        <w:rPr>
          <w:noProof/>
        </w:rPr>
        <w:t>4</w:t>
      </w:r>
      <w:r w:rsidR="00C400CE">
        <w:fldChar w:fldCharType="end"/>
      </w:r>
      <w:r w:rsidR="00811629">
        <w:t>).</w:t>
      </w:r>
      <w:r w:rsidR="00B24D7F">
        <w:t xml:space="preserve"> Like in </w:t>
      </w:r>
      <w:r w:rsidR="00D11DB9">
        <w:t>Microsoft’s model</w:t>
      </w:r>
      <w:r w:rsidR="00C65BE4">
        <w:t>, a higher level means a</w:t>
      </w:r>
      <w:r w:rsidR="000F7746">
        <w:t xml:space="preserve"> more sophisticated implementation of MLOps for the ML system</w:t>
      </w:r>
      <w:r w:rsidR="003F0FA8">
        <w:t xml:space="preserve"> </w:t>
      </w:r>
      <w:sdt>
        <w:sdtPr>
          <w:alias w:val="To edit, see citavi.com/edit"/>
          <w:tag w:val="CitaviPlaceholder#37ba5c8f-9687-4266-a3b3-c4a0e3d12925"/>
          <w:id w:val="523604829"/>
          <w:placeholder>
            <w:docPart w:val="DefaultPlaceholder_-1854013440"/>
          </w:placeholder>
        </w:sdtPr>
        <w:sdtEndPr/>
        <w:sdtContent>
          <w:r w:rsidR="003F0FA8">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WJkZTNiLTJmYWItNDRjMC1hOWMzLWQ4MjYzNzkxMDg2YSIsIlJhbmdlTGVuZ3RoIjoxOSwiUmVmZXJlbmNlSWQiOiJkMmY4ZTYwOC1jYmI2LTQzZGQtOGVhOC0zODJlMDQ2NmJmY2I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jcuMS4yMDIwIiwiRWRpdG9ycyI6W10sIkV2YWx1YXRpb25Db21wbGV4aXR5IjowLCJFdmFsdWF0aW9uU291cmNlVGV4dEZvcm1hdCI6MCwiR3JvdXBzIjpbXSwiSGFzTGFiZWwxIjpmYWxzZSwiSGFzTGFiZWwyIjpmYWxzZSwiS2V5d29yZHMiOltdLCJMb2NhdGlvbnMiOltdLCJPcmdhbml6YXRpb25zIjpbeyIkaWQiOi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}</w:instrText>
          </w:r>
          <w:r w:rsidR="003F0FA8">
            <w:fldChar w:fldCharType="separate"/>
          </w:r>
          <w:r w:rsidR="00A130B2">
            <w:t>(Google LLC, 2020a)</w:t>
          </w:r>
          <w:r w:rsidR="003F0FA8">
            <w:fldChar w:fldCharType="end"/>
          </w:r>
        </w:sdtContent>
      </w:sdt>
      <w:r w:rsidR="000F7746">
        <w:t>.</w:t>
      </w:r>
    </w:p>
    <w:p w14:paraId="1F7592D0" w14:textId="336166E7" w:rsidR="000F7746" w:rsidRDefault="003B3FBB" w:rsidP="00EA3870">
      <w:r>
        <w:t>Similar to Microsoft’s maturity model</w:t>
      </w:r>
      <w:r w:rsidR="00EB63B7">
        <w:t xml:space="preserve">, level 0 denotes the baseline maturity, where no </w:t>
      </w:r>
      <w:r w:rsidR="009E75E4">
        <w:t xml:space="preserve">MLOps practices are employed. </w:t>
      </w:r>
      <w:r w:rsidR="00DC0B2C">
        <w:t xml:space="preserve">Every step is </w:t>
      </w:r>
      <w:r w:rsidR="00082B23">
        <w:t xml:space="preserve">done manually, usually executed interactively on a </w:t>
      </w:r>
      <w:r w:rsidR="00917C9C">
        <w:t>notebook</w:t>
      </w:r>
      <w:r w:rsidR="00092C7C">
        <w:t>.</w:t>
      </w:r>
      <w:r w:rsidR="003A3A27">
        <w:t xml:space="preserve"> There is no distinction between experimental and productive code, as </w:t>
      </w:r>
      <w:r w:rsidR="001224C3">
        <w:t xml:space="preserve">iterations of the model are done on the same notebook until a </w:t>
      </w:r>
      <w:r w:rsidR="00C637AF">
        <w:t>servable model is trained</w:t>
      </w:r>
      <w:r w:rsidR="00CF28A2">
        <w:t>.</w:t>
      </w:r>
      <w:r w:rsidR="00C41FE1">
        <w:t xml:space="preserve"> </w:t>
      </w:r>
      <w:r w:rsidR="007D75F2">
        <w:t>No CI/CD is employed, which means that testing is usually done in a</w:t>
      </w:r>
      <w:r w:rsidR="008A4319">
        <w:t>n</w:t>
      </w:r>
      <w:r w:rsidR="007D75F2">
        <w:t xml:space="preserve"> ad-hoc manner </w:t>
      </w:r>
      <w:r w:rsidR="00571627">
        <w:t>within the notebook.</w:t>
      </w:r>
      <w:r w:rsidR="00A65BDE">
        <w:t xml:space="preserve"> Once the model is deployed there isn’t a monitoring infrastructure to </w:t>
      </w:r>
      <w:r w:rsidR="006A6B4F">
        <w:t>observe the model performance in production. Consequently</w:t>
      </w:r>
      <w:r w:rsidR="008D20CD">
        <w:t>,</w:t>
      </w:r>
      <w:r w:rsidR="006A6B4F">
        <w:t xml:space="preserve"> </w:t>
      </w:r>
      <w:r w:rsidR="00343CE3">
        <w:t xml:space="preserve">level 0 </w:t>
      </w:r>
      <w:r w:rsidR="00343CE3">
        <w:lastRenderedPageBreak/>
        <w:t xml:space="preserve">ML systems don’t deploy models regularly </w:t>
      </w:r>
      <w:r w:rsidR="008D20CD">
        <w:t>and run the risk of not noticing</w:t>
      </w:r>
      <w:r w:rsidR="00E60019">
        <w:t xml:space="preserve"> degrading prediction quality.</w:t>
      </w:r>
    </w:p>
    <w:p w14:paraId="3AB5859C" w14:textId="601B303B" w:rsidR="00E60019" w:rsidRDefault="00514797" w:rsidP="00C076B5">
      <w:r>
        <w:t xml:space="preserve">The </w:t>
      </w:r>
      <w:r w:rsidR="00754089">
        <w:t>goal</w:t>
      </w:r>
      <w:r>
        <w:t xml:space="preserve"> of level 1 ML systems is</w:t>
      </w:r>
      <w:r w:rsidR="00754089">
        <w:t xml:space="preserve"> to perform</w:t>
      </w:r>
      <w:r>
        <w:t xml:space="preserve"> continuous training. </w:t>
      </w:r>
      <w:r w:rsidR="00D04CF3">
        <w:t>In level 0 a</w:t>
      </w:r>
      <w:r w:rsidR="00D079D1">
        <w:t xml:space="preserve"> trained model is deployed. In level 1 </w:t>
      </w:r>
      <w:r w:rsidR="00935302">
        <w:t>a</w:t>
      </w:r>
      <w:r w:rsidR="00B82875">
        <w:t xml:space="preserve"> complete ML pipeline is deployed, which</w:t>
      </w:r>
      <w:r w:rsidR="00947A21">
        <w:t xml:space="preserve"> triggers</w:t>
      </w:r>
      <w:r w:rsidR="002036BB">
        <w:t xml:space="preserve"> </w:t>
      </w:r>
      <w:r w:rsidR="00557E5B">
        <w:t>a</w:t>
      </w:r>
      <w:r w:rsidR="002036BB">
        <w:t xml:space="preserve"> model training process.</w:t>
      </w:r>
      <w:r w:rsidR="006159BF">
        <w:t xml:space="preserve"> </w:t>
      </w:r>
      <w:r w:rsidR="003D6C82">
        <w:t>Th</w:t>
      </w:r>
      <w:r w:rsidR="00973110">
        <w:t>e</w:t>
      </w:r>
      <w:r w:rsidR="003D6C82">
        <w:t xml:space="preserve"> pipeline</w:t>
      </w:r>
      <w:r w:rsidR="00CF2FBB">
        <w:t xml:space="preserve"> then continuously delivers </w:t>
      </w:r>
      <w:r w:rsidR="00646AFF">
        <w:t xml:space="preserve">up-to-date models that are </w:t>
      </w:r>
      <w:r w:rsidR="00B327A9">
        <w:t xml:space="preserve">then </w:t>
      </w:r>
      <w:r w:rsidR="00646AFF">
        <w:t xml:space="preserve">used </w:t>
      </w:r>
      <w:r w:rsidR="00752DBE">
        <w:t>by</w:t>
      </w:r>
      <w:r w:rsidR="00646AFF">
        <w:t xml:space="preserve"> </w:t>
      </w:r>
      <w:r w:rsidR="00752DBE">
        <w:t xml:space="preserve">the </w:t>
      </w:r>
      <w:r w:rsidR="00646AFF">
        <w:t>application</w:t>
      </w:r>
      <w:r w:rsidR="00752DBE">
        <w:t xml:space="preserve">. </w:t>
      </w:r>
      <w:r w:rsidR="00583636">
        <w:t>In production</w:t>
      </w:r>
      <w:r w:rsidR="00BA4093">
        <w:t>,</w:t>
      </w:r>
      <w:r w:rsidR="00583636">
        <w:t xml:space="preserve"> </w:t>
      </w:r>
      <w:r w:rsidR="00BA4093">
        <w:t xml:space="preserve">the </w:t>
      </w:r>
      <w:r w:rsidR="006879A8">
        <w:t xml:space="preserve">input </w:t>
      </w:r>
      <w:r w:rsidR="00BA4093">
        <w:t>data is</w:t>
      </w:r>
      <w:r w:rsidR="006244CD">
        <w:t xml:space="preserve"> monitored</w:t>
      </w:r>
      <w:r w:rsidR="00BA4093">
        <w:t xml:space="preserve"> </w:t>
      </w:r>
      <w:r w:rsidR="006879A8">
        <w:t xml:space="preserve">live </w:t>
      </w:r>
      <w:r w:rsidR="00BA4093">
        <w:t xml:space="preserve">to detect </w:t>
      </w:r>
      <w:r w:rsidR="00961437">
        <w:t>potential shifts and skews</w:t>
      </w:r>
      <w:r w:rsidR="006244CD">
        <w:t>, which then can trigger the pipeline</w:t>
      </w:r>
      <w:r w:rsidR="00053DCF">
        <w:t xml:space="preserve"> to retrain a model</w:t>
      </w:r>
      <w:r w:rsidR="006244CD">
        <w:t>.</w:t>
      </w:r>
      <w:r w:rsidR="00053DCF">
        <w:t xml:space="preserve"> </w:t>
      </w:r>
      <w:r w:rsidR="000C4466">
        <w:t>In order t</w:t>
      </w:r>
      <w:r w:rsidR="00752DBE">
        <w:t xml:space="preserve">o improve </w:t>
      </w:r>
      <w:r w:rsidR="001A5E33">
        <w:t>reusability and accelerate</w:t>
      </w:r>
      <w:r w:rsidR="00257564">
        <w:t xml:space="preserve"> the</w:t>
      </w:r>
      <w:r w:rsidR="001A5E33">
        <w:t xml:space="preserve"> </w:t>
      </w:r>
      <w:r w:rsidR="00257564">
        <w:t xml:space="preserve">pipeline </w:t>
      </w:r>
      <w:r w:rsidR="001A5E33">
        <w:t>development</w:t>
      </w:r>
      <w:r w:rsidR="00257564">
        <w:t xml:space="preserve"> process</w:t>
      </w:r>
      <w:r w:rsidR="00682ADF">
        <w:t xml:space="preserve">, </w:t>
      </w:r>
      <w:r w:rsidR="00257564">
        <w:t xml:space="preserve">the source </w:t>
      </w:r>
      <w:r w:rsidR="00682ADF">
        <w:t>code is broken up into modular components.</w:t>
      </w:r>
      <w:r w:rsidR="00773F72">
        <w:t xml:space="preserve"> There is now a strict separation between development and production environment.</w:t>
      </w:r>
    </w:p>
    <w:p w14:paraId="07221989" w14:textId="000F72AB" w:rsidR="00C25F52" w:rsidRDefault="00C75FC4" w:rsidP="00C076B5">
      <w:r>
        <w:t xml:space="preserve">In </w:t>
      </w:r>
      <w:r w:rsidR="00EC2FC3">
        <w:t>Level 2 ML systems</w:t>
      </w:r>
      <w:r>
        <w:t>,</w:t>
      </w:r>
      <w:r w:rsidR="00EC2FC3">
        <w:t xml:space="preserve"> </w:t>
      </w:r>
      <w:r w:rsidR="001620A1">
        <w:t xml:space="preserve">CI/CD is employed </w:t>
      </w:r>
      <w:r>
        <w:t>to the full extent</w:t>
      </w:r>
      <w:r w:rsidR="00444206">
        <w:t xml:space="preserve">. </w:t>
      </w:r>
      <w:r w:rsidR="00C10E66">
        <w:t xml:space="preserve">The test and deployment of </w:t>
      </w:r>
      <w:r w:rsidR="007E7870">
        <w:t xml:space="preserve">pipelines are automated and the experimentation process is orchestrated. Intelligent monitoring </w:t>
      </w:r>
      <w:r w:rsidR="00487DC6">
        <w:t xml:space="preserve">is used on live data, </w:t>
      </w:r>
      <w:r w:rsidR="007C00FD">
        <w:t>which is able to discern whether a model retraining or a new experiment cycle should be initiated. Information about models, data and metadata are stored in a model registry, feature store</w:t>
      </w:r>
      <w:r w:rsidR="00DB5C16">
        <w:rPr>
          <w:rStyle w:val="Funotenzeichen"/>
        </w:rPr>
        <w:footnoteReference w:id="8"/>
      </w:r>
      <w:r w:rsidR="007C00FD">
        <w:t xml:space="preserve"> and metadata store.</w:t>
      </w:r>
      <w:r w:rsidR="00D46A43">
        <w:t xml:space="preserve"> This makes ML pipelines reproducible </w:t>
      </w:r>
      <w:r w:rsidR="00C42F9C">
        <w:t>and transparent.</w:t>
      </w:r>
    </w:p>
    <w:p w14:paraId="42833E91" w14:textId="77777777" w:rsidR="00A84B63" w:rsidRDefault="00531FC4" w:rsidP="00A84B63">
      <w:pPr>
        <w:keepNext/>
      </w:pPr>
      <w:r w:rsidRPr="00531FC4">
        <w:rPr>
          <w:noProof/>
        </w:rPr>
        <w:drawing>
          <wp:inline distT="0" distB="0" distL="0" distR="0" wp14:anchorId="7C0EF3AC" wp14:editId="4287773F">
            <wp:extent cx="5400675" cy="2204720"/>
            <wp:effectExtent l="0" t="0" r="9525" b="50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675" cy="2204720"/>
                    </a:xfrm>
                    <a:prstGeom prst="rect">
                      <a:avLst/>
                    </a:prstGeom>
                  </pic:spPr>
                </pic:pic>
              </a:graphicData>
            </a:graphic>
          </wp:inline>
        </w:drawing>
      </w:r>
    </w:p>
    <w:p w14:paraId="1DAA090C" w14:textId="01C7211B" w:rsidR="0033113A" w:rsidRDefault="00A84B63" w:rsidP="00A84B63">
      <w:pPr>
        <w:pStyle w:val="Beschriftung"/>
      </w:pPr>
      <w:bookmarkStart w:id="41" w:name="_Ref107993404"/>
      <w:bookmarkStart w:id="42" w:name="_Ref107993385"/>
      <w:bookmarkStart w:id="43" w:name="_Toc108263648"/>
      <w:r>
        <w:t xml:space="preserve">Figure </w:t>
      </w:r>
      <w:r>
        <w:fldChar w:fldCharType="begin"/>
      </w:r>
      <w:r>
        <w:instrText xml:space="preserve"> SEQ Figure \* ARABIC </w:instrText>
      </w:r>
      <w:r>
        <w:fldChar w:fldCharType="separate"/>
      </w:r>
      <w:r w:rsidR="001E0848">
        <w:rPr>
          <w:noProof/>
        </w:rPr>
        <w:t>6</w:t>
      </w:r>
      <w:r>
        <w:fldChar w:fldCharType="end"/>
      </w:r>
      <w:bookmarkEnd w:id="41"/>
      <w:r>
        <w:t>: Levels of Microsoft's (left) and Google's (right) maturity model</w:t>
      </w:r>
      <w:r w:rsidR="000E6E02">
        <w:t xml:space="preserve"> </w:t>
      </w:r>
      <w:sdt>
        <w:sdtPr>
          <w:alias w:val="To edit, see citavi.com/edit"/>
          <w:tag w:val="CitaviPlaceholder#849a3b9f-015a-4abc-9239-2139bcdbcfd1"/>
          <w:id w:val="-744886058"/>
          <w:placeholder>
            <w:docPart w:val="DefaultPlaceholder_-1854013440"/>
          </w:placeholder>
        </w:sdtPr>
        <w:sdtEndPr/>
        <w:sdtContent>
          <w:r w:rsidR="000E6E02">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jBjMGEwLTgxZjItNGQ2Ny05NWExLWJjMWYxNzI4ZDg5NyIsIlJhbmdlU3RhcnQiOjE4LCJSYW5nZUxlbmd0aCI6MTgsIlJlZmVyZW5jZUlkIjoiOGMzNmVlMjUtOWQ3Zi00NTFkLThlOGItNTUwY2M3NzNkYWU2IiwiUmVmZXJlbmNlIjp7IiRpZCI6IjMiLCIkdHlwZSI6IlN3aXNzQWNhZGVtaWMuQ2l0YXZpLlJlZmVyZW5jZSwgU3dpc3NBY2FkZW1pYy5DaXRhdmkiLCJBYnN0cmFjdENvbXBsZXhpdHkiOjAsIkFic3RyYWN0U291cmNlVGV4dEZvcm1hdCI6MCwiQWNjZXNzRGF0ZSI6IjUuNy4yMDIyIiwiQXV0aG9ycyI6W10sIkNpdGF0aW9uS2V5VXBkYXRlVHlwZSI6MCwiQ29sbGFib3JhdG9ycyI6W10sIkRhdGUiOiJuLmQu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9jcy5taWNyb3NvZnQuY29tL2VuLXVzL2F6dXJlL2FyY2hpdGVjdHVyZS9leGFtcGxlLXNjZW5hcmlvL21sb3BzL21sb3BzLW1hdHVyaXR5LW1vZGVsIiwiVXJpU3RyaW5nIjoiaHR0cHM6Ly9kb2NzLm1pY3Jvc29mdC5jb20vZW4tdXMvYXp1cmUvYXJjaGl0ZWN0dXJlL2V4YW1wbGUtc2NlbmFyaW8vbWxvcHMvbWxvcHMtbWF0dXJpdHktbW9kZWw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}</w:instrText>
          </w:r>
          <w:r w:rsidR="000E6E02">
            <w:fldChar w:fldCharType="separate"/>
          </w:r>
          <w:r w:rsidR="00A130B2">
            <w:t>(Google LLC, 2020a; Microsoft, n.d.)</w:t>
          </w:r>
          <w:r w:rsidR="000E6E02">
            <w:fldChar w:fldCharType="end"/>
          </w:r>
        </w:sdtContent>
      </w:sdt>
      <w:bookmarkEnd w:id="42"/>
      <w:bookmarkEnd w:id="43"/>
    </w:p>
    <w:p w14:paraId="2AA00E61" w14:textId="285C9A77" w:rsidR="000D494D" w:rsidRDefault="000D494D" w:rsidP="00FE02F2">
      <w:pPr>
        <w:pStyle w:val="berschrift3"/>
      </w:pPr>
      <w:bookmarkStart w:id="44" w:name="_Ref108570248"/>
      <w:bookmarkStart w:id="45" w:name="_Ref109952888"/>
      <w:bookmarkStart w:id="46" w:name="_Toc110000162"/>
      <w:r>
        <w:t>Concept Drift</w:t>
      </w:r>
      <w:bookmarkEnd w:id="44"/>
      <w:bookmarkEnd w:id="45"/>
      <w:bookmarkEnd w:id="46"/>
    </w:p>
    <w:p w14:paraId="42DF466D" w14:textId="7BAD7A8E" w:rsidR="008A50A7" w:rsidRDefault="00361424" w:rsidP="008A50A7">
      <w:r>
        <w:t>“</w:t>
      </w:r>
      <w:r w:rsidRPr="005D33DE">
        <w:rPr>
          <w:i/>
          <w:iCs/>
        </w:rPr>
        <w:t>One of the things that makes ML systems so fascinating is that they often interact directly with the external world. Experience has shown that the external world is rarely stable. This background rate of change creates ongoing maintenance cost.</w:t>
      </w:r>
      <w:r>
        <w:t>”</w:t>
      </w:r>
      <w:r w:rsidR="005D33DE">
        <w:t xml:space="preserve"> </w:t>
      </w:r>
      <w:sdt>
        <w:sdtPr>
          <w:alias w:val="To edit, see citavi.com/edit"/>
          <w:tag w:val="CitaviPlaceholder#ad37fe1e-b0b2-4fc7-8645-fdc6366f4a1e"/>
          <w:id w:val="411593865"/>
          <w:placeholder>
            <w:docPart w:val="DefaultPlaceholder_-1854013440"/>
          </w:placeholder>
        </w:sdtPr>
        <w:sdtEndPr/>
        <w:sdtContent>
          <w:r w:rsidR="005D33DE">
            <w:fldChar w:fldCharType="begin"/>
          </w:r>
          <w:r w:rsidR="005D33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YWRhNGU2LWFlMWQtNGVlOC1iMTllLTQ5ZTg4OTBjNzNm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WQzN2ZlMWUtYjBiMi00ZmM3LTg2NDUtZmRjNjM2NmY0YTFlIiwiVGV4dCI6IihTY3VsbGV5IGV0IGFsLiwgMjAxNSkiLCJXQUlWZXJzaW9uIjoiNi4xMi4wLjAifQ==}</w:instrText>
          </w:r>
          <w:r w:rsidR="005D33DE">
            <w:fldChar w:fldCharType="separate"/>
          </w:r>
          <w:r w:rsidR="00A130B2">
            <w:t>(Sculley et al., 2015)</w:t>
          </w:r>
          <w:r w:rsidR="005D33DE">
            <w:fldChar w:fldCharType="end"/>
          </w:r>
        </w:sdtContent>
      </w:sdt>
    </w:p>
    <w:p w14:paraId="119644A8" w14:textId="4D873F5B" w:rsidR="00AA033D" w:rsidRDefault="005F7BE1" w:rsidP="008A50A7">
      <w:r>
        <w:lastRenderedPageBreak/>
        <w:t xml:space="preserve">One manifestation of ongoing change in data is called </w:t>
      </w:r>
      <w:r w:rsidRPr="005F7BE1">
        <w:rPr>
          <w:i/>
        </w:rPr>
        <w:t>concept drift</w:t>
      </w:r>
      <w:r>
        <w:t xml:space="preserve"> (CD)</w:t>
      </w:r>
      <w:r w:rsidR="00A574B3">
        <w:t>.</w:t>
      </w:r>
      <w:r w:rsidR="00E41DFF">
        <w:t xml:space="preserve"> </w:t>
      </w:r>
      <w:r w:rsidR="00052D52">
        <w:t xml:space="preserve">Specifically, </w:t>
      </w:r>
      <w:r w:rsidR="00E41DFF">
        <w:t xml:space="preserve">CD </w:t>
      </w:r>
      <w:r w:rsidR="00D92F99">
        <w:t xml:space="preserve">describes a changing outcome </w:t>
      </w:r>
      <m:oMath>
        <m:r>
          <w:rPr>
            <w:rFonts w:ascii="Cambria Math" w:hAnsi="Cambria Math"/>
          </w:rPr>
          <m:t>y</m:t>
        </m:r>
      </m:oMath>
      <w:r w:rsidR="00D67A43">
        <w:t xml:space="preserve"> to a constant input </w:t>
      </w:r>
      <m:oMath>
        <m:r>
          <w:rPr>
            <w:rFonts w:ascii="Cambria Math" w:hAnsi="Cambria Math"/>
          </w:rPr>
          <m:t>X</m:t>
        </m:r>
      </m:oMath>
      <w:r w:rsidR="00E97D98">
        <w:t xml:space="preserve"> </w:t>
      </w:r>
      <w:r w:rsidR="00052D52">
        <w:t>over time</w:t>
      </w:r>
      <w:r w:rsidR="004D7C5B">
        <w:t xml:space="preserve"> </w:t>
      </w:r>
      <w:sdt>
        <w:sdtPr>
          <w:alias w:val="To edit, see citavi.com/edit"/>
          <w:tag w:val="CitaviPlaceholder#8d2cb06f-7239-4a57-99e5-4106f2996c43"/>
          <w:id w:val="46424524"/>
          <w:placeholder>
            <w:docPart w:val="DefaultPlaceholder_-1854013440"/>
          </w:placeholder>
        </w:sdtPr>
        <w:sdtEndPr/>
        <w:sdtContent>
          <w:r w:rsidR="0071517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jZjYmFlLTlhY2YtNDBjYS05ZDNkLWViZmNlNWRlNDc1YyIsIlJhbmdlTGVuZ3RoIjoyOCwiUmVmZXJlbmNlSWQiOiI1YmQ3ODA1Yi1mYTBlLTQ2MGYtYjdiNS0xNTkyMzAyM2U1YzQ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GUuY291cnNlcmEub3JnL2xlYXJuL2ludHJvZHVjdGlvbi10by1tYWNoaW5lLWxlYXJuaW5nLWluLXByb2R1Y3Rpb24/c3BlY2lhbGl6YXRpb249bWFjaGluZS1sZWFybmluZy1lbmdpbmVlcmluZy1mb3ItcHJvZHVjdGlvbi1tbG9wcyIsIlVyaVN0cmluZyI6Imh0dHBzOi8vZGUuY291cnNlcmEub3JnL2xlYXJuL2ludHJvZHVjdGlvbi10by1tYWNoaW5lLWxlYXJuaW5nLWluLXByb2R1Y3Rpb24/c3BlY2lhbGl6YXRpb249bWFjaGluZS1sZWFybmluZy1lbmdpbmVlcmluZy1mb3ItcHJvZHVjdGlvbi1tbG9wc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}</w:instrText>
          </w:r>
          <w:r w:rsidR="00715175">
            <w:fldChar w:fldCharType="separate"/>
          </w:r>
          <w:r w:rsidR="00A130B2">
            <w:t>(Ng, Crowe, &amp; Moroney, 2021)</w:t>
          </w:r>
          <w:r w:rsidR="00715175">
            <w:fldChar w:fldCharType="end"/>
          </w:r>
        </w:sdtContent>
      </w:sdt>
      <w:r w:rsidR="00F26450">
        <w:t>.</w:t>
      </w:r>
      <w:r w:rsidR="000B00E2">
        <w:t xml:space="preserve"> </w:t>
      </w:r>
      <w:r w:rsidR="00903499" w:rsidRPr="00903499">
        <w:t>Real world examples of CD could be changing house prices due to a fluctuating house market, or people changing their taste in movies because of aging or genre trends.</w:t>
      </w:r>
      <w:r w:rsidR="000C0CCE">
        <w:t xml:space="preserve"> These </w:t>
      </w:r>
      <w:r w:rsidR="004B7CFE">
        <w:t>changes in the underlying distribution of ML data</w:t>
      </w:r>
      <w:r w:rsidR="00735E69">
        <w:t xml:space="preserve"> are </w:t>
      </w:r>
      <w:r w:rsidR="00C979F2">
        <w:t>often unforeseeable</w:t>
      </w:r>
      <w:r w:rsidR="00F964FD">
        <w:t xml:space="preserve">. </w:t>
      </w:r>
      <w:r w:rsidR="0095539E">
        <w:t xml:space="preserve">Therefore they are hard to detect and </w:t>
      </w:r>
      <w:r w:rsidR="00642E12">
        <w:t xml:space="preserve">often go unnoticed for a long time. CD </w:t>
      </w:r>
      <w:r w:rsidR="00C50FE0">
        <w:t xml:space="preserve">runs the risk of </w:t>
      </w:r>
      <w:r w:rsidR="00B52EEC">
        <w:t xml:space="preserve">first </w:t>
      </w:r>
      <w:r w:rsidR="00C50FE0">
        <w:t>being noticed</w:t>
      </w:r>
      <w:r w:rsidR="00F8048C">
        <w:t xml:space="preserve"> through</w:t>
      </w:r>
      <w:r w:rsidR="0076629B">
        <w:t xml:space="preserve"> deterioration of model performance </w:t>
      </w:r>
      <w:r w:rsidR="00877CB4">
        <w:t>in a</w:t>
      </w:r>
      <w:r w:rsidR="0076629B">
        <w:t xml:space="preserve"> producti</w:t>
      </w:r>
      <w:r w:rsidR="00877CB4">
        <w:t>ve environment</w:t>
      </w:r>
      <w:r w:rsidR="00F8048C">
        <w:t>.</w:t>
      </w:r>
    </w:p>
    <w:p w14:paraId="7F2814BE" w14:textId="5D31857B" w:rsidR="00533104" w:rsidRDefault="00206AD9" w:rsidP="008A50A7">
      <w:sdt>
        <w:sdtPr>
          <w:alias w:val="To edit, see citavi.com/edit"/>
          <w:tag w:val="CitaviPlaceholder#6abfeb97-9dff-47da-8f28-e6c2eefdd2c0"/>
          <w:id w:val="1178088529"/>
          <w:placeholder>
            <w:docPart w:val="DefaultPlaceholder_-1854013440"/>
          </w:placeholder>
        </w:sdtPr>
        <w:sdtEndPr/>
        <w:sdtContent>
          <w:r w:rsidR="00350B5D">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WQ3MjBlLTliNjMtNDM3YS04MmE3LWVlOGQ2MTBhZTkzMCIsIlJhbmdlTGVuZ3RoIjo1Ny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}</w:instrText>
          </w:r>
          <w:r w:rsidR="00350B5D">
            <w:fldChar w:fldCharType="separate"/>
          </w:r>
          <w:r w:rsidR="00A130B2">
            <w:t>(Gama, Žliobaitė, Bifet, Pechenizkiy, &amp; Bouchachia, 2014)</w:t>
          </w:r>
          <w:r w:rsidR="00350B5D">
            <w:fldChar w:fldCharType="end"/>
          </w:r>
        </w:sdtContent>
      </w:sdt>
      <w:r w:rsidR="00350B5D">
        <w:t xml:space="preserve"> i</w:t>
      </w:r>
      <w:r w:rsidR="004D3C8A">
        <w:t>dentif</w:t>
      </w:r>
      <w:r w:rsidR="00982104">
        <w:t>y</w:t>
      </w:r>
      <w:r w:rsidR="004D3C8A">
        <w:t xml:space="preserve"> </w:t>
      </w:r>
      <w:r w:rsidR="00044DC5">
        <w:t>4 common types of CD</w:t>
      </w:r>
      <w:r w:rsidR="00C64BD1">
        <w:t xml:space="preserve"> </w:t>
      </w:r>
      <w:r w:rsidR="00426B55">
        <w:t xml:space="preserve">as seen in </w:t>
      </w:r>
      <w:r w:rsidR="00C64BD1">
        <w:fldChar w:fldCharType="begin"/>
      </w:r>
      <w:r w:rsidR="00C64BD1">
        <w:instrText xml:space="preserve"> REF _Ref108096275 \h </w:instrText>
      </w:r>
      <w:r w:rsidR="00C64BD1">
        <w:fldChar w:fldCharType="separate"/>
      </w:r>
      <w:r w:rsidR="00C64BD1">
        <w:t xml:space="preserve">Figure </w:t>
      </w:r>
      <w:r w:rsidR="00C64BD1">
        <w:rPr>
          <w:noProof/>
        </w:rPr>
        <w:t>5</w:t>
      </w:r>
      <w:r w:rsidR="00C64BD1">
        <w:fldChar w:fldCharType="end"/>
      </w:r>
      <w:r w:rsidR="00044DC5">
        <w:t>:</w:t>
      </w:r>
    </w:p>
    <w:p w14:paraId="0454354C" w14:textId="68CC9E61" w:rsidR="00877CB4" w:rsidRDefault="00BE2ACA" w:rsidP="008A50A7">
      <w:r>
        <w:rPr>
          <w:b/>
        </w:rPr>
        <w:t>Sudden drift</w:t>
      </w:r>
      <w:r w:rsidR="00A11D8B">
        <w:t>.</w:t>
      </w:r>
      <w:r>
        <w:t xml:space="preserve"> </w:t>
      </w:r>
      <w:r w:rsidR="001131BD">
        <w:t xml:space="preserve">The </w:t>
      </w:r>
      <w:r w:rsidR="000B203E">
        <w:t>distribution</w:t>
      </w:r>
      <w:r w:rsidR="003178C8">
        <w:rPr>
          <w:rStyle w:val="Funotenzeichen"/>
        </w:rPr>
        <w:footnoteReference w:id="9"/>
      </w:r>
      <w:r w:rsidR="000B203E">
        <w:t xml:space="preserve"> of the data undergoes an abrupt change</w:t>
      </w:r>
      <w:r w:rsidR="001F6E12">
        <w:t xml:space="preserve"> in a short amount of time</w:t>
      </w:r>
      <w:r w:rsidR="005D7F7C">
        <w:t xml:space="preserve"> that persists indefinitely</w:t>
      </w:r>
      <w:r w:rsidR="001F6E12">
        <w:t>.</w:t>
      </w:r>
      <w:r w:rsidR="005D7F7C">
        <w:t xml:space="preserve"> </w:t>
      </w:r>
      <w:r w:rsidR="007C414E">
        <w:t xml:space="preserve">This phenomenon is also </w:t>
      </w:r>
      <w:r w:rsidR="00725996">
        <w:t xml:space="preserve">known as </w:t>
      </w:r>
      <w:r w:rsidR="00725996" w:rsidRPr="00725996">
        <w:rPr>
          <w:i/>
        </w:rPr>
        <w:t>concept shift</w:t>
      </w:r>
      <w:r w:rsidR="00725996">
        <w:t>.</w:t>
      </w:r>
      <w:r w:rsidR="00AB264A">
        <w:t xml:space="preserve"> One example for concept shift</w:t>
      </w:r>
      <w:r w:rsidR="007565F3">
        <w:t xml:space="preserve"> would</w:t>
      </w:r>
      <w:r w:rsidR="00AB264A">
        <w:t xml:space="preserve"> </w:t>
      </w:r>
      <w:r w:rsidR="00B72F93">
        <w:t>be the drastic drop in demand for commercial flight to a country where war just broke out</w:t>
      </w:r>
      <w:r w:rsidR="00666636">
        <w:t xml:space="preserve"> </w:t>
      </w:r>
      <w:sdt>
        <w:sdtPr>
          <w:alias w:val="To edit, see citavi.com/edit"/>
          <w:tag w:val="CitaviPlaceholder#821eaf62-7976-4f6c-9668-25acdb8f1834"/>
          <w:id w:val="2002840302"/>
          <w:placeholder>
            <w:docPart w:val="DefaultPlaceholder_-1854013440"/>
          </w:placeholder>
        </w:sdtPr>
        <w:sdtEndPr/>
        <w:sdtContent>
          <w:r w:rsidR="0066663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hdGEub3JnL2VuL2lhdGEtcmVwb3NpdG9yeS9wdWJsaWNhdGlvbnMvZWNvbm9taWMtcmVwb3J0cy90aGUtaW1wYWN0LW9mLXRoZS1jb25mbGljdC1iZXR3ZWVuLXJ1c3NpYS1hbmQtdWtyYWluZS1vbi1hdmlhdGlvbi8iLCJVcmlTdHJpbmciOiJodHRwczovL3d3dy5pYXRhLm9yZy9lbi9pYXRhLXJlcG9zaXRvcnkvcHVibGljYXRpb25zL2Vjb25vbWljLXJlcG9ydHMvdGhlLWltcGFjdC1vZi10aGUtY29uZmxpY3QtYmV0d2Vlbi1ydXNzaWEtYW5kLXVrcmFpbmUtb24tYXZpYXRpb24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}</w:instrText>
          </w:r>
          <w:r w:rsidR="00666636">
            <w:fldChar w:fldCharType="separate"/>
          </w:r>
          <w:r w:rsidR="00A130B2">
            <w:t>(International Air Transport Association, 2022)</w:t>
          </w:r>
          <w:r w:rsidR="00666636">
            <w:fldChar w:fldCharType="end"/>
          </w:r>
        </w:sdtContent>
      </w:sdt>
      <w:r w:rsidR="00B72F93">
        <w:t>.</w:t>
      </w:r>
    </w:p>
    <w:p w14:paraId="7A71C9AF" w14:textId="3150EB76" w:rsidR="00012D31" w:rsidRDefault="00A11D8B" w:rsidP="008A50A7">
      <w:r>
        <w:rPr>
          <w:b/>
        </w:rPr>
        <w:t xml:space="preserve">Gradual </w:t>
      </w:r>
      <w:r w:rsidR="00B237DB">
        <w:rPr>
          <w:b/>
        </w:rPr>
        <w:t>drift</w:t>
      </w:r>
      <w:r w:rsidR="00B237DB">
        <w:t xml:space="preserve">. </w:t>
      </w:r>
      <w:r w:rsidR="0007433C">
        <w:t>T</w:t>
      </w:r>
      <w:r w:rsidR="00BC662D">
        <w:t xml:space="preserve">his type of </w:t>
      </w:r>
      <w:r w:rsidR="00226EFA">
        <w:t>concept drift</w:t>
      </w:r>
      <w:r w:rsidR="00A1445A">
        <w:t xml:space="preserve"> has </w:t>
      </w:r>
      <w:r w:rsidR="003B07BB">
        <w:t>two active</w:t>
      </w:r>
      <w:r w:rsidR="0039323A">
        <w:t xml:space="preserve"> concepts</w:t>
      </w:r>
      <w:r w:rsidR="003B07BB">
        <w:t xml:space="preserve"> in the data. Over time</w:t>
      </w:r>
      <w:r w:rsidR="00C531F7">
        <w:t>,</w:t>
      </w:r>
      <w:r w:rsidR="003B07BB">
        <w:t xml:space="preserve"> the probability of the initial distribution</w:t>
      </w:r>
      <w:r w:rsidR="0042572F">
        <w:t xml:space="preserve"> decreases and gets gradually displaced by the new distribution</w:t>
      </w:r>
      <w:r w:rsidR="0018145C">
        <w:t>.</w:t>
      </w:r>
      <w:r w:rsidR="00D6749B">
        <w:t xml:space="preserve"> An example </w:t>
      </w:r>
      <w:r w:rsidR="00575452">
        <w:t>could be the genre representation in the billboard top 100 charts</w:t>
      </w:r>
      <w:r w:rsidR="00FA5FDC">
        <w:t>. As new genre trends emerge</w:t>
      </w:r>
      <w:r w:rsidR="00607A7E">
        <w:t>,</w:t>
      </w:r>
      <w:r w:rsidR="00FA5FDC">
        <w:t xml:space="preserve"> </w:t>
      </w:r>
      <w:r w:rsidR="005A6996">
        <w:t xml:space="preserve">old ones fade out and </w:t>
      </w:r>
      <w:r w:rsidR="00607A7E">
        <w:t xml:space="preserve">get replaced by the new ones. </w:t>
      </w:r>
      <w:r w:rsidR="0014073E">
        <w:t>During</w:t>
      </w:r>
      <w:r w:rsidR="00607A7E">
        <w:t xml:space="preserve"> the transitory period </w:t>
      </w:r>
      <w:r w:rsidR="009E14E0">
        <w:t xml:space="preserve">both </w:t>
      </w:r>
      <w:r w:rsidR="00C94C92">
        <w:t>concepts coexist in the data.</w:t>
      </w:r>
    </w:p>
    <w:p w14:paraId="6A2C765A" w14:textId="1F45958E" w:rsidR="00DB2514" w:rsidRDefault="00DB2514" w:rsidP="008A50A7">
      <w:r>
        <w:rPr>
          <w:b/>
        </w:rPr>
        <w:t>Incremental drift</w:t>
      </w:r>
      <w:r>
        <w:t xml:space="preserve">. Unlike gradual drift, </w:t>
      </w:r>
      <w:r w:rsidR="00CA7533">
        <w:t xml:space="preserve">the incremental drift can’t reliably be ascribed to a discrete </w:t>
      </w:r>
      <w:r w:rsidR="00613A75">
        <w:t>amount of</w:t>
      </w:r>
      <w:r w:rsidR="003F402A">
        <w:t xml:space="preserve"> distributions</w:t>
      </w:r>
      <w:r w:rsidR="00613A75">
        <w:t xml:space="preserve">. The drift occurs slowly </w:t>
      </w:r>
      <w:r w:rsidR="003F402A">
        <w:t>with a lot of variables and concepts at play</w:t>
      </w:r>
      <w:r w:rsidR="00AD4471">
        <w:t xml:space="preserve">. Consequently, incremental drift is only noticeable </w:t>
      </w:r>
      <w:r w:rsidR="009F6F47">
        <w:t xml:space="preserve">when looked at over a long time period. Cultural and societal changes are </w:t>
      </w:r>
      <w:r w:rsidR="00AF7B21">
        <w:t xml:space="preserve">often </w:t>
      </w:r>
      <w:r w:rsidR="00A3361F">
        <w:t>incremental in nature</w:t>
      </w:r>
      <w:r w:rsidR="006B2932">
        <w:t>.</w:t>
      </w:r>
    </w:p>
    <w:p w14:paraId="4B8737C9" w14:textId="42190B89" w:rsidR="006B2932" w:rsidRPr="006551F2" w:rsidRDefault="006B2932" w:rsidP="008A50A7">
      <w:r>
        <w:rPr>
          <w:b/>
        </w:rPr>
        <w:t>Reoccu</w:t>
      </w:r>
      <w:r w:rsidR="006551F2">
        <w:rPr>
          <w:b/>
        </w:rPr>
        <w:t>rring concepts</w:t>
      </w:r>
      <w:r w:rsidR="006551F2">
        <w:t xml:space="preserve">. </w:t>
      </w:r>
      <w:r w:rsidR="0005717C">
        <w:t>Previously</w:t>
      </w:r>
      <w:r w:rsidR="00BF04E6">
        <w:t xml:space="preserve"> seen </w:t>
      </w:r>
      <w:r w:rsidR="0005717C">
        <w:t xml:space="preserve">distributions </w:t>
      </w:r>
      <w:r w:rsidR="00C22138">
        <w:t xml:space="preserve">might reappear after some time, as an irregular occurrence. </w:t>
      </w:r>
      <w:r w:rsidR="00AA532D">
        <w:t>While seasonal changes are reoccurring, the</w:t>
      </w:r>
      <w:r w:rsidR="00927C48">
        <w:t>y wouldn’t necessarily be classified as concept drift, as they are predictable to an extent.</w:t>
      </w:r>
      <w:r w:rsidR="009C02EA">
        <w:t xml:space="preserve"> An example for reoccurring concepts </w:t>
      </w:r>
      <w:r w:rsidR="00DB702B">
        <w:t xml:space="preserve">are rare weather </w:t>
      </w:r>
      <w:r w:rsidR="00D45E16">
        <w:t>phenomena like hurricanes</w:t>
      </w:r>
      <w:r w:rsidR="002340F5">
        <w:t xml:space="preserve"> </w:t>
      </w:r>
      <w:sdt>
        <w:sdtPr>
          <w:alias w:val="To edit, see citavi.com/edit"/>
          <w:tag w:val="CitaviPlaceholder#74b23469-e1d5-46b5-9b46-eb7548951fe1"/>
          <w:id w:val="-347792270"/>
          <w:placeholder>
            <w:docPart w:val="DefaultPlaceholder_-1854013440"/>
          </w:placeholder>
        </w:sdtPr>
        <w:sdtEndPr/>
        <w:sdtContent>
          <w:r w:rsidR="002340F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zFlZWQ2LTMxNmEtNDUxYS1hMzZjLWUzY2I5MGQ0NzJjZCIsIlJhbmdlTGVuZ3RoIjoyNCwiUmVmZXJlbmNlSWQiOiI0YzU1ZGQ3My01MWNkLTRjZDUtOWU4ZC1jNDZhNTJhMDg1MGM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pcy5tdW5pLmN6L2VsLzE0MzMvcG9kemltMjAxMS9QQTE2NC91bS9kcmlmdF9kZXRlY3Rpb25fbWV0aG9kcy5wZGYiLCJVcmlTdHJpbmciOiJodHRwczovL2lzLm11bmkuY3ovZWwvMTQzMy9wb2R6aW0yMDExL1BBMTY0L3VtL2RyaWZ0X2RldGVjdGlvbl9tZXRob2RzLnBkZ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}</w:instrText>
          </w:r>
          <w:r w:rsidR="002340F5">
            <w:fldChar w:fldCharType="separate"/>
          </w:r>
          <w:r w:rsidR="00A130B2">
            <w:t>(Knotek &amp; Pereira, 2011)</w:t>
          </w:r>
          <w:r w:rsidR="002340F5">
            <w:fldChar w:fldCharType="end"/>
          </w:r>
        </w:sdtContent>
      </w:sdt>
      <w:r w:rsidR="00D45E16">
        <w:t>.</w:t>
      </w:r>
    </w:p>
    <w:p w14:paraId="216A8BE8" w14:textId="77777777" w:rsidR="006B7B51" w:rsidRPr="00B237DB" w:rsidRDefault="006B7B51" w:rsidP="008A50A7">
      <w:pPr>
        <w:rPr>
          <w:u w:val="double"/>
        </w:rPr>
      </w:pPr>
    </w:p>
    <w:p w14:paraId="422D6670" w14:textId="77777777" w:rsidR="00700D22" w:rsidRDefault="00480225" w:rsidP="00700D22">
      <w:pPr>
        <w:keepNext/>
      </w:pPr>
      <w:r w:rsidRPr="00480225">
        <w:rPr>
          <w:noProof/>
        </w:rPr>
        <w:lastRenderedPageBreak/>
        <w:drawing>
          <wp:inline distT="0" distB="0" distL="0" distR="0" wp14:anchorId="2369DF78" wp14:editId="6D521D8B">
            <wp:extent cx="5400675" cy="3131820"/>
            <wp:effectExtent l="0" t="0" r="9525"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675" cy="3131820"/>
                    </a:xfrm>
                    <a:prstGeom prst="rect">
                      <a:avLst/>
                    </a:prstGeom>
                  </pic:spPr>
                </pic:pic>
              </a:graphicData>
            </a:graphic>
          </wp:inline>
        </w:drawing>
      </w:r>
    </w:p>
    <w:p w14:paraId="7B90BF63" w14:textId="23312084" w:rsidR="001B66F2" w:rsidRDefault="00700D22" w:rsidP="00700D22">
      <w:pPr>
        <w:pStyle w:val="Beschriftung"/>
      </w:pPr>
      <w:bookmarkStart w:id="47" w:name="_Ref108096275"/>
      <w:bookmarkStart w:id="48" w:name="_Toc108263649"/>
      <w:r>
        <w:t xml:space="preserve">Figure </w:t>
      </w:r>
      <w:r>
        <w:fldChar w:fldCharType="begin"/>
      </w:r>
      <w:r>
        <w:instrText xml:space="preserve"> SEQ Figure \* ARABIC </w:instrText>
      </w:r>
      <w:r>
        <w:fldChar w:fldCharType="separate"/>
      </w:r>
      <w:r w:rsidR="001E0848">
        <w:rPr>
          <w:noProof/>
        </w:rPr>
        <w:t>7</w:t>
      </w:r>
      <w:r>
        <w:fldChar w:fldCharType="end"/>
      </w:r>
      <w:bookmarkEnd w:id="47"/>
      <w:r>
        <w:t xml:space="preserve">: Types of concept drift </w:t>
      </w:r>
      <w:sdt>
        <w:sdtPr>
          <w:alias w:val="To edit, see citavi.com/edit"/>
          <w:tag w:val="CitaviPlaceholder#42877de0-8297-461c-9be7-3b18c682c6e4"/>
          <w:id w:val="-894422254"/>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MjJmMWMwLTU2NzgtNDg2Ny04ZTFmLTc5NTQ1YzgyNTZhZ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0Mjg3N2RlMC04Mjk3LTQ2MWMtOWJlNy0zYjE4YzY4MmM2ZTQiLCJUZXh0IjoiKEx1IGV0IGFsLiwgMjAxOCkiLCJXQUlWZXJzaW9uIjoiNi4xMi4wLjAifQ==}</w:instrText>
          </w:r>
          <w:r>
            <w:fldChar w:fldCharType="separate"/>
          </w:r>
          <w:r w:rsidR="00A130B2">
            <w:t>(Lu et al., 2018)</w:t>
          </w:r>
          <w:r>
            <w:fldChar w:fldCharType="end"/>
          </w:r>
        </w:sdtContent>
      </w:sdt>
      <w:bookmarkEnd w:id="48"/>
    </w:p>
    <w:p w14:paraId="04D3ADA1" w14:textId="3E00C987" w:rsidR="00AC2C10" w:rsidRDefault="00BD700C" w:rsidP="00AC2C10">
      <w:r>
        <w:t>Not all changes in data can be attributed to CD</w:t>
      </w:r>
      <w:r w:rsidR="00DB00AE">
        <w:t xml:space="preserve">. A major challenge in CD detection </w:t>
      </w:r>
      <w:r w:rsidR="006009BB">
        <w:t xml:space="preserve">is to differentiate true CD from </w:t>
      </w:r>
      <w:r w:rsidR="003D7B7E">
        <w:t xml:space="preserve">noise and outliers. </w:t>
      </w:r>
      <w:r w:rsidR="00650DBF">
        <w:t xml:space="preserve">Noise and outliers are random deviations </w:t>
      </w:r>
      <w:r w:rsidR="005C6CDA">
        <w:t xml:space="preserve">in the data, that aren’t indicative of </w:t>
      </w:r>
      <w:r w:rsidR="00CE110A">
        <w:t xml:space="preserve">any </w:t>
      </w:r>
      <w:r w:rsidR="005C6CDA">
        <w:t xml:space="preserve">larger </w:t>
      </w:r>
      <w:r w:rsidR="00346793">
        <w:t>patterns</w:t>
      </w:r>
      <w:r w:rsidR="00B35E81">
        <w:t xml:space="preserve"> and shouldn’t therefore be treated as CD</w:t>
      </w:r>
      <w:r w:rsidR="00E02A2D">
        <w:t xml:space="preserve"> </w:t>
      </w:r>
      <w:sdt>
        <w:sdtPr>
          <w:alias w:val="To edit, see citavi.com/edit"/>
          <w:tag w:val="CitaviPlaceholder#ee2af47d-20e1-4c16-a136-530c50699c88"/>
          <w:id w:val="-214898130"/>
          <w:placeholder>
            <w:docPart w:val="DefaultPlaceholder_-1854013440"/>
          </w:placeholder>
        </w:sdtPr>
        <w:sdtEndPr/>
        <w:sdtContent>
          <w:r w:rsidR="00E02A2D">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ZTBiYzA0LWUxY2UtNGJiNS05MWUzLTk4YzEyYjM4MWI5NCIsIlJhbmdlTGVuZ3RoIjoxOS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gtMDJUMDA6MTA6MTYiLCJQcm9qZWN0Ijp7IiRyZWYiOiI1In19LCJVc2VOdW1iZXJpbmdUeXBlT2ZQYXJlbnREb2N1bWVudCI6ZmFsc2V9XSwiRm9ybWF0dGVkVGV4dCI6eyIkaWQiOiIxNCIsIkNvdW50IjoxLCJUZXh0VW5pdHMiOlt7IiRpZCI6IjE1IiwiRm9udFN0eWxlIjp7IiRpZCI6IjE2IiwiTmV1dHJhbCI6dHJ1ZX0sIlJlYWRpbmdPcmRlciI6MSwiVGV4dCI6IihHYW1hIGV0IGFsLiwgMjAxNCkifV19LCJUYWciOiJDaXRhdmlQbGFjZWhvbGRlciNlZTJhZjQ3ZC0yMGUxLTRjMTYtYTEzNi01MzBjNTA2OTljODgiLCJUZXh0IjoiKEdhbWEgZXQgYWwuLCAyMDE0KSIsIldBSVZlcnNpb24iOiI2LjEyLjAuMCJ9}</w:instrText>
          </w:r>
          <w:r w:rsidR="00E02A2D">
            <w:fldChar w:fldCharType="separate"/>
          </w:r>
          <w:r w:rsidR="00A130B2">
            <w:t>(Gama et al., 2014)</w:t>
          </w:r>
          <w:r w:rsidR="00E02A2D">
            <w:fldChar w:fldCharType="end"/>
          </w:r>
        </w:sdtContent>
      </w:sdt>
      <w:r w:rsidR="00346793">
        <w:t>.</w:t>
      </w:r>
    </w:p>
    <w:p w14:paraId="70BDD249" w14:textId="7662AA76" w:rsidR="002F24BA" w:rsidRDefault="002C0E6D" w:rsidP="00AC2C10">
      <w:r>
        <w:t>Throughout the years</w:t>
      </w:r>
      <w:r w:rsidR="00B10D30">
        <w:t xml:space="preserve">, researchers have developed frameworks and algorithms to deal with CD. </w:t>
      </w:r>
      <w:sdt>
        <w:sdtPr>
          <w:alias w:val="To edit, see citavi.com/edit"/>
          <w:tag w:val="CitaviPlaceholder#3bcfed00-69bf-4bd3-9dc0-fb0789be6ff2"/>
          <w:id w:val="1849208557"/>
          <w:placeholder>
            <w:docPart w:val="DefaultPlaceholder_-1854013440"/>
          </w:placeholder>
        </w:sdtPr>
        <w:sdtEndPr/>
        <w:sdtContent>
          <w:r w:rsidR="00900397">
            <w:fldChar w:fldCharType="begin"/>
          </w:r>
          <w:r w:rsidR="009003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jBmMWVjLWM3OTQtNDA2Ni1hODJhLWM2MWRkYzUyZTY3O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zYmNmZWQwMC02OWJmLTRiZDMtOWRjMC1mYjA3ODliZTZmZjIiLCJUZXh0IjoiKEx1IGV0IGFsLiwgMjAxOCkiLCJXQUlWZXJzaW9uIjoiNi4xMi4wLjAifQ==}</w:instrText>
          </w:r>
          <w:r w:rsidR="00900397">
            <w:fldChar w:fldCharType="separate"/>
          </w:r>
          <w:r w:rsidR="00A130B2">
            <w:t>(Lu et al., 2018)</w:t>
          </w:r>
          <w:r w:rsidR="00900397">
            <w:fldChar w:fldCharType="end"/>
          </w:r>
        </w:sdtContent>
      </w:sdt>
      <w:r w:rsidR="00E354F4">
        <w:t xml:space="preserve"> proposes </w:t>
      </w:r>
      <w:r w:rsidR="008275F4">
        <w:t xml:space="preserve">a framework to integrate CD handling </w:t>
      </w:r>
      <w:r w:rsidR="00126FC3">
        <w:t xml:space="preserve">into a production </w:t>
      </w:r>
      <w:r w:rsidR="00623333">
        <w:t>ML system</w:t>
      </w:r>
      <w:r w:rsidR="006F0CBF">
        <w:t xml:space="preserve"> (</w:t>
      </w:r>
      <w:r w:rsidR="006F0CBF">
        <w:fldChar w:fldCharType="begin"/>
      </w:r>
      <w:r w:rsidR="006F0CBF">
        <w:instrText xml:space="preserve"> REF _Ref108123265 \h </w:instrText>
      </w:r>
      <w:r w:rsidR="006F0CBF">
        <w:fldChar w:fldCharType="separate"/>
      </w:r>
      <w:r w:rsidR="006F0CBF">
        <w:t xml:space="preserve">Figure </w:t>
      </w:r>
      <w:r w:rsidR="006F0CBF">
        <w:rPr>
          <w:noProof/>
        </w:rPr>
        <w:t>6</w:t>
      </w:r>
      <w:r w:rsidR="006F0CBF">
        <w:fldChar w:fldCharType="end"/>
      </w:r>
      <w:r w:rsidR="006F0CBF">
        <w:t>)</w:t>
      </w:r>
      <w:r w:rsidR="00623333">
        <w:t>.</w:t>
      </w:r>
      <w:r w:rsidR="00B751C6">
        <w:t xml:space="preserve"> In this proposal CD handling </w:t>
      </w:r>
      <w:r w:rsidR="0021539F">
        <w:t>consists of 3 parts: CD detection, CD understanding, and CD adaptation.</w:t>
      </w:r>
      <w:r w:rsidR="000F63ED">
        <w:t xml:space="preserve"> </w:t>
      </w:r>
    </w:p>
    <w:p w14:paraId="7E4BAD70" w14:textId="77777777" w:rsidR="00B029FF" w:rsidRDefault="00EB7052" w:rsidP="00B029FF">
      <w:pPr>
        <w:keepNext/>
      </w:pPr>
      <w:r w:rsidRPr="00EB7052">
        <w:rPr>
          <w:noProof/>
        </w:rPr>
        <w:drawing>
          <wp:inline distT="0" distB="0" distL="0" distR="0" wp14:anchorId="4C6D29DB" wp14:editId="1605792C">
            <wp:extent cx="5400675" cy="1127760"/>
            <wp:effectExtent l="0" t="0" r="952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675" cy="1127760"/>
                    </a:xfrm>
                    <a:prstGeom prst="rect">
                      <a:avLst/>
                    </a:prstGeom>
                  </pic:spPr>
                </pic:pic>
              </a:graphicData>
            </a:graphic>
          </wp:inline>
        </w:drawing>
      </w:r>
    </w:p>
    <w:p w14:paraId="1B42A56D" w14:textId="53709EF1" w:rsidR="00623333" w:rsidRDefault="00B029FF" w:rsidP="00B029FF">
      <w:pPr>
        <w:pStyle w:val="Beschriftung"/>
      </w:pPr>
      <w:bookmarkStart w:id="49" w:name="_Ref108123265"/>
      <w:bookmarkStart w:id="50" w:name="_Toc108263650"/>
      <w:r>
        <w:t xml:space="preserve">Figure </w:t>
      </w:r>
      <w:r>
        <w:fldChar w:fldCharType="begin"/>
      </w:r>
      <w:r>
        <w:instrText xml:space="preserve"> SEQ Figure \* ARABIC </w:instrText>
      </w:r>
      <w:r>
        <w:fldChar w:fldCharType="separate"/>
      </w:r>
      <w:r w:rsidR="001E0848">
        <w:rPr>
          <w:noProof/>
        </w:rPr>
        <w:t>8</w:t>
      </w:r>
      <w:r>
        <w:fldChar w:fldCharType="end"/>
      </w:r>
      <w:bookmarkEnd w:id="49"/>
      <w:r>
        <w:t xml:space="preserve">: Framework for handling concept drift in machine learning </w:t>
      </w:r>
      <w:sdt>
        <w:sdtPr>
          <w:alias w:val="To edit, see citavi.com/edit"/>
          <w:tag w:val="CitaviPlaceholder#fc57eb9c-0719-4731-ac2c-0b109565b496"/>
          <w:id w:val="1746296961"/>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NDBlZDhiLTUwYjctNGUxYy1hNGUwLWI1MTg3MjYwNmVk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mYzU3ZWI5Yy0wNzE5LTQ3MzEtYWMyYy0wYjEwOTU2NWI0OTYiLCJUZXh0IjoiKEx1IGV0IGFsLiwgMjAxOCkiLCJXQUlWZXJzaW9uIjoiNi4xMi4wLjAifQ==}</w:instrText>
          </w:r>
          <w:r>
            <w:fldChar w:fldCharType="separate"/>
          </w:r>
          <w:r w:rsidR="00A130B2">
            <w:t>(Lu et al., 2018)</w:t>
          </w:r>
          <w:r>
            <w:fldChar w:fldCharType="end"/>
          </w:r>
        </w:sdtContent>
      </w:sdt>
      <w:bookmarkEnd w:id="50"/>
    </w:p>
    <w:p w14:paraId="58220349" w14:textId="5458A45D" w:rsidR="007039F6" w:rsidRDefault="00592954" w:rsidP="007F6099">
      <w:r>
        <w:rPr>
          <w:b/>
        </w:rPr>
        <w:t>CD</w:t>
      </w:r>
      <w:r w:rsidR="00222822">
        <w:rPr>
          <w:b/>
        </w:rPr>
        <w:t xml:space="preserve"> detection</w:t>
      </w:r>
      <w:r w:rsidR="00222822">
        <w:t>.</w:t>
      </w:r>
      <w:r>
        <w:t xml:space="preserve"> </w:t>
      </w:r>
      <w:r w:rsidR="00A73476" w:rsidRPr="00592954">
        <w:t>CD’s</w:t>
      </w:r>
      <w:r w:rsidR="00A73476" w:rsidRPr="00A73476">
        <w:t xml:space="preserve"> unpredictable and inconspicuous nature makes</w:t>
      </w:r>
      <w:r w:rsidR="00222822">
        <w:t xml:space="preserve"> </w:t>
      </w:r>
      <w:r w:rsidR="00F9147F">
        <w:t xml:space="preserve">it </w:t>
      </w:r>
      <w:r w:rsidR="00222822">
        <w:t>often</w:t>
      </w:r>
      <w:r w:rsidR="00A73476" w:rsidRPr="00A73476">
        <w:t xml:space="preserve"> hard to identify.</w:t>
      </w:r>
      <w:r w:rsidR="00C91CBB">
        <w:t xml:space="preserve"> </w:t>
      </w:r>
      <w:r w:rsidR="00D22684">
        <w:t xml:space="preserve">CD detection employs techniques and mechanisms to characterize and quantify CD. </w:t>
      </w:r>
      <w:r w:rsidR="00F77410">
        <w:t xml:space="preserve">CD can be uncovered in different ways. </w:t>
      </w:r>
    </w:p>
    <w:p w14:paraId="741B3670" w14:textId="27D40EE7" w:rsidR="007F6099" w:rsidRDefault="00F77410" w:rsidP="007F6099">
      <w:r>
        <w:t>The most</w:t>
      </w:r>
      <w:r w:rsidR="00A554AB">
        <w:t xml:space="preserve"> common</w:t>
      </w:r>
      <w:r>
        <w:t xml:space="preserve"> way to detect CD </w:t>
      </w:r>
      <w:r w:rsidR="005914A7">
        <w:t xml:space="preserve">is through observation of model performance in the productive environment. </w:t>
      </w:r>
      <w:r w:rsidR="00915C39">
        <w:t xml:space="preserve">This type of CD detection is referred to as </w:t>
      </w:r>
      <w:r w:rsidR="00915C39" w:rsidRPr="00590F25">
        <w:rPr>
          <w:i/>
        </w:rPr>
        <w:t>error</w:t>
      </w:r>
      <w:r w:rsidR="00915C39">
        <w:t xml:space="preserve"> </w:t>
      </w:r>
      <w:r w:rsidR="00915C39" w:rsidRPr="00915C39">
        <w:rPr>
          <w:i/>
        </w:rPr>
        <w:t>rate-based drift detection</w:t>
      </w:r>
      <w:r w:rsidR="00915C39">
        <w:t xml:space="preserve">. </w:t>
      </w:r>
      <w:r w:rsidR="005914A7">
        <w:t xml:space="preserve">A performance decrease over time </w:t>
      </w:r>
      <w:r w:rsidR="00EE06A9">
        <w:t xml:space="preserve">is indicative that </w:t>
      </w:r>
      <w:r w:rsidR="00792B6C">
        <w:t>characteristics of the data have shifted</w:t>
      </w:r>
      <w:r w:rsidR="006F4849">
        <w:t xml:space="preserve">. </w:t>
      </w:r>
      <w:r w:rsidR="006E66CF">
        <w:t xml:space="preserve">Different algorithms can be </w:t>
      </w:r>
      <w:r w:rsidR="000627B6">
        <w:t>employed</w:t>
      </w:r>
      <w:r w:rsidR="00D62169">
        <w:t xml:space="preserve"> to </w:t>
      </w:r>
      <w:r w:rsidR="00563A94">
        <w:t>analyze</w:t>
      </w:r>
      <w:r w:rsidR="00BB4EBB">
        <w:t xml:space="preserve"> CD </w:t>
      </w:r>
      <w:r w:rsidR="000627B6">
        <w:t>using the model performance metrics</w:t>
      </w:r>
      <w:r w:rsidR="00563A94">
        <w:t>.</w:t>
      </w:r>
      <w:r w:rsidR="006B4FDA">
        <w:t xml:space="preserve"> </w:t>
      </w:r>
      <w:r w:rsidR="008934BE">
        <w:t xml:space="preserve">Drift Detection Method (DDM) </w:t>
      </w:r>
      <w:r w:rsidR="003E2A93">
        <w:t xml:space="preserve">was the first </w:t>
      </w:r>
      <w:r w:rsidR="00073A55">
        <w:t xml:space="preserve">algorithm to </w:t>
      </w:r>
      <w:r w:rsidR="00673F69">
        <w:lastRenderedPageBreak/>
        <w:t xml:space="preserve">assess the severity of the CD </w:t>
      </w:r>
      <w:r w:rsidR="008A79F9">
        <w:t xml:space="preserve">at hand, </w:t>
      </w:r>
      <w:r w:rsidR="00992D52">
        <w:t xml:space="preserve">based on how </w:t>
      </w:r>
      <w:r w:rsidR="001368D4">
        <w:t xml:space="preserve">the </w:t>
      </w:r>
      <w:r w:rsidR="008A79F9">
        <w:t>model perform</w:t>
      </w:r>
      <w:r w:rsidR="007C27D2">
        <w:t>ed over a set time window</w:t>
      </w:r>
      <w:r w:rsidR="004E7A51">
        <w:t xml:space="preserve"> </w:t>
      </w:r>
      <w:sdt>
        <w:sdtPr>
          <w:alias w:val="To edit, see citavi.com/edit"/>
          <w:tag w:val="CitaviPlaceholder#19ea5f70-9630-4845-aae5-0be2f715c7df"/>
          <w:id w:val="1245844108"/>
          <w:placeholder>
            <w:docPart w:val="DefaultPlaceholder_-1854013440"/>
          </w:placeholder>
        </w:sdtPr>
        <w:sdtEndPr/>
        <w:sdtContent>
          <w:r w:rsidR="004E7A51">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ODU2NDU0LTQzNTYtNGZmNC04MTcwLTRjNDI5NTM0NzkwNyIsIlJhbmdlTGVuZ3RoIjo0MiwiUmVmZXJlbmNlSWQiOiJiMGZiMjQ3MS1hODgxLTQ0NWMtOGRjMC0zNmM2MjAwMWVj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y01NDAtMjg2NDUtNV8yOSIsIlVyaVN0cmluZyI6Imh0dHBzOi8vZG9pLm9yZy8xMC4xMDA3Lzk3OC0zLTU0MC0yODY0NS01XzI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mMzNTgwYzQyLTg4YmEtNDA4My04YjY0LTczMmEzZWVhYzQ3YiIsIk1vZGlmaWVkT24iOiIyMDIyLTA3LTA3VDIxOjE3OjM2IiwiUHJvamVjdCI6eyIkcmVmIjoiNSJ9fV0sIk9yZ2FuaXphdGlvbnMiOltdLCJPdGhlcnNJbnZvbHZlZCI6W10sIlBhZ2VSYW5nZSI6IjxzcD5cclxuICA8bj4yODY8L24+XHJcbiAgPGluPnRydWU8L2luPlxyXG4gIDxvcz4yODY8L29zPlxyXG4gIDxwcz4yODY8L3BzPlxyXG48L3NwPlxyXG48ZXA+XHJcbiAgPG4+Mjk1PC9uPlxyXG4gIDxpbj50cnVlPC9pbj5cclxuICA8b3M+Mjk1PC9vcz5cclxuICA8cHM+Mjk1PC9wcz5cclxuPC9lcD5cclxuPG9zPjI4Ni0yOTU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A3L2IxMDAxOTUiLCJVcmlTdHJpbmciOiJodHRwczovL2RvaS5vcmcvMTAuMTAwNy9iMTAwMTk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}</w:instrText>
          </w:r>
          <w:r w:rsidR="004E7A51">
            <w:fldChar w:fldCharType="separate"/>
          </w:r>
          <w:r w:rsidR="00A130B2">
            <w:t>(Gama, Medas, Castillo, &amp; Rodrigues, 2004)</w:t>
          </w:r>
          <w:r w:rsidR="004E7A51">
            <w:fldChar w:fldCharType="end"/>
          </w:r>
        </w:sdtContent>
      </w:sdt>
      <w:r w:rsidR="008A79F9">
        <w:t>.</w:t>
      </w:r>
      <w:r w:rsidR="00F40582">
        <w:t xml:space="preserve"> </w:t>
      </w:r>
      <w:r w:rsidR="00B7117B">
        <w:t>The window defines</w:t>
      </w:r>
      <w:r w:rsidR="00C573FD">
        <w:t xml:space="preserve"> </w:t>
      </w:r>
      <w:r w:rsidR="00DE62B8">
        <w:t xml:space="preserve">the timeframe of </w:t>
      </w:r>
      <w:r w:rsidR="00787A07">
        <w:t>past model performance, which the current model performance is compared against.</w:t>
      </w:r>
      <w:r w:rsidR="006816C3">
        <w:t xml:space="preserve"> If</w:t>
      </w:r>
      <w:r w:rsidR="00787A07">
        <w:t xml:space="preserve"> DDM </w:t>
      </w:r>
      <w:r w:rsidR="005127F7">
        <w:t>detect</w:t>
      </w:r>
      <w:r w:rsidR="006816C3">
        <w:t>s</w:t>
      </w:r>
      <w:r w:rsidR="005127F7">
        <w:t xml:space="preserve"> a significant</w:t>
      </w:r>
      <w:r w:rsidR="00F5102E">
        <w:t xml:space="preserve"> error-rate increase</w:t>
      </w:r>
      <w:r w:rsidR="006816C3">
        <w:t xml:space="preserve">, </w:t>
      </w:r>
      <w:r w:rsidR="00DE62B8">
        <w:t xml:space="preserve">compared </w:t>
      </w:r>
      <w:r w:rsidR="00617E95">
        <w:t xml:space="preserve">to the </w:t>
      </w:r>
      <w:r w:rsidR="00BB057A">
        <w:t>old data, it’ll declare that CD has occur</w:t>
      </w:r>
      <w:r w:rsidR="00EB6E9A">
        <w:t>r</w:t>
      </w:r>
      <w:r w:rsidR="00BB057A">
        <w:t>ed</w:t>
      </w:r>
      <w:r w:rsidR="0057081F">
        <w:t>.</w:t>
      </w:r>
      <w:r w:rsidR="007D5EFD">
        <w:t xml:space="preserve"> </w:t>
      </w:r>
      <w:r w:rsidR="006F75DC">
        <w:t xml:space="preserve">Built upon </w:t>
      </w:r>
      <w:r w:rsidR="00EB6E9A">
        <w:t>DMM</w:t>
      </w:r>
      <w:r w:rsidR="006F75DC">
        <w:t>, other</w:t>
      </w:r>
      <w:r w:rsidR="00551A90">
        <w:t xml:space="preserve"> algorithms</w:t>
      </w:r>
      <w:r w:rsidR="00EB6E9A">
        <w:t xml:space="preserve"> have been </w:t>
      </w:r>
      <w:r w:rsidR="00DA0D96">
        <w:t xml:space="preserve">developed, such as </w:t>
      </w:r>
      <w:r w:rsidR="00551A90">
        <w:t xml:space="preserve">the </w:t>
      </w:r>
      <w:r w:rsidR="00DA0D96">
        <w:t>Early Drift Detection M</w:t>
      </w:r>
      <w:r w:rsidR="00F8350A">
        <w:t xml:space="preserve">ethod (EDDM) and </w:t>
      </w:r>
      <w:r w:rsidR="00551A90">
        <w:t xml:space="preserve">the </w:t>
      </w:r>
      <w:r w:rsidR="00F8350A">
        <w:t xml:space="preserve">Fuzzy Windowing Drift Detection </w:t>
      </w:r>
      <w:r w:rsidR="00776460">
        <w:t xml:space="preserve">Method </w:t>
      </w:r>
      <w:r w:rsidR="00F8350A">
        <w:t>(</w:t>
      </w:r>
      <w:r w:rsidR="00776460">
        <w:t>FW-DDM)</w:t>
      </w:r>
      <w:r w:rsidR="00551A90">
        <w:t xml:space="preserve"> </w:t>
      </w:r>
      <w:sdt>
        <w:sdtPr>
          <w:alias w:val="To edit, see citavi.com/edit"/>
          <w:tag w:val="CitaviPlaceholder#48246971-db74-4bf1-9a5d-06244a0a1b09"/>
          <w:id w:val="148564905"/>
          <w:placeholder>
            <w:docPart w:val="DefaultPlaceholder_-1854013440"/>
          </w:placeholder>
        </w:sdtPr>
        <w:sdtEndPr/>
        <w:sdtContent>
          <w:r w:rsidR="00244A1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DVlNGZkLTg3YmYtNGMzNC04ODQxLWZmMzUyMTE5NGJiNSIsIlJhbmdlTGVuZ3RoIjoyNiwiUmVmZXJlbmNlSWQiOiIxNTgyNzMxNi05ZTA1LTRiMmQtYWVkNC1hMjhjYjY2NTEy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c3PC9uPlxyXG4gIDxpbj50cnVlPC9pbj5cclxuICA8b3M+Nzc8L29zPlxyXG4gIDxwcz43NzwvcHM+XHJcbjwvc3A+XHJcbjxlcD5cclxuICA8bj44Njwvbj5cclxuICA8aW4+dHJ1ZTwvaW4+XHJcbiAgPG9zPjg2PC9vcz5cclxuICA8cHM+ODY8L3BzPlxyXG48L2VwPlxyXG48b3M+NzfigJA4Njwvb3M+IiwiUGFyZW50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Y8L24+XHJcbiAgPGluPnRydWU8L2luPlxyXG4gIDxvcz42PC9vcz5cclxuICA8cHM+NjwvcHM+XHJcbjwvZXA+XHJcbjxvcz4x4oCQNj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}</w:instrText>
          </w:r>
          <w:r w:rsidR="00244A17">
            <w:fldChar w:fldCharType="separate"/>
          </w:r>
          <w:r w:rsidR="00A130B2">
            <w:t>(Baena-Garcıa et al., 2006; Liu, Zhang, &amp; Lu, 2017)</w:t>
          </w:r>
          <w:r w:rsidR="00244A17">
            <w:fldChar w:fldCharType="end"/>
          </w:r>
        </w:sdtContent>
      </w:sdt>
      <w:r w:rsidR="00551A90">
        <w:t>.</w:t>
      </w:r>
      <w:r w:rsidR="00314E6B">
        <w:t xml:space="preserve"> </w:t>
      </w:r>
      <w:r w:rsidR="006B0B6E">
        <w:t>In the context of automated CT pipelines</w:t>
      </w:r>
      <w:r w:rsidR="00636E84">
        <w:t xml:space="preserve">, it becomes especially important to configure </w:t>
      </w:r>
      <w:r w:rsidR="00C17C7E">
        <w:t xml:space="preserve">appropriate values for CD detection. </w:t>
      </w:r>
      <w:r w:rsidR="001849B6">
        <w:t xml:space="preserve">The right performance metrics need to be monitored and the right performance thresholds need to be selected. Additionally, </w:t>
      </w:r>
      <w:r w:rsidR="00497CBA">
        <w:t xml:space="preserve">the performance needs to be </w:t>
      </w:r>
      <w:r w:rsidR="00251C42">
        <w:t>observed over the right time window. Are the</w:t>
      </w:r>
      <w:r w:rsidR="002535B1">
        <w:t>se</w:t>
      </w:r>
      <w:r w:rsidR="00251C42">
        <w:t xml:space="preserve"> values not set correctly</w:t>
      </w:r>
      <w:r w:rsidR="0074604F">
        <w:t xml:space="preserve">, CD detection might become too sensitive to noise. Conversely, the CD detection might pick up on CD </w:t>
      </w:r>
      <w:r w:rsidR="004507D8">
        <w:t>too late.</w:t>
      </w:r>
    </w:p>
    <w:p w14:paraId="4D9AB865" w14:textId="288DCE83" w:rsidR="00DA6DF4" w:rsidRPr="008E091F" w:rsidRDefault="00E8372C" w:rsidP="007F6099">
      <w:r>
        <w:t xml:space="preserve">Instead of </w:t>
      </w:r>
      <w:r w:rsidR="00197DBE">
        <w:t>using</w:t>
      </w:r>
      <w:r w:rsidR="007B68EF">
        <w:t xml:space="preserve"> model performance to determine </w:t>
      </w:r>
      <w:r w:rsidR="00CA2829">
        <w:t>CD, the data</w:t>
      </w:r>
      <w:r w:rsidR="005D1643">
        <w:t>set</w:t>
      </w:r>
      <w:r w:rsidR="00CA2829">
        <w:t xml:space="preserve"> can be analyzed</w:t>
      </w:r>
      <w:r w:rsidR="00752967">
        <w:t>.</w:t>
      </w:r>
      <w:r w:rsidR="00682BAD">
        <w:t xml:space="preserve"> This category of algorithms are </w:t>
      </w:r>
      <w:r w:rsidR="008E091F">
        <w:t xml:space="preserve">called </w:t>
      </w:r>
      <w:r w:rsidR="008E091F" w:rsidRPr="008E091F">
        <w:rPr>
          <w:i/>
        </w:rPr>
        <w:t>data distribution-based drift detection</w:t>
      </w:r>
      <w:r w:rsidR="008E091F">
        <w:t>.</w:t>
      </w:r>
      <w:r w:rsidR="0036361B">
        <w:t xml:space="preserve"> In this case, severity is quantified </w:t>
      </w:r>
      <w:r w:rsidR="006E59DF">
        <w:t>using</w:t>
      </w:r>
      <w:r w:rsidR="004A3EC6">
        <w:t xml:space="preserve"> distance functions to measure </w:t>
      </w:r>
      <w:r w:rsidR="003A0E15">
        <w:t>dissimilarities between new and old data</w:t>
      </w:r>
      <w:r w:rsidR="002D4FBE">
        <w:t xml:space="preserve"> </w:t>
      </w:r>
      <w:sdt>
        <w:sdtPr>
          <w:alias w:val="To edit, see citavi.com/edit"/>
          <w:tag w:val="CitaviPlaceholder#c3af637a-fded-4346-964e-3a5dc7392880"/>
          <w:id w:val="-2061395851"/>
          <w:placeholder>
            <w:docPart w:val="DefaultPlaceholder_-1854013440"/>
          </w:placeholder>
        </w:sdtPr>
        <w:sdtEndPr/>
        <w:sdtContent>
          <w:r w:rsidR="00094428">
            <w:fldChar w:fldCharType="begin"/>
          </w:r>
          <w:r w:rsidR="000944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DFiNmZlLTEzZDEtNGZiNy04YmI2LWNjZTcxY2MwMDQ4M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jM2FmNjM3YS1mZGVkLTQzNDYtOTY0ZS0zYTVkYzczOTI4ODAiLCJUZXh0IjoiKEx1IGV0IGFsLiwgMjAxOCkiLCJXQUlWZXJzaW9uIjoiNi4xMi4wLjAifQ==}</w:instrText>
          </w:r>
          <w:r w:rsidR="00094428">
            <w:fldChar w:fldCharType="separate"/>
          </w:r>
          <w:r w:rsidR="00A130B2">
            <w:t>(Lu et al., 2018)</w:t>
          </w:r>
          <w:r w:rsidR="00094428">
            <w:fldChar w:fldCharType="end"/>
          </w:r>
        </w:sdtContent>
      </w:sdt>
      <w:r w:rsidR="003A0E15">
        <w:t>.</w:t>
      </w:r>
      <w:r w:rsidR="00241C4C">
        <w:t xml:space="preserve"> </w:t>
      </w:r>
      <w:r w:rsidR="00DB3317">
        <w:t xml:space="preserve">Density based algorithms and Principle Components Analysis (PCA)-based </w:t>
      </w:r>
      <w:r w:rsidR="00DE78AF">
        <w:t xml:space="preserve">algorithms can be employed </w:t>
      </w:r>
      <w:r w:rsidR="00320125">
        <w:t>for CD detection</w:t>
      </w:r>
      <w:r w:rsidR="000A784F">
        <w:t xml:space="preserve"> </w:t>
      </w:r>
      <w:sdt>
        <w:sdtPr>
          <w:alias w:val="To edit, see citavi.com/edit"/>
          <w:tag w:val="CitaviPlaceholder#2db78a59-9200-4269-aa53-d02d7f0bcc4e"/>
          <w:id w:val="962383433"/>
          <w:placeholder>
            <w:docPart w:val="DefaultPlaceholder_-1854013440"/>
          </w:placeholder>
        </w:sdtPr>
        <w:sdtEndPr/>
        <w:sdtContent>
          <w:r w:rsidR="000A784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zA2MGZlLTliNmItNGRiOC1hMzkzLWQyOTAxYzY3MGY1MSIsIlJhbmdlU3RhcnQiOjQ2LCJSYW5nZUxlbmd0aCI6MzksIlJlZmVyZW5jZUlkIjoiZWJhODQ1MzgtYWMwNy00MTc4LTkyZjYtNTM0ZDc5N2Q0MGFi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I3ODMyNTguMjc4MzM1OSIsIlVyaVN0cmluZyI6Imh0dHBzOi8vZG9pLm9yZy8xMC4xMTQ1LzI3ODMyNTguMjc4MzM1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MzY2ND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MYXN0TmFtZSI6IkZlbmcgR3UiLCJQcm90ZWN0ZWQiOmZhbHNlLCJTZXgiOjAsIkNyZWF0ZWRCeSI6Il9TZWJhc3RpYW4gU8OkdHpsZXIiLCJDcmVhdGVkT24iOiIyMDIyLTA3LTA3VDIxOjU4OjE2IiwiTW9kaWZpZWRCeSI6Il9TZWJhc3RpYW4gU8OkdHpsZXIiLCJJZCI6ImMyZTUxYzYwLTYxNjUtNDY3ZS1iOWQ4LWQ3MzYyYjA1NjI4ZSIsIk1vZGlmaWVkT24iOiIyMDIyLTA3LTA3VDIxOjU4OjE2IiwiUHJvamVjdCI6eyIkcmVmIjoiNSJ9fSx7IiRpZCI6IjE4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EwOS9JSkNOTi4yMDE2Ljc3MjcxNzYiLCJVcmlTdHJpbmciOiJodHRwczovL2RvaS5vcmcvMTAuMTEwOS9JSkNOTi4yMDE2Ljc3MjcxNz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}</w:instrText>
          </w:r>
          <w:r w:rsidR="000A784F">
            <w:fldChar w:fldCharType="separate"/>
          </w:r>
          <w:r w:rsidR="00A130B2">
            <w:t>(Feng Gu, Zhang, Jie Lu, &amp; Chin-Teng Lin, 2016; Qahtan, Alharbi, Wang, &amp; Zhang, 2015)</w:t>
          </w:r>
          <w:r w:rsidR="000A784F">
            <w:fldChar w:fldCharType="end"/>
          </w:r>
        </w:sdtContent>
      </w:sdt>
      <w:r w:rsidR="00320125">
        <w:t>.</w:t>
      </w:r>
      <w:r w:rsidR="003A0E15">
        <w:t xml:space="preserve"> </w:t>
      </w:r>
    </w:p>
    <w:p w14:paraId="54F7557D" w14:textId="3B26CE11" w:rsidR="004507D8" w:rsidRDefault="00B27EAC" w:rsidP="007F6099">
      <w:r>
        <w:rPr>
          <w:b/>
        </w:rPr>
        <w:t>CD understanding</w:t>
      </w:r>
      <w:r>
        <w:t>.</w:t>
      </w:r>
      <w:r w:rsidR="006A00EB">
        <w:t xml:space="preserve"> CD understanding deals with the extraction of </w:t>
      </w:r>
      <w:r w:rsidR="00793199">
        <w:t xml:space="preserve">important information about the CD at hand. </w:t>
      </w:r>
      <w:r w:rsidR="007E00AB">
        <w:t xml:space="preserve">CD understanding usually </w:t>
      </w:r>
      <w:r w:rsidR="002F2EF5">
        <w:t>is</w:t>
      </w:r>
      <w:r w:rsidR="007E00AB">
        <w:t xml:space="preserve"> the output </w:t>
      </w:r>
      <w:r w:rsidR="0062357D">
        <w:t xml:space="preserve">of CD detection algorithms. Additional understanding can be </w:t>
      </w:r>
      <w:r w:rsidR="00D93713">
        <w:t>acquired by employing additional methods, like visualization</w:t>
      </w:r>
      <w:r w:rsidR="009B39FA">
        <w:t xml:space="preserve">. According to </w:t>
      </w:r>
      <w:sdt>
        <w:sdtPr>
          <w:alias w:val="To edit, see citavi.com/edit"/>
          <w:tag w:val="CitaviPlaceholder#1a9cf0b3-b511-4a74-97aa-f59a6065e6d1"/>
          <w:id w:val="271524563"/>
          <w:placeholder>
            <w:docPart w:val="DefaultPlaceholder_-1854013440"/>
          </w:placeholder>
        </w:sdtPr>
        <w:sdtEndPr/>
        <w:sdtContent>
          <w:r w:rsidR="009B39FA">
            <w:fldChar w:fldCharType="begin"/>
          </w:r>
          <w:r w:rsidR="009B39F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QwNDQyLWZmYTgtNGRiNC05NmJhLTA1ZDEzYTVmYWIwYy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YTljZjBiMy1iNTExLTRhNzQtOTdhYS1mNTlhNjA2NWU2ZDEiLCJUZXh0IjoiKEx1IGV0IGFsLiwgMjAxOCkiLCJXQUlWZXJzaW9uIjoiNi4xMi4wLjAifQ==}</w:instrText>
          </w:r>
          <w:r w:rsidR="009B39FA">
            <w:fldChar w:fldCharType="separate"/>
          </w:r>
          <w:r w:rsidR="00A130B2">
            <w:t>(Lu et al., 2018)</w:t>
          </w:r>
          <w:r w:rsidR="009B39FA">
            <w:fldChar w:fldCharType="end"/>
          </w:r>
        </w:sdtContent>
      </w:sdt>
      <w:r w:rsidR="00EB126D">
        <w:t xml:space="preserve"> following questions should be answered in order to gain a comprehensive CD understanding:</w:t>
      </w:r>
    </w:p>
    <w:p w14:paraId="6409D156" w14:textId="37918B33" w:rsidR="0015286F" w:rsidRDefault="0015286F" w:rsidP="0015286F">
      <w:pPr>
        <w:pStyle w:val="Listenabsatz"/>
        <w:numPr>
          <w:ilvl w:val="0"/>
          <w:numId w:val="20"/>
        </w:numPr>
      </w:pPr>
      <w:r>
        <w:t xml:space="preserve">When did CD occur </w:t>
      </w:r>
      <w:r w:rsidR="0068679A">
        <w:t>and how long does it last? (When)</w:t>
      </w:r>
    </w:p>
    <w:p w14:paraId="6595FA4B" w14:textId="6265D59B" w:rsidR="0068679A" w:rsidRDefault="0068679A" w:rsidP="0015286F">
      <w:pPr>
        <w:pStyle w:val="Listenabsatz"/>
        <w:numPr>
          <w:ilvl w:val="0"/>
          <w:numId w:val="20"/>
        </w:numPr>
      </w:pPr>
      <w:r>
        <w:t>How severe is the concept drift? (How severe)</w:t>
      </w:r>
    </w:p>
    <w:p w14:paraId="77C0834E" w14:textId="49DB6ED5" w:rsidR="0068679A" w:rsidRDefault="00217BC3" w:rsidP="0015286F">
      <w:pPr>
        <w:pStyle w:val="Listenabsatz"/>
        <w:numPr>
          <w:ilvl w:val="0"/>
          <w:numId w:val="20"/>
        </w:numPr>
      </w:pPr>
      <w:r>
        <w:t>What were the drift regions of CD? (Where)</w:t>
      </w:r>
    </w:p>
    <w:p w14:paraId="4C8BBE67" w14:textId="52D32113" w:rsidR="00BD6175" w:rsidRDefault="00452D7D" w:rsidP="008A50A7">
      <w:r>
        <w:t>Identifying when CD occurs is the baseline requirement for every CD detection method</w:t>
      </w:r>
      <w:r w:rsidR="003D54AD">
        <w:t xml:space="preserve"> and therefore the most trivial question to answer. </w:t>
      </w:r>
      <w:r w:rsidR="00C77497">
        <w:t xml:space="preserve">Detecting CD implicitly contains information about when the CD at hand was detected. </w:t>
      </w:r>
      <w:r w:rsidR="003D54AD">
        <w:t xml:space="preserve">Through continuous monitoring </w:t>
      </w:r>
      <w:r w:rsidR="00063926">
        <w:t xml:space="preserve">of the data and model, the duration of CD can be </w:t>
      </w:r>
      <w:r w:rsidR="004B43FD">
        <w:t>measured as well.</w:t>
      </w:r>
      <w:r w:rsidR="00B55101">
        <w:t xml:space="preserve"> </w:t>
      </w:r>
    </w:p>
    <w:p w14:paraId="2CDEAB0D" w14:textId="5988FC08" w:rsidR="0053116C" w:rsidRDefault="008D4560" w:rsidP="008A50A7">
      <w:r>
        <w:t xml:space="preserve">In order to satisfy </w:t>
      </w:r>
      <w:r w:rsidR="00627946">
        <w:t xml:space="preserve">the second question, CD </w:t>
      </w:r>
      <w:r w:rsidR="00907780">
        <w:t xml:space="preserve">needs to </w:t>
      </w:r>
      <w:r w:rsidR="00492442">
        <w:t>be quantified in a non-binary fashion</w:t>
      </w:r>
      <w:r w:rsidR="00F70445">
        <w:t>.</w:t>
      </w:r>
      <w:r w:rsidR="00424C1F">
        <w:t xml:space="preserve"> </w:t>
      </w:r>
      <w:r w:rsidR="007735DF">
        <w:t xml:space="preserve">The severity of </w:t>
      </w:r>
      <w:r w:rsidR="00F32F18">
        <w:t xml:space="preserve">CD </w:t>
      </w:r>
      <w:r w:rsidR="005A34DC">
        <w:t>is measured by most dedicated CD detection algorithms, like DDM.</w:t>
      </w:r>
      <w:r w:rsidR="00B32D4C">
        <w:t xml:space="preserve"> </w:t>
      </w:r>
      <w:r w:rsidR="002167C3">
        <w:t xml:space="preserve">As addressed in CD detection, </w:t>
      </w:r>
      <w:r w:rsidR="00B55101">
        <w:t xml:space="preserve">the severity </w:t>
      </w:r>
      <w:r w:rsidR="00E63268">
        <w:t xml:space="preserve">can be derived from diverging model performance and dissimilarities </w:t>
      </w:r>
      <w:r w:rsidR="009C00D6">
        <w:t>between old and new data.</w:t>
      </w:r>
      <w:r w:rsidR="00F3777C">
        <w:t xml:space="preserve"> The steeper the performance drop, or </w:t>
      </w:r>
      <w:r w:rsidR="005C223B">
        <w:t xml:space="preserve">the bigger the distance between </w:t>
      </w:r>
      <w:r w:rsidR="007117A0">
        <w:t xml:space="preserve">the data old and new data, </w:t>
      </w:r>
      <w:r w:rsidR="0053116C">
        <w:t>the higher the severity level of the CD.</w:t>
      </w:r>
    </w:p>
    <w:p w14:paraId="7739B6A3" w14:textId="440CD64C" w:rsidR="00120215" w:rsidRDefault="007A7FD7" w:rsidP="008A50A7">
      <w:r>
        <w:t xml:space="preserve">The most difficult to answer question is </w:t>
      </w:r>
      <w:r w:rsidR="00C3669B">
        <w:rPr>
          <w:i/>
        </w:rPr>
        <w:t>Where</w:t>
      </w:r>
      <w:r w:rsidR="00C3669B">
        <w:t xml:space="preserve">. </w:t>
      </w:r>
      <w:r w:rsidR="00597242">
        <w:t xml:space="preserve">Drift regions </w:t>
      </w:r>
      <w:r w:rsidR="005A289D">
        <w:t>are</w:t>
      </w:r>
      <w:r w:rsidR="007932DD">
        <w:t xml:space="preserve"> regions</w:t>
      </w:r>
      <w:r w:rsidR="005A289D">
        <w:t xml:space="preserve"> of conflict between </w:t>
      </w:r>
      <w:r w:rsidR="00B94780">
        <w:t xml:space="preserve">the new and old distribution. </w:t>
      </w:r>
      <w:r w:rsidR="007932DD">
        <w:t xml:space="preserve">Feature vectors located in a drift region are </w:t>
      </w:r>
      <w:r w:rsidR="002A7CBC">
        <w:t xml:space="preserve">affected by the CD and contribute to the </w:t>
      </w:r>
      <w:r w:rsidR="00A4507F">
        <w:t xml:space="preserve">error-rate of the model. Identifying </w:t>
      </w:r>
      <w:r w:rsidR="00F67A00">
        <w:t xml:space="preserve">drift regions </w:t>
      </w:r>
      <w:r w:rsidR="007C67AE">
        <w:t>makes CD more tangible</w:t>
      </w:r>
      <w:r w:rsidR="00C71570">
        <w:t xml:space="preserve"> and allows for a more in-depth analysis of </w:t>
      </w:r>
      <w:r w:rsidR="000B43F0">
        <w:t xml:space="preserve">model performance. </w:t>
      </w:r>
      <w:r w:rsidR="00405464">
        <w:t xml:space="preserve">The </w:t>
      </w:r>
      <w:r w:rsidR="00405464">
        <w:lastRenderedPageBreak/>
        <w:t xml:space="preserve">techniques to make out drift regions are however highly dependent on the </w:t>
      </w:r>
      <w:r w:rsidR="00D625D8">
        <w:t>employed drift detection model.</w:t>
      </w:r>
      <w:r w:rsidR="00600286">
        <w:t xml:space="preserve"> This means that there is no generalizable way to </w:t>
      </w:r>
      <w:r w:rsidR="007642CD">
        <w:t>map out drift regions in the feature space</w:t>
      </w:r>
      <w:r w:rsidR="00B71793">
        <w:t xml:space="preserve"> </w:t>
      </w:r>
      <w:sdt>
        <w:sdtPr>
          <w:alias w:val="To edit, see citavi.com/edit"/>
          <w:tag w:val="CitaviPlaceholder#1485635a-99d0-42ba-848d-33072207998d"/>
          <w:id w:val="1124583078"/>
          <w:placeholder>
            <w:docPart w:val="DefaultPlaceholder_-1854013440"/>
          </w:placeholder>
        </w:sdtPr>
        <w:sdtEndPr/>
        <w:sdtContent>
          <w:r w:rsidR="00B71793">
            <w:fldChar w:fldCharType="begin"/>
          </w:r>
          <w:r w:rsidR="00B717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OWRkZDEwLTJmNDQtNGE4MC05M2FlLWQ0ODljZDI2YTgwY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NDg1NjM1YS05OWQwLTQyYmEtODQ4ZC0zMzA3MjIwNzk5OGQiLCJUZXh0IjoiKEx1IGV0IGFsLiwgMjAxOCkiLCJXQUlWZXJzaW9uIjoiNi4xMi4wLjAifQ==}</w:instrText>
          </w:r>
          <w:r w:rsidR="00B71793">
            <w:fldChar w:fldCharType="separate"/>
          </w:r>
          <w:r w:rsidR="00A130B2">
            <w:t>(Lu et al., 2018)</w:t>
          </w:r>
          <w:r w:rsidR="00B71793">
            <w:fldChar w:fldCharType="end"/>
          </w:r>
        </w:sdtContent>
      </w:sdt>
      <w:r w:rsidR="007642CD">
        <w:t>.</w:t>
      </w:r>
    </w:p>
    <w:p w14:paraId="56CF2C5E" w14:textId="5171A553" w:rsidR="007642CD" w:rsidRPr="00C3669B" w:rsidRDefault="00EB614F" w:rsidP="008A50A7">
      <w:r>
        <w:t xml:space="preserve">Data understanding </w:t>
      </w:r>
      <w:r w:rsidR="00F871A1">
        <w:t xml:space="preserve">doesn’t need to be collected algorithmically alone. </w:t>
      </w:r>
      <w:r w:rsidR="00151E36">
        <w:t xml:space="preserve">Insights into occurring shifts in </w:t>
      </w:r>
      <w:r w:rsidR="009D0E63">
        <w:t xml:space="preserve">the </w:t>
      </w:r>
      <w:r w:rsidR="00151E36">
        <w:t xml:space="preserve">data can be </w:t>
      </w:r>
      <w:r w:rsidR="000B31CC">
        <w:t>visualized as well</w:t>
      </w:r>
      <w:r w:rsidR="00957FB9">
        <w:t xml:space="preserve"> </w:t>
      </w:r>
      <w:sdt>
        <w:sdtPr>
          <w:alias w:val="To edit, see citavi.com/edit"/>
          <w:tag w:val="CitaviPlaceholder#13c6aa2d-3b51-44d4-895e-1219e1a510cf"/>
          <w:id w:val="-598564497"/>
          <w:placeholder>
            <w:docPart w:val="DefaultPlaceholder_-1854013440"/>
          </w:placeholder>
        </w:sdtPr>
        <w:sdtEndPr/>
        <w:sdtContent>
          <w:r w:rsidR="00496C22">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MzA0OWJmLTk2MGYtNDE0Yi1hNGU4LWU2YzM5MGY0MjE0YS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MTNjNmFhMmQtM2I1MS00NGQ0LTg5NWUtMTIxOWUxYTUxMGNmIiwiVGV4dCI6IihLb3JlbiwgMjAwOWIpIiwiV0FJVmVyc2lvbiI6IjYuMTIuMC4wIn0=}</w:instrText>
          </w:r>
          <w:r w:rsidR="00496C22">
            <w:fldChar w:fldCharType="separate"/>
          </w:r>
          <w:r w:rsidR="00A130B2">
            <w:t>(Koren, 2009b)</w:t>
          </w:r>
          <w:r w:rsidR="00496C22">
            <w:fldChar w:fldCharType="end"/>
          </w:r>
        </w:sdtContent>
      </w:sdt>
      <w:r w:rsidR="000B31CC">
        <w:t xml:space="preserve">. </w:t>
      </w:r>
      <w:r w:rsidR="00957FB9">
        <w:t>Visualizations can</w:t>
      </w:r>
      <w:r w:rsidR="008618E2">
        <w:t xml:space="preserve"> analyzed by data scientists to </w:t>
      </w:r>
      <w:r w:rsidR="00367448">
        <w:t xml:space="preserve">qualitatively assess </w:t>
      </w:r>
      <w:r w:rsidR="00B0593C">
        <w:t>CD</w:t>
      </w:r>
      <w:r w:rsidR="00B511C7">
        <w:t xml:space="preserve"> in </w:t>
      </w:r>
      <w:r w:rsidR="00887627">
        <w:t>a dataset</w:t>
      </w:r>
      <w:r w:rsidR="00B0593C">
        <w:t>.</w:t>
      </w:r>
    </w:p>
    <w:p w14:paraId="1CE0E3B3" w14:textId="77777777" w:rsidR="00AD2C85" w:rsidRDefault="00B04016" w:rsidP="008A50A7">
      <w:r>
        <w:rPr>
          <w:b/>
        </w:rPr>
        <w:t>CD adaptation</w:t>
      </w:r>
      <w:r>
        <w:t xml:space="preserve">. </w:t>
      </w:r>
      <w:r w:rsidR="005430ED">
        <w:t xml:space="preserve">The most conventional way of reacting to CD is to trigger a model retraining process. </w:t>
      </w:r>
      <w:r w:rsidR="00635937">
        <w:t xml:space="preserve">In the context of MLOps this is </w:t>
      </w:r>
      <w:r w:rsidR="00C04967">
        <w:t xml:space="preserve">referred to as CT. After the defined performance threshold is not met, a new model is </w:t>
      </w:r>
      <w:r w:rsidR="00591647">
        <w:t xml:space="preserve">trained with new data. There are variations to simple retraining. One is called </w:t>
      </w:r>
      <w:r w:rsidR="00591647" w:rsidRPr="00FD24DD">
        <w:rPr>
          <w:i/>
          <w:iCs/>
        </w:rPr>
        <w:t>ensemble retraining</w:t>
      </w:r>
      <w:r w:rsidR="00591647">
        <w:t xml:space="preserve">. After CD is detected a new model gets trained, which is then </w:t>
      </w:r>
      <w:r w:rsidR="001C7663">
        <w:t xml:space="preserve">added to an ensemble with the old model. Both models </w:t>
      </w:r>
      <w:r w:rsidR="00FD24DD">
        <w:t xml:space="preserve">are then used to make predictions. Ensemble retraining </w:t>
      </w:r>
      <w:r w:rsidR="00FA501D">
        <w:t>is suitable for</w:t>
      </w:r>
      <w:r w:rsidR="00AD2C85">
        <w:t xml:space="preserve"> gradual CD, where two concepts are present in the data.</w:t>
      </w:r>
    </w:p>
    <w:p w14:paraId="66A40042" w14:textId="52CE15DA" w:rsidR="007B5C48" w:rsidRDefault="00AD2C85" w:rsidP="008A50A7">
      <w:r>
        <w:t>CD adaptation can also be incorporated into the model itself.</w:t>
      </w:r>
      <w:r w:rsidR="008E2C39">
        <w:t xml:space="preserve"> Gradual forgetting is a technique employed during model training, where training examples are weighted </w:t>
      </w:r>
      <w:r w:rsidR="00C647C3">
        <w:t>based on how new they are.</w:t>
      </w:r>
      <w:r w:rsidR="00104096">
        <w:t xml:space="preserve"> </w:t>
      </w:r>
      <w:r w:rsidR="00C647C3">
        <w:t xml:space="preserve">The result is a model that is more sensitive to </w:t>
      </w:r>
      <w:r w:rsidR="00811492">
        <w:t>the characteristics of newer data</w:t>
      </w:r>
      <w:r w:rsidR="00EB6023">
        <w:t xml:space="preserve"> </w:t>
      </w:r>
      <w:sdt>
        <w:sdtPr>
          <w:alias w:val="To edit, see citavi.com/edit"/>
          <w:tag w:val="CitaviPlaceholder#12c3cde9-75e4-44be-9d0d-84cfad851962"/>
          <w:id w:val="-1433671938"/>
          <w:placeholder>
            <w:docPart w:val="DefaultPlaceholder_-1854013440"/>
          </w:placeholder>
        </w:sdtPr>
        <w:sdtEndPr/>
        <w:sdtContent>
          <w:r w:rsidR="00EB6023">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YThkZGJkLWEwYmEtNDQ1OC1iMTE5LWM0MTczY2YyYmNhOCIsIlJhbmdlTGVuZ3RoIjoxNSwiUmVmZXJlbmNlSWQiOiI2ZGUwZTI0MC04MmI1LTRkY2QtYmNmNy05ZDU2OWM3NGIxM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XZhbiIsIkxhc3ROYW1lIjoiS295Y2hldiIsIlByb3RlY3RlZCI6ZmFsc2UsIlNleCI6MiwiQ3JlYXRlZEJ5IjoiX1NlYmFzdGlhbiBTw6R0emxlciIsIkNyZWF0ZWRPbiI6IjIwMjItMDctMDZUMjM6MDQ6MjYiLCJNb2RpZmllZEJ5IjoiX1NlYmFzdGlhbiBTw6R0emxlciIsIklkIjoiYTQxMzY3NTctNWU3Yy00YTMxLTljZTAtMzIyMjY5NDI2Y2Q3IiwiTW9kaWZpZWRPbiI6IjIwMjItMDctMDZUMjM6MDQ6MjY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}</w:instrText>
          </w:r>
          <w:r w:rsidR="00EB6023">
            <w:fldChar w:fldCharType="separate"/>
          </w:r>
          <w:r w:rsidR="00A130B2">
            <w:t>(Koychev, 2004)</w:t>
          </w:r>
          <w:r w:rsidR="00EB6023">
            <w:fldChar w:fldCharType="end"/>
          </w:r>
        </w:sdtContent>
      </w:sdt>
      <w:r w:rsidR="00811492">
        <w:t>.</w:t>
      </w:r>
      <w:r w:rsidR="008D5DFC">
        <w:t xml:space="preserve"> Another way of in</w:t>
      </w:r>
      <w:r w:rsidR="00801493">
        <w:t xml:space="preserve">corporating CD adaptation is to manually </w:t>
      </w:r>
      <w:r w:rsidR="005E4852">
        <w:t>embed</w:t>
      </w:r>
      <w:r w:rsidR="00801493">
        <w:t xml:space="preserve"> temporal effect in</w:t>
      </w:r>
      <w:r w:rsidR="005E4852">
        <w:t>to</w:t>
      </w:r>
      <w:r w:rsidR="00801493">
        <w:t xml:space="preserve"> the ML </w:t>
      </w:r>
      <w:r w:rsidR="005E4852">
        <w:t>model</w:t>
      </w:r>
      <w:r w:rsidR="005E6285">
        <w:t xml:space="preserve"> </w:t>
      </w:r>
      <w:sdt>
        <w:sdtPr>
          <w:alias w:val="To edit, see citavi.com/edit"/>
          <w:tag w:val="CitaviPlaceholder#7b135058-9c33-4c04-9995-dac537f90a33"/>
          <w:id w:val="-999430612"/>
          <w:placeholder>
            <w:docPart w:val="DefaultPlaceholder_-1854013440"/>
          </w:placeholder>
        </w:sdtPr>
        <w:sdtEndPr/>
        <w:sdtContent>
          <w:r w:rsidR="005E6285">
            <w:fldChar w:fldCharType="begin"/>
          </w:r>
          <w:r w:rsidR="005E628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mUyMzkzLWIyM2YtNGYzOC05MTUwLTE3YmQ2MWRjYWJiMSIsIlJhbmdlTGVuZ3RoIjozMCwiUmVmZXJlbmNlSWQiOiJkNGVhZDYyNS01MmQ3LTQ0ZmItYWM5ZC1iNDk4ZDdiMGIzY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1RDU1MuMjAxNy4yNzcyMjk1IiwiVXJpU3RyaW5nIjoiaHR0cHM6Ly9kb2kub3JnLzEwLjExMDkvVENTUy4yMDE3LjI3NzIyO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}</w:instrText>
          </w:r>
          <w:r w:rsidR="005E6285">
            <w:fldChar w:fldCharType="separate"/>
          </w:r>
          <w:r w:rsidR="00A130B2">
            <w:t>(Lo, Liao, Chang, &amp; Lee, 2018)</w:t>
          </w:r>
          <w:r w:rsidR="005E6285">
            <w:fldChar w:fldCharType="end"/>
          </w:r>
        </w:sdtContent>
      </w:sdt>
      <w:r w:rsidR="005E4852">
        <w:t xml:space="preserve">. </w:t>
      </w:r>
      <w:sdt>
        <w:sdtPr>
          <w:alias w:val="To edit, see citavi.com/edit"/>
          <w:tag w:val="CitaviPlaceholder#a39322fe-800d-42aa-8e6c-fbd5fda513af"/>
          <w:id w:val="1120258064"/>
          <w:placeholder>
            <w:docPart w:val="DefaultPlaceholder_-1854013440"/>
          </w:placeholder>
        </w:sdtPr>
        <w:sdtEndPr/>
        <w:sdtContent>
          <w:r w:rsidR="005E4852">
            <w:fldChar w:fldCharType="begin"/>
          </w:r>
          <w:r w:rsidR="005E48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ThlODYxLWU4NjgtNDQ0MS1iMWUxLTA4YTE5MDBhZDA2Mi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YTM5MzIyZmUtODAwZC00MmFhLThlNmMtZmJkNWZkYTUxM2FmIiwiVGV4dCI6IihLb3JlbiwgMjAwOWIpIiwiV0FJVmVyc2lvbiI6IjYuMTIuMC4wIn0=}</w:instrText>
          </w:r>
          <w:r w:rsidR="005E4852">
            <w:fldChar w:fldCharType="separate"/>
          </w:r>
          <w:r w:rsidR="00A130B2">
            <w:t>(Koren, 2009b)</w:t>
          </w:r>
          <w:r w:rsidR="005E4852">
            <w:fldChar w:fldCharType="end"/>
          </w:r>
        </w:sdtContent>
      </w:sdt>
      <w:r w:rsidR="005E4852">
        <w:t xml:space="preserve"> </w:t>
      </w:r>
      <w:r w:rsidR="00C60501">
        <w:t xml:space="preserve">identifies temporal dynamics throughout the whole dataset </w:t>
      </w:r>
      <w:r w:rsidR="00BF32B6">
        <w:t>and incorporates them into a CF model. This research was conducted on a Netflix dataset</w:t>
      </w:r>
      <w:r w:rsidR="00425C5C">
        <w:t>, where it discovered that movies receive better ratings as they age. This observation can be converted into a mathematical formula and be incorporated into the RS model.</w:t>
      </w:r>
    </w:p>
    <w:p w14:paraId="649D9C61" w14:textId="2DBCDC3E" w:rsidR="0075769A" w:rsidRPr="00C25AD7" w:rsidRDefault="0075769A" w:rsidP="008A50A7">
      <w:r>
        <w:rPr>
          <w:b/>
        </w:rPr>
        <w:t>CD</w:t>
      </w:r>
      <w:r w:rsidR="00685768">
        <w:rPr>
          <w:b/>
        </w:rPr>
        <w:t>-</w:t>
      </w:r>
      <w:r w:rsidR="00C25AD7">
        <w:rPr>
          <w:b/>
        </w:rPr>
        <w:t>awareness.</w:t>
      </w:r>
      <w:r w:rsidR="00C25AD7">
        <w:t xml:space="preserve"> In this research, CD-awareness is</w:t>
      </w:r>
      <w:r w:rsidR="00A503E1">
        <w:t xml:space="preserve"> defined as</w:t>
      </w:r>
      <w:r w:rsidR="00C25AD7">
        <w:t xml:space="preserve"> to as the </w:t>
      </w:r>
      <w:r w:rsidR="00F937F4">
        <w:t>amalg</w:t>
      </w:r>
      <w:r w:rsidR="00A503E1">
        <w:t xml:space="preserve">amation of CD detection, </w:t>
      </w:r>
      <w:r w:rsidR="0008684F">
        <w:t>CD understanding and CD adaptation.</w:t>
      </w:r>
    </w:p>
    <w:p w14:paraId="4D8C9C4E" w14:textId="156C66D0" w:rsidR="00FE02F2" w:rsidRDefault="00B66528" w:rsidP="00FE02F2">
      <w:pPr>
        <w:pStyle w:val="berschrift3"/>
      </w:pPr>
      <w:bookmarkStart w:id="51" w:name="_Ref108564792"/>
      <w:bookmarkStart w:id="52" w:name="_Ref109386853"/>
      <w:bookmarkStart w:id="53" w:name="_Toc110000163"/>
      <w:r>
        <w:t>State of the Art Technology</w:t>
      </w:r>
      <w:bookmarkEnd w:id="51"/>
      <w:bookmarkEnd w:id="52"/>
      <w:bookmarkEnd w:id="53"/>
    </w:p>
    <w:p w14:paraId="28109552" w14:textId="5FE83E14" w:rsidR="008555B7" w:rsidRDefault="009C5C63" w:rsidP="003048EE">
      <w:r>
        <w:t>In order to</w:t>
      </w:r>
      <w:r w:rsidR="008555B7">
        <w:t xml:space="preserve"> overcome the challenges of MLOps, a wide variety of tools have been developed in the past years.</w:t>
      </w:r>
      <w:r w:rsidR="00E00B80">
        <w:t xml:space="preserve"> </w:t>
      </w:r>
      <w:r w:rsidR="00196425">
        <w:t>Particularly, t</w:t>
      </w:r>
      <w:r w:rsidR="00E00B80">
        <w:t>wo notable open source end-to-end ML platforms are used in industry to operationalize large scale ML applications</w:t>
      </w:r>
      <w:r w:rsidR="004B7E66">
        <w:t xml:space="preserve">: </w:t>
      </w:r>
      <w:r w:rsidR="004B7E66" w:rsidRPr="00D665A3">
        <w:rPr>
          <w:i/>
          <w:iCs/>
        </w:rPr>
        <w:t>TensorFlow Extended</w:t>
      </w:r>
      <w:r w:rsidR="004B7E66">
        <w:t xml:space="preserve"> (TFX) and </w:t>
      </w:r>
      <w:r w:rsidR="004B7E66" w:rsidRPr="00550C68">
        <w:rPr>
          <w:i/>
          <w:iCs/>
        </w:rPr>
        <w:t>ML</w:t>
      </w:r>
      <w:r w:rsidR="00DC2E71">
        <w:rPr>
          <w:i/>
          <w:iCs/>
        </w:rPr>
        <w:t>f</w:t>
      </w:r>
      <w:r w:rsidR="004B7E66" w:rsidRPr="00550C68">
        <w:rPr>
          <w:i/>
          <w:iCs/>
        </w:rPr>
        <w:t>low</w:t>
      </w:r>
      <w:r w:rsidR="004B7E66">
        <w:t>.</w:t>
      </w:r>
    </w:p>
    <w:p w14:paraId="38232824" w14:textId="531DDA9B" w:rsidR="004B7E66" w:rsidRDefault="001D3D88" w:rsidP="003048EE">
      <w:r>
        <w:rPr>
          <w:b/>
        </w:rPr>
        <w:t>TFX</w:t>
      </w:r>
      <w:r>
        <w:t>. TFX is maintained by Google and used for their own ML projects.</w:t>
      </w:r>
      <w:r w:rsidR="00956055">
        <w:t xml:space="preserve"> </w:t>
      </w:r>
      <w:r w:rsidR="00315411">
        <w:t>TFX compartmentalizes common tasks of a ML lifecycle into separate components</w:t>
      </w:r>
      <w:r w:rsidR="00EF29A1">
        <w:t xml:space="preserve">. </w:t>
      </w:r>
      <w:r w:rsidR="00131F9E">
        <w:t xml:space="preserve">The </w:t>
      </w:r>
      <w:r w:rsidR="006871E3">
        <w:t xml:space="preserve">entire ML </w:t>
      </w:r>
      <w:r w:rsidR="00131F9E">
        <w:t>process from data ingestion, data evaluation, data transformation, model training, model evaluation</w:t>
      </w:r>
      <w:r w:rsidR="0046689B">
        <w:t xml:space="preserve">, up to model deployment is standardized and modular. </w:t>
      </w:r>
      <w:r w:rsidR="002561D3">
        <w:t xml:space="preserve">Currently there are a total of 10 built-in components that are provided by </w:t>
      </w:r>
      <w:r w:rsidR="004D510D">
        <w:t>TFX</w:t>
      </w:r>
      <w:r w:rsidR="0023165D">
        <w:t xml:space="preserve"> (</w:t>
      </w:r>
      <w:r w:rsidR="0023165D">
        <w:fldChar w:fldCharType="begin"/>
      </w:r>
      <w:r w:rsidR="0023165D">
        <w:instrText xml:space="preserve"> REF _Ref108196388 \h </w:instrText>
      </w:r>
      <w:r w:rsidR="0023165D">
        <w:fldChar w:fldCharType="separate"/>
      </w:r>
      <w:r w:rsidR="0023165D">
        <w:t xml:space="preserve">Figure </w:t>
      </w:r>
      <w:r w:rsidR="0023165D">
        <w:rPr>
          <w:noProof/>
        </w:rPr>
        <w:t>8</w:t>
      </w:r>
      <w:r w:rsidR="0023165D">
        <w:fldChar w:fldCharType="end"/>
      </w:r>
      <w:r w:rsidR="0023165D">
        <w:t>)</w:t>
      </w:r>
      <w:r w:rsidR="006871E3">
        <w:t xml:space="preserve">. </w:t>
      </w:r>
      <w:r w:rsidR="00657032">
        <w:t xml:space="preserve">The </w:t>
      </w:r>
      <w:r w:rsidR="00B409FC">
        <w:t xml:space="preserve">repository of </w:t>
      </w:r>
      <w:r w:rsidR="00657032">
        <w:t xml:space="preserve">base </w:t>
      </w:r>
      <w:r w:rsidR="004A4EC0">
        <w:t>components can</w:t>
      </w:r>
      <w:r w:rsidR="00743F03">
        <w:t xml:space="preserve"> also</w:t>
      </w:r>
      <w:r w:rsidR="004A4EC0">
        <w:t xml:space="preserve"> be expanded by building </w:t>
      </w:r>
      <w:r w:rsidR="00407323">
        <w:t>custom components.</w:t>
      </w:r>
    </w:p>
    <w:p w14:paraId="2AC9C0FA" w14:textId="77777777" w:rsidR="00B65174" w:rsidRDefault="0046322E" w:rsidP="00B65174">
      <w:pPr>
        <w:keepNext/>
      </w:pPr>
      <w:r w:rsidRPr="0046322E">
        <w:rPr>
          <w:noProof/>
        </w:rPr>
        <w:lastRenderedPageBreak/>
        <w:drawing>
          <wp:inline distT="0" distB="0" distL="0" distR="0" wp14:anchorId="1CE6E593" wp14:editId="2D39A650">
            <wp:extent cx="5400675" cy="972820"/>
            <wp:effectExtent l="0" t="0" r="9525"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0675" cy="972820"/>
                    </a:xfrm>
                    <a:prstGeom prst="rect">
                      <a:avLst/>
                    </a:prstGeom>
                  </pic:spPr>
                </pic:pic>
              </a:graphicData>
            </a:graphic>
          </wp:inline>
        </w:drawing>
      </w:r>
    </w:p>
    <w:p w14:paraId="6EEE1E7F" w14:textId="4D758C90" w:rsidR="00F37A6E" w:rsidRDefault="00B65174" w:rsidP="00B65174">
      <w:pPr>
        <w:pStyle w:val="Beschriftung"/>
      </w:pPr>
      <w:bookmarkStart w:id="54" w:name="_Ref108196388"/>
      <w:bookmarkStart w:id="55" w:name="_Toc108263651"/>
      <w:r>
        <w:t xml:space="preserve">Figure </w:t>
      </w:r>
      <w:r>
        <w:fldChar w:fldCharType="begin"/>
      </w:r>
      <w:r>
        <w:instrText xml:space="preserve"> SEQ Figure \* ARABIC </w:instrText>
      </w:r>
      <w:r>
        <w:fldChar w:fldCharType="separate"/>
      </w:r>
      <w:r w:rsidR="001E0848">
        <w:rPr>
          <w:noProof/>
        </w:rPr>
        <w:t>9</w:t>
      </w:r>
      <w:r>
        <w:fldChar w:fldCharType="end"/>
      </w:r>
      <w:bookmarkEnd w:id="54"/>
      <w:r>
        <w:t xml:space="preserve">: TFX components </w:t>
      </w:r>
      <w:sdt>
        <w:sdtPr>
          <w:alias w:val="To edit, see citavi.com/edit"/>
          <w:tag w:val="CitaviPlaceholder#824cf106-165b-412e-80e0-462025625e9d"/>
          <w:id w:val="-77605944"/>
          <w:placeholder>
            <w:docPart w:val="DefaultPlaceholder_-1854013440"/>
          </w:placeholder>
        </w:sdtPr>
        <w:sdtEndPr/>
        <w:sdtContent>
          <w:r w:rsidR="00BE20CB">
            <w:fldChar w:fldCharType="begin"/>
          </w:r>
          <w:r w:rsidR="00E2199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jFjYzQzLWNlNzAtNDZkMS04M2Y2LTU2NjAzOTMxZjNkNCIsIlJhbmdlTGVuZ3RoIjoxOSwiUmVmZXJlbmNlSWQiOiI1MzU5NTg0OS1iYmJiLTRlYTctOGE4OS00M2NlOTI0ZGYxZTMiLCJSZWZlcmVuY2UiOnsiJGlkIjoiMyIsIiR0eXBlIjoiU3dpc3NBY2FkZW1pYy5DaXRhdmkuUmVmZXJlbmNlLCBTd2lzc0FjYWRlbWljLkNpdGF2aSIsIkFic3RyYWN0Q29tcGxleGl0eSI6MCwiQWJzdHJhY3RTb3VyY2VUZXh0Rm9ybWF0IjowLCJBY2Nlc3NEYXRlIjoiOC43LjIwMjI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d3d3LnRlbnNvcmZsb3cub3JnL3RmeCIsIlVyaVN0cmluZyI6Imh0dHBzOi8vd3d3LnRlbnNvcmZsb3cub3JnL3Rme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1OjU2OjUxIiwiTW9kaWZpZWRCeSI6Il9TZWJhc3RpYW4gU8OkdHpsZXIiLCJJZCI6ImVhMzUzNmRkLWIxMjUtNGZhNi1hNmFjLTkwMzhkNjVhMGE4MiIsIk1vZGlmaWVkT24iOiIyMDIyLTA3LTA4VDE1OjU2OjUxIiwiUHJvamVjdCI6eyIkaWQiOiI3IiwiJHR5cGUiOiJTd2lzc0FjYWRlbWljLkNpdGF2aS5Qcm9qZWN0LCBTd2lzc0FjYWRlbWljLkNpdGF2aSJ9fV0sIk9ubGluZUFkZHJlc3MiOiJodHRwczovL3d3dy50ZW5zb3JmbG93Lm9yZy90ZngiLCJPcmdhbml6YXRpb25zIjpbeyIkaWQiOiI4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}</w:instrText>
          </w:r>
          <w:r w:rsidR="00BE20CB">
            <w:fldChar w:fldCharType="separate"/>
          </w:r>
          <w:r w:rsidR="00A130B2">
            <w:t>(Google LLC, 2019a)</w:t>
          </w:r>
          <w:r w:rsidR="00BE20CB">
            <w:fldChar w:fldCharType="end"/>
          </w:r>
        </w:sdtContent>
      </w:sdt>
      <w:bookmarkEnd w:id="55"/>
    </w:p>
    <w:p w14:paraId="116C5AAD" w14:textId="3D70D740" w:rsidR="00407323" w:rsidRDefault="00407323" w:rsidP="003048EE">
      <w:r>
        <w:t xml:space="preserve">These </w:t>
      </w:r>
      <w:r w:rsidR="00112B62">
        <w:t xml:space="preserve">components can be orchestrated and run in a pipeline with support </w:t>
      </w:r>
      <w:r w:rsidR="0074612B">
        <w:t>for Airflow and Beam. In addition to the components TFX includes libraries and software components f</w:t>
      </w:r>
      <w:r w:rsidR="002D6CE9">
        <w:t>or metadata storage, model creation and model evaluation</w:t>
      </w:r>
      <w:r w:rsidR="00D13383">
        <w:t xml:space="preserve"> </w:t>
      </w:r>
      <w:sdt>
        <w:sdtPr>
          <w:alias w:val="To edit, see citavi.com/edit"/>
          <w:tag w:val="CitaviPlaceholder#9b7e710e-0a44-4def-89c5-6272edeaf1cc"/>
          <w:id w:val="422385746"/>
          <w:placeholder>
            <w:docPart w:val="DefaultPlaceholder_-1854013440"/>
          </w:placeholder>
        </w:sdtPr>
        <w:sdtEndPr/>
        <w:sdtContent>
          <w:r w:rsidR="00D13383">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jdmMTYwLTkzMjItNDVjNy1iNWE4LTMzMDE2NGY5ZjRhMC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gtMDJUMDA6MTA6MTY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liN2U3MTBlLTBhNDQtNGRlZi04OWM1LTYyNzJlZGVhZjFjYyIsIlRleHQiOiIoQmF5bG9yIGV0IGFsLiwgMjAxNykiLCJXQUlWZXJzaW9uIjoiNi4xMi4wLjAifQ==}</w:instrText>
          </w:r>
          <w:r w:rsidR="00D13383">
            <w:fldChar w:fldCharType="separate"/>
          </w:r>
          <w:r w:rsidR="00A130B2">
            <w:t>(Baylor et al., 2017)</w:t>
          </w:r>
          <w:r w:rsidR="00D13383">
            <w:fldChar w:fldCharType="end"/>
          </w:r>
        </w:sdtContent>
      </w:sdt>
      <w:r w:rsidR="002D6CE9">
        <w:t>.</w:t>
      </w:r>
      <w:r w:rsidR="00311599">
        <w:t xml:space="preserve"> TFX</w:t>
      </w:r>
      <w:r w:rsidR="00A16D42">
        <w:t xml:space="preserve">’s </w:t>
      </w:r>
      <w:r w:rsidR="00E54063">
        <w:t xml:space="preserve">central </w:t>
      </w:r>
      <w:r w:rsidR="00A16D42">
        <w:t xml:space="preserve">metadata storage is called ML metadata. This </w:t>
      </w:r>
      <w:r w:rsidR="00025E95">
        <w:t>SQLite database</w:t>
      </w:r>
      <w:r w:rsidR="009D1286">
        <w:t xml:space="preserve"> acts as a model repository and feature store. In addition</w:t>
      </w:r>
      <w:r w:rsidR="006E02A3">
        <w:t>,</w:t>
      </w:r>
      <w:r w:rsidR="009D1286">
        <w:t xml:space="preserve"> </w:t>
      </w:r>
      <w:r w:rsidR="00DC67B3">
        <w:t xml:space="preserve">it tracks training parameters and </w:t>
      </w:r>
      <w:r w:rsidR="00994DAE">
        <w:t>the order of component execution to</w:t>
      </w:r>
      <w:r w:rsidR="00BC74D9">
        <w:t xml:space="preserve"> make every pipeline run traceable.</w:t>
      </w:r>
      <w:r w:rsidR="0014524D">
        <w:t xml:space="preserve"> </w:t>
      </w:r>
      <w:r w:rsidR="006E02A3">
        <w:t xml:space="preserve">ML metadata </w:t>
      </w:r>
      <w:r w:rsidR="0025772F">
        <w:t xml:space="preserve">also </w:t>
      </w:r>
      <w:r w:rsidR="0021362D">
        <w:t xml:space="preserve">saves </w:t>
      </w:r>
      <w:r w:rsidR="00CB0FEA">
        <w:t>progress of model training</w:t>
      </w:r>
      <w:r w:rsidR="007A0B71">
        <w:t>, in order to continue the training at a later time</w:t>
      </w:r>
      <w:r w:rsidR="008514DC">
        <w:t xml:space="preserve"> </w:t>
      </w:r>
      <w:sdt>
        <w:sdtPr>
          <w:alias w:val="To edit, see citavi.com/edit"/>
          <w:tag w:val="CitaviPlaceholder#b56b5c10-07d6-4308-ae52-d13d3b5cd71f"/>
          <w:id w:val="370743679"/>
          <w:placeholder>
            <w:docPart w:val="DefaultPlaceholder_-1854013440"/>
          </w:placeholder>
        </w:sdtPr>
        <w:sdtEndPr/>
        <w:sdtContent>
          <w:r w:rsidR="008514DC">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5b3V0dWJlLmNvbS93YXRjaD92PWNjMS1lb2NnbTFFIiwiVXJpU3RyaW5nIjoiaHR0cHM6Ly93d3cueW91dHViZS5jb20vd2F0Y2g/dj1jYzEtZW9jZ20xR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3OjA4OjQyIiwiTW9kaWZpZWRCeSI6Il9TZWJhc3RpYW4gU8OkdHpsZXIiLCJJZCI6IjY4N2U2ZjUxLTYzYTItNDIwYS1iNDZmLWI3ZWEwMzIzNzQwMCIsIk1vZGlmaWVkT24iOiIyMDIyLTA3LTA4VDE3OjA4OjQyIiwiUHJvamVjdCI6eyIkcmVmIjoiNSJ9fV0sIk9ubGluZUFkZHJlc3MiOiJodHRwczovL3d3dy55b3V0dWJlLmNvbS93YXRjaD92PWNjMS1lb2NnbTFFIiwiT3JnYW5pemF0aW9ucyI6W3siJGlkIjoiOS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}</w:instrText>
          </w:r>
          <w:r w:rsidR="008514DC">
            <w:fldChar w:fldCharType="separate"/>
          </w:r>
          <w:r w:rsidR="00A130B2">
            <w:t>(Crowe, 2019)</w:t>
          </w:r>
          <w:r w:rsidR="008514DC">
            <w:fldChar w:fldCharType="end"/>
          </w:r>
        </w:sdtContent>
      </w:sdt>
      <w:r w:rsidR="007A0B71">
        <w:t>.</w:t>
      </w:r>
      <w:r w:rsidR="00CB0FEA">
        <w:t xml:space="preserve"> </w:t>
      </w:r>
    </w:p>
    <w:p w14:paraId="67B83135" w14:textId="57B4D48B" w:rsidR="00383EB1" w:rsidRDefault="00E967F6" w:rsidP="003048EE">
      <w:r>
        <w:t xml:space="preserve">Custom components </w:t>
      </w:r>
      <w:r w:rsidR="00F54C49">
        <w:t>gives TFX the flexibility to embed ex</w:t>
      </w:r>
      <w:r w:rsidR="00077714">
        <w:t xml:space="preserve">ternal libraries into the pipeline, </w:t>
      </w:r>
      <w:r w:rsidR="00973090">
        <w:t>however TFX is clearly optimized to work within the TensorFlow ecosystem. This means that the TF API, TF</w:t>
      </w:r>
      <w:r w:rsidR="006C6CD7">
        <w:t xml:space="preserve"> </w:t>
      </w:r>
      <w:r w:rsidR="00D76D71">
        <w:t>M</w:t>
      </w:r>
      <w:r w:rsidR="006C6CD7">
        <w:t xml:space="preserve">odel </w:t>
      </w:r>
      <w:r w:rsidR="00D76D71">
        <w:t>A</w:t>
      </w:r>
      <w:r w:rsidR="006C6CD7">
        <w:t>nalysis (</w:t>
      </w:r>
      <w:r w:rsidR="00F91672">
        <w:t>TFMA), TensorBoard</w:t>
      </w:r>
      <w:r w:rsidR="00973090">
        <w:t xml:space="preserve"> and TFRS are natively supported by TFX and work wi</w:t>
      </w:r>
      <w:r w:rsidR="00F86927">
        <w:t>t</w:t>
      </w:r>
      <w:r w:rsidR="00973090">
        <w:t>hout extensive configuration.</w:t>
      </w:r>
    </w:p>
    <w:p w14:paraId="6C7CEFAB" w14:textId="2265C352" w:rsidR="004921CA" w:rsidRDefault="004921CA" w:rsidP="003048EE">
      <w:r>
        <w:t xml:space="preserve">The following will provide an overview to the </w:t>
      </w:r>
      <w:r w:rsidR="005F159C">
        <w:t>essential components of TFX</w:t>
      </w:r>
      <w:r w:rsidR="00E2199C">
        <w:t xml:space="preserve"> </w:t>
      </w:r>
      <w:sdt>
        <w:sdtPr>
          <w:alias w:val="To edit, see citavi.com/edit"/>
          <w:tag w:val="CitaviPlaceholder#4eb017f0-6303-409c-973b-c7f1bde6cc0e"/>
          <w:id w:val="-13688304"/>
          <w:placeholder>
            <w:docPart w:val="DefaultPlaceholder_-1854013440"/>
          </w:placeholder>
        </w:sdtPr>
        <w:sdtEndPr/>
        <w:sdtContent>
          <w:r w:rsidR="00E2199C">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NDA5NjMzLTA1NjgtNDI0Mi05NzA4LWJhZGEwZTUyNTIyYSIsIlJhbmdlTGVuZ3RoIjoxOSwiUmVmZXJlbmNlSWQiOiJkM2NkY2Q5NS0wZTJhLTQ5MzItOWMyMS1jYmQ1MzQ3OWQ5NjIiLCJSZWZlcmVuY2UiOnsiJGlkIjoiMyIsIiR0eXBlIjoiU3dpc3NBY2FkZW1pYy5DaXRhdmkuUmVmZXJlbmNlLCBTd2lzc0FjYWRlbWljLkNpdGF2aSIsIkFic3RyYWN0Q29tcGxleGl0eSI6MCwiQWJzdHJhY3RTb3VyY2VUZXh0Rm9ybWF0IjowLCJBY2Nlc3NEYXRlIjoiMjAuNy4yMDIyIiwiQXV0aG9ycyI6W10sIkNpdGF0aW9uS2V5VXBkYXRlVHlwZSI6MCwiQ29sbGFib3JhdG9ycyI6W10sIkRhdGUiOiIzMS41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dGZ4L2d1aWRlIiwiVXJpU3RyaW5nIjoiaHR0cHM6Ly93d3cudGVuc29yZmxvdy5vcmcvdGZ4L2d1aWRl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jBUMTg6MDc6NTQiLCJNb2RpZmllZEJ5IjoiX1NlYmFzdGlhbiBTw6R0emxlciIsIklkIjoiOTkwYTUzMDMtMjAyZS00YTYwLThlNWItMDdhY2FjOTZlYTZjIiwiTW9kaWZpZWRPbiI6IjIwMjItMDctMjBUMTg6MDc6NTQiLCJQcm9qZWN0Ijp7IiRpZCI6IjciLCIkdHlwZSI6IlN3aXNzQWNhZGVtaWMuQ2l0YXZpLlByb2plY3QsIFN3aXNzQWNhZGVtaWMuQ2l0YXZpIn19XSwiT25saW5lQWRkcmVzcyI6Imh0dHBzOi8vd3d3LnRlbnNvcmZsb3cub3JnL3RmeC9ndWlkZS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TliKSJ9XX0sIlRhZyI6IkNpdGF2aVBsYWNlaG9sZGVyIzRlYjAxN2YwLTYzMDMtNDA5Yy05NzNiLWM3ZjFiZGU2Y2MwZSIsIlRleHQiOiIoR29vZ2xlIExMQywgMjAxOWIpIiwiV0FJVmVyc2lvbiI6IjYuMTIuMC4wIn0=}</w:instrText>
          </w:r>
          <w:r w:rsidR="00E2199C">
            <w:fldChar w:fldCharType="separate"/>
          </w:r>
          <w:r w:rsidR="00A130B2">
            <w:t>(Google LLC, 2019b)</w:t>
          </w:r>
          <w:r w:rsidR="00E2199C">
            <w:fldChar w:fldCharType="end"/>
          </w:r>
        </w:sdtContent>
      </w:sdt>
      <w:r w:rsidR="005F159C">
        <w:t>:</w:t>
      </w:r>
    </w:p>
    <w:p w14:paraId="6BC6975C" w14:textId="490BE83C" w:rsidR="008F2E28" w:rsidRDefault="005F159C" w:rsidP="003048EE">
      <w:r>
        <w:rPr>
          <w:i/>
        </w:rPr>
        <w:t>ExampleGen</w:t>
      </w:r>
      <w:r>
        <w:t xml:space="preserve"> </w:t>
      </w:r>
      <w:r w:rsidR="00E43D51">
        <w:t xml:space="preserve">is the first component of </w:t>
      </w:r>
      <w:r w:rsidR="00E5762E">
        <w:t>the</w:t>
      </w:r>
      <w:r w:rsidR="00E43D51">
        <w:t xml:space="preserve"> TFX pipeline and </w:t>
      </w:r>
      <w:r w:rsidR="00C425C4">
        <w:t xml:space="preserve">ingests </w:t>
      </w:r>
      <w:r w:rsidR="009146DB">
        <w:t xml:space="preserve">data </w:t>
      </w:r>
      <w:r w:rsidR="00803B49">
        <w:t xml:space="preserve">in a specified directory. </w:t>
      </w:r>
      <w:r w:rsidR="00E41D0A">
        <w:t>It supports various data types, ranging from TensorFlow’s TFRecord</w:t>
      </w:r>
      <w:r w:rsidR="00C3477E">
        <w:t xml:space="preserve"> to CSV and popular </w:t>
      </w:r>
      <w:r w:rsidR="006B36A7">
        <w:t xml:space="preserve">Big Data file formats like Avro or Parquet. </w:t>
      </w:r>
      <w:r w:rsidR="00803B49">
        <w:t>The ingeste</w:t>
      </w:r>
      <w:r w:rsidR="000E31A1">
        <w:t xml:space="preserve">d data is </w:t>
      </w:r>
      <w:r w:rsidR="00C3477E">
        <w:t>then</w:t>
      </w:r>
      <w:r w:rsidR="006B36A7">
        <w:t xml:space="preserve"> </w:t>
      </w:r>
      <w:r w:rsidR="006336DC">
        <w:t xml:space="preserve">versioned and </w:t>
      </w:r>
      <w:r w:rsidR="000E31A1">
        <w:t xml:space="preserve">stored </w:t>
      </w:r>
      <w:r w:rsidR="006B36A7">
        <w:t xml:space="preserve">as </w:t>
      </w:r>
      <w:r w:rsidR="005C5E7B">
        <w:t>TFRecord</w:t>
      </w:r>
      <w:r w:rsidR="000E31A1">
        <w:t>.</w:t>
      </w:r>
    </w:p>
    <w:p w14:paraId="344C4D51" w14:textId="77777777" w:rsidR="004158DB" w:rsidRDefault="008F2E28" w:rsidP="003048EE">
      <w:r>
        <w:rPr>
          <w:i/>
        </w:rPr>
        <w:t>StatisticsGen</w:t>
      </w:r>
      <w:r>
        <w:t xml:space="preserve"> takes the</w:t>
      </w:r>
      <w:r w:rsidR="00EA7116">
        <w:t xml:space="preserve"> saved data from the ExampleGen component and generates</w:t>
      </w:r>
      <w:r w:rsidR="008916B7">
        <w:t xml:space="preserve"> rudimentary statistics from it. This component serves to </w:t>
      </w:r>
      <w:r w:rsidR="004D09AE">
        <w:t>provide a general overview of the data, which can also be used by consecutive components</w:t>
      </w:r>
      <w:r w:rsidR="004158DB">
        <w:t>.</w:t>
      </w:r>
    </w:p>
    <w:p w14:paraId="31C51D73" w14:textId="0328E597" w:rsidR="005F159C" w:rsidRDefault="004158DB" w:rsidP="003048EE">
      <w:r>
        <w:rPr>
          <w:i/>
        </w:rPr>
        <w:t>Schem</w:t>
      </w:r>
      <w:r w:rsidR="0025206A">
        <w:rPr>
          <w:i/>
        </w:rPr>
        <w:t>a</w:t>
      </w:r>
      <w:r>
        <w:rPr>
          <w:i/>
        </w:rPr>
        <w:t>Gen</w:t>
      </w:r>
      <w:r>
        <w:t xml:space="preserve"> </w:t>
      </w:r>
      <w:r w:rsidR="000C2D98">
        <w:t>automatically retrieves and infers the schema of the dataset at hand.</w:t>
      </w:r>
    </w:p>
    <w:p w14:paraId="16141160" w14:textId="3C9DF2A9" w:rsidR="00560189" w:rsidRDefault="00F86927" w:rsidP="003048EE">
      <w:r>
        <w:rPr>
          <w:i/>
        </w:rPr>
        <w:t>ExampleValidator</w:t>
      </w:r>
      <w:r>
        <w:t> </w:t>
      </w:r>
      <w:r w:rsidR="0025206A">
        <w:t xml:space="preserve">takes the outputs from StatisticsGen and SchemaGen and </w:t>
      </w:r>
      <w:r w:rsidR="00B13A17">
        <w:t>searches the dataset for anomalies that might impact training performance.</w:t>
      </w:r>
      <w:r w:rsidR="003353EE">
        <w:t xml:space="preserve"> This component </w:t>
      </w:r>
      <w:r w:rsidR="00516226">
        <w:t xml:space="preserve">investigates the data for missing values, </w:t>
      </w:r>
      <w:r w:rsidR="002C2223">
        <w:t xml:space="preserve">data skews between </w:t>
      </w:r>
      <w:r w:rsidR="00840F1B">
        <w:t>training and serving data, and potential data drift.</w:t>
      </w:r>
    </w:p>
    <w:p w14:paraId="469C2459" w14:textId="6F24F96B" w:rsidR="00B536E0" w:rsidRDefault="00CC3C0B" w:rsidP="003048EE">
      <w:r>
        <w:rPr>
          <w:i/>
        </w:rPr>
        <w:t>Transform</w:t>
      </w:r>
      <w:r w:rsidR="00262CE9">
        <w:t xml:space="preserve"> is</w:t>
      </w:r>
      <w:r w:rsidR="00A05EC2">
        <w:t xml:space="preserve"> used for data preprocessing tasks. Within this component</w:t>
      </w:r>
      <w:r w:rsidR="009F24D4">
        <w:t>,</w:t>
      </w:r>
      <w:r w:rsidR="00A05EC2">
        <w:t xml:space="preserve"> </w:t>
      </w:r>
      <w:r w:rsidR="00C965E1">
        <w:t xml:space="preserve">arbitrary </w:t>
      </w:r>
      <w:r w:rsidR="00A05EC2">
        <w:t xml:space="preserve">data transformation operations </w:t>
      </w:r>
      <w:r w:rsidR="00C965E1">
        <w:t>can be</w:t>
      </w:r>
      <w:r w:rsidR="00A05EC2">
        <w:t xml:space="preserve"> written in a </w:t>
      </w:r>
      <w:r w:rsidR="001B077A" w:rsidRPr="001B077A">
        <w:rPr>
          <w:i/>
        </w:rPr>
        <w:t>preprocessing_fn</w:t>
      </w:r>
      <w:r w:rsidR="001B077A">
        <w:t xml:space="preserve"> function. Transform takes in the </w:t>
      </w:r>
      <w:r w:rsidR="00B536E0">
        <w:t>data output from ExampleGen and the data schema from SchemaGen.</w:t>
      </w:r>
    </w:p>
    <w:p w14:paraId="55ABE144" w14:textId="27E4B095" w:rsidR="0034189C" w:rsidRDefault="005A7CBE" w:rsidP="003048EE">
      <w:r>
        <w:rPr>
          <w:i/>
        </w:rPr>
        <w:t>Trainer</w:t>
      </w:r>
      <w:r w:rsidR="00063290">
        <w:t xml:space="preserve"> takes on the </w:t>
      </w:r>
      <w:r w:rsidR="00E71C67">
        <w:t xml:space="preserve">model training process of a ML lifecycle. </w:t>
      </w:r>
      <w:r w:rsidR="0075427D">
        <w:t>The Trainer component</w:t>
      </w:r>
      <w:r w:rsidR="00FE1606">
        <w:t xml:space="preserve"> </w:t>
      </w:r>
      <w:r w:rsidR="0012038E">
        <w:t xml:space="preserve">takes in a </w:t>
      </w:r>
      <w:r w:rsidR="00974CE3">
        <w:t xml:space="preserve">ML model file with a </w:t>
      </w:r>
      <w:r w:rsidR="00974CE3" w:rsidRPr="00974CE3">
        <w:rPr>
          <w:i/>
        </w:rPr>
        <w:t>run_fn</w:t>
      </w:r>
      <w:r w:rsidR="00974CE3">
        <w:t xml:space="preserve"> function, which initializes the training process. </w:t>
      </w:r>
      <w:r w:rsidR="0046042A">
        <w:t>For the training and evaluation</w:t>
      </w:r>
      <w:r w:rsidR="00974CE3">
        <w:t xml:space="preserve"> data either the output from ExampleGen or Transform </w:t>
      </w:r>
      <w:r w:rsidR="00974CE3">
        <w:lastRenderedPageBreak/>
        <w:t xml:space="preserve">can be used. </w:t>
      </w:r>
      <w:r w:rsidR="005C0C6C">
        <w:t>Training parameters</w:t>
      </w:r>
      <w:r w:rsidR="00081F03">
        <w:t xml:space="preserve"> (e.g. training steps)</w:t>
      </w:r>
      <w:r w:rsidR="00D24B37">
        <w:t xml:space="preserve"> can be given as arguments. </w:t>
      </w:r>
      <w:r w:rsidR="00514325">
        <w:t>The output of this component is the trained model.</w:t>
      </w:r>
      <w:r w:rsidR="00DC4F4B">
        <w:t xml:space="preserve"> </w:t>
      </w:r>
    </w:p>
    <w:p w14:paraId="645BC379" w14:textId="792E86DC" w:rsidR="00514325" w:rsidRDefault="00DC4F4B" w:rsidP="003048EE">
      <w:r>
        <w:t>The</w:t>
      </w:r>
      <w:r w:rsidR="007C4553">
        <w:t xml:space="preserve"> training process can optionally be augmented with the </w:t>
      </w:r>
      <w:r w:rsidR="007C4553" w:rsidRPr="007C4553">
        <w:rPr>
          <w:i/>
        </w:rPr>
        <w:t>Tuner</w:t>
      </w:r>
      <w:r w:rsidR="007C4553">
        <w:t xml:space="preserve"> component</w:t>
      </w:r>
      <w:r w:rsidR="00386657">
        <w:t>, which employs</w:t>
      </w:r>
      <w:r w:rsidR="00A94360">
        <w:t xml:space="preserve"> the KerasTuner module to find the best hyperparameters of a model.</w:t>
      </w:r>
      <w:r w:rsidR="00D615AF">
        <w:t xml:space="preserve"> The output of this component is given to </w:t>
      </w:r>
      <w:r w:rsidR="00992A2E">
        <w:t>the Trainer component.</w:t>
      </w:r>
    </w:p>
    <w:p w14:paraId="08F88B9A" w14:textId="7A92DE0A" w:rsidR="004A05BB" w:rsidRDefault="004E50FD" w:rsidP="003048EE">
      <w:r>
        <w:rPr>
          <w:i/>
        </w:rPr>
        <w:t>Evaluator</w:t>
      </w:r>
      <w:r>
        <w:t xml:space="preserve"> leverages </w:t>
      </w:r>
      <w:r w:rsidR="00EF1707">
        <w:t xml:space="preserve">the </w:t>
      </w:r>
      <w:r w:rsidR="00A50146">
        <w:t xml:space="preserve">TensorFlow Model Analysis (TFMA) library to perform model evaluation. </w:t>
      </w:r>
      <w:r w:rsidR="00EA4499">
        <w:t xml:space="preserve">On the basis of the automated model evaluation it can be determined whether the trained model yields superior results to </w:t>
      </w:r>
      <w:r w:rsidR="008D64F5">
        <w:t xml:space="preserve">the current production model. If the model supersedes the previous model </w:t>
      </w:r>
      <w:r w:rsidR="001776D1">
        <w:t xml:space="preserve">it </w:t>
      </w:r>
      <w:r w:rsidR="001F6990">
        <w:t xml:space="preserve">receives a “blessing”, meaning that it </w:t>
      </w:r>
      <w:r w:rsidR="00CB5D78">
        <w:t>can be deployed to a production environment.</w:t>
      </w:r>
    </w:p>
    <w:p w14:paraId="7A417B4D" w14:textId="27C8ECA2" w:rsidR="00514325" w:rsidRDefault="00CA62D0" w:rsidP="003048EE">
      <w:r>
        <w:rPr>
          <w:i/>
        </w:rPr>
        <w:t>Pusher</w:t>
      </w:r>
      <w:r>
        <w:t xml:space="preserve"> </w:t>
      </w:r>
      <w:r w:rsidR="002E791B">
        <w:t xml:space="preserve">deploys </w:t>
      </w:r>
      <w:r w:rsidR="00EF1707">
        <w:t>the</w:t>
      </w:r>
      <w:r w:rsidR="002E791B">
        <w:t xml:space="preserve"> model </w:t>
      </w:r>
      <w:r w:rsidR="001506C9">
        <w:t xml:space="preserve">to a specified </w:t>
      </w:r>
      <w:r w:rsidR="00D117F0">
        <w:t xml:space="preserve">target (i.e. directory). It takes in the </w:t>
      </w:r>
      <w:r w:rsidR="002A6873">
        <w:t xml:space="preserve">model trained by the Trainer component. If the </w:t>
      </w:r>
      <w:r w:rsidR="00D312E4">
        <w:t>E</w:t>
      </w:r>
      <w:r w:rsidR="002A6873">
        <w:t xml:space="preserve">valuator component is </w:t>
      </w:r>
      <w:r w:rsidR="00A0121E">
        <w:t>used</w:t>
      </w:r>
      <w:r w:rsidR="00D312E4">
        <w:t>,</w:t>
      </w:r>
      <w:r w:rsidR="00A0121E">
        <w:t xml:space="preserve"> </w:t>
      </w:r>
      <w:r w:rsidR="004A6375">
        <w:t xml:space="preserve">the Pusher can </w:t>
      </w:r>
      <w:r w:rsidR="00F46254">
        <w:t>determine whether to push a model based on the blessing</w:t>
      </w:r>
      <w:r w:rsidR="00D312E4">
        <w:t>.</w:t>
      </w:r>
    </w:p>
    <w:p w14:paraId="622AD3FF" w14:textId="6EC4A9E4" w:rsidR="00EF7193" w:rsidRDefault="001D10DB" w:rsidP="003048EE">
      <w:r>
        <w:t>Apache Beam is used as the default orchestrator for TFX, which</w:t>
      </w:r>
      <w:r w:rsidR="004A5D83">
        <w:t xml:space="preserve"> integrates</w:t>
      </w:r>
      <w:r>
        <w:t xml:space="preserve"> the individual TFX components into </w:t>
      </w:r>
      <w:r w:rsidR="004A5D83">
        <w:t>a DAG</w:t>
      </w:r>
      <w:r w:rsidR="00CC0B72">
        <w:t xml:space="preserve">. This DAG can then </w:t>
      </w:r>
      <w:r w:rsidR="00A61FB8">
        <w:t xml:space="preserve">be triggered to run the entire process without human intervention. Alternatively, </w:t>
      </w:r>
      <w:r w:rsidR="00CD21A8">
        <w:t xml:space="preserve">TFX can also be run by other workflow management tools, such as </w:t>
      </w:r>
      <w:r w:rsidR="00FC379F">
        <w:t>Apache Airflow.</w:t>
      </w:r>
    </w:p>
    <w:p w14:paraId="627C7E18" w14:textId="65B2029F" w:rsidR="005630D9" w:rsidRDefault="00550C68" w:rsidP="003048EE">
      <w:r>
        <w:rPr>
          <w:b/>
        </w:rPr>
        <w:t>ML</w:t>
      </w:r>
      <w:r w:rsidR="00DC2E71">
        <w:rPr>
          <w:b/>
        </w:rPr>
        <w:t>f</w:t>
      </w:r>
      <w:r>
        <w:rPr>
          <w:b/>
        </w:rPr>
        <w:t>low</w:t>
      </w:r>
      <w:r>
        <w:t xml:space="preserve">. </w:t>
      </w:r>
      <w:r w:rsidR="00F875B9">
        <w:t>ML</w:t>
      </w:r>
      <w:r w:rsidR="00DC2E71">
        <w:t>f</w:t>
      </w:r>
      <w:r w:rsidR="00F875B9">
        <w:t xml:space="preserve">low is another ML platform provided by Databricks. </w:t>
      </w:r>
      <w:r w:rsidR="009B0F31">
        <w:t>Similar to TFX</w:t>
      </w:r>
      <w:r w:rsidR="00A909E4">
        <w:t xml:space="preserve">, it provides a simple API to streamline </w:t>
      </w:r>
      <w:r w:rsidR="00EF5E42">
        <w:t xml:space="preserve">the ML lifecycle. </w:t>
      </w:r>
      <w:r w:rsidR="00EB015A">
        <w:t xml:space="preserve">MLflow </w:t>
      </w:r>
      <w:r w:rsidR="000476DF">
        <w:t>is composed of 5 main components</w:t>
      </w:r>
      <w:r w:rsidR="001A4692">
        <w:t xml:space="preserve"> </w:t>
      </w:r>
      <w:sdt>
        <w:sdtPr>
          <w:alias w:val="To edit, see citavi.com/edit"/>
          <w:tag w:val="CitaviPlaceholder#011e6768-89ca-4cb7-a91e-137935689964"/>
          <w:id w:val="-642961979"/>
          <w:placeholder>
            <w:docPart w:val="DefaultPlaceholder_-1854013440"/>
          </w:placeholder>
        </w:sdtPr>
        <w:sdtEndPr/>
        <w:sdtContent>
          <w:r w:rsidR="001A4692">
            <w:fldChar w:fldCharType="begin"/>
          </w:r>
          <w:r w:rsidR="001C7C2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NzJhOGFiLWFmMDEtNGIyNS1iMTczLTBlY2ZmZWJlZDQ3ZSIsIlJhbmdlU3RhcnQiOjE5LCJSYW5nZUxlbmd0aCI6MTgsIlJlZmVyZW5jZUlkIjoiODMwYzFhOWMtYTkyNS00ZjYzLTg3MTItMzhmYjM1NWE3MGVkIiwiUmVmZXJlbmNlIjp7IiRpZCI6IjMiLCIkdHlwZSI6IlN3aXNzQWNhZGVtaWMuQ2l0YXZpLlJlZmVyZW5jZSwgU3dpc3NBY2FkZW1pYy5DaXRhdmkiLCJBYnN0cmFjdENvbXBsZXhpdHkiOjAsIkFic3RyYWN0U291cmNlVGV4dEZvcm1hdCI6MCwiQWNjZXNzRGF0ZSI6IjguNy4yMDIyIiwiQXV0aG9ycyI6W10sIkNpdGF0aW9uS2V5VXBkYXRlVHlwZSI6MCwiQ29sbGFib3JhdG9ycyI6W10sIkRhdGUiOiIzMC42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tbGZsb3cub3JnL2RvY3MvbGF0ZXN0L2luZGV4Lmh0bWwiLCJVcmlTdHJpbmciOiJodHRwczovL21sZmxvdy5vcmcvZG9jcy9sYXRlc3QvaW5kZXguaHRt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}</w:instrText>
          </w:r>
          <w:r w:rsidR="001A4692">
            <w:fldChar w:fldCharType="separate"/>
          </w:r>
          <w:r w:rsidR="00A130B2">
            <w:t>(Alla &amp; Adari, 2021; Databricks, 2018; Zaharia et al., 2018)</w:t>
          </w:r>
          <w:r w:rsidR="001A4692">
            <w:fldChar w:fldCharType="end"/>
          </w:r>
        </w:sdtContent>
      </w:sdt>
      <w:r w:rsidR="005630D9">
        <w:t>.</w:t>
      </w:r>
    </w:p>
    <w:p w14:paraId="4B12FE3B" w14:textId="68AE8864" w:rsidR="000E279F" w:rsidRDefault="000A31E5" w:rsidP="003048EE">
      <w:r>
        <w:t xml:space="preserve">The </w:t>
      </w:r>
      <w:r w:rsidR="005630D9" w:rsidRPr="005630D9">
        <w:rPr>
          <w:i/>
        </w:rPr>
        <w:t>MLflow Tracking</w:t>
      </w:r>
      <w:r>
        <w:t xml:space="preserve"> component </w:t>
      </w:r>
      <w:r w:rsidR="00F035B3">
        <w:t>is a logging tool to track parameters, code version</w:t>
      </w:r>
      <w:r w:rsidR="002F7C0D">
        <w:t xml:space="preserve"> and metrics during any ML process. Custom log functions can be</w:t>
      </w:r>
      <w:r w:rsidR="003715DB">
        <w:t xml:space="preserve"> configured and</w:t>
      </w:r>
      <w:r w:rsidR="002F7C0D">
        <w:t xml:space="preserve"> ingested into MLflow Tracking</w:t>
      </w:r>
      <w:r w:rsidR="003715DB">
        <w:t>.</w:t>
      </w:r>
    </w:p>
    <w:p w14:paraId="0AB35639" w14:textId="249A942C" w:rsidR="000E279F" w:rsidRDefault="004315C7" w:rsidP="003048EE">
      <w:r w:rsidRPr="004315C7">
        <w:rPr>
          <w:i/>
        </w:rPr>
        <w:t>MLflow project</w:t>
      </w:r>
      <w:r w:rsidRPr="004315C7">
        <w:t xml:space="preserve"> is a format to package ML source code in a modular way. These conventions standardize the code of an ML project and make it usable in automated processes</w:t>
      </w:r>
      <w:r>
        <w:t>.</w:t>
      </w:r>
    </w:p>
    <w:p w14:paraId="5933330D" w14:textId="7B402F8C" w:rsidR="006D2CA5" w:rsidRDefault="00C04BE5" w:rsidP="003048EE">
      <w:r w:rsidRPr="00C04BE5">
        <w:rPr>
          <w:i/>
        </w:rPr>
        <w:t>M</w:t>
      </w:r>
      <w:r>
        <w:rPr>
          <w:i/>
        </w:rPr>
        <w:t>L</w:t>
      </w:r>
      <w:r w:rsidRPr="00C04BE5">
        <w:rPr>
          <w:i/>
        </w:rPr>
        <w:t>flow Models</w:t>
      </w:r>
      <w:r w:rsidRPr="00C04BE5">
        <w:t xml:space="preserve"> is a format for packaging ML models to make them compatible with external tools.</w:t>
      </w:r>
      <w:r w:rsidR="00E07D6F">
        <w:t xml:space="preserve"> This component can be used to integrate models into an application.</w:t>
      </w:r>
    </w:p>
    <w:p w14:paraId="686D1600" w14:textId="70A4B68E" w:rsidR="00CD4F0F" w:rsidRDefault="00F16044" w:rsidP="003048EE">
      <w:r w:rsidRPr="00F16044">
        <w:rPr>
          <w:i/>
        </w:rPr>
        <w:t>MLflow Model Registry</w:t>
      </w:r>
      <w:r w:rsidRPr="00F16044">
        <w:t xml:space="preserve"> is a centralized model repository similar to TFX. It provides additional metadata on model lineage and model version.</w:t>
      </w:r>
    </w:p>
    <w:p w14:paraId="79FC61AA" w14:textId="53F0F3B5" w:rsidR="00791471" w:rsidRDefault="00791471" w:rsidP="003048EE">
      <w:r w:rsidRPr="00791471">
        <w:rPr>
          <w:i/>
        </w:rPr>
        <w:t>MLflow Model Serving</w:t>
      </w:r>
      <w:r w:rsidRPr="00791471">
        <w:t xml:space="preserve"> hosts models directly from the model registry, which are callable via REST API. This feature is exclusive to the Databricks cloud service.</w:t>
      </w:r>
    </w:p>
    <w:p w14:paraId="1B485470" w14:textId="18892DD0" w:rsidR="00E07D6F" w:rsidRDefault="00BC65D5" w:rsidP="003048EE">
      <w:r>
        <w:rPr>
          <w:b/>
        </w:rPr>
        <w:t>KubeFlow</w:t>
      </w:r>
      <w:r w:rsidR="002A118F">
        <w:t xml:space="preserve">. </w:t>
      </w:r>
      <w:r w:rsidR="00D01693">
        <w:t>KubeFlow is a solution for large scale ML operations. It</w:t>
      </w:r>
      <w:r w:rsidR="00E438E0" w:rsidRPr="00E438E0">
        <w:t xml:space="preserve"> provides an infrastructure</w:t>
      </w:r>
      <w:r w:rsidR="00E438E0">
        <w:t xml:space="preserve"> for</w:t>
      </w:r>
      <w:r w:rsidR="00E438E0" w:rsidRPr="00E438E0">
        <w:t xml:space="preserve"> a complete MLOps environment in the cloud. It comes with essential software</w:t>
      </w:r>
      <w:r w:rsidR="00975222">
        <w:t>,</w:t>
      </w:r>
      <w:r w:rsidR="00E438E0" w:rsidRPr="00E438E0">
        <w:t xml:space="preserve"> like notebooks for development, </w:t>
      </w:r>
      <w:r w:rsidR="00975222" w:rsidRPr="00E438E0">
        <w:t>TensorFlow</w:t>
      </w:r>
      <w:r w:rsidR="00E438E0" w:rsidRPr="00E438E0">
        <w:t xml:space="preserve"> for model creation and Apache Airflow for pipeline orchestration. In addition to built-in software packages, it also provides support for various ML tools</w:t>
      </w:r>
      <w:r w:rsidR="00975222">
        <w:t>,</w:t>
      </w:r>
      <w:r w:rsidR="00E438E0" w:rsidRPr="00E438E0">
        <w:t xml:space="preserve"> like TFX</w:t>
      </w:r>
      <w:r w:rsidR="004D6C3D">
        <w:t xml:space="preserve">. </w:t>
      </w:r>
      <w:r w:rsidR="0011705B">
        <w:t>KubeFlow is</w:t>
      </w:r>
      <w:r w:rsidR="00410C8B">
        <w:t xml:space="preserve"> built on</w:t>
      </w:r>
      <w:r w:rsidR="0011705B">
        <w:t xml:space="preserve"> Kubernetes which</w:t>
      </w:r>
      <w:r w:rsidR="00786D09">
        <w:t xml:space="preserve"> handles</w:t>
      </w:r>
      <w:r w:rsidR="005168E5">
        <w:t xml:space="preserve"> containerization and cluster computing.</w:t>
      </w:r>
      <w:r w:rsidR="006145E8">
        <w:t xml:space="preserve"> </w:t>
      </w:r>
      <w:r w:rsidR="00F3029E">
        <w:t>T</w:t>
      </w:r>
      <w:r w:rsidR="000242D4">
        <w:t xml:space="preserve">his cloud infrastructure is highly scalable in </w:t>
      </w:r>
      <w:r w:rsidR="000242D4">
        <w:lastRenderedPageBreak/>
        <w:t xml:space="preserve">nature. </w:t>
      </w:r>
      <w:r w:rsidR="00930FF4">
        <w:t xml:space="preserve">This means that model training can be </w:t>
      </w:r>
      <w:r w:rsidR="00FD2F21">
        <w:t>distributed between multiple compute nodes,</w:t>
      </w:r>
      <w:r w:rsidR="00196191">
        <w:t xml:space="preserve"> which accelerates the</w:t>
      </w:r>
      <w:r w:rsidR="00B63991">
        <w:t xml:space="preserve"> </w:t>
      </w:r>
      <w:r w:rsidR="00196191">
        <w:t>training process</w:t>
      </w:r>
      <w:r w:rsidR="009C1707">
        <w:t xml:space="preserve"> </w:t>
      </w:r>
      <w:sdt>
        <w:sdtPr>
          <w:alias w:val="To edit, see citavi.com/edit"/>
          <w:tag w:val="CitaviPlaceholder#d849c25d-fee4-44bb-b785-9b04c10a120d"/>
          <w:id w:val="934785475"/>
          <w:placeholder>
            <w:docPart w:val="DefaultPlaceholder_-1854013440"/>
          </w:placeholder>
        </w:sdtPr>
        <w:sdtEndPr/>
        <w:sdtContent>
          <w:r w:rsidR="009C1707">
            <w:fldChar w:fldCharType="begin"/>
          </w:r>
          <w:r w:rsidR="009C170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mE2ZmRlLWRkNzctNGJhNi1hY2RmLWY5MmM2NjdkMzU4Yy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2Q4NDljMjVkLWZlZTQtNDRiYi1iNzg1LTliMDRjMTBhMTIwZCIsIlRleHQiOiIoS3ViZWZsb3csIG4uZC4pIiwiV0FJVmVyc2lvbiI6IjYuMTIuMC4wIn0=}</w:instrText>
          </w:r>
          <w:r w:rsidR="009C1707">
            <w:fldChar w:fldCharType="separate"/>
          </w:r>
          <w:r w:rsidR="00A130B2">
            <w:t>(Kubeflow, n.d.)</w:t>
          </w:r>
          <w:r w:rsidR="009C1707">
            <w:fldChar w:fldCharType="end"/>
          </w:r>
        </w:sdtContent>
      </w:sdt>
      <w:r w:rsidR="009C1707">
        <w:t>.</w:t>
      </w:r>
    </w:p>
    <w:p w14:paraId="4E550831" w14:textId="56516B3C" w:rsidR="008C17F2" w:rsidRPr="00192A55" w:rsidRDefault="00192A55" w:rsidP="003048EE">
      <w:r>
        <w:rPr>
          <w:b/>
        </w:rPr>
        <w:t>AutoML</w:t>
      </w:r>
      <w:r>
        <w:t>. Auto</w:t>
      </w:r>
      <w:r w:rsidR="002116C5">
        <w:t>mated ML (AutoML)</w:t>
      </w:r>
      <w:r>
        <w:t xml:space="preserve"> are services that provide end-to-end </w:t>
      </w:r>
      <w:r w:rsidR="006D6169">
        <w:t>ML systems.</w:t>
      </w:r>
      <w:r w:rsidR="008300CC">
        <w:t xml:space="preserve"> They are provided as software-as-a-service (SaaS)</w:t>
      </w:r>
      <w:r w:rsidR="0079224B">
        <w:t xml:space="preserve"> on a cloud platform (</w:t>
      </w:r>
      <w:r w:rsidR="00943061">
        <w:t>e.g.</w:t>
      </w:r>
      <w:r w:rsidR="0079224B">
        <w:t xml:space="preserve"> GCP </w:t>
      </w:r>
      <w:r w:rsidR="00943061">
        <w:t>and</w:t>
      </w:r>
      <w:r w:rsidR="0079224B">
        <w:t xml:space="preserve"> AWS)</w:t>
      </w:r>
      <w:r w:rsidR="00141751">
        <w:t xml:space="preserve">. </w:t>
      </w:r>
      <w:r w:rsidR="00943061">
        <w:t xml:space="preserve">The </w:t>
      </w:r>
      <w:r w:rsidR="003304A8">
        <w:t xml:space="preserve">internal workings of AutoML are usually hidden to the user and the system </w:t>
      </w:r>
      <w:r w:rsidR="0085216C">
        <w:t>can only be configured through pre-defined interfaces</w:t>
      </w:r>
      <w:r w:rsidR="003304A8">
        <w:t>.</w:t>
      </w:r>
      <w:r w:rsidR="0085216C">
        <w:t xml:space="preserve"> The goal of AutoML is </w:t>
      </w:r>
      <w:r w:rsidR="009C1A9B">
        <w:t>to provide easy-to-use and intuitive ML solutions, that don’t require extensive programming skills</w:t>
      </w:r>
      <w:r w:rsidR="00ED692F">
        <w:t xml:space="preserve"> from the user</w:t>
      </w:r>
      <w:r w:rsidR="00461633">
        <w:t xml:space="preserve"> </w:t>
      </w:r>
      <w:sdt>
        <w:sdtPr>
          <w:alias w:val="To edit, see citavi.com/edit"/>
          <w:tag w:val="CitaviPlaceholder#5c101687-3a5d-49e9-aa9a-9b77b45ea67e"/>
          <w:id w:val="-1024634343"/>
          <w:placeholder>
            <w:docPart w:val="DefaultPlaceholder_-1854013440"/>
          </w:placeholder>
        </w:sdtPr>
        <w:sdtEndPr/>
        <w:sdtContent>
          <w:r w:rsidR="00461633">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jM4MzhmLWE2NGItNGU0Zi04Zjg3LTM3NzcxYjk0MDcwZCIsIlJhbmdlTGVuZ3RoIjoyMywiUmVmZXJlbmNlSWQiOiJlY2E3NGU4MC01MGU3LTQ1YmMtOTcwZC0xOTk3NGQ0ZmQ3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Q1LzM0NzA5MTgiLCJVcmlTdHJpbmciOiJodHRwczovL2RvaS5vcmcvMTAuMTE0NS8zNDcwOT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}</w:instrText>
          </w:r>
          <w:r w:rsidR="00461633">
            <w:fldChar w:fldCharType="separate"/>
          </w:r>
          <w:r w:rsidR="00A130B2">
            <w:t>(Karmaker et al., 2022)</w:t>
          </w:r>
          <w:r w:rsidR="00461633">
            <w:fldChar w:fldCharType="end"/>
          </w:r>
        </w:sdtContent>
      </w:sdt>
      <w:r w:rsidR="009C1A9B">
        <w:t>.</w:t>
      </w:r>
    </w:p>
    <w:p w14:paraId="13531656" w14:textId="7B754B8F" w:rsidR="004F6E3F" w:rsidRDefault="006C51A9" w:rsidP="004F6E3F">
      <w:pPr>
        <w:pStyle w:val="berschrift1"/>
      </w:pPr>
      <w:bookmarkStart w:id="56" w:name="_Toc110000164"/>
      <w:r>
        <w:lastRenderedPageBreak/>
        <w:t>Goal &amp; Specification</w:t>
      </w:r>
      <w:bookmarkEnd w:id="56"/>
      <w:r w:rsidR="00610785" w:rsidRPr="00610785">
        <w:t xml:space="preserve"> </w:t>
      </w:r>
    </w:p>
    <w:p w14:paraId="0FECB897" w14:textId="658C6654" w:rsidR="00610785" w:rsidRPr="00B66644" w:rsidRDefault="00610785" w:rsidP="00610785">
      <w:pPr>
        <w:pStyle w:val="berschrift2"/>
      </w:pPr>
      <w:bookmarkStart w:id="57" w:name="_Toc110000165"/>
      <w:r>
        <w:t>Artifact</w:t>
      </w:r>
      <w:bookmarkEnd w:id="57"/>
    </w:p>
    <w:p w14:paraId="07723913" w14:textId="0C935C3E" w:rsidR="00610785" w:rsidRDefault="00610785" w:rsidP="00610785">
      <w:r>
        <w:t xml:space="preserve">The goal of the DSR methodology is the design and creation of an artifact. This particular work sets out to create an automated machine learning pipeline for a RS, the main research focus being the implementation of CD-awareness into the pipeline. For evaluation purposes, a specification sheet will be generated on which the artifact will be measured against. The artifact will be compared with the features listed in the specification. Based on the specifications, the final product will be analyzed, hurdles during the design and development will be identified, and the success of this research will be determined. The specifications are structured in </w:t>
      </w:r>
      <w:r w:rsidRPr="00540B0A">
        <w:rPr>
          <w:bCs/>
          <w:i/>
          <w:iCs/>
        </w:rPr>
        <w:t>base</w:t>
      </w:r>
      <w:r>
        <w:rPr>
          <w:bCs/>
          <w:i/>
          <w:iCs/>
        </w:rPr>
        <w:t xml:space="preserve"> specifications</w:t>
      </w:r>
      <w:r>
        <w:t xml:space="preserve"> and </w:t>
      </w:r>
      <w:r w:rsidRPr="00540B0A">
        <w:rPr>
          <w:bCs/>
          <w:i/>
          <w:iCs/>
        </w:rPr>
        <w:t>research</w:t>
      </w:r>
      <w:r>
        <w:rPr>
          <w:bCs/>
          <w:i/>
          <w:iCs/>
        </w:rPr>
        <w:t xml:space="preserve"> specifications</w:t>
      </w:r>
      <w:r>
        <w:t xml:space="preserve">. While both types of requirements are integral to the whole research project, the research requirements have a direct connection to the research question at hand. During the DSR process both requirement types receive equal prioritization as both requirement types make up the whole artifact. A table with all specifications can be seen in </w:t>
      </w:r>
      <w:r w:rsidRPr="00EE3459">
        <w:rPr>
          <w:i/>
          <w:iCs/>
        </w:rPr>
        <w:t>table 1</w:t>
      </w:r>
      <w:r>
        <w:t>.</w:t>
      </w:r>
    </w:p>
    <w:p w14:paraId="0938528E" w14:textId="60E8B51A" w:rsidR="00701D7F" w:rsidRDefault="006C09F2" w:rsidP="00610785">
      <w:r>
        <w:t>The base requirement</w:t>
      </w:r>
      <w:r w:rsidR="009671F3">
        <w:t xml:space="preserve"> list consists of creating a state-of-the-art RS</w:t>
      </w:r>
      <w:r w:rsidR="00C8178B">
        <w:t xml:space="preserve">. During this phase an appropriate dataset will be selected that the RS can be trained and run on. </w:t>
      </w:r>
      <w:r w:rsidR="002069F8">
        <w:t xml:space="preserve">The RS the gets integrated into a basic MLOps </w:t>
      </w:r>
      <w:r w:rsidR="00232ABB">
        <w:t>pipeline without explicit CD-awareness</w:t>
      </w:r>
      <w:r w:rsidR="00301110">
        <w:t>.</w:t>
      </w:r>
      <w:r w:rsidR="001A0701">
        <w:t xml:space="preserve"> </w:t>
      </w:r>
      <w:r w:rsidR="00701D7F">
        <w:t xml:space="preserve">Throughout the iterative development process this pipeline will be expanded on to </w:t>
      </w:r>
      <w:r w:rsidR="00495988">
        <w:t>fulfill the research objective of this work.</w:t>
      </w:r>
    </w:p>
    <w:p w14:paraId="70616E06" w14:textId="66A512F6" w:rsidR="00610785" w:rsidRPr="002F3BBD" w:rsidRDefault="00610785" w:rsidP="00610785">
      <w:pPr>
        <w:pStyle w:val="Tabellenberschrift"/>
      </w:pPr>
      <w:bookmarkStart w:id="58" w:name="_Ref109301010"/>
      <w:bookmarkStart w:id="59" w:name="_Toc109224248"/>
      <w:bookmarkStart w:id="60" w:name="_Ref110272038"/>
      <w:r w:rsidRPr="002F3BBD">
        <w:t xml:space="preserve">Table </w:t>
      </w:r>
      <w:r w:rsidRPr="002F3BBD">
        <w:fldChar w:fldCharType="begin"/>
      </w:r>
      <w:r w:rsidRPr="002F3BBD">
        <w:instrText xml:space="preserve"> SEQ Table \* ARABIC </w:instrText>
      </w:r>
      <w:r w:rsidRPr="002F3BBD">
        <w:fldChar w:fldCharType="separate"/>
      </w:r>
      <w:r w:rsidR="00936549">
        <w:rPr>
          <w:noProof/>
        </w:rPr>
        <w:t>1</w:t>
      </w:r>
      <w:r w:rsidRPr="002F3BBD">
        <w:fldChar w:fldCharType="end"/>
      </w:r>
      <w:bookmarkEnd w:id="58"/>
      <w:r w:rsidRPr="002F3BBD">
        <w:t xml:space="preserve">: </w:t>
      </w:r>
      <w:r>
        <w:t>Artifact s</w:t>
      </w:r>
      <w:r w:rsidRPr="002F3BBD">
        <w:t>pecification</w:t>
      </w:r>
      <w:r>
        <w:t xml:space="preserve"> table</w:t>
      </w:r>
      <w:bookmarkEnd w:id="59"/>
      <w:bookmarkEnd w:id="60"/>
    </w:p>
    <w:tbl>
      <w:tblPr>
        <w:tblStyle w:val="Tabellenraster"/>
        <w:tblW w:w="0" w:type="auto"/>
        <w:tblLook w:val="04A0" w:firstRow="1" w:lastRow="0" w:firstColumn="1" w:lastColumn="0" w:noHBand="0" w:noVBand="1"/>
      </w:tblPr>
      <w:tblGrid>
        <w:gridCol w:w="2517"/>
        <w:gridCol w:w="2552"/>
        <w:gridCol w:w="3650"/>
      </w:tblGrid>
      <w:tr w:rsidR="00610785" w14:paraId="067BDA97" w14:textId="77777777" w:rsidTr="006A2159">
        <w:tc>
          <w:tcPr>
            <w:tcW w:w="2518" w:type="dxa"/>
            <w:tcBorders>
              <w:bottom w:val="single" w:sz="4" w:space="0" w:color="000000"/>
            </w:tcBorders>
          </w:tcPr>
          <w:p w14:paraId="64C6C3BB" w14:textId="77777777" w:rsidR="00610785" w:rsidRPr="00787C56" w:rsidRDefault="00610785" w:rsidP="006A2159">
            <w:pPr>
              <w:rPr>
                <w:b/>
              </w:rPr>
            </w:pPr>
            <w:r>
              <w:rPr>
                <w:b/>
              </w:rPr>
              <w:t>Specification type</w:t>
            </w:r>
          </w:p>
        </w:tc>
        <w:tc>
          <w:tcPr>
            <w:tcW w:w="2552" w:type="dxa"/>
          </w:tcPr>
          <w:p w14:paraId="384FB7F9" w14:textId="77777777" w:rsidR="00610785" w:rsidRPr="00A9537C" w:rsidRDefault="00610785" w:rsidP="006A2159">
            <w:pPr>
              <w:rPr>
                <w:b/>
              </w:rPr>
            </w:pPr>
            <w:r>
              <w:rPr>
                <w:b/>
              </w:rPr>
              <w:t>Specification</w:t>
            </w:r>
          </w:p>
        </w:tc>
        <w:tc>
          <w:tcPr>
            <w:tcW w:w="3651" w:type="dxa"/>
          </w:tcPr>
          <w:p w14:paraId="65519988" w14:textId="77777777" w:rsidR="00610785" w:rsidRPr="00A9537C" w:rsidRDefault="00610785" w:rsidP="006A2159">
            <w:pPr>
              <w:rPr>
                <w:b/>
              </w:rPr>
            </w:pPr>
            <w:r>
              <w:rPr>
                <w:b/>
              </w:rPr>
              <w:t>Description</w:t>
            </w:r>
          </w:p>
        </w:tc>
      </w:tr>
      <w:tr w:rsidR="00610785" w14:paraId="5E46C40D" w14:textId="77777777" w:rsidTr="006A2159">
        <w:tc>
          <w:tcPr>
            <w:tcW w:w="2518" w:type="dxa"/>
            <w:tcBorders>
              <w:bottom w:val="nil"/>
            </w:tcBorders>
          </w:tcPr>
          <w:p w14:paraId="587D80B6" w14:textId="77777777" w:rsidR="00610785" w:rsidRDefault="00610785" w:rsidP="006A2159">
            <w:r>
              <w:t>Base specification</w:t>
            </w:r>
          </w:p>
        </w:tc>
        <w:tc>
          <w:tcPr>
            <w:tcW w:w="2552" w:type="dxa"/>
          </w:tcPr>
          <w:p w14:paraId="61BFA640" w14:textId="77777777" w:rsidR="00610785" w:rsidRDefault="00610785" w:rsidP="006A2159">
            <w:r>
              <w:t>Recommender system</w:t>
            </w:r>
          </w:p>
        </w:tc>
        <w:tc>
          <w:tcPr>
            <w:tcW w:w="3651" w:type="dxa"/>
          </w:tcPr>
          <w:p w14:paraId="1059C0D1" w14:textId="5ABBA79E" w:rsidR="00610785" w:rsidRDefault="00610785" w:rsidP="006A2159">
            <w:r>
              <w:t>The artifact</w:t>
            </w:r>
            <w:r w:rsidR="001E19D5">
              <w:t xml:space="preserve"> </w:t>
            </w:r>
            <w:r w:rsidR="00992A94">
              <w:t xml:space="preserve">has a </w:t>
            </w:r>
            <w:r w:rsidR="000E45B2">
              <w:t xml:space="preserve">SotA </w:t>
            </w:r>
            <w:r w:rsidR="00992A94">
              <w:t>RS</w:t>
            </w:r>
            <w:r w:rsidR="002606FA">
              <w:t xml:space="preserve"> and a </w:t>
            </w:r>
            <w:r w:rsidR="00B46189">
              <w:t>suit</w:t>
            </w:r>
            <w:r w:rsidR="00A362AD">
              <w:t xml:space="preserve">able </w:t>
            </w:r>
            <w:r w:rsidR="002606FA">
              <w:t>dataset to run on</w:t>
            </w:r>
            <w:r>
              <w:t>.</w:t>
            </w:r>
            <w:r w:rsidR="00992A94">
              <w:t xml:space="preserve"> </w:t>
            </w:r>
          </w:p>
        </w:tc>
      </w:tr>
      <w:tr w:rsidR="00610785" w14:paraId="2298C426" w14:textId="77777777" w:rsidTr="006A2159">
        <w:tc>
          <w:tcPr>
            <w:tcW w:w="2518" w:type="dxa"/>
            <w:tcBorders>
              <w:top w:val="nil"/>
              <w:bottom w:val="single" w:sz="4" w:space="0" w:color="000000"/>
            </w:tcBorders>
          </w:tcPr>
          <w:p w14:paraId="5BDC146B" w14:textId="77777777" w:rsidR="00610785" w:rsidRDefault="00610785" w:rsidP="006A2159"/>
        </w:tc>
        <w:tc>
          <w:tcPr>
            <w:tcW w:w="2552" w:type="dxa"/>
          </w:tcPr>
          <w:p w14:paraId="250823B7" w14:textId="77777777" w:rsidR="00610785" w:rsidRDefault="00610785" w:rsidP="006A2159">
            <w:r>
              <w:t>Base pipeline</w:t>
            </w:r>
          </w:p>
        </w:tc>
        <w:tc>
          <w:tcPr>
            <w:tcW w:w="3651" w:type="dxa"/>
          </w:tcPr>
          <w:p w14:paraId="444EEAF6" w14:textId="46E80CCC" w:rsidR="00610785" w:rsidRDefault="00610785" w:rsidP="006A2159">
            <w:r>
              <w:t xml:space="preserve">The artifact has a pipeline </w:t>
            </w:r>
            <w:r w:rsidR="00AE1808">
              <w:t xml:space="preserve">to run a </w:t>
            </w:r>
            <w:r w:rsidR="006C1C94">
              <w:t>basic</w:t>
            </w:r>
            <w:r w:rsidR="00B5259A">
              <w:t xml:space="preserve"> ML lifecycle on</w:t>
            </w:r>
            <w:r>
              <w:t>.</w:t>
            </w:r>
            <w:r w:rsidR="00B5259A">
              <w:t xml:space="preserve"> This base pipeline </w:t>
            </w:r>
            <w:r w:rsidR="00D60A64">
              <w:t xml:space="preserve">serves as a baseline and </w:t>
            </w:r>
            <w:r w:rsidR="0026631B">
              <w:t>will be iterated over</w:t>
            </w:r>
            <w:r w:rsidR="00704E67">
              <w:t>.</w:t>
            </w:r>
          </w:p>
        </w:tc>
      </w:tr>
      <w:tr w:rsidR="00610785" w14:paraId="5262A9D7" w14:textId="77777777" w:rsidTr="006A2159">
        <w:tc>
          <w:tcPr>
            <w:tcW w:w="2518" w:type="dxa"/>
            <w:tcBorders>
              <w:bottom w:val="nil"/>
            </w:tcBorders>
          </w:tcPr>
          <w:p w14:paraId="59A9A50B" w14:textId="77777777" w:rsidR="00610785" w:rsidRDefault="00610785" w:rsidP="006A2159">
            <w:r>
              <w:t>Research specification</w:t>
            </w:r>
          </w:p>
        </w:tc>
        <w:tc>
          <w:tcPr>
            <w:tcW w:w="2552" w:type="dxa"/>
          </w:tcPr>
          <w:p w14:paraId="5C2D7C86" w14:textId="77777777" w:rsidR="00610785" w:rsidRDefault="00610785" w:rsidP="006A2159">
            <w:r>
              <w:t>CD detection</w:t>
            </w:r>
          </w:p>
        </w:tc>
        <w:tc>
          <w:tcPr>
            <w:tcW w:w="3651" w:type="dxa"/>
          </w:tcPr>
          <w:p w14:paraId="580EFF3D" w14:textId="77777777" w:rsidR="00610785" w:rsidRDefault="00610785" w:rsidP="006A2159">
            <w:r>
              <w:t>The artifact has the ability to detect CD.</w:t>
            </w:r>
          </w:p>
        </w:tc>
      </w:tr>
      <w:tr w:rsidR="00610785" w14:paraId="3FC4053D" w14:textId="77777777" w:rsidTr="006A2159">
        <w:tc>
          <w:tcPr>
            <w:tcW w:w="2518" w:type="dxa"/>
            <w:tcBorders>
              <w:top w:val="nil"/>
              <w:bottom w:val="nil"/>
            </w:tcBorders>
          </w:tcPr>
          <w:p w14:paraId="2E1A7F6A" w14:textId="77777777" w:rsidR="00610785" w:rsidRDefault="00610785" w:rsidP="006A2159"/>
        </w:tc>
        <w:tc>
          <w:tcPr>
            <w:tcW w:w="2552" w:type="dxa"/>
          </w:tcPr>
          <w:p w14:paraId="4996C4F9" w14:textId="77777777" w:rsidR="00610785" w:rsidRDefault="00610785" w:rsidP="006A2159">
            <w:r>
              <w:t>CD understanding</w:t>
            </w:r>
          </w:p>
        </w:tc>
        <w:tc>
          <w:tcPr>
            <w:tcW w:w="3651" w:type="dxa"/>
          </w:tcPr>
          <w:p w14:paraId="380F5887" w14:textId="4F185C0C" w:rsidR="00610785" w:rsidRDefault="00610785" w:rsidP="006A2159">
            <w:r>
              <w:t xml:space="preserve">The artifact has the ability to extract information out of </w:t>
            </w:r>
            <w:r w:rsidR="00941C8D">
              <w:t xml:space="preserve">the </w:t>
            </w:r>
            <w:r>
              <w:t>CD.</w:t>
            </w:r>
          </w:p>
        </w:tc>
      </w:tr>
      <w:tr w:rsidR="00610785" w14:paraId="29BBF192" w14:textId="77777777" w:rsidTr="006A2159">
        <w:tc>
          <w:tcPr>
            <w:tcW w:w="2518" w:type="dxa"/>
            <w:tcBorders>
              <w:top w:val="nil"/>
              <w:bottom w:val="nil"/>
            </w:tcBorders>
          </w:tcPr>
          <w:p w14:paraId="5E09D8F7" w14:textId="77777777" w:rsidR="00610785" w:rsidRDefault="00610785" w:rsidP="006A2159"/>
        </w:tc>
        <w:tc>
          <w:tcPr>
            <w:tcW w:w="2552" w:type="dxa"/>
          </w:tcPr>
          <w:p w14:paraId="3AD55379" w14:textId="77777777" w:rsidR="00610785" w:rsidRDefault="00610785" w:rsidP="006A2159">
            <w:r>
              <w:t>CD adaptation</w:t>
            </w:r>
          </w:p>
        </w:tc>
        <w:tc>
          <w:tcPr>
            <w:tcW w:w="3651" w:type="dxa"/>
          </w:tcPr>
          <w:p w14:paraId="24F01756" w14:textId="77777777" w:rsidR="00610785" w:rsidRDefault="00610785" w:rsidP="006A2159">
            <w:r>
              <w:t>The artifact has the ability to react to CD.</w:t>
            </w:r>
          </w:p>
        </w:tc>
      </w:tr>
      <w:tr w:rsidR="00610785" w14:paraId="16C3FF55" w14:textId="77777777" w:rsidTr="006A2159">
        <w:tc>
          <w:tcPr>
            <w:tcW w:w="2518" w:type="dxa"/>
            <w:tcBorders>
              <w:top w:val="nil"/>
              <w:bottom w:val="nil"/>
            </w:tcBorders>
          </w:tcPr>
          <w:p w14:paraId="2A2F31C7" w14:textId="77777777" w:rsidR="00610785" w:rsidRDefault="00610785" w:rsidP="006A2159"/>
        </w:tc>
        <w:tc>
          <w:tcPr>
            <w:tcW w:w="2552" w:type="dxa"/>
          </w:tcPr>
          <w:p w14:paraId="6F955A8F" w14:textId="77777777" w:rsidR="00610785" w:rsidRDefault="00610785" w:rsidP="006A2159">
            <w:r>
              <w:t>Integrated pipeline</w:t>
            </w:r>
          </w:p>
        </w:tc>
        <w:tc>
          <w:tcPr>
            <w:tcW w:w="3651" w:type="dxa"/>
          </w:tcPr>
          <w:p w14:paraId="4FC013CA" w14:textId="77777777" w:rsidR="00610785" w:rsidRDefault="00610785" w:rsidP="006A2159">
            <w:r>
              <w:t>The final artifact is one pipeline that can be executed in one go</w:t>
            </w:r>
          </w:p>
        </w:tc>
      </w:tr>
      <w:tr w:rsidR="00610785" w14:paraId="6EB3CC27" w14:textId="77777777" w:rsidTr="006A2159">
        <w:tc>
          <w:tcPr>
            <w:tcW w:w="2518" w:type="dxa"/>
            <w:tcBorders>
              <w:top w:val="nil"/>
            </w:tcBorders>
          </w:tcPr>
          <w:p w14:paraId="78271646" w14:textId="77777777" w:rsidR="00610785" w:rsidRDefault="00610785" w:rsidP="006A2159"/>
        </w:tc>
        <w:tc>
          <w:tcPr>
            <w:tcW w:w="2552" w:type="dxa"/>
          </w:tcPr>
          <w:p w14:paraId="0E8E76B1" w14:textId="77777777" w:rsidR="00610785" w:rsidRDefault="00610785" w:rsidP="006A2159">
            <w:r>
              <w:t>Automated pipeline</w:t>
            </w:r>
          </w:p>
        </w:tc>
        <w:tc>
          <w:tcPr>
            <w:tcW w:w="3651" w:type="dxa"/>
          </w:tcPr>
          <w:p w14:paraId="0A6C1023" w14:textId="1B2DF770" w:rsidR="00610785" w:rsidRDefault="00610785" w:rsidP="006A2159">
            <w:r>
              <w:t>The pipeline can</w:t>
            </w:r>
            <w:r w:rsidR="000A0566">
              <w:t xml:space="preserve"> run</w:t>
            </w:r>
            <w:r>
              <w:t xml:space="preserve"> without human intervention</w:t>
            </w:r>
          </w:p>
        </w:tc>
      </w:tr>
    </w:tbl>
    <w:p w14:paraId="02ABF247" w14:textId="77777777" w:rsidR="00610785" w:rsidRDefault="00610785" w:rsidP="00610785"/>
    <w:p w14:paraId="197A35E2" w14:textId="58647620" w:rsidR="00610785" w:rsidRDefault="00610785" w:rsidP="00610785">
      <w:r>
        <w:t xml:space="preserve">The research specifications have three criteria related to concept drift, which are taken from the 2018 paper “Learning under Concept Drift: A Review” </w:t>
      </w:r>
      <w:sdt>
        <w:sdtPr>
          <w:alias w:val="To edit, see citavi.com/edit"/>
          <w:tag w:val="CitaviPlaceholder#85cbb4b3-fa45-41b1-97e9-118200ea548e"/>
          <w:id w:val="-1451708150"/>
          <w:placeholder>
            <w:docPart w:val="E5ED255449FC4B9E86C49E331B1084E7"/>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TNjNDhjLTlkMmEtNGU0Ni04MmI2LTE2MTRhMDQ4NGU1M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4NWNiYjRiMy1mYTQ1LTQxYjEtOTdlOS0xMTgyMDBlYTU0OGUiLCJUZXh0IjoiKEx1IGV0IGFsLiwgMjAxOCkiLCJXQUlWZXJzaW9uIjoiNi4xMi4wLjAifQ==}</w:instrText>
          </w:r>
          <w:r>
            <w:fldChar w:fldCharType="separate"/>
          </w:r>
          <w:r w:rsidR="00A130B2">
            <w:t>(Lu et al., 2018)</w:t>
          </w:r>
          <w:r>
            <w:fldChar w:fldCharType="end"/>
          </w:r>
        </w:sdtContent>
      </w:sdt>
      <w:r w:rsidR="00955840">
        <w:t xml:space="preserve">, presented in chapter </w:t>
      </w:r>
      <w:r w:rsidR="00267F9B">
        <w:t>“</w:t>
      </w:r>
      <w:r w:rsidR="00267F9B">
        <w:fldChar w:fldCharType="begin"/>
      </w:r>
      <w:r w:rsidR="00267F9B">
        <w:instrText xml:space="preserve"> REF _Ref108570248 \h </w:instrText>
      </w:r>
      <w:r w:rsidR="00267F9B">
        <w:fldChar w:fldCharType="separate"/>
      </w:r>
      <w:r w:rsidR="00267F9B">
        <w:t>Concept Drift</w:t>
      </w:r>
      <w:r w:rsidR="00267F9B">
        <w:fldChar w:fldCharType="end"/>
      </w:r>
      <w:r w:rsidR="00267F9B">
        <w:t>”</w:t>
      </w:r>
      <w:r>
        <w:t>:</w:t>
      </w:r>
    </w:p>
    <w:p w14:paraId="0071D967" w14:textId="77777777" w:rsidR="00610785" w:rsidRDefault="00610785" w:rsidP="00610785">
      <w:pPr>
        <w:rPr>
          <w:bCs/>
        </w:rPr>
      </w:pPr>
      <w:r w:rsidRPr="00540B0A">
        <w:rPr>
          <w:i/>
          <w:iCs/>
        </w:rPr>
        <w:t>Concept drift detection</w:t>
      </w:r>
      <w:r>
        <w:rPr>
          <w:bCs/>
        </w:rPr>
        <w:t xml:space="preserve"> specifies the technical ability for the artifact to register concept drift in the data. An example would be the implementation of a concept drift detection algorithm.</w:t>
      </w:r>
    </w:p>
    <w:p w14:paraId="2AADF4AC" w14:textId="77777777" w:rsidR="00610785" w:rsidRDefault="00610785" w:rsidP="00610785">
      <w:pPr>
        <w:rPr>
          <w:bCs/>
        </w:rPr>
      </w:pPr>
      <w:r>
        <w:rPr>
          <w:bCs/>
          <w:i/>
        </w:rPr>
        <w:t>Concept drift understanding</w:t>
      </w:r>
      <w:r>
        <w:rPr>
          <w:bCs/>
        </w:rPr>
        <w:t xml:space="preserve"> specifies the ability of the artifact to retrieve additional information from the concept drift. This criteria serves to give concept drift more tangibility and helps data scientists identify the source of concept drift. The most rudimentary implementation of this specification would be a timestamp for every occurring CD. A timestamp for CD is also the minimum requirement to realize an automated pipeline, as in order to initiate concept drift adaptation the system needs to know when CD occurs.</w:t>
      </w:r>
    </w:p>
    <w:p w14:paraId="6E90436C" w14:textId="77777777" w:rsidR="00610785" w:rsidRDefault="00610785" w:rsidP="00610785">
      <w:r>
        <w:rPr>
          <w:i/>
        </w:rPr>
        <w:t>Concept drift adaptation</w:t>
      </w:r>
      <w:r>
        <w:t xml:space="preserve"> specifies an action that accounts for concept drift, like starting a retraining of the model.</w:t>
      </w:r>
    </w:p>
    <w:p w14:paraId="2F7782E1" w14:textId="77777777" w:rsidR="00610785" w:rsidRDefault="00610785" w:rsidP="00610785">
      <w:r>
        <w:t xml:space="preserve">Each of these components amount to what we define in this paper as CD-awareness. All three specifications will be explained in further detail in the literature review. </w:t>
      </w:r>
    </w:p>
    <w:p w14:paraId="16E4BE8B" w14:textId="77777777" w:rsidR="00610785" w:rsidRDefault="00610785" w:rsidP="00610785">
      <w:r>
        <w:t>Besides the concept drift specifications, there are also pipeline conditions in the research specifications that envision the artifact to be one unified and automated process.</w:t>
      </w:r>
    </w:p>
    <w:p w14:paraId="606E94F0" w14:textId="1078619F" w:rsidR="00610785" w:rsidRDefault="00610785" w:rsidP="00610785">
      <w:r>
        <w:t>These specifications serve as an aide during the design and development of the artifact. Rather than evaluating the artifact based on how many specifications it technically fulfilled, the whole artifact will be qualitatively evaluated using the specification sheet as a guideline. In the scope of this work, one solution to CD will be implemented that is derived from the literature. It is not a comparison and evaluation of various implementations of CD-awareness. This work does not entail a quantitative evaluation of the artifact, as the focus lies on a qualitative analysis of the prototype.</w:t>
      </w:r>
    </w:p>
    <w:p w14:paraId="0D54AF1B" w14:textId="5C872FB9" w:rsidR="00610785" w:rsidRPr="00721A18" w:rsidRDefault="00610785" w:rsidP="00610785">
      <w:pPr>
        <w:pStyle w:val="berschrift2"/>
      </w:pPr>
      <w:bookmarkStart w:id="61" w:name="_Toc110000166"/>
      <w:r>
        <w:t>Procedure</w:t>
      </w:r>
      <w:bookmarkEnd w:id="61"/>
    </w:p>
    <w:p w14:paraId="04CE5237" w14:textId="77777777" w:rsidR="00610785" w:rsidRDefault="00610785" w:rsidP="00610785">
      <w:r>
        <w:t>Throughout this project various tools are used to track, organize and document this work. As part of this research, a GitHub repository was created, which contains both the thesis Word document and the software artifact.</w:t>
      </w:r>
      <w:r>
        <w:rPr>
          <w:rStyle w:val="Funotenzeichen"/>
        </w:rPr>
        <w:footnoteReference w:id="10"/>
      </w:r>
      <w:r>
        <w:t xml:space="preserve"> GitHub and Git are used for ver</w:t>
      </w:r>
      <w:r>
        <w:lastRenderedPageBreak/>
        <w:t>sion control and enable work on different systems. It also serves to make the development of this research transparent and traceable. Internally, a GitHub Project Kanban board is used for project management. There, the project is broken down into individual tasks, all of which have their progress tracked. This way it is possible to gain an overview of the current status of this project and plan future development steps.</w:t>
      </w:r>
    </w:p>
    <w:p w14:paraId="114BD3CE" w14:textId="7CD30203" w:rsidR="002D5D83" w:rsidRDefault="00610785" w:rsidP="00610785">
      <w:r>
        <w:t>The overarching process of the artifact creation is structured in underlying phases</w:t>
      </w:r>
      <w:r w:rsidR="00B32569">
        <w:t xml:space="preserve">, as seen in </w:t>
      </w:r>
      <w:r w:rsidR="00B32569">
        <w:fldChar w:fldCharType="begin"/>
      </w:r>
      <w:r w:rsidR="00B32569">
        <w:instrText xml:space="preserve"> REF _Ref105760392 \h </w:instrText>
      </w:r>
      <w:r w:rsidR="00B32569">
        <w:fldChar w:fldCharType="separate"/>
      </w:r>
      <w:r w:rsidR="0074054D">
        <w:t xml:space="preserve">Figure </w:t>
      </w:r>
      <w:r w:rsidR="0074054D">
        <w:rPr>
          <w:noProof/>
        </w:rPr>
        <w:t>9</w:t>
      </w:r>
      <w:r w:rsidR="00B32569">
        <w:fldChar w:fldCharType="end"/>
      </w:r>
      <w:r>
        <w:t xml:space="preserve">. </w:t>
      </w:r>
      <w:r w:rsidR="00AC520E">
        <w:t xml:space="preserve">Each phase will be developed </w:t>
      </w:r>
      <w:r w:rsidR="002D5D83">
        <w:t>in a separate branch and then merged into the main branch, as is convention in software development.</w:t>
      </w:r>
    </w:p>
    <w:p w14:paraId="0DDFBC7E" w14:textId="2F421774" w:rsidR="000C35BF" w:rsidRDefault="00610785" w:rsidP="00610785">
      <w:r>
        <w:t>The initial phase of this project is dedicated to the set-up of the artifact environment. This phase encompasses every necessary step to build a software environment on which the artifact will run on. The individual tasks would consist of choosing the python version, setting up a work directory and installing needed packages and other software.</w:t>
      </w:r>
      <w:r w:rsidR="000C35BF">
        <w:t xml:space="preserve"> </w:t>
      </w:r>
    </w:p>
    <w:p w14:paraId="158A9CD4" w14:textId="26C3A833" w:rsidR="009F0279" w:rsidRDefault="009F0279" w:rsidP="00610785">
      <w:r>
        <w:t xml:space="preserve">After setting up the environment, </w:t>
      </w:r>
      <w:r w:rsidR="003855F6">
        <w:t xml:space="preserve">an appropriate public dataset is selected </w:t>
      </w:r>
      <w:r w:rsidR="00F440B0">
        <w:t xml:space="preserve">for this project. If needed, a small data preparation task will </w:t>
      </w:r>
      <w:r w:rsidR="00A33FB2">
        <w:t xml:space="preserve">be done to make the data ingestible by </w:t>
      </w:r>
      <w:r w:rsidR="00653526">
        <w:t>the MLOps tools</w:t>
      </w:r>
      <w:r w:rsidR="0008066C">
        <w:t xml:space="preserve"> used in this project</w:t>
      </w:r>
      <w:r w:rsidR="00653526">
        <w:t>.</w:t>
      </w:r>
    </w:p>
    <w:p w14:paraId="6B4D45B4" w14:textId="1F4E3CD3" w:rsidR="002A2942" w:rsidRDefault="00D40E67" w:rsidP="00610785">
      <w:r>
        <w:t>Next</w:t>
      </w:r>
      <w:r w:rsidR="00EB4044" w:rsidRPr="00EB4044">
        <w:t>, a</w:t>
      </w:r>
      <w:r w:rsidR="00D11326">
        <w:t xml:space="preserve"> </w:t>
      </w:r>
      <w:r w:rsidR="00F37836">
        <w:t>base</w:t>
      </w:r>
      <w:r w:rsidR="00E87A2D" w:rsidRPr="00E87A2D">
        <w:t xml:space="preserve"> MLOps pipeline</w:t>
      </w:r>
      <w:r w:rsidR="00D30A11">
        <w:t xml:space="preserve"> with a placeholder RS is built</w:t>
      </w:r>
      <w:r w:rsidR="00E87A2D" w:rsidRPr="00E87A2D">
        <w:t>.</w:t>
      </w:r>
      <w:r w:rsidR="007977C1">
        <w:t xml:space="preserve"> It</w:t>
      </w:r>
      <w:r w:rsidR="003A3F8E">
        <w:t xml:space="preserve"> should fulfill the basic functionality of a</w:t>
      </w:r>
      <w:r w:rsidR="00DC4E6C">
        <w:t>n</w:t>
      </w:r>
      <w:r w:rsidR="003A3F8E">
        <w:t xml:space="preserve"> MLOps pipeline</w:t>
      </w:r>
      <w:r w:rsidR="007977C1">
        <w:t xml:space="preserve"> and</w:t>
      </w:r>
      <w:r w:rsidR="003A5B05">
        <w:t xml:space="preserve"> serves as the foundation for</w:t>
      </w:r>
      <w:r w:rsidR="00B729DD">
        <w:t xml:space="preserve"> </w:t>
      </w:r>
      <w:r w:rsidR="007262CE">
        <w:t xml:space="preserve">further development steps. </w:t>
      </w:r>
    </w:p>
    <w:p w14:paraId="3809EE84" w14:textId="77777777" w:rsidR="002A2942" w:rsidRDefault="007262CE" w:rsidP="00610785">
      <w:r>
        <w:t xml:space="preserve">The </w:t>
      </w:r>
      <w:r w:rsidR="00720383">
        <w:t>foll</w:t>
      </w:r>
      <w:r w:rsidR="0046769C">
        <w:t>o</w:t>
      </w:r>
      <w:r w:rsidR="00720383">
        <w:t>wing</w:t>
      </w:r>
      <w:r>
        <w:t xml:space="preserve"> phase involve</w:t>
      </w:r>
      <w:r w:rsidR="00825BF4">
        <w:t xml:space="preserve">s </w:t>
      </w:r>
      <w:r w:rsidR="00156E16">
        <w:t>swapping</w:t>
      </w:r>
      <w:r w:rsidR="00C536F1">
        <w:t xml:space="preserve"> the placeholder RS for </w:t>
      </w:r>
      <w:r w:rsidR="00705F45">
        <w:t>one</w:t>
      </w:r>
      <w:r w:rsidR="0065545E">
        <w:t xml:space="preserve"> state-of-the-art</w:t>
      </w:r>
      <w:r w:rsidR="00DF29C8">
        <w:t xml:space="preserve"> </w:t>
      </w:r>
      <w:r w:rsidR="0065545E">
        <w:t xml:space="preserve">RS discussed in </w:t>
      </w:r>
      <w:r w:rsidR="00A875BC">
        <w:t xml:space="preserve">chapter </w:t>
      </w:r>
      <w:r w:rsidR="00A875BC">
        <w:fldChar w:fldCharType="begin"/>
      </w:r>
      <w:r w:rsidR="00A875BC">
        <w:instrText xml:space="preserve"> REF _Ref109217847 \r \h </w:instrText>
      </w:r>
      <w:r w:rsidR="00A875BC">
        <w:fldChar w:fldCharType="separate"/>
      </w:r>
      <w:r w:rsidR="00A875BC">
        <w:t>2.2</w:t>
      </w:r>
      <w:r w:rsidR="00A875BC">
        <w:fldChar w:fldCharType="end"/>
      </w:r>
      <w:r w:rsidR="00381B2E">
        <w:t>.</w:t>
      </w:r>
      <w:r w:rsidR="0065545E">
        <w:t xml:space="preserve"> </w:t>
      </w:r>
    </w:p>
    <w:p w14:paraId="623ADD98" w14:textId="15A60F1B" w:rsidR="002A2942" w:rsidRDefault="00975451" w:rsidP="00610785">
      <w:r>
        <w:t>After implementing the new RS, the</w:t>
      </w:r>
      <w:r w:rsidR="00715D60">
        <w:t xml:space="preserve"> base pipeline then gets incrementally expanded by additional components. Each pipeline component that gets added will be tested for compatibility.</w:t>
      </w:r>
      <w:r w:rsidR="001F3F8C">
        <w:t xml:space="preserve"> </w:t>
      </w:r>
      <w:r w:rsidR="001F3F8C" w:rsidRPr="001F3F8C">
        <w:t xml:space="preserve">Depending on what components work and don’t work, design changes to the artifact need to be made. </w:t>
      </w:r>
    </w:p>
    <w:p w14:paraId="197D790B" w14:textId="77777777" w:rsidR="001F5DC4" w:rsidRDefault="001F3F8C" w:rsidP="00610785">
      <w:r w:rsidRPr="001F3F8C">
        <w:t>Having implemented the RS and the pipeline, an intermediate evaluation of the current pipeline will be done. The objective in this phase is to find out the capabilities of this pipeline in relation to the research question.</w:t>
      </w:r>
      <w:r w:rsidR="009716DC">
        <w:t xml:space="preserve"> </w:t>
      </w:r>
      <w:r w:rsidR="00610785">
        <w:t xml:space="preserve">What components can be leveraged to fulfill the objective of this work? Accomplishing these phases should fulfill the base specifications detailed in the previous chapter. </w:t>
      </w:r>
    </w:p>
    <w:p w14:paraId="68ED891F" w14:textId="77777777" w:rsidR="001F5DC4" w:rsidRDefault="00610785" w:rsidP="00610785">
      <w:r>
        <w:t xml:space="preserve">The following phase consists of incorporating CD-awareness into the pipeline. With the knowledge base from scientific papers and information about the environment from the whitepapers, a solution to CD will be engineered. This process will run iteratively and in accordance with the DSR methodology. Each iteration of this phase concludes with an evaluation, which will determine whether another iteration is initiated. </w:t>
      </w:r>
    </w:p>
    <w:p w14:paraId="7A34AC51" w14:textId="3C502022" w:rsidR="00610785" w:rsidRDefault="00610785" w:rsidP="00610785">
      <w:r>
        <w:t>Once the artifact reaches a state where no additional iterations are done, a final evaluation of the artifact will be made, which concludes this research project.</w:t>
      </w:r>
    </w:p>
    <w:p w14:paraId="51C3A34C" w14:textId="6091F750" w:rsidR="00610785" w:rsidRDefault="00C26158" w:rsidP="00610785">
      <w:pPr>
        <w:keepNext/>
      </w:pPr>
      <w:r w:rsidRPr="00C26158">
        <w:rPr>
          <w:noProof/>
        </w:rPr>
        <w:lastRenderedPageBreak/>
        <w:drawing>
          <wp:inline distT="0" distB="0" distL="0" distR="0" wp14:anchorId="5AC9B3FE" wp14:editId="78D7262D">
            <wp:extent cx="5400675" cy="1731010"/>
            <wp:effectExtent l="0" t="0" r="9525" b="2540"/>
            <wp:docPr id="18" name="Grafik 18" descr="Ein Bild, das Text, Antenn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descr="Ein Bild, das Text, Antenne enthält.&#10;&#10;Automatisch generierte Beschreibung"/>
                    <pic:cNvPicPr/>
                  </pic:nvPicPr>
                  <pic:blipFill>
                    <a:blip r:embed="rId19"/>
                    <a:stretch>
                      <a:fillRect/>
                    </a:stretch>
                  </pic:blipFill>
                  <pic:spPr>
                    <a:xfrm>
                      <a:off x="0" y="0"/>
                      <a:ext cx="5400675" cy="1731010"/>
                    </a:xfrm>
                    <a:prstGeom prst="rect">
                      <a:avLst/>
                    </a:prstGeom>
                  </pic:spPr>
                </pic:pic>
              </a:graphicData>
            </a:graphic>
          </wp:inline>
        </w:drawing>
      </w:r>
    </w:p>
    <w:p w14:paraId="595C8ED2" w14:textId="397FAB3B" w:rsidR="00610785" w:rsidRDefault="00610785" w:rsidP="00610785">
      <w:pPr>
        <w:pStyle w:val="Beschriftung"/>
      </w:pPr>
      <w:bookmarkStart w:id="62" w:name="_Ref105760392"/>
      <w:bookmarkStart w:id="63" w:name="_Ref105760284"/>
      <w:bookmarkStart w:id="64" w:name="_Toc108263652"/>
      <w:r>
        <w:t xml:space="preserve">Figure </w:t>
      </w:r>
      <w:r w:rsidR="00F47AB6">
        <w:fldChar w:fldCharType="begin"/>
      </w:r>
      <w:r w:rsidR="00F47AB6">
        <w:instrText xml:space="preserve"> SEQ Figure \* ARABIC </w:instrText>
      </w:r>
      <w:r w:rsidR="00F47AB6">
        <w:fldChar w:fldCharType="separate"/>
      </w:r>
      <w:r w:rsidR="001E0848">
        <w:rPr>
          <w:noProof/>
        </w:rPr>
        <w:t>10</w:t>
      </w:r>
      <w:r w:rsidR="00F47AB6">
        <w:rPr>
          <w:noProof/>
        </w:rPr>
        <w:fldChar w:fldCharType="end"/>
      </w:r>
      <w:bookmarkEnd w:id="62"/>
      <w:r>
        <w:t xml:space="preserve">: </w:t>
      </w:r>
      <w:r w:rsidRPr="00894A3E">
        <w:t>procedure of artifact development</w:t>
      </w:r>
      <w:bookmarkEnd w:id="63"/>
      <w:bookmarkEnd w:id="64"/>
    </w:p>
    <w:p w14:paraId="4EE003ED" w14:textId="2ADA5A93" w:rsidR="00610785" w:rsidRPr="00B94C26" w:rsidRDefault="00610785" w:rsidP="00610785">
      <w:pPr>
        <w:pStyle w:val="berschrift2"/>
      </w:pPr>
      <w:bookmarkStart w:id="65" w:name="_Toc110000167"/>
      <w:r>
        <w:t>Challenges</w:t>
      </w:r>
      <w:bookmarkEnd w:id="65"/>
    </w:p>
    <w:p w14:paraId="03037BAF" w14:textId="52599C42" w:rsidR="00610785" w:rsidRDefault="00610785" w:rsidP="00610785">
      <w:r w:rsidRPr="00FA1160">
        <w:t xml:space="preserve">This work is not done in association with a company, despite being a study directed towards businesses exploring a potential solution to CD in an </w:t>
      </w:r>
      <w:r w:rsidR="00610778">
        <w:t>MLOps</w:t>
      </w:r>
      <w:r w:rsidRPr="00FA1160">
        <w:t xml:space="preserve"> scenario. Consequently this research can't be conducted in an existing enterprise infrastructure. This entails the challenge that, first, an environment needs to be built approximating a productive business setting. For instance, instead of using real world data from a data lake or data warehouse, this research needs to revert to publicly available datasets. Simulating a productive MLOps environment means that there is a discrepancy between this work's</w:t>
      </w:r>
      <w:r>
        <w:t xml:space="preserve"> environment and an</w:t>
      </w:r>
      <w:r w:rsidRPr="00FA1160">
        <w:t xml:space="preserve"> organization's environment, which might impact applicability of the artifact.</w:t>
      </w:r>
    </w:p>
    <w:p w14:paraId="37ACA139" w14:textId="57B63684" w:rsidR="00610785" w:rsidRDefault="00610785" w:rsidP="00610785">
      <w:r>
        <w:t>The open-ended nature of this work’s research question is another source of challenge that is inherent to DSR projects. In Hevner’s DSR methodology it is only specified what problem the final artifact should solve, not how it should look like, as it is part of the process to come up with an innovative design. This room for interpretation of what the artifact should look like makes it more difficult to quantify</w:t>
      </w:r>
      <w:r w:rsidR="00AD0444">
        <w:t xml:space="preserve"> it</w:t>
      </w:r>
      <w:r>
        <w:t xml:space="preserve"> in the end. For this reason a specification has been created, which should make the idea of the artifact more concrete. Even with a specification sheet, the challenge remains on how to meaningfully evaluate a ML pipeline. Unlike ML algorithms, there is no reference pipeline to measure the artifact against, assuming that using quantitative metrics like processing time would make sense for this work in the first place. Another aspect that hinders quantifiability of such an artifact is the phenomena of CD itself. As mentioned in the environment chapter, CD is a burden for businesses because it lacks tangibility and is therefore hard notice, let alone isolate and quantitatively measure. This project needs to deal with these limitations and find a way to evaluate the artifact in a value adding manner.</w:t>
      </w:r>
    </w:p>
    <w:p w14:paraId="621760FB" w14:textId="5493B366" w:rsidR="00F86AB7" w:rsidRDefault="00610785" w:rsidP="00610785">
      <w:r>
        <w:t>Another hurdle is a lack of scientific studies and official documentation on this specific subject, as the operationalization of ML systems only received mainstream attention in the last few years with the advent of terms like</w:t>
      </w:r>
      <w:r w:rsidR="00241DFF">
        <w:t xml:space="preserve"> AutoML</w:t>
      </w:r>
      <w:r>
        <w:t xml:space="preserve"> </w:t>
      </w:r>
      <w:r w:rsidR="00241DFF">
        <w:t xml:space="preserve">and </w:t>
      </w:r>
      <w:r>
        <w:t xml:space="preserve">MLOps, or tools like TFX. </w:t>
      </w:r>
      <w:r w:rsidR="0001594F">
        <w:t xml:space="preserve">In the following, TFX and </w:t>
      </w:r>
      <w:r w:rsidR="007E491C">
        <w:t>TFRS are chosen to illustrate</w:t>
      </w:r>
      <w:r w:rsidR="00F86AB7">
        <w:t xml:space="preserve"> the problem. This example is however applicable to </w:t>
      </w:r>
      <w:r w:rsidR="004B2FB9">
        <w:t>other tools as well.</w:t>
      </w:r>
    </w:p>
    <w:p w14:paraId="74B1C778" w14:textId="64E9AF04" w:rsidR="00610785" w:rsidRDefault="00610785" w:rsidP="00610785">
      <w:r>
        <w:lastRenderedPageBreak/>
        <w:t xml:space="preserve">TFX had its first release in May 2019 </w:t>
      </w:r>
      <w:sdt>
        <w:sdtPr>
          <w:alias w:val="To edit, see citavi.com/edit"/>
          <w:tag w:val="CitaviPlaceholder#b16faa8e-32b8-4fcb-bc4f-25bb7f78e4eb"/>
          <w:id w:val="1412118932"/>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MmUzNzgwLTU4OGEtNDQyMC1iMGU3LTdjNTE2NDE0MTZhZCIsIlJhbmdlTGVuZ3RoIjoxMiwiUmVmZXJlbmNlSWQiOiJhM2ZlZGM5NC0zNDk1LTQzZTEtYWFiYS1lZTFjOGI4ZmI1Mjc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0ZngvcmVsZWFzZXM/cGFnZT04IiwiVXJpU3RyaW5nIjoiaHR0cHM6Ly9naXRodWIuY29tL3RlbnNvcmZsb3cvdGZ4L3JlbGVhc2VzP3BhZ2U9O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QwOjI3IiwiTW9kaWZpZWRCeSI6Il9TZWJhc3RpYW4gU8OkdHpsZXIiLCJJZCI6IjVjZWI5MmZkLTE1OWUtNDE2MS05YmJhLWUyYTkxMDA4ZDYyYyIsIk1vZGlmaWVkT24iOiIyMDIyLTA2LTEwVDE3OjQwOjI3IiwiUHJvamVjdCI6eyIkaWQiOiI3IiwiJHR5cGUiOiJTd2lzc0FjYWRlbWljLkNpdGF2aS5Qcm9qZWN0LCBTd2lzc0FjYWRlbWljLkNpdGF2aSJ9fV0sIk9ubGluZUFkZHJlc3MiOiJodHRwczovL2dpdGh1Yi5jb20vdGVuc29yZmxvdy90ZngvcmVsZWFzZXM/cGFnZT0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}</w:instrText>
          </w:r>
          <w:r>
            <w:fldChar w:fldCharType="separate"/>
          </w:r>
          <w:r w:rsidR="00A130B2">
            <w:t>(Google LLC)</w:t>
          </w:r>
          <w:r>
            <w:fldChar w:fldCharType="end"/>
          </w:r>
        </w:sdtContent>
      </w:sdt>
      <w:r>
        <w:t xml:space="preserve">, whereas TFRS had its initial release in fall of 2020 </w:t>
      </w:r>
      <w:sdt>
        <w:sdtPr>
          <w:alias w:val="To edit, see citavi.com/edit"/>
          <w:tag w:val="CitaviPlaceholder#b4c17d47-b14c-4283-8ec8-8d545e4c84ab"/>
          <w:id w:val="1831858828"/>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mRkYzBlLTgzNDktNDZhZi1iMzIwLTE0MjQ5NmIzNzhlZiIsIlJhbmdlTGVuZ3RoIjoxMiwiUmVmZXJlbmNlSWQiOiIxOTkwZWI1Mi03MDI2LTQwYTEtODMyOS03NDRhZGViODY4MzE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yZWNvbW1lbmRlcnMvcmVsZWFzZXM/cGFnZT0yIiwiVXJpU3RyaW5nIjoiaHR0cHM6Ly9naXRodWIuY29tL3RlbnNvcmZsb3cvcmVjb21tZW5kZXJzL3JlbGVhc2VzP3BhZ2U9Mi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M4OjI5IiwiTW9kaWZpZWRCeSI6Il9TZWJhc3RpYW4gU8OkdHpsZXIiLCJJZCI6ImVhZWQ3OTdiLTFjMzktNGUyNy04Njc4LTk5MWZmZjFmZDUyNSIsIk1vZGlmaWVkT24iOiIyMDIyLTA2LTEwVDE3OjM4OjI5IiwiUHJvamVjdCI6eyIkaWQiOiI3IiwiJHR5cGUiOiJTd2lzc0FjYWRlbWljLkNpdGF2aS5Qcm9qZWN0LCBTd2lzc0FjYWRlbWljLkNpdGF2aSJ9fV0sIk9ubGluZUFkZHJlc3MiOiJodHRwczovL2dpdGh1Yi5jb20vdGVuc29yZmxvdy9yZWNvbW1lbmRlcnMvcmVsZWFzZXM/cGFnZT0y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}</w:instrText>
          </w:r>
          <w:r>
            <w:fldChar w:fldCharType="separate"/>
          </w:r>
          <w:r w:rsidR="00A130B2">
            <w:t>(Google LLC)</w:t>
          </w:r>
          <w:r>
            <w:fldChar w:fldCharType="end"/>
          </w:r>
        </w:sdtContent>
      </w:sdt>
      <w:r>
        <w:t xml:space="preserve">. Only in end of March 2022 has Google released its first TFX documentation using TFRS </w:t>
      </w:r>
      <w:sdt>
        <w:sdtPr>
          <w:alias w:val="To edit, see citavi.com/edit"/>
          <w:tag w:val="CitaviPlaceholder#cc704509-7f72-40d7-bf6f-5265471effa5"/>
          <w:id w:val="-1286729659"/>
          <w:placeholder>
            <w:docPart w:val="E5ED255449FC4B9E86C49E331B1084E7"/>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WRmOGQ0LTBlZDQtNDdhYi05YmRmLTdjZTU1OGMyM2UxMy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Y2M3MDQ1MDktN2Y3Mi00MGQ3LWJmNmYtNTI2NTQ3MWVmZmE1IiwiVGV4dCI6IihHb29nbGUgTExDLCAyMDIyKSIsIldBSVZlcnNpb24iOiI2LjEyLjAuMCJ9}</w:instrText>
          </w:r>
          <w:r>
            <w:fldChar w:fldCharType="separate"/>
          </w:r>
          <w:r w:rsidR="00A130B2">
            <w:t>(Google LLC, 2022)</w:t>
          </w:r>
          <w:r>
            <w:fldChar w:fldCharType="end"/>
          </w:r>
        </w:sdtContent>
      </w:sdt>
      <w:r>
        <w:t xml:space="preserve">. As of conducting this project, more fundamental documentation is planned for both tools </w:t>
      </w:r>
      <w:sdt>
        <w:sdtPr>
          <w:alias w:val="To edit, see citavi.com/edit"/>
          <w:tag w:val="CitaviPlaceholder#2d57c77d-9734-445b-8be5-68f513b8fa8e"/>
          <w:id w:val="1743757939"/>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dpdGh1Yi5jb20vdGVuc29yZmxvdy9yZWNvbW1lbmRlcnMvaXNzdWVzLzM4MCNpc3N1ZWNvbW1lbnQtMTE1MTkzNDczMCIsIlVyaVN0cmluZyI6Imh0dHBzOi8vZ2l0aHViLmNvbS90ZW5zb3JmbG93L3JlY29tbWVuZGVycy9pc3N1ZXMvMzgwI2lzc3VlY29tbWVudC0xMTUxOTM0NzM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}</w:instrText>
          </w:r>
          <w:r>
            <w:fldChar w:fldCharType="separate"/>
          </w:r>
          <w:r w:rsidR="00A130B2">
            <w:t>(Wei, 2022)</w:t>
          </w:r>
          <w:r>
            <w:fldChar w:fldCharType="end"/>
          </w:r>
        </w:sdtContent>
      </w:sdt>
      <w:r>
        <w:t>. It would be defensible to say that both tools still are in their infancy, going by their recent releases, their ever expanding documentation and active development. Besides the novelty of these fields, a lot of research and development in ML systems goes unnoticed by the academic community, as they are conducted behind closed doors and used as proprietary software. In 2019, Naumov, et al. stated the following about the current environment of RS research: “</w:t>
      </w:r>
      <w:r w:rsidRPr="00FD591A">
        <w:rPr>
          <w:i/>
        </w:rPr>
        <w:t>Although recommendation and personalization systems still drive much practical success of deep learning within industry today, these networks continue to receive little attention in the academic community</w:t>
      </w:r>
      <w:r>
        <w:t xml:space="preserve">” </w:t>
      </w:r>
      <w:sdt>
        <w:sdtPr>
          <w:alias w:val="To edit, see citavi.com/edit"/>
          <w:tag w:val="CitaviPlaceholder#24f1621c-93ff-4448-8693-43f5d2a173f0"/>
          <w:id w:val="-897896796"/>
          <w:placeholder>
            <w:docPart w:val="E5ED255449FC4B9E86C49E331B1084E7"/>
          </w:placeholder>
        </w:sdtPr>
        <w:sdtEndPr/>
        <w:sdtContent>
          <w:r>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aHR0cDovL2FyeGl2Lm9yZy9hYnMvMTkwNi4wMDA5MXYxIiwiVXJpU3RyaW5nIjoiaHR0cDovL2FyeGl2Lm9yZy9hYnMvMTkwNi4wMDA5MXY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EwVDE4OjEyOjQ0IiwiTW9kaWZpZWRCeSI6Il9TZWJhc3RpYW4gU8OkdHpsZXIiLCJJZCI6IjVlODI2YTIzLWQ4MTgtNDFmNy05NjFkLWIyZjcwM2QzNDUzNiIsIk1vZGlmaWVkT24iOiIyMDIyLTA2LTEwVDE4OjEyOjQ0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aHR0cDovL2FyeGl2Lm9yZy9wZGYvMTkwNi4wMDA5MXYxIiwiVXJpU3RyaW5nIjoiaHR0cDovL2FyeGl2Lm9yZy9wZGYvMTkwNi4wMDA5MXYx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4OjEyOjQ0IiwiTW9kaWZpZWRCeSI6Il9TZWJhc3RpYW4gU8OkdHpsZXIiLCJJZCI6IjEwMzA2Njc0LTFhMWUtNGVmNC04ZmE3LWQwZjQ4ZmRiOTY4YSIsIk1vZGlmaWVkT24iOiIyMDIyLTA2LTEwVDE4OjEyOjQ0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TkwNi4wMDA5MXYxIiwiVXJpU3RyaW5nIjoiaHR0cHM6Ly9hcnhpdi5vcmcvcGRmLzE5MDYuMDAwOTF2MS5wZGY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}</w:instrText>
          </w:r>
          <w:r>
            <w:fldChar w:fldCharType="separate"/>
          </w:r>
          <w:r w:rsidR="00A130B2">
            <w:t>(Naumov et al., 2019)</w:t>
          </w:r>
          <w:r>
            <w:fldChar w:fldCharType="end"/>
          </w:r>
        </w:sdtContent>
      </w:sdt>
    </w:p>
    <w:p w14:paraId="2B802B2C" w14:textId="2E9E82DA" w:rsidR="006C51A9" w:rsidRDefault="00296067" w:rsidP="006C51A9">
      <w:pPr>
        <w:pStyle w:val="berschrift1"/>
      </w:pPr>
      <w:bookmarkStart w:id="66" w:name="_Toc110000168"/>
      <w:r>
        <w:lastRenderedPageBreak/>
        <w:t>Design &amp; Development</w:t>
      </w:r>
      <w:bookmarkEnd w:id="66"/>
    </w:p>
    <w:p w14:paraId="1831F784" w14:textId="19C6D1BE" w:rsidR="00A01E93" w:rsidRDefault="00124A75" w:rsidP="00DC5696">
      <w:pPr>
        <w:pStyle w:val="berschrift2"/>
      </w:pPr>
      <w:bookmarkStart w:id="67" w:name="_Toc110000169"/>
      <w:r>
        <w:t>Environment</w:t>
      </w:r>
      <w:bookmarkEnd w:id="67"/>
    </w:p>
    <w:p w14:paraId="59370BBC" w14:textId="3C4F6D65" w:rsidR="00611531" w:rsidRPr="00611531" w:rsidRDefault="00611531" w:rsidP="00611531">
      <w:pPr>
        <w:pStyle w:val="berschrift3"/>
      </w:pPr>
      <w:bookmarkStart w:id="68" w:name="_Toc110000170"/>
      <w:r>
        <w:t>Hardware &amp; Software environment</w:t>
      </w:r>
      <w:bookmarkEnd w:id="68"/>
    </w:p>
    <w:p w14:paraId="021D54B9" w14:textId="2C53CA07" w:rsidR="00AD0858" w:rsidRDefault="00AD0858" w:rsidP="00AD0858">
      <w:r w:rsidRPr="00AD0858">
        <w:t xml:space="preserve">This research project is conducted on a deep learning compute cluster provided by the Media University Stuttgart </w:t>
      </w:r>
      <w:sdt>
        <w:sdtPr>
          <w:alias w:val="To edit, see citavi.com/edit"/>
          <w:tag w:val="CitaviPlaceholder#8444dbf7-d69f-470f-a782-c78030fd95bc"/>
          <w:id w:val="1039003699"/>
          <w:placeholder>
            <w:docPart w:val="DefaultPlaceholder_-1854013440"/>
          </w:placeholder>
        </w:sdtPr>
        <w:sdtEndPr/>
        <w:sdtContent>
          <w:r w:rsidR="00FF3890">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zYxMzQ1LTAwNjUtNDJhZC1hNDNmLTQ1ZDhiODkxNmIxNy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YgR3JpZcOfaGFiZXIsIG4uZC4pIn1dfSwiVGFnIjoiQ2l0YXZpUGxhY2Vob2xkZXIjODQ0NGRiZjctZDY5Zi00NzBmLWE3ODItYzc4MDMwZmQ5NWJjIiwiVGV4dCI6IihUaGVvZG9yaWRpcyAmIEdyaWXDn2hhYmVyLCBuLmQuKSIsIldBSVZlcnNpb24iOiI2LjEyLjAuMCJ9}</w:instrText>
          </w:r>
          <w:r w:rsidR="00FF3890">
            <w:fldChar w:fldCharType="separate"/>
          </w:r>
          <w:r w:rsidR="00A130B2">
            <w:t>(Theodoridis &amp; Grießhaber, n.d.)</w:t>
          </w:r>
          <w:r w:rsidR="00FF3890">
            <w:fldChar w:fldCharType="end"/>
          </w:r>
        </w:sdtContent>
      </w:sdt>
      <w:r w:rsidRPr="00AD0858">
        <w:t>. The hardware resources are allocated by Slurm, a cluster manag</w:t>
      </w:r>
      <w:r w:rsidR="005075BE">
        <w:t>e</w:t>
      </w:r>
      <w:r w:rsidRPr="00AD0858">
        <w:t xml:space="preserve">ment software. This way, multiple users can access powerful hardware to train large DL models. The DL cluster consists of multiple individual servers, which can be classified as either a CPU partition or GPU partition. While CPU compute nodes </w:t>
      </w:r>
      <w:r w:rsidR="00957F78">
        <w:t>are sufficient</w:t>
      </w:r>
      <w:r w:rsidRPr="00AD0858">
        <w:t xml:space="preserve"> for development and data preparation tasks, GPU </w:t>
      </w:r>
      <w:r w:rsidR="004776D2">
        <w:t>acceleration</w:t>
      </w:r>
      <w:r w:rsidRPr="00AD0858">
        <w:t xml:space="preserve"> can be leverages to rapidly compute tensor calculations.</w:t>
      </w:r>
    </w:p>
    <w:p w14:paraId="0E49D127" w14:textId="77777777" w:rsidR="008D4CDA" w:rsidRDefault="00766A0F" w:rsidP="008D4CDA">
      <w:pPr>
        <w:keepNext/>
      </w:pPr>
      <w:r>
        <w:rPr>
          <w:noProof/>
        </w:rPr>
        <w:drawing>
          <wp:inline distT="0" distB="0" distL="0" distR="0" wp14:anchorId="36C86002" wp14:editId="1761A604">
            <wp:extent cx="5400675" cy="2295525"/>
            <wp:effectExtent l="0" t="0" r="9525"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00675" cy="2295525"/>
                    </a:xfrm>
                    <a:prstGeom prst="rect">
                      <a:avLst/>
                    </a:prstGeom>
                  </pic:spPr>
                </pic:pic>
              </a:graphicData>
            </a:graphic>
          </wp:inline>
        </w:drawing>
      </w:r>
    </w:p>
    <w:p w14:paraId="2F98EC67" w14:textId="20CC4181" w:rsidR="00766A0F" w:rsidRDefault="008D4CDA" w:rsidP="008D4CDA">
      <w:pPr>
        <w:pStyle w:val="Beschriftung"/>
      </w:pPr>
      <w:bookmarkStart w:id="69" w:name="_Ref108438766"/>
      <w:r>
        <w:t xml:space="preserve">Figure </w:t>
      </w:r>
      <w:r>
        <w:fldChar w:fldCharType="begin"/>
      </w:r>
      <w:r>
        <w:instrText xml:space="preserve"> SEQ Figure \* ARABIC </w:instrText>
      </w:r>
      <w:r>
        <w:fldChar w:fldCharType="separate"/>
      </w:r>
      <w:r w:rsidR="001E0848">
        <w:rPr>
          <w:noProof/>
        </w:rPr>
        <w:t>11</w:t>
      </w:r>
      <w:r>
        <w:fldChar w:fldCharType="end"/>
      </w:r>
      <w:bookmarkEnd w:id="69"/>
      <w:r>
        <w:t xml:space="preserve">: Infrastructure of </w:t>
      </w:r>
      <w:r w:rsidR="00F959BC">
        <w:t xml:space="preserve">the </w:t>
      </w:r>
      <w:r>
        <w:t>HdM deeplearn</w:t>
      </w:r>
      <w:r w:rsidR="003C6FDB">
        <w:t>ing</w:t>
      </w:r>
      <w:r>
        <w:t xml:space="preserve"> cluster</w:t>
      </w:r>
      <w:r w:rsidR="003C6FDB">
        <w:t xml:space="preserve"> </w:t>
      </w:r>
      <w:sdt>
        <w:sdtPr>
          <w:alias w:val="To edit, see citavi.com/edit"/>
          <w:tag w:val="CitaviPlaceholder#2fe5383b-bed0-41ef-b449-58592dd95c9a"/>
          <w:id w:val="-986938075"/>
          <w:placeholder>
            <w:docPart w:val="DefaultPlaceholder_-1854013440"/>
          </w:placeholder>
        </w:sdtPr>
        <w:sdtEndPr/>
        <w:sdtContent>
          <w:r w:rsidR="003C6FDB">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ZGNiYjM1LTMyM2EtNDRjZi1iMTcyLWViNGRhMmNmOWE2Zi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bCoEdyaWXDn2hhYmVyLCBuLmQuKSJ9XX0sIlRhZyI6IkNpdGF2aVBsYWNlaG9sZGVyIzJmZTUzODNiLWJlZDAtNDFlZi1iNDQ5LTU4NTkyZGQ5NWM5YSIsIlRleHQiOiIoVGhlb2RvcmlkaXMgJsKgR3JpZcOfaGFiZXIsIG4uZC4pIiwiV0FJVmVyc2lvbiI6IjYuMTIuMC4wIn0=}</w:instrText>
          </w:r>
          <w:r w:rsidR="003C6FDB">
            <w:fldChar w:fldCharType="separate"/>
          </w:r>
          <w:r w:rsidR="00A130B2">
            <w:t>(Theodoridis &amp; Grießhaber, n.d.)</w:t>
          </w:r>
          <w:r w:rsidR="003C6FDB">
            <w:fldChar w:fldCharType="end"/>
          </w:r>
        </w:sdtContent>
      </w:sdt>
    </w:p>
    <w:p w14:paraId="44F07D14" w14:textId="77777777" w:rsidR="00E90FA8" w:rsidRDefault="00B26CF7" w:rsidP="00E90FA8">
      <w:r>
        <w:t>These servers are accessed via the control node, which acts as the entry point to the cluster. The control node can either be addressed via a web</w:t>
      </w:r>
      <w:r w:rsidR="00047563">
        <w:t xml:space="preserve"> </w:t>
      </w:r>
      <w:r>
        <w:t>browser through Jupyte</w:t>
      </w:r>
      <w:r w:rsidR="006571CD">
        <w:t>r</w:t>
      </w:r>
      <w:r>
        <w:t>Hub or with secure shell (SSH), in combination with a VPN.</w:t>
      </w:r>
      <w:r w:rsidR="00047563">
        <w:t xml:space="preserve"> </w:t>
      </w:r>
      <w:r>
        <w:t>The cluster has a shared network file system (NFS), where the files from all users are stored</w:t>
      </w:r>
      <w:r w:rsidR="00356DBF">
        <w:t xml:space="preserve"> (</w:t>
      </w:r>
      <w:r w:rsidR="00832128">
        <w:fldChar w:fldCharType="begin"/>
      </w:r>
      <w:r w:rsidR="00832128">
        <w:instrText xml:space="preserve"> REF _Ref108438766 \h </w:instrText>
      </w:r>
      <w:r w:rsidR="00832128">
        <w:fldChar w:fldCharType="separate"/>
      </w:r>
      <w:r w:rsidR="00832128">
        <w:t xml:space="preserve">Figure </w:t>
      </w:r>
      <w:r w:rsidR="00832128">
        <w:rPr>
          <w:noProof/>
        </w:rPr>
        <w:t>9</w:t>
      </w:r>
      <w:r w:rsidR="00832128">
        <w:fldChar w:fldCharType="end"/>
      </w:r>
      <w:r w:rsidR="00356DBF">
        <w:t>)</w:t>
      </w:r>
      <w:r>
        <w:t>. In order to start a server, the user needs to select either a CPU or GPU instance (</w:t>
      </w:r>
      <w:r w:rsidR="006571CD">
        <w:fldChar w:fldCharType="begin"/>
      </w:r>
      <w:r w:rsidR="006571CD">
        <w:instrText xml:space="preserve"> REF _Ref108439212 \h </w:instrText>
      </w:r>
      <w:r w:rsidR="006571CD">
        <w:fldChar w:fldCharType="separate"/>
      </w:r>
      <w:r w:rsidR="006571CD">
        <w:t xml:space="preserve">Figure </w:t>
      </w:r>
      <w:r w:rsidR="006571CD">
        <w:rPr>
          <w:noProof/>
        </w:rPr>
        <w:t>10</w:t>
      </w:r>
      <w:r w:rsidR="006571CD">
        <w:fldChar w:fldCharType="end"/>
      </w:r>
      <w:r>
        <w:t>). Depending on the selection, the user gets assigned a corresponding cluster node.</w:t>
      </w:r>
      <w:r w:rsidR="00E90FA8" w:rsidRPr="00E90FA8">
        <w:t xml:space="preserve"> </w:t>
      </w:r>
      <w:r w:rsidR="00E90FA8">
        <w:t>Each time a server instance is started, an Ubuntu image gets mounted to the users work directory. This image comes with Anaconda preinstalled, in order to create and manage Python environments.</w:t>
      </w:r>
    </w:p>
    <w:p w14:paraId="188FF394" w14:textId="279527BC" w:rsidR="00832128" w:rsidRDefault="00E90FA8" w:rsidP="00E90FA8">
      <w:r>
        <w:t xml:space="preserve">Python will be used as the </w:t>
      </w:r>
      <w:r w:rsidR="00E42942">
        <w:t xml:space="preserve">main </w:t>
      </w:r>
      <w:r>
        <w:t>programming language of this project, as it is built-in into Anaconda and supports a wide array of data science packages (e.g. TensorFlow, NumPy, pandas) to conduct this research. Specifically, Python version 3.8 is chosen.</w:t>
      </w:r>
    </w:p>
    <w:p w14:paraId="03466849" w14:textId="77777777" w:rsidR="000671E3" w:rsidRDefault="00731710" w:rsidP="000671E3">
      <w:pPr>
        <w:keepNext/>
      </w:pPr>
      <w:r w:rsidRPr="00731710">
        <w:rPr>
          <w:noProof/>
        </w:rPr>
        <w:lastRenderedPageBreak/>
        <w:drawing>
          <wp:inline distT="0" distB="0" distL="0" distR="0" wp14:anchorId="58E237DA" wp14:editId="428480CA">
            <wp:extent cx="5400675" cy="1595120"/>
            <wp:effectExtent l="0" t="0" r="9525" b="5080"/>
            <wp:docPr id="5" name="Grafik 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Text enthält.&#10;&#10;Automatisch generierte Beschreibung"/>
                    <pic:cNvPicPr/>
                  </pic:nvPicPr>
                  <pic:blipFill>
                    <a:blip r:embed="rId21"/>
                    <a:stretch>
                      <a:fillRect/>
                    </a:stretch>
                  </pic:blipFill>
                  <pic:spPr>
                    <a:xfrm>
                      <a:off x="0" y="0"/>
                      <a:ext cx="5400675" cy="1595120"/>
                    </a:xfrm>
                    <a:prstGeom prst="rect">
                      <a:avLst/>
                    </a:prstGeom>
                  </pic:spPr>
                </pic:pic>
              </a:graphicData>
            </a:graphic>
          </wp:inline>
        </w:drawing>
      </w:r>
    </w:p>
    <w:p w14:paraId="6ADABC18" w14:textId="64EA256A" w:rsidR="00D620EF" w:rsidRDefault="000671E3" w:rsidP="003858D4">
      <w:pPr>
        <w:pStyle w:val="Beschriftung"/>
      </w:pPr>
      <w:bookmarkStart w:id="70" w:name="_Ref108439212"/>
      <w:r>
        <w:t xml:space="preserve">Figure </w:t>
      </w:r>
      <w:r>
        <w:fldChar w:fldCharType="begin"/>
      </w:r>
      <w:r>
        <w:instrText xml:space="preserve"> SEQ Figure \* ARABIC </w:instrText>
      </w:r>
      <w:r>
        <w:fldChar w:fldCharType="separate"/>
      </w:r>
      <w:r w:rsidR="001E0848">
        <w:rPr>
          <w:noProof/>
        </w:rPr>
        <w:t>12</w:t>
      </w:r>
      <w:r>
        <w:fldChar w:fldCharType="end"/>
      </w:r>
      <w:bookmarkEnd w:id="70"/>
      <w:r>
        <w:t xml:space="preserve">: </w:t>
      </w:r>
      <w:r w:rsidR="000A0FE5">
        <w:t>selection of instance in the HdM deeplearning cluster</w:t>
      </w:r>
    </w:p>
    <w:p w14:paraId="438B3372" w14:textId="354FECA7" w:rsidR="00B673BA" w:rsidRDefault="007A67D6" w:rsidP="007A67D6">
      <w:r>
        <w:t>During the</w:t>
      </w:r>
      <w:r w:rsidR="001F6DBC">
        <w:t xml:space="preserve"> assessment</w:t>
      </w:r>
      <w:r w:rsidR="009F1990">
        <w:t xml:space="preserve"> of </w:t>
      </w:r>
      <w:r w:rsidR="00347450">
        <w:t xml:space="preserve">a suitable </w:t>
      </w:r>
      <w:r w:rsidR="009F1990">
        <w:t xml:space="preserve">research environment, KubeFlow was briefly considered. </w:t>
      </w:r>
      <w:r w:rsidR="005D4894">
        <w:t>As</w:t>
      </w:r>
      <w:r w:rsidR="00C52C5F">
        <w:t xml:space="preserve"> mentioned</w:t>
      </w:r>
      <w:r w:rsidR="005D4894">
        <w:t xml:space="preserve"> in the </w:t>
      </w:r>
      <w:r w:rsidR="004748A4">
        <w:t>“</w:t>
      </w:r>
      <w:r w:rsidR="00583CC0">
        <w:fldChar w:fldCharType="begin"/>
      </w:r>
      <w:r w:rsidR="00583CC0">
        <w:instrText xml:space="preserve"> REF _Ref108564792 \h </w:instrText>
      </w:r>
      <w:r w:rsidR="00583CC0">
        <w:fldChar w:fldCharType="separate"/>
      </w:r>
      <w:r w:rsidR="00583CC0">
        <w:t>State of the Art Technology</w:t>
      </w:r>
      <w:r w:rsidR="00583CC0">
        <w:fldChar w:fldCharType="end"/>
      </w:r>
      <w:r w:rsidR="004748A4">
        <w:t>”</w:t>
      </w:r>
      <w:r w:rsidR="005D4894">
        <w:t xml:space="preserve"> chapter </w:t>
      </w:r>
      <w:r w:rsidR="00583CC0">
        <w:t>in</w:t>
      </w:r>
      <w:r w:rsidR="004748A4">
        <w:t xml:space="preserve"> “</w:t>
      </w:r>
      <w:r w:rsidR="00583CC0">
        <w:fldChar w:fldCharType="begin"/>
      </w:r>
      <w:r w:rsidR="00583CC0">
        <w:instrText xml:space="preserve"> REF _Ref108564826 \h </w:instrText>
      </w:r>
      <w:r w:rsidR="00583CC0">
        <w:fldChar w:fldCharType="separate"/>
      </w:r>
      <w:r w:rsidR="00583CC0">
        <w:t>MLOps</w:t>
      </w:r>
      <w:r w:rsidR="00583CC0">
        <w:fldChar w:fldCharType="end"/>
      </w:r>
      <w:r w:rsidR="004748A4">
        <w:t>”</w:t>
      </w:r>
      <w:r w:rsidR="00FF7DAA">
        <w:t>, Kube</w:t>
      </w:r>
      <w:r w:rsidR="00347450">
        <w:t>Flow</w:t>
      </w:r>
      <w:r w:rsidR="00FF7DAA">
        <w:t xml:space="preserve"> would provide an all-in-one environment for this research.</w:t>
      </w:r>
      <w:r w:rsidR="00CA13F8">
        <w:t xml:space="preserve"> </w:t>
      </w:r>
      <w:r w:rsidR="00B673BA">
        <w:t xml:space="preserve">KubeFlow is a viable solution for large scale MLOps in an enterprise setting, but </w:t>
      </w:r>
      <w:r w:rsidR="00A85600">
        <w:t>wouldn’t be</w:t>
      </w:r>
      <w:r w:rsidR="00271CCC">
        <w:t xml:space="preserve"> appropriate</w:t>
      </w:r>
      <w:r w:rsidR="00A85600">
        <w:t xml:space="preserve"> for th</w:t>
      </w:r>
      <w:r w:rsidR="00865C52">
        <w:t>e prototype that is developed in this research</w:t>
      </w:r>
      <w:r w:rsidR="00CA13F8">
        <w:t>. The set up and configuration of</w:t>
      </w:r>
      <w:r w:rsidR="00A96E94">
        <w:t xml:space="preserve"> the environment</w:t>
      </w:r>
      <w:r w:rsidR="00CA13F8">
        <w:t xml:space="preserve"> would exceed the scope of this project. </w:t>
      </w:r>
      <w:r w:rsidR="00A568C6">
        <w:t>KubeFlow instantiates various containers with ML software</w:t>
      </w:r>
      <w:r w:rsidR="008F2B64">
        <w:t xml:space="preserve">, which are intelligently distributed across a server cluster with Kubernetes. </w:t>
      </w:r>
      <w:r w:rsidR="002343DF">
        <w:t>While this makes for a scalable productive system, it also has high hardware requirements</w:t>
      </w:r>
      <w:r w:rsidR="00551E24">
        <w:t>.</w:t>
      </w:r>
    </w:p>
    <w:p w14:paraId="2B6B4BD1" w14:textId="2778F2BA" w:rsidR="00E96CB2" w:rsidRDefault="00551E24" w:rsidP="007A67D6">
      <w:r>
        <w:t>For this artifact</w:t>
      </w:r>
      <w:r w:rsidR="00EF5317">
        <w:t>,</w:t>
      </w:r>
      <w:r>
        <w:t xml:space="preserve"> a lean software stack of few selected tools </w:t>
      </w:r>
      <w:r w:rsidR="00012897">
        <w:t>are sufficient to conduct this research.</w:t>
      </w:r>
    </w:p>
    <w:p w14:paraId="66049B8A" w14:textId="2A617C33" w:rsidR="001D06DA" w:rsidRDefault="009F5441" w:rsidP="009F5441">
      <w:pPr>
        <w:pStyle w:val="berschrift3"/>
      </w:pPr>
      <w:bookmarkStart w:id="71" w:name="_Ref109778138"/>
      <w:bookmarkStart w:id="72" w:name="_Toc110000171"/>
      <w:r>
        <w:t>Tools &amp; Frameworks</w:t>
      </w:r>
      <w:bookmarkEnd w:id="71"/>
      <w:bookmarkEnd w:id="72"/>
    </w:p>
    <w:p w14:paraId="78E66B91" w14:textId="6AF639B6" w:rsidR="00EC718C" w:rsidRDefault="00EC718C" w:rsidP="00EC718C">
      <w:r>
        <w:t>Most MLOps</w:t>
      </w:r>
      <w:r w:rsidR="00C934B2">
        <w:t xml:space="preserve"> systems</w:t>
      </w:r>
      <w:r>
        <w:t xml:space="preserve"> are an amalgamation of different tools.</w:t>
      </w:r>
      <w:r w:rsidR="00EA0480">
        <w:t xml:space="preserve"> MLOps</w:t>
      </w:r>
      <w:r w:rsidR="001642F7">
        <w:t xml:space="preserve"> pipelines consist of individual components (e.g. model training, deployment, monitoring), which use</w:t>
      </w:r>
      <w:r w:rsidR="004837E1">
        <w:t xml:space="preserve"> specific software libraries and frameworks to perform their task. A challenge in building pipelines </w:t>
      </w:r>
      <w:r w:rsidR="00A24FA3">
        <w:t>is the integration of these components into one coherent end-to-end pipeline</w:t>
      </w:r>
      <w:r w:rsidR="00A72D0B">
        <w:t>. Therefore</w:t>
      </w:r>
      <w:r w:rsidR="00E807A0">
        <w:t>,</w:t>
      </w:r>
      <w:r w:rsidR="00A72D0B">
        <w:t xml:space="preserve"> it is not only important to select tools based on their own merits, but also evaluate their compatibility with other tools used </w:t>
      </w:r>
      <w:r w:rsidR="00CB5885">
        <w:t xml:space="preserve">in the pipeline. For this research project, usability, familiarity, and </w:t>
      </w:r>
      <w:r w:rsidR="001F438E">
        <w:t xml:space="preserve">compatibility </w:t>
      </w:r>
      <w:r w:rsidR="00010704">
        <w:t xml:space="preserve">are key factors in determining </w:t>
      </w:r>
      <w:r w:rsidR="00863310">
        <w:t>what</w:t>
      </w:r>
      <w:r w:rsidR="00010704">
        <w:t xml:space="preserve"> tools </w:t>
      </w:r>
      <w:r w:rsidR="00863310">
        <w:t xml:space="preserve">should be </w:t>
      </w:r>
      <w:r w:rsidR="00010704">
        <w:t xml:space="preserve">used </w:t>
      </w:r>
      <w:r w:rsidR="00CD446A">
        <w:t>for</w:t>
      </w:r>
      <w:r w:rsidR="00010704">
        <w:t xml:space="preserve"> this artifact. Throughout </w:t>
      </w:r>
      <w:r w:rsidR="00DE4B16">
        <w:t>this work, multiple libraries need to be applied in order to realize an end-to</w:t>
      </w:r>
      <w:r w:rsidR="00CE03DD">
        <w:t>-end pipeline. Due to the time constraints of a bachelor thesis</w:t>
      </w:r>
      <w:r w:rsidR="00C248B1">
        <w:t xml:space="preserve"> and the diversity of a</w:t>
      </w:r>
      <w:r w:rsidR="00DC4E6C">
        <w:t>n</w:t>
      </w:r>
      <w:r w:rsidR="00C248B1">
        <w:t xml:space="preserve"> MLOps </w:t>
      </w:r>
      <w:r w:rsidR="00DE6ABD">
        <w:t xml:space="preserve">system </w:t>
      </w:r>
      <w:r w:rsidR="00C248B1">
        <w:t>software stack</w:t>
      </w:r>
      <w:r w:rsidR="00DE6ABD">
        <w:t>, it is particularly important to select</w:t>
      </w:r>
      <w:r w:rsidR="008356EE">
        <w:t xml:space="preserve"> </w:t>
      </w:r>
      <w:r w:rsidR="00871482">
        <w:t>packages that are intuitive to use, learn and integrate into the artifact.</w:t>
      </w:r>
    </w:p>
    <w:p w14:paraId="03F4D0C2" w14:textId="13C30869" w:rsidR="00531C1E" w:rsidRDefault="00B9613D" w:rsidP="00EC718C">
      <w:r>
        <w:t>The arti</w:t>
      </w:r>
      <w:r w:rsidR="00AC0D46">
        <w:t xml:space="preserve">fact of this work can be compartmentalized into three main components: The RS, the </w:t>
      </w:r>
      <w:r w:rsidR="00B860E8">
        <w:t>CD-awareness, and the pipeline.</w:t>
      </w:r>
      <w:r w:rsidR="008E2C13">
        <w:t xml:space="preserve"> Each component requires its own set of tools which are specific to their task.</w:t>
      </w:r>
      <w:r w:rsidR="00BA075A">
        <w:t xml:space="preserve"> In the following</w:t>
      </w:r>
      <w:r w:rsidR="005A4354">
        <w:t xml:space="preserve">, the tools </w:t>
      </w:r>
      <w:r w:rsidR="00D94655">
        <w:t xml:space="preserve">used </w:t>
      </w:r>
      <w:r w:rsidR="00212B86">
        <w:t>for each component are established,</w:t>
      </w:r>
      <w:r w:rsidR="005A4354">
        <w:t xml:space="preserve"> which makes up the software stack of this research project.</w:t>
      </w:r>
    </w:p>
    <w:p w14:paraId="462C4E59" w14:textId="691194AB" w:rsidR="00F94F82" w:rsidRDefault="005A6BF8" w:rsidP="00EC718C">
      <w:r>
        <w:rPr>
          <w:b/>
        </w:rPr>
        <w:t>Recommender System.</w:t>
      </w:r>
      <w:r>
        <w:t xml:space="preserve"> </w:t>
      </w:r>
      <w:r w:rsidR="00690EBB">
        <w:t xml:space="preserve">For this project TensorFlow Recommenders is used. TFRS is built on Keras, which provides easy-to-use APIs to construct DL models. A wide array of built-in methods makes Keras a flexible and powerful library. Detailed information </w:t>
      </w:r>
      <w:r w:rsidR="00690EBB">
        <w:lastRenderedPageBreak/>
        <w:t xml:space="preserve">about the model architecture can be retrieved, which makes debugging and model-understanding easier. In addition to the standard Keras functionality, TFRS also has RS specific features to create comprehensive SotA recommendation systems. This helps streamline the RS creation process, as common operations for RSs are provided as methods. </w:t>
      </w:r>
      <w:r w:rsidR="00A478F6">
        <w:t xml:space="preserve">The RS implemented in this research is a DCN, </w:t>
      </w:r>
      <w:r w:rsidR="00295D33">
        <w:t xml:space="preserve">which is a SotA architecture </w:t>
      </w:r>
      <w:r w:rsidR="00C87177">
        <w:t>proposal</w:t>
      </w:r>
      <w:r w:rsidR="005F5597">
        <w:t xml:space="preserve"> from Google and makes use of cross layers to extract and learn explicit cross-feature interaction</w:t>
      </w:r>
      <w:r w:rsidR="00F27B3B">
        <w:t>s</w:t>
      </w:r>
      <w:r w:rsidR="005F5597">
        <w:t xml:space="preserve"> in the dataset</w:t>
      </w:r>
      <w:r w:rsidR="001C3B56">
        <w:t xml:space="preserve"> </w:t>
      </w:r>
      <w:sdt>
        <w:sdtPr>
          <w:alias w:val="To edit, see citavi.com/edit"/>
          <w:tag w:val="CitaviPlaceholder#c17926e2-26cd-4c2e-a688-a001c8b1e66a"/>
          <w:id w:val="-838308238"/>
          <w:placeholder>
            <w:docPart w:val="DefaultPlaceholder_-1854013440"/>
          </w:placeholder>
        </w:sdtPr>
        <w:sdtEndPr/>
        <w:sdtContent>
          <w:r w:rsidR="001C3B56">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ODVjMzBmLTA2ZmUtNGE5NC04ODRmLTc4MjkxZTk0N2Y4Z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yVDAwOjEwOjE2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zE3OTI2ZTItMjZjZC00YzJlLWE2ODgtYTAwMWM4YjFlNjZhIiwiVGV4dCI6IihXYW5nIGV0IGFsLiwgMjAyMSkiLCJXQUlWZXJzaW9uIjoiNi4xMi4wLjAifQ==}</w:instrText>
          </w:r>
          <w:r w:rsidR="001C3B56">
            <w:fldChar w:fldCharType="separate"/>
          </w:r>
          <w:r w:rsidR="00A130B2">
            <w:t>(Wang et al., 2021)</w:t>
          </w:r>
          <w:r w:rsidR="001C3B56">
            <w:fldChar w:fldCharType="end"/>
          </w:r>
        </w:sdtContent>
      </w:sdt>
      <w:r w:rsidR="005F5597">
        <w:t>.</w:t>
      </w:r>
      <w:r w:rsidR="00C87177">
        <w:t xml:space="preserve"> </w:t>
      </w:r>
      <w:r w:rsidR="00552634">
        <w:t>TFRS comes built-in with cross layers, which</w:t>
      </w:r>
      <w:r w:rsidR="00A91B5C">
        <w:t xml:space="preserve"> behave similar</w:t>
      </w:r>
      <w:r w:rsidR="00DC6754">
        <w:t>ly</w:t>
      </w:r>
      <w:r w:rsidR="00A91B5C">
        <w:t xml:space="preserve"> to</w:t>
      </w:r>
      <w:r w:rsidR="004015D8">
        <w:t xml:space="preserve"> </w:t>
      </w:r>
      <w:r w:rsidR="00DC6754">
        <w:t xml:space="preserve">other </w:t>
      </w:r>
      <w:r w:rsidR="004015D8">
        <w:t xml:space="preserve">Keras layers. This makes them applicable </w:t>
      </w:r>
      <w:r w:rsidR="00CD5951">
        <w:t xml:space="preserve">to </w:t>
      </w:r>
      <w:r w:rsidR="001C448A">
        <w:t>any Keras model architecture.</w:t>
      </w:r>
      <w:r w:rsidR="007F6352">
        <w:t xml:space="preserve"> This way</w:t>
      </w:r>
      <w:r w:rsidR="00E53376">
        <w:t>,</w:t>
      </w:r>
      <w:r w:rsidR="007F6352">
        <w:t xml:space="preserve"> it is possible to </w:t>
      </w:r>
      <w:r w:rsidR="00E704A9">
        <w:t xml:space="preserve">create SotA </w:t>
      </w:r>
      <w:r w:rsidR="00A259D1">
        <w:t>models, with the intui</w:t>
      </w:r>
      <w:r w:rsidR="003B6831">
        <w:t>tiveness</w:t>
      </w:r>
      <w:r w:rsidR="00A259D1">
        <w:t xml:space="preserve"> that the Keras API provides.</w:t>
      </w:r>
    </w:p>
    <w:p w14:paraId="5683E4AA" w14:textId="49B552F7" w:rsidR="002A2236" w:rsidRPr="00056A8A" w:rsidRDefault="009F7730" w:rsidP="00EC718C">
      <w:r>
        <w:rPr>
          <w:b/>
        </w:rPr>
        <w:t>CD-awareness.</w:t>
      </w:r>
      <w:r w:rsidR="007359F4">
        <w:t xml:space="preserve"> </w:t>
      </w:r>
      <w:r w:rsidR="00C7385E">
        <w:t>For CD</w:t>
      </w:r>
      <w:r w:rsidR="00D65B5D">
        <w:t>-awareness</w:t>
      </w:r>
      <w:r w:rsidR="00703283">
        <w:t>,</w:t>
      </w:r>
      <w:r w:rsidR="00D65B5D">
        <w:t xml:space="preserve"> a custom solution is written</w:t>
      </w:r>
      <w:r w:rsidR="00703283">
        <w:t xml:space="preserve">. </w:t>
      </w:r>
      <w:r w:rsidR="002E4B09">
        <w:t xml:space="preserve">This component of the MLOps system therefore doesn’t utilize any dedicated </w:t>
      </w:r>
      <w:r w:rsidR="00FF15D2">
        <w:t>concept drift detection library.</w:t>
      </w:r>
      <w:r w:rsidR="00A037A0">
        <w:t xml:space="preserve"> In order to analyze and evaluate </w:t>
      </w:r>
      <w:r w:rsidR="00056A8A">
        <w:t xml:space="preserve">monitoring data, </w:t>
      </w:r>
      <w:r w:rsidR="00056A8A" w:rsidRPr="00056A8A">
        <w:rPr>
          <w:i/>
        </w:rPr>
        <w:t>pandas</w:t>
      </w:r>
      <w:r w:rsidR="00056A8A">
        <w:t xml:space="preserve"> is used. </w:t>
      </w:r>
      <w:r w:rsidR="00A130B2">
        <w:t>P</w:t>
      </w:r>
      <w:r w:rsidR="00A130B2" w:rsidRPr="00A130B2">
        <w:t>andas</w:t>
      </w:r>
      <w:r w:rsidR="00A130B2">
        <w:t xml:space="preserve"> is a python library for data processing and data analysis </w:t>
      </w:r>
      <w:sdt>
        <w:sdtPr>
          <w:alias w:val="To edit, see citavi.com/edit"/>
          <w:tag w:val="CitaviPlaceholder#ea4e0f08-d68b-4940-a90d-0a7bb1b59037"/>
          <w:id w:val="-2145881609"/>
          <w:placeholder>
            <w:docPart w:val="E9C9D08D92614FB9A07B926BB05C758F"/>
          </w:placeholder>
        </w:sdtPr>
        <w:sdtEndPr/>
        <w:sdtContent>
          <w:r w:rsidR="00A130B2">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YjYxNmQ0LWU2ZDctNGVjZS05YmZlLTg1NDk0OTA1ZTEyZCIsIlJhbmdlTGVuZ3RoIjoxNCwiUmVmZXJlbmNlSWQiOiJkNThjNjRiYy01MjViLTQ1NmUtOGVjMi1jNzQ4ZGYwYzhmODI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y42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wYW5kYXMucHlkYXRhLm9yZy8iLCJVcmlTdHJpbmciOiJodHRwczovL3BhbmRhcy5weWRhdGE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}</w:instrText>
          </w:r>
          <w:r w:rsidR="00A130B2">
            <w:fldChar w:fldCharType="separate"/>
          </w:r>
          <w:r w:rsidR="00A130B2">
            <w:t>(pandas, n.d.)</w:t>
          </w:r>
          <w:r w:rsidR="00A130B2">
            <w:fldChar w:fldCharType="end"/>
          </w:r>
        </w:sdtContent>
      </w:sdt>
      <w:r w:rsidR="00A130B2">
        <w:t>.</w:t>
      </w:r>
      <w:r w:rsidR="00815A94">
        <w:t xml:space="preserve"> </w:t>
      </w:r>
      <w:r w:rsidR="00FB00EE">
        <w:t>This library</w:t>
      </w:r>
      <w:r w:rsidR="00815A94">
        <w:t xml:space="preserve"> loads data </w:t>
      </w:r>
      <w:r w:rsidR="00521377">
        <w:t xml:space="preserve">(e.g. CSV files) </w:t>
      </w:r>
      <w:r w:rsidR="00815A94">
        <w:t xml:space="preserve">into </w:t>
      </w:r>
      <w:r w:rsidR="00815A94" w:rsidRPr="002D237F">
        <w:rPr>
          <w:i/>
        </w:rPr>
        <w:t>Dataframes</w:t>
      </w:r>
      <w:r w:rsidR="00815A94">
        <w:t>, wh</w:t>
      </w:r>
      <w:r w:rsidR="0045707F">
        <w:t>ere it</w:t>
      </w:r>
      <w:r w:rsidR="00521377">
        <w:t xml:space="preserve"> can be</w:t>
      </w:r>
      <w:r w:rsidR="00271F2B">
        <w:t xml:space="preserve"> </w:t>
      </w:r>
      <w:r w:rsidR="00290F9D">
        <w:t xml:space="preserve">analyzed </w:t>
      </w:r>
      <w:r w:rsidR="0045707F">
        <w:t xml:space="preserve">and manipulated </w:t>
      </w:r>
      <w:r w:rsidR="00290F9D">
        <w:t>with an extensive selection of methods.</w:t>
      </w:r>
      <w:r w:rsidR="00FB1F4D">
        <w:t xml:space="preserve"> </w:t>
      </w:r>
      <w:r w:rsidR="00E81E33">
        <w:t xml:space="preserve">The flexibility of Dataframes </w:t>
      </w:r>
      <w:r w:rsidR="009D3588">
        <w:t xml:space="preserve">makes data analysis intuitive </w:t>
      </w:r>
      <w:r w:rsidR="002A2236">
        <w:t>and powerful.</w:t>
      </w:r>
    </w:p>
    <w:p w14:paraId="3409E27A" w14:textId="20A66DC3" w:rsidR="000751D9" w:rsidRDefault="003C44D0" w:rsidP="00EC718C">
      <w:r>
        <w:t>For large-scale data analysis and processing operations, pandas</w:t>
      </w:r>
      <w:r w:rsidR="00461820">
        <w:t>’</w:t>
      </w:r>
      <w:r>
        <w:t xml:space="preserve"> </w:t>
      </w:r>
      <w:r w:rsidR="00960E4F">
        <w:t xml:space="preserve">performance </w:t>
      </w:r>
      <w:r w:rsidR="00DA3D55">
        <w:t xml:space="preserve">becomes a bottleneck. </w:t>
      </w:r>
      <w:r w:rsidR="007636F4">
        <w:t>Since this artifact is a</w:t>
      </w:r>
      <w:r w:rsidR="00B63B92">
        <w:t xml:space="preserve"> PoC and won’t be</w:t>
      </w:r>
      <w:r w:rsidR="00525CB2">
        <w:t xml:space="preserve"> working with production-scale datasets</w:t>
      </w:r>
      <w:r w:rsidR="0044087A">
        <w:t>, pandas for data</w:t>
      </w:r>
      <w:r w:rsidR="00525CB2">
        <w:t xml:space="preserve"> processing</w:t>
      </w:r>
      <w:r w:rsidR="0044087A">
        <w:t xml:space="preserve"> is sufficient</w:t>
      </w:r>
      <w:r w:rsidR="00B63B92">
        <w:t>.</w:t>
      </w:r>
      <w:r w:rsidR="005A2228">
        <w:t xml:space="preserve"> The goal of this project is to design </w:t>
      </w:r>
      <w:r w:rsidR="00CB3D3A">
        <w:t xml:space="preserve">and outline </w:t>
      </w:r>
      <w:r w:rsidR="005A2228">
        <w:t xml:space="preserve">a solution </w:t>
      </w:r>
      <w:r w:rsidR="00B05257">
        <w:t>for how CD can be effectively detected.</w:t>
      </w:r>
    </w:p>
    <w:p w14:paraId="64D47090" w14:textId="6E5035E2" w:rsidR="00642737" w:rsidRDefault="0090455E" w:rsidP="00EC718C">
      <w:r>
        <w:rPr>
          <w:b/>
        </w:rPr>
        <w:t>Pipeline</w:t>
      </w:r>
      <w:r>
        <w:t xml:space="preserve">. </w:t>
      </w:r>
      <w:r w:rsidR="008B04EE">
        <w:t xml:space="preserve">The </w:t>
      </w:r>
      <w:r w:rsidR="0060004B">
        <w:t>orchestration and pipeline management of the artifact is realized with two core components: TFX and Apache Airflow.</w:t>
      </w:r>
      <w:r w:rsidR="0080235B">
        <w:t xml:space="preserve"> TFX is used </w:t>
      </w:r>
      <w:r w:rsidR="00535D73">
        <w:t xml:space="preserve">in this project to carry out the entire model training process, ranging from </w:t>
      </w:r>
      <w:r w:rsidR="00EE44B9">
        <w:t>ingestion of training data, over model training, to model deployment.</w:t>
      </w:r>
      <w:r w:rsidR="000A7302">
        <w:t xml:space="preserve"> TFX compartmentalizes essential tasks of a ML </w:t>
      </w:r>
      <w:r w:rsidR="00601ACB">
        <w:t>life</w:t>
      </w:r>
      <w:r w:rsidR="000A7302">
        <w:t>cycle into separate components</w:t>
      </w:r>
      <w:r w:rsidR="0088632E">
        <w:t>. The advantage is, that the built-in components</w:t>
      </w:r>
      <w:r w:rsidR="00F06E86">
        <w:t xml:space="preserve"> from TFX are compatible</w:t>
      </w:r>
      <w:r w:rsidR="00601ACB">
        <w:t xml:space="preserve"> among</w:t>
      </w:r>
      <w:r w:rsidR="00F06E86">
        <w:t xml:space="preserve"> each other. </w:t>
      </w:r>
      <w:r w:rsidR="00D1004A">
        <w:t xml:space="preserve">TFX manages the interactions between each components, </w:t>
      </w:r>
      <w:r w:rsidR="00604187">
        <w:t xml:space="preserve">which leaves the user to configure each component to </w:t>
      </w:r>
      <w:r w:rsidR="003A60EB">
        <w:t>their specifications. This makes development of the ML pipeline more manageable</w:t>
      </w:r>
      <w:r w:rsidR="00762A66">
        <w:t xml:space="preserve">, as components can be individually tuned, without interfering with the rest of the pipeline. </w:t>
      </w:r>
      <w:r w:rsidR="000649F0">
        <w:t xml:space="preserve">TFX automates a lot of tasks, like data ingestion, statistics generation </w:t>
      </w:r>
      <w:r w:rsidR="00A70511">
        <w:t>and anomaly detection of training data</w:t>
      </w:r>
      <w:r w:rsidR="00CC0948">
        <w:t xml:space="preserve">, without the need of additional configuration by the user. A lot of these default settings </w:t>
      </w:r>
      <w:r w:rsidR="00881A46">
        <w:t xml:space="preserve">provided by TFX are sufficient for this PoC artifact and provide a baseline for future iterations. </w:t>
      </w:r>
      <w:r w:rsidR="00C90056">
        <w:t xml:space="preserve">Since TFX is developed by Google and the TensorFlow team, </w:t>
      </w:r>
      <w:r w:rsidR="00983251">
        <w:t xml:space="preserve">it shares compatibility with the TensorFlow ecosystem, including TFRS. It can interpret TF and Keras models and run evaluation steps on them. TFX also has an extensive </w:t>
      </w:r>
      <w:r w:rsidR="00C57BA9">
        <w:t>repository of public documentation</w:t>
      </w:r>
      <w:r w:rsidR="00D60E79">
        <w:t xml:space="preserve"> available, </w:t>
      </w:r>
      <w:r w:rsidR="007B6A1A">
        <w:t>among th</w:t>
      </w:r>
      <w:r w:rsidR="00B45D62">
        <w:t>ese</w:t>
      </w:r>
      <w:r w:rsidR="00BA47DB">
        <w:t xml:space="preserve"> are</w:t>
      </w:r>
      <w:r w:rsidR="00B45D62">
        <w:t xml:space="preserve"> a lot of practical user-guides and tutorials. This information is useful in designing the artifact and </w:t>
      </w:r>
      <w:r w:rsidR="00752CA1">
        <w:t>helps overcome challenges that are faced</w:t>
      </w:r>
      <w:r w:rsidR="00235FA7">
        <w:t xml:space="preserve"> using this framework.</w:t>
      </w:r>
    </w:p>
    <w:p w14:paraId="53C9C831" w14:textId="2A951802" w:rsidR="001C448A" w:rsidRPr="009F7730" w:rsidRDefault="00235FA7" w:rsidP="00EC718C">
      <w:r>
        <w:t>The underlying orchestration of the TFX component</w:t>
      </w:r>
      <w:r w:rsidR="004E48B5">
        <w:t>s is managed by Apache Airflow</w:t>
      </w:r>
      <w:r w:rsidR="006D2E65">
        <w:t xml:space="preserve"> in this research</w:t>
      </w:r>
      <w:r w:rsidR="004E48B5">
        <w:t>.</w:t>
      </w:r>
      <w:r w:rsidR="006D2E65">
        <w:t xml:space="preserve"> </w:t>
      </w:r>
      <w:r w:rsidR="00575940">
        <w:t>The default orchestrator for TFX is Apache Beam</w:t>
      </w:r>
      <w:r w:rsidR="00114BD4">
        <w:t>, but has been changed to Airflow</w:t>
      </w:r>
      <w:r w:rsidR="00575940">
        <w:t xml:space="preserve">. </w:t>
      </w:r>
      <w:r w:rsidR="00114BD4">
        <w:t>The reason being</w:t>
      </w:r>
      <w:r w:rsidR="003E0FF3">
        <w:t>,</w:t>
      </w:r>
      <w:r w:rsidR="00114BD4">
        <w:t xml:space="preserve"> that</w:t>
      </w:r>
      <w:r w:rsidR="003E0FF3">
        <w:t xml:space="preserve"> besides</w:t>
      </w:r>
      <w:r w:rsidR="00B80AE1">
        <w:t xml:space="preserve"> the TFX component</w:t>
      </w:r>
      <w:r w:rsidR="007B1DFA">
        <w:t>,</w:t>
      </w:r>
      <w:r w:rsidR="00B80AE1">
        <w:t xml:space="preserve"> the artifact has a sec</w:t>
      </w:r>
      <w:r w:rsidR="00B80AE1">
        <w:lastRenderedPageBreak/>
        <w:t xml:space="preserve">ond pipeline </w:t>
      </w:r>
      <w:r w:rsidR="00101933">
        <w:t xml:space="preserve">in the production environment, where the CD-detection is orchestrated. </w:t>
      </w:r>
      <w:r w:rsidR="00530DE3">
        <w:t xml:space="preserve">In order to unify both processes, the same workflow management tool is used. </w:t>
      </w:r>
      <w:r w:rsidR="00186BAB">
        <w:t xml:space="preserve">The goal of this project is </w:t>
      </w:r>
      <w:r w:rsidR="00F267C0">
        <w:t xml:space="preserve">an integrated and automated pipeline and by using </w:t>
      </w:r>
      <w:r w:rsidR="007B4C14">
        <w:t>Airflow for both pipelines, they can be combined into one complete pipeline.</w:t>
      </w:r>
      <w:r w:rsidR="005C0D0A">
        <w:t xml:space="preserve"> </w:t>
      </w:r>
      <w:r w:rsidR="003E78CF">
        <w:t>Airflow is a suitable tool for this research, as it</w:t>
      </w:r>
      <w:r w:rsidR="00774092">
        <w:t xml:space="preserve"> comes with</w:t>
      </w:r>
      <w:r w:rsidR="003E78CF">
        <w:t xml:space="preserve"> a</w:t>
      </w:r>
      <w:r w:rsidR="002B31D4">
        <w:t xml:space="preserve"> Web-UI, </w:t>
      </w:r>
      <w:r w:rsidR="005C0D0A">
        <w:t>which</w:t>
      </w:r>
      <w:r w:rsidR="00BB717F">
        <w:t xml:space="preserve"> </w:t>
      </w:r>
      <w:r w:rsidR="00774092">
        <w:t>provides</w:t>
      </w:r>
      <w:r w:rsidR="005C0D0A">
        <w:t xml:space="preserve"> an overview </w:t>
      </w:r>
      <w:r w:rsidR="00EF3DAF">
        <w:t xml:space="preserve">of the pipelines. </w:t>
      </w:r>
      <w:r w:rsidR="00DD0F8D">
        <w:t xml:space="preserve">From this web interface, pipelines can be manually triggered, </w:t>
      </w:r>
      <w:r w:rsidR="00A95018">
        <w:t>their runtime overseen, and errors</w:t>
      </w:r>
      <w:r w:rsidR="006220CE">
        <w:t xml:space="preserve"> traced back through</w:t>
      </w:r>
      <w:r w:rsidR="008B2E11">
        <w:t xml:space="preserve"> its log-repository</w:t>
      </w:r>
      <w:r w:rsidR="006220CE">
        <w:t>.</w:t>
      </w:r>
    </w:p>
    <w:p w14:paraId="2DF23CA6" w14:textId="3182C606" w:rsidR="003E5036" w:rsidRDefault="003E5036" w:rsidP="003E5036">
      <w:pPr>
        <w:pStyle w:val="berschrift3"/>
      </w:pPr>
      <w:bookmarkStart w:id="73" w:name="_Toc110000172"/>
      <w:r>
        <w:t>Work</w:t>
      </w:r>
      <w:r w:rsidR="004F59B9">
        <w:t>ing Directory</w:t>
      </w:r>
      <w:bookmarkEnd w:id="73"/>
    </w:p>
    <w:p w14:paraId="4875C4B1" w14:textId="5B60C855" w:rsidR="00141F57" w:rsidRDefault="004739AB" w:rsidP="007A67D6">
      <w:r>
        <w:t xml:space="preserve">The </w:t>
      </w:r>
      <w:r w:rsidR="00C51D16">
        <w:t xml:space="preserve">working directory </w:t>
      </w:r>
      <w:r w:rsidR="005842E3">
        <w:t xml:space="preserve">of the artifact is located in </w:t>
      </w:r>
      <w:r w:rsidR="005842E3" w:rsidRPr="00A03EF2">
        <w:rPr>
          <w:rFonts w:ascii="Courier New" w:hAnsi="Courier New" w:cs="Courier New"/>
          <w:iCs/>
        </w:rPr>
        <w:t>bachelor_2022/artifact</w:t>
      </w:r>
      <w:r w:rsidR="00B006D5" w:rsidRPr="00A03EF2">
        <w:rPr>
          <w:iCs/>
        </w:rPr>
        <w:t xml:space="preserve"> </w:t>
      </w:r>
      <w:r w:rsidR="00B0689F">
        <w:rPr>
          <w:iCs/>
        </w:rPr>
        <w:t>(</w:t>
      </w:r>
      <w:r w:rsidR="00B0689F">
        <w:rPr>
          <w:iCs/>
        </w:rPr>
        <w:fldChar w:fldCharType="begin"/>
      </w:r>
      <w:r w:rsidR="00B0689F">
        <w:rPr>
          <w:iCs/>
        </w:rPr>
        <w:instrText xml:space="preserve"> REF _Ref109250996 \h </w:instrText>
      </w:r>
      <w:r w:rsidR="00B0689F">
        <w:rPr>
          <w:iCs/>
        </w:rPr>
      </w:r>
      <w:r w:rsidR="00B0689F">
        <w:rPr>
          <w:iCs/>
        </w:rPr>
        <w:fldChar w:fldCharType="separate"/>
      </w:r>
      <w:r w:rsidR="00B0689F">
        <w:t xml:space="preserve">Figure </w:t>
      </w:r>
      <w:r w:rsidR="00B0689F">
        <w:rPr>
          <w:noProof/>
        </w:rPr>
        <w:t>12</w:t>
      </w:r>
      <w:r w:rsidR="00B0689F">
        <w:rPr>
          <w:iCs/>
        </w:rPr>
        <w:fldChar w:fldCharType="end"/>
      </w:r>
      <w:r w:rsidR="00B0689F">
        <w:rPr>
          <w:iCs/>
        </w:rPr>
        <w:t>)</w:t>
      </w:r>
      <w:r w:rsidR="00341769">
        <w:t>.</w:t>
      </w:r>
      <w:r w:rsidR="00566544">
        <w:t xml:space="preserve"> Within the </w:t>
      </w:r>
      <w:r w:rsidR="004E301B">
        <w:t xml:space="preserve">working directory are </w:t>
      </w:r>
      <w:r w:rsidR="00EB202D">
        <w:t xml:space="preserve">other subdirectories. </w:t>
      </w:r>
      <w:r w:rsidR="000131D7">
        <w:t xml:space="preserve">The green </w:t>
      </w:r>
      <w:r w:rsidR="009F41D1">
        <w:t xml:space="preserve">folders </w:t>
      </w:r>
      <w:r w:rsidR="00982B65">
        <w:t xml:space="preserve">seen </w:t>
      </w:r>
      <w:r w:rsidR="009F41D1">
        <w:t xml:space="preserve">in </w:t>
      </w:r>
      <w:r w:rsidR="009F41D1">
        <w:fldChar w:fldCharType="begin"/>
      </w:r>
      <w:r w:rsidR="009F41D1">
        <w:instrText xml:space="preserve"> REF _Ref109250996 \h </w:instrText>
      </w:r>
      <w:r w:rsidR="009F41D1">
        <w:fldChar w:fldCharType="separate"/>
      </w:r>
      <w:r w:rsidR="009F41D1">
        <w:t xml:space="preserve">Figure </w:t>
      </w:r>
      <w:r w:rsidR="009F41D1">
        <w:rPr>
          <w:noProof/>
        </w:rPr>
        <w:t>12</w:t>
      </w:r>
      <w:r w:rsidR="009F41D1">
        <w:fldChar w:fldCharType="end"/>
      </w:r>
      <w:r w:rsidR="009F41D1">
        <w:t xml:space="preserve"> </w:t>
      </w:r>
      <w:r w:rsidR="00982B65">
        <w:t xml:space="preserve">are not tracked </w:t>
      </w:r>
      <w:r w:rsidR="009E4B81">
        <w:t>as they do</w:t>
      </w:r>
      <w:r w:rsidR="00573F47">
        <w:t xml:space="preserve"> not</w:t>
      </w:r>
      <w:r w:rsidR="009E4B81">
        <w:t xml:space="preserve"> contain any source code.</w:t>
      </w:r>
    </w:p>
    <w:p w14:paraId="2AF25101" w14:textId="56F6B98C" w:rsidR="00193459" w:rsidRDefault="003D2D39" w:rsidP="007A67D6">
      <w:r w:rsidRPr="003D2D39">
        <w:rPr>
          <w:rFonts w:ascii="Courier New" w:hAnsi="Courier New" w:cs="Courier New"/>
        </w:rPr>
        <w:t>a</w:t>
      </w:r>
      <w:r w:rsidR="00193459" w:rsidRPr="003D2D39">
        <w:rPr>
          <w:rFonts w:ascii="Courier New" w:hAnsi="Courier New" w:cs="Courier New"/>
        </w:rPr>
        <w:t>irflow_pipelines</w:t>
      </w:r>
      <w:r w:rsidR="00193459">
        <w:t xml:space="preserve"> stores</w:t>
      </w:r>
      <w:r>
        <w:t xml:space="preserve"> </w:t>
      </w:r>
      <w:r w:rsidR="003C3D50">
        <w:t xml:space="preserve">all </w:t>
      </w:r>
      <w:r w:rsidR="00823459">
        <w:t>pipelines</w:t>
      </w:r>
      <w:r w:rsidR="003C3D50">
        <w:t xml:space="preserve"> executed by Airflow</w:t>
      </w:r>
      <w:r w:rsidR="00255D72">
        <w:t>.</w:t>
      </w:r>
    </w:p>
    <w:p w14:paraId="6C6B75E4" w14:textId="5723C5D2" w:rsidR="00D12F9E" w:rsidRDefault="00025A4E" w:rsidP="007A67D6">
      <w:r>
        <w:rPr>
          <w:rFonts w:ascii="Courier New" w:hAnsi="Courier New" w:cs="Courier New"/>
        </w:rPr>
        <w:t>d</w:t>
      </w:r>
      <w:r w:rsidR="003F6EF3" w:rsidRPr="00A03EF2">
        <w:rPr>
          <w:rFonts w:ascii="Courier New" w:hAnsi="Courier New" w:cs="Courier New"/>
        </w:rPr>
        <w:t>ata</w:t>
      </w:r>
      <w:r w:rsidR="0075513F">
        <w:t xml:space="preserve"> is a subdirectory where all the data</w:t>
      </w:r>
      <w:r w:rsidR="009A3A64">
        <w:t>sets</w:t>
      </w:r>
      <w:r w:rsidR="00FF77EA">
        <w:t xml:space="preserve"> before</w:t>
      </w:r>
      <w:r w:rsidR="00BB1CAA">
        <w:t xml:space="preserve"> a pipeline </w:t>
      </w:r>
      <w:r w:rsidR="009A3A64">
        <w:t>are</w:t>
      </w:r>
      <w:r w:rsidR="0075513F">
        <w:t xml:space="preserve"> stored</w:t>
      </w:r>
      <w:r w:rsidR="001B3B4C">
        <w:t>.</w:t>
      </w:r>
    </w:p>
    <w:p w14:paraId="29BA5D61" w14:textId="65F8A57C" w:rsidR="00D12F9E" w:rsidRDefault="00025A4E" w:rsidP="007A67D6">
      <w:r>
        <w:rPr>
          <w:rFonts w:ascii="Courier New" w:hAnsi="Courier New" w:cs="Courier New"/>
        </w:rPr>
        <w:t>d</w:t>
      </w:r>
      <w:r w:rsidR="00141F57" w:rsidRPr="00A03EF2">
        <w:rPr>
          <w:rFonts w:ascii="Courier New" w:hAnsi="Courier New" w:cs="Courier New"/>
        </w:rPr>
        <w:t>ata</w:t>
      </w:r>
      <w:r w:rsidR="00CC3056" w:rsidRPr="00A03EF2">
        <w:rPr>
          <w:rFonts w:ascii="Courier New" w:hAnsi="Courier New" w:cs="Courier New"/>
        </w:rPr>
        <w:t>_</w:t>
      </w:r>
      <w:r w:rsidR="00141F57" w:rsidRPr="00A03EF2">
        <w:rPr>
          <w:rFonts w:ascii="Courier New" w:hAnsi="Courier New" w:cs="Courier New"/>
        </w:rPr>
        <w:t>fetch</w:t>
      </w:r>
      <w:r w:rsidR="00141F57">
        <w:t xml:space="preserve"> </w:t>
      </w:r>
      <w:r w:rsidR="00CC3056">
        <w:t>contains scripts for data retrieval and data preparation</w:t>
      </w:r>
      <w:r w:rsidR="00C077F2">
        <w:t>. These</w:t>
      </w:r>
      <w:r w:rsidR="00C60FEF">
        <w:t xml:space="preserve"> scripts can be executed to download files and prepare them to make them </w:t>
      </w:r>
      <w:r w:rsidR="001A4E60">
        <w:t xml:space="preserve">readable by the employed </w:t>
      </w:r>
      <w:r w:rsidR="00D857A3">
        <w:t xml:space="preserve">software </w:t>
      </w:r>
      <w:r w:rsidR="001A4E60">
        <w:t>tools</w:t>
      </w:r>
      <w:r w:rsidR="00C60FEF">
        <w:t>.</w:t>
      </w:r>
      <w:r w:rsidR="0039343D">
        <w:t xml:space="preserve"> The contents </w:t>
      </w:r>
      <w:r w:rsidR="008D65A3">
        <w:t xml:space="preserve">inside </w:t>
      </w:r>
      <w:r w:rsidR="008D65A3" w:rsidRPr="00A03EF2">
        <w:rPr>
          <w:rFonts w:ascii="Courier New" w:hAnsi="Courier New" w:cs="Courier New"/>
        </w:rPr>
        <w:t>data</w:t>
      </w:r>
      <w:r w:rsidR="008D65A3">
        <w:t xml:space="preserve"> </w:t>
      </w:r>
      <w:r w:rsidR="004C59B7">
        <w:t>are the product of these scripts</w:t>
      </w:r>
      <w:r w:rsidR="008D65A3">
        <w:t>.</w:t>
      </w:r>
      <w:r w:rsidR="00F41A9C">
        <w:t xml:space="preserve"> </w:t>
      </w:r>
    </w:p>
    <w:p w14:paraId="36948290" w14:textId="62A2B812" w:rsidR="005433D0" w:rsidRDefault="00025A4E" w:rsidP="007A67D6">
      <w:r>
        <w:rPr>
          <w:rFonts w:ascii="Courier New" w:hAnsi="Courier New" w:cs="Courier New"/>
        </w:rPr>
        <w:t>p</w:t>
      </w:r>
      <w:r w:rsidR="00160AD9" w:rsidRPr="00A03EF2">
        <w:rPr>
          <w:rFonts w:ascii="Courier New" w:hAnsi="Courier New" w:cs="Courier New"/>
        </w:rPr>
        <w:t>ipeline</w:t>
      </w:r>
      <w:r w:rsidR="00233401" w:rsidRPr="00A03EF2">
        <w:rPr>
          <w:rFonts w:ascii="Courier New" w:hAnsi="Courier New" w:cs="Courier New"/>
        </w:rPr>
        <w:t>_scripts</w:t>
      </w:r>
      <w:r w:rsidR="00233401" w:rsidRPr="00A03EF2">
        <w:t xml:space="preserve"> </w:t>
      </w:r>
      <w:r w:rsidR="00233401">
        <w:t xml:space="preserve">contain all </w:t>
      </w:r>
      <w:r w:rsidR="00646E25">
        <w:t>files related to pipeline execution and pipeline orchestration.</w:t>
      </w:r>
      <w:r w:rsidR="005433D0">
        <w:t xml:space="preserve"> </w:t>
      </w:r>
    </w:p>
    <w:p w14:paraId="5135627B" w14:textId="04F07541" w:rsidR="005433D0" w:rsidRPr="00056C01" w:rsidRDefault="001460C5" w:rsidP="007A67D6">
      <w:r>
        <w:t xml:space="preserve">The source code for the ML models are saved in </w:t>
      </w:r>
      <w:r w:rsidR="00056C01" w:rsidRPr="00A03EF2">
        <w:rPr>
          <w:rFonts w:ascii="Courier New" w:hAnsi="Courier New" w:cs="Courier New"/>
        </w:rPr>
        <w:t>model_source</w:t>
      </w:r>
      <w:r w:rsidR="00056C01">
        <w:t>.</w:t>
      </w:r>
      <w:r w:rsidR="008D3198">
        <w:t xml:space="preserve"> The pipelines use these files to train the ML model</w:t>
      </w:r>
      <w:r w:rsidR="00D12F9E">
        <w:t>.</w:t>
      </w:r>
    </w:p>
    <w:p w14:paraId="5731E323" w14:textId="262AD059" w:rsidR="002E7B83" w:rsidRDefault="00025A4E" w:rsidP="007A67D6">
      <w:r>
        <w:rPr>
          <w:rFonts w:ascii="Courier New" w:hAnsi="Courier New" w:cs="Courier New"/>
        </w:rPr>
        <w:t>p</w:t>
      </w:r>
      <w:r w:rsidR="00C32AE0" w:rsidRPr="00A03EF2">
        <w:rPr>
          <w:rFonts w:ascii="Courier New" w:hAnsi="Courier New" w:cs="Courier New"/>
        </w:rPr>
        <w:t>ipeline</w:t>
      </w:r>
      <w:r w:rsidR="00C32AE0">
        <w:t xml:space="preserve"> is the directory where all</w:t>
      </w:r>
      <w:r w:rsidR="00AB69DF">
        <w:t xml:space="preserve"> </w:t>
      </w:r>
      <w:r w:rsidR="0063122E">
        <w:t xml:space="preserve">training </w:t>
      </w:r>
      <w:r w:rsidR="00AB69DF">
        <w:t xml:space="preserve">pipeline outputs are </w:t>
      </w:r>
      <w:r w:rsidR="005433D0">
        <w:t xml:space="preserve">then </w:t>
      </w:r>
      <w:r w:rsidR="00AB69DF">
        <w:t>stored</w:t>
      </w:r>
      <w:r w:rsidR="007F3B42">
        <w:t>.</w:t>
      </w:r>
    </w:p>
    <w:p w14:paraId="64239939" w14:textId="292F0E21" w:rsidR="00853528" w:rsidRPr="00F215B2" w:rsidRDefault="00853528" w:rsidP="007A67D6">
      <w:r>
        <w:t xml:space="preserve">In the </w:t>
      </w:r>
      <w:r w:rsidRPr="00A03EF2">
        <w:rPr>
          <w:rFonts w:ascii="Courier New" w:hAnsi="Courier New" w:cs="Courier New"/>
        </w:rPr>
        <w:t>production</w:t>
      </w:r>
      <w:r w:rsidR="00F215B2" w:rsidRPr="00F215B2">
        <w:rPr>
          <w:rFonts w:ascii="Courier New" w:hAnsi="Courier New" w:cs="Courier New"/>
        </w:rPr>
        <w:t> </w:t>
      </w:r>
      <w:r w:rsidR="00F215B2">
        <w:t xml:space="preserve">folder </w:t>
      </w:r>
      <w:r w:rsidR="007D4C32">
        <w:t>the productive</w:t>
      </w:r>
      <w:r w:rsidR="00F215B2">
        <w:t xml:space="preserve"> environment is simulated. In</w:t>
      </w:r>
      <w:r w:rsidR="003C0773">
        <w:t xml:space="preserve">side this directory resides </w:t>
      </w:r>
      <w:r w:rsidR="00347F9F">
        <w:t>the</w:t>
      </w:r>
      <w:r w:rsidR="003C0773">
        <w:t xml:space="preserve"> prediction service</w:t>
      </w:r>
      <w:r w:rsidR="00A53D76">
        <w:t>, monitoring and CD-awareness of this project</w:t>
      </w:r>
      <w:r w:rsidR="00347F9F">
        <w:t>.</w:t>
      </w:r>
    </w:p>
    <w:p w14:paraId="6E08C31F" w14:textId="25382617" w:rsidR="00C32AE0" w:rsidRPr="007D38D4" w:rsidRDefault="00025A4E" w:rsidP="007A67D6">
      <w:r>
        <w:rPr>
          <w:rFonts w:ascii="Courier New" w:hAnsi="Courier New" w:cs="Courier New"/>
        </w:rPr>
        <w:t>s</w:t>
      </w:r>
      <w:r w:rsidR="00533A3B" w:rsidRPr="00A03EF2">
        <w:rPr>
          <w:rFonts w:ascii="Courier New" w:hAnsi="Courier New" w:cs="Courier New"/>
        </w:rPr>
        <w:t>a</w:t>
      </w:r>
      <w:r w:rsidR="007F3B42" w:rsidRPr="00A03EF2">
        <w:rPr>
          <w:rFonts w:ascii="Courier New" w:hAnsi="Courier New" w:cs="Courier New"/>
        </w:rPr>
        <w:t>ndbox</w:t>
      </w:r>
      <w:r w:rsidR="007D38D4">
        <w:t xml:space="preserve"> </w:t>
      </w:r>
      <w:r w:rsidR="00533A3B">
        <w:t xml:space="preserve">serves as an environment where </w:t>
      </w:r>
      <w:r w:rsidR="007D38D4">
        <w:t>concept and test code</w:t>
      </w:r>
      <w:r w:rsidR="00A41845">
        <w:t xml:space="preserve"> is saved. The</w:t>
      </w:r>
      <w:r w:rsidR="00533A3B">
        <w:t xml:space="preserve">se scripts </w:t>
      </w:r>
      <w:r w:rsidR="00514971">
        <w:t xml:space="preserve">aren’t part </w:t>
      </w:r>
      <w:r w:rsidR="00001AF1">
        <w:t xml:space="preserve">of the artifact and thus are </w:t>
      </w:r>
      <w:r w:rsidR="00F41A9C">
        <w:t>located in a separate folder.</w:t>
      </w:r>
    </w:p>
    <w:p w14:paraId="7C40277F" w14:textId="5FA32825" w:rsidR="00020369" w:rsidRDefault="00550B5D" w:rsidP="00020369">
      <w:pPr>
        <w:keepNext/>
      </w:pPr>
      <w:r>
        <w:rPr>
          <w:noProof/>
        </w:rPr>
        <w:drawing>
          <wp:inline distT="0" distB="0" distL="0" distR="0" wp14:anchorId="270E547F" wp14:editId="58F59006">
            <wp:extent cx="3448050" cy="183832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48050" cy="1838325"/>
                    </a:xfrm>
                    <a:prstGeom prst="rect">
                      <a:avLst/>
                    </a:prstGeom>
                    <a:noFill/>
                    <a:ln>
                      <a:noFill/>
                    </a:ln>
                  </pic:spPr>
                </pic:pic>
              </a:graphicData>
            </a:graphic>
          </wp:inline>
        </w:drawing>
      </w:r>
    </w:p>
    <w:p w14:paraId="0CFA88D7" w14:textId="0DEB97DB" w:rsidR="00D810B9" w:rsidRDefault="00020369" w:rsidP="00020369">
      <w:pPr>
        <w:pStyle w:val="Beschriftung"/>
      </w:pPr>
      <w:bookmarkStart w:id="74" w:name="_Ref109250996"/>
      <w:r>
        <w:t xml:space="preserve">Figure </w:t>
      </w:r>
      <w:r>
        <w:fldChar w:fldCharType="begin"/>
      </w:r>
      <w:r>
        <w:instrText xml:space="preserve"> SEQ Figure \* ARABIC </w:instrText>
      </w:r>
      <w:r>
        <w:fldChar w:fldCharType="separate"/>
      </w:r>
      <w:r w:rsidR="001E0848">
        <w:rPr>
          <w:noProof/>
        </w:rPr>
        <w:t>13</w:t>
      </w:r>
      <w:r>
        <w:fldChar w:fldCharType="end"/>
      </w:r>
      <w:bookmarkEnd w:id="74"/>
      <w:r>
        <w:t>: Working directory</w:t>
      </w:r>
      <w:r w:rsidR="0073214B">
        <w:t xml:space="preserve"> and its subdirectories</w:t>
      </w:r>
    </w:p>
    <w:p w14:paraId="5B9A7CC2" w14:textId="41B51828" w:rsidR="003435DD" w:rsidRDefault="00012897" w:rsidP="007A67D6">
      <w:r>
        <w:lastRenderedPageBreak/>
        <w:t xml:space="preserve">In the following, </w:t>
      </w:r>
      <w:r w:rsidR="00D81FF9">
        <w:t>the tool selection</w:t>
      </w:r>
      <w:r w:rsidR="00A57ABD">
        <w:t xml:space="preserve"> </w:t>
      </w:r>
      <w:r w:rsidR="004D3DB0">
        <w:t xml:space="preserve">and the implementation of the individual artifact components are discussed in </w:t>
      </w:r>
      <w:r w:rsidR="003750B4">
        <w:t>greater detail.</w:t>
      </w:r>
    </w:p>
    <w:p w14:paraId="4072DA1E" w14:textId="485A4C16" w:rsidR="00020F19" w:rsidRDefault="00020F19" w:rsidP="00DC5696">
      <w:pPr>
        <w:pStyle w:val="berschrift2"/>
      </w:pPr>
      <w:bookmarkStart w:id="75" w:name="_Toc110000173"/>
      <w:r>
        <w:t>Data</w:t>
      </w:r>
      <w:bookmarkEnd w:id="75"/>
    </w:p>
    <w:p w14:paraId="4B25B791" w14:textId="7B4AA710" w:rsidR="003A415D" w:rsidRPr="003A415D" w:rsidRDefault="003A415D" w:rsidP="003A415D">
      <w:pPr>
        <w:pStyle w:val="berschrift3"/>
      </w:pPr>
      <w:bookmarkStart w:id="76" w:name="_Toc110000174"/>
      <w:r>
        <w:t>Dataset Selection</w:t>
      </w:r>
      <w:bookmarkEnd w:id="76"/>
    </w:p>
    <w:p w14:paraId="0E332048" w14:textId="10CA6BFE" w:rsidR="00B51434" w:rsidRDefault="00B51434" w:rsidP="00B51434">
      <w:r>
        <w:t xml:space="preserve">This research is </w:t>
      </w:r>
      <w:r w:rsidR="00ED7B46">
        <w:t xml:space="preserve">not conducted </w:t>
      </w:r>
      <w:r>
        <w:t>with</w:t>
      </w:r>
      <w:r w:rsidR="00ED7B46">
        <w:t>in</w:t>
      </w:r>
      <w:r>
        <w:t xml:space="preserve"> a company</w:t>
      </w:r>
      <w:r w:rsidR="00ED7B46">
        <w:t xml:space="preserve"> environment</w:t>
      </w:r>
      <w:r>
        <w:t xml:space="preserve">, which means that a public dataset needs to be chosen in order to realize the artifact. There are various public datasets available that are used for benchmarking by the scientific community. One of the most popular datasets </w:t>
      </w:r>
      <w:r w:rsidR="00DB42E7">
        <w:t xml:space="preserve">for RSs </w:t>
      </w:r>
      <w:r>
        <w:t xml:space="preserve">are the MovieLens datasets from GroupLens </w:t>
      </w:r>
      <w:sdt>
        <w:sdtPr>
          <w:alias w:val="To edit, see citavi.com/edit"/>
          <w:tag w:val="CitaviPlaceholder#b4ddf08d-e65f-46cb-8b55-cced07c50f07"/>
          <w:id w:val="1352227441"/>
          <w:placeholder>
            <w:docPart w:val="DefaultPlaceholder_-1854013440"/>
          </w:placeholder>
        </w:sdtPr>
        <w:sdtEndPr/>
        <w:sdtContent>
          <w:r w:rsidR="0033436B">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Y2FiMjE1LTBkODYtNDE2Mi1hN2MzLTY2OGRiNWI4OGUyNiIsIlJhbmdlTGVuZ3RoIjoyNCwiUmVmZXJlbmNlSWQiOiIzNmI4NTAyZC1lZDgzLTQzMDQtYmFhMS01NWRiNDRiNDcx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yODI3ODcyIiwiVXJpU3RyaW5nIjoiaHR0cHM6Ly9kb2kub3JnLzEwLjExNDUvMjgyNzg3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IwOjE2IiwiTW9kaWZpZWRCeSI6Il9TZWJhc3RpYW4gU8OkdHpsZXIiLCJJZCI6ImE2MTIzMmEwLTk2NDctNGVkZS1hNzM4LTZmYzg0ZTNjZDI1ZCIsIk1vZGlmaWVkT24iOiIyMDIyLTA1LTI1VDExOjIwOjE2IiwiUHJvamVjdCI6eyIkcmVmIjoiNSJ9fV0sIk51bWJlciI6IjQ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}</w:instrText>
          </w:r>
          <w:r w:rsidR="0033436B">
            <w:fldChar w:fldCharType="separate"/>
          </w:r>
          <w:r w:rsidR="00A130B2">
            <w:t>(Harper &amp; Konstan, 2016)</w:t>
          </w:r>
          <w:r w:rsidR="0033436B">
            <w:fldChar w:fldCharType="end"/>
          </w:r>
        </w:sdtContent>
      </w:sdt>
      <w:r>
        <w:t xml:space="preserve">. GroupLens collects movie ratings of users since July 1998, </w:t>
      </w:r>
      <w:r w:rsidR="00151C74">
        <w:t>that are</w:t>
      </w:r>
      <w:r>
        <w:t xml:space="preserve"> </w:t>
      </w:r>
      <w:r w:rsidR="00783095">
        <w:t xml:space="preserve">then </w:t>
      </w:r>
      <w:r>
        <w:t>continuously release</w:t>
      </w:r>
      <w:r w:rsidR="00151C74">
        <w:t xml:space="preserve">d </w:t>
      </w:r>
      <w:r w:rsidR="00624FEE">
        <w:t>to the public</w:t>
      </w:r>
      <w:r>
        <w:t>. They offer datasets of varying sizes ranging from 100.000 up to 25 m</w:t>
      </w:r>
      <w:r w:rsidR="008A1970">
        <w:t>illion</w:t>
      </w:r>
      <w:r>
        <w:t xml:space="preserve"> ratings, wherein each user has at least 20 movie ratings.</w:t>
      </w:r>
      <w:r w:rsidR="00533CE8">
        <w:t xml:space="preserve"> An overview of the different datasets can be seen in </w:t>
      </w:r>
      <w:r w:rsidR="00167B1D">
        <w:fldChar w:fldCharType="begin"/>
      </w:r>
      <w:r w:rsidR="00167B1D">
        <w:instrText xml:space="preserve"> REF _Ref109082735 \h </w:instrText>
      </w:r>
      <w:r w:rsidR="00167B1D">
        <w:fldChar w:fldCharType="separate"/>
      </w:r>
      <w:r w:rsidR="00167B1D">
        <w:t xml:space="preserve">Table </w:t>
      </w:r>
      <w:r w:rsidR="00167B1D">
        <w:rPr>
          <w:noProof/>
        </w:rPr>
        <w:t>2</w:t>
      </w:r>
      <w:r w:rsidR="00167B1D">
        <w:fldChar w:fldCharType="end"/>
      </w:r>
      <w:r w:rsidR="00167B1D">
        <w:t>.</w:t>
      </w:r>
    </w:p>
    <w:p w14:paraId="04421492" w14:textId="0F5C425C" w:rsidR="00020F19" w:rsidRDefault="00B51434" w:rsidP="00B51434">
      <w:r>
        <w:t>Typical for a recommender dataset, MovieLens entail information about user and item interactions. The two smallest datasets, 100k and 1m, have additional demographic information about their users. These dense features make them a viable choice in light of SotA RSs that can leverage both sparse and dense features for predictions.</w:t>
      </w:r>
    </w:p>
    <w:p w14:paraId="616A81FC" w14:textId="08193F70" w:rsidR="008A1970" w:rsidRDefault="008A1970" w:rsidP="00B51434">
      <w:r w:rsidRPr="008A1970">
        <w:t>This project sets out to create a PoC MLOps pipeline. This means that RS benchmarking isn't part of this research. For this reason, larger datasets, like 20m and 25m, have not been considered, as the training process would have taken up a significant amount of time. Due to the time constraints of this project, it is important to be able to make rapid iterations to the pipeline. We determined that for this reason, the MovieLens 100k dataset would be sufficient for this type of research.</w:t>
      </w:r>
    </w:p>
    <w:p w14:paraId="60711C95" w14:textId="0CF44D1A" w:rsidR="00167B1D" w:rsidRDefault="00167B1D" w:rsidP="00167B1D">
      <w:pPr>
        <w:pStyle w:val="Tabellenberschrift"/>
      </w:pPr>
      <w:bookmarkStart w:id="77" w:name="_Ref109082735"/>
      <w:bookmarkStart w:id="78" w:name="_Toc109224249"/>
      <w:r>
        <w:t xml:space="preserve">Table </w:t>
      </w:r>
      <w:r>
        <w:fldChar w:fldCharType="begin"/>
      </w:r>
      <w:r>
        <w:instrText xml:space="preserve"> SEQ Table \* ARABIC </w:instrText>
      </w:r>
      <w:r>
        <w:fldChar w:fldCharType="separate"/>
      </w:r>
      <w:r w:rsidR="00936549">
        <w:rPr>
          <w:noProof/>
        </w:rPr>
        <w:t>2</w:t>
      </w:r>
      <w:r>
        <w:fldChar w:fldCharType="end"/>
      </w:r>
      <w:bookmarkEnd w:id="77"/>
      <w:r>
        <w:t>: Overview of MovieLens datasets</w:t>
      </w:r>
      <w:r w:rsidR="00B45339">
        <w:t xml:space="preserve"> </w:t>
      </w:r>
      <w:sdt>
        <w:sdtPr>
          <w:alias w:val="To edit, see citavi.com/edit"/>
          <w:tag w:val="CitaviPlaceholder#d9d0a3cc-ab2e-4bab-805d-ef845e8e6a20"/>
          <w:id w:val="-1854564822"/>
          <w:placeholder>
            <w:docPart w:val="DefaultPlaceholder_-1854013440"/>
          </w:placeholder>
        </w:sdtPr>
        <w:sdtEndPr/>
        <w:sdtContent>
          <w:r w:rsidR="00B45339">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jk4YzU5LTU5NzgtNGNhNS1hOGFkLTRhYTBjMDJkOTFhYy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kOWQwYTNjYy1hYjJlLTRiYWItODA1ZC1lZjg0NWU4ZTZhMjAiLCJUZXh0IjoiKEdyb3VwTGVucywgbi5kLikiLCJXQUlWZXJzaW9uIjoiNi4xMi4wLjAifQ==}</w:instrText>
          </w:r>
          <w:r w:rsidR="00B45339">
            <w:fldChar w:fldCharType="separate"/>
          </w:r>
          <w:r w:rsidR="00A130B2">
            <w:t>(GroupLens, n.d.)</w:t>
          </w:r>
          <w:r w:rsidR="00B45339">
            <w:fldChar w:fldCharType="end"/>
          </w:r>
        </w:sdtContent>
      </w:sdt>
      <w:bookmarkEnd w:id="78"/>
    </w:p>
    <w:tbl>
      <w:tblPr>
        <w:tblStyle w:val="Tabellenraster"/>
        <w:tblW w:w="0" w:type="auto"/>
        <w:tblLook w:val="04A0" w:firstRow="1" w:lastRow="0" w:firstColumn="1" w:lastColumn="0" w:noHBand="0" w:noVBand="1"/>
      </w:tblPr>
      <w:tblGrid>
        <w:gridCol w:w="1642"/>
        <w:gridCol w:w="1245"/>
        <w:gridCol w:w="1390"/>
        <w:gridCol w:w="1248"/>
        <w:gridCol w:w="1341"/>
        <w:gridCol w:w="1341"/>
      </w:tblGrid>
      <w:tr w:rsidR="00B8778C" w14:paraId="0A2E6665" w14:textId="77777777" w:rsidTr="00FF76E6">
        <w:tc>
          <w:tcPr>
            <w:tcW w:w="1642" w:type="dxa"/>
          </w:tcPr>
          <w:p w14:paraId="13061016" w14:textId="40AD380E" w:rsidR="00B8778C" w:rsidRPr="00B729B3" w:rsidRDefault="00B8778C" w:rsidP="00B51434">
            <w:pPr>
              <w:rPr>
                <w:b/>
              </w:rPr>
            </w:pPr>
            <w:r>
              <w:rPr>
                <w:b/>
              </w:rPr>
              <w:t>Name</w:t>
            </w:r>
          </w:p>
        </w:tc>
        <w:tc>
          <w:tcPr>
            <w:tcW w:w="1245" w:type="dxa"/>
          </w:tcPr>
          <w:p w14:paraId="5D0B03C6" w14:textId="72481AF7" w:rsidR="00B8778C" w:rsidRPr="00B729B3" w:rsidRDefault="00B8778C" w:rsidP="00B51434">
            <w:pPr>
              <w:rPr>
                <w:b/>
              </w:rPr>
            </w:pPr>
            <w:r>
              <w:rPr>
                <w:b/>
              </w:rPr>
              <w:t>100k</w:t>
            </w:r>
          </w:p>
        </w:tc>
        <w:tc>
          <w:tcPr>
            <w:tcW w:w="1390" w:type="dxa"/>
          </w:tcPr>
          <w:p w14:paraId="0A9CA64A" w14:textId="6F6D9D07" w:rsidR="00B8778C" w:rsidRPr="00F5274C" w:rsidRDefault="00B8778C" w:rsidP="00B51434">
            <w:pPr>
              <w:rPr>
                <w:b/>
              </w:rPr>
            </w:pPr>
            <w:r>
              <w:rPr>
                <w:b/>
              </w:rPr>
              <w:t>1m</w:t>
            </w:r>
          </w:p>
        </w:tc>
        <w:tc>
          <w:tcPr>
            <w:tcW w:w="1248" w:type="dxa"/>
          </w:tcPr>
          <w:p w14:paraId="36A412D1" w14:textId="7ACBBFA2" w:rsidR="00B8778C" w:rsidRPr="0001755C" w:rsidRDefault="00B8778C" w:rsidP="00B51434">
            <w:pPr>
              <w:rPr>
                <w:b/>
              </w:rPr>
            </w:pPr>
            <w:r>
              <w:rPr>
                <w:b/>
              </w:rPr>
              <w:t>latest-small</w:t>
            </w:r>
          </w:p>
        </w:tc>
        <w:tc>
          <w:tcPr>
            <w:tcW w:w="1341" w:type="dxa"/>
          </w:tcPr>
          <w:p w14:paraId="4F729CAA" w14:textId="367878AA" w:rsidR="00B8778C" w:rsidRPr="00BC53F7" w:rsidRDefault="00B8778C" w:rsidP="00B51434">
            <w:pPr>
              <w:rPr>
                <w:b/>
              </w:rPr>
            </w:pPr>
            <w:r>
              <w:rPr>
                <w:b/>
              </w:rPr>
              <w:t>20m</w:t>
            </w:r>
          </w:p>
        </w:tc>
        <w:tc>
          <w:tcPr>
            <w:tcW w:w="1341" w:type="dxa"/>
          </w:tcPr>
          <w:p w14:paraId="7AF0FD32" w14:textId="745C7410" w:rsidR="00B8778C" w:rsidRPr="00BC53F7" w:rsidRDefault="00B8778C" w:rsidP="00B51434">
            <w:pPr>
              <w:rPr>
                <w:b/>
              </w:rPr>
            </w:pPr>
            <w:r>
              <w:rPr>
                <w:b/>
              </w:rPr>
              <w:t>25m</w:t>
            </w:r>
          </w:p>
        </w:tc>
      </w:tr>
      <w:tr w:rsidR="00B8778C" w14:paraId="3932AE1F" w14:textId="77777777" w:rsidTr="00FF76E6">
        <w:tc>
          <w:tcPr>
            <w:tcW w:w="1642" w:type="dxa"/>
          </w:tcPr>
          <w:p w14:paraId="7AD66DB5" w14:textId="3E7ECDFD" w:rsidR="00B8778C" w:rsidRPr="00266C5D" w:rsidRDefault="00B8778C" w:rsidP="00B51434">
            <w:pPr>
              <w:rPr>
                <w:b/>
              </w:rPr>
            </w:pPr>
            <w:r>
              <w:rPr>
                <w:b/>
              </w:rPr>
              <w:t>Ratings</w:t>
            </w:r>
          </w:p>
        </w:tc>
        <w:tc>
          <w:tcPr>
            <w:tcW w:w="1245" w:type="dxa"/>
          </w:tcPr>
          <w:p w14:paraId="311AF4A7" w14:textId="55F1DD4B" w:rsidR="00B8778C" w:rsidRDefault="00B8778C" w:rsidP="00B51434">
            <w:r>
              <w:t>100.000</w:t>
            </w:r>
          </w:p>
        </w:tc>
        <w:tc>
          <w:tcPr>
            <w:tcW w:w="1390" w:type="dxa"/>
          </w:tcPr>
          <w:p w14:paraId="72287AD7" w14:textId="57CE3145" w:rsidR="00B8778C" w:rsidRDefault="00B8778C" w:rsidP="00B51434">
            <w:r>
              <w:t>1.000.209</w:t>
            </w:r>
          </w:p>
        </w:tc>
        <w:tc>
          <w:tcPr>
            <w:tcW w:w="1248" w:type="dxa"/>
          </w:tcPr>
          <w:p w14:paraId="15FD7196" w14:textId="452D35FC" w:rsidR="00B8778C" w:rsidRDefault="00B8778C" w:rsidP="00B51434">
            <w:r w:rsidRPr="00FE6D0C">
              <w:t>100</w:t>
            </w:r>
            <w:r>
              <w:t>.</w:t>
            </w:r>
            <w:r w:rsidRPr="00FE6D0C">
              <w:t>836</w:t>
            </w:r>
          </w:p>
        </w:tc>
        <w:tc>
          <w:tcPr>
            <w:tcW w:w="1341" w:type="dxa"/>
          </w:tcPr>
          <w:p w14:paraId="36FB3520" w14:textId="0E594B61" w:rsidR="00B8778C" w:rsidRDefault="004C4F0D" w:rsidP="00B51434">
            <w:r w:rsidRPr="004C4F0D">
              <w:t>20</w:t>
            </w:r>
            <w:r>
              <w:t>.</w:t>
            </w:r>
            <w:r w:rsidRPr="004C4F0D">
              <w:t>000</w:t>
            </w:r>
            <w:r>
              <w:t>.</w:t>
            </w:r>
            <w:r w:rsidRPr="004C4F0D">
              <w:t>263</w:t>
            </w:r>
          </w:p>
        </w:tc>
        <w:tc>
          <w:tcPr>
            <w:tcW w:w="1341" w:type="dxa"/>
          </w:tcPr>
          <w:p w14:paraId="5E31D7DA" w14:textId="0D39FD8E" w:rsidR="00B8778C" w:rsidRDefault="00283827" w:rsidP="00B51434">
            <w:r w:rsidRPr="00283827">
              <w:t>25</w:t>
            </w:r>
            <w:r>
              <w:t>.</w:t>
            </w:r>
            <w:r w:rsidRPr="00283827">
              <w:t>000</w:t>
            </w:r>
            <w:r>
              <w:t>.</w:t>
            </w:r>
            <w:r w:rsidRPr="00283827">
              <w:t>095</w:t>
            </w:r>
          </w:p>
        </w:tc>
      </w:tr>
      <w:tr w:rsidR="00B8778C" w14:paraId="17B61651" w14:textId="77777777" w:rsidTr="00FF76E6">
        <w:tc>
          <w:tcPr>
            <w:tcW w:w="1642" w:type="dxa"/>
          </w:tcPr>
          <w:p w14:paraId="67EDB754" w14:textId="4A1CBBC3" w:rsidR="00B8778C" w:rsidRPr="00A45A3F" w:rsidRDefault="00B8778C" w:rsidP="00B51434">
            <w:pPr>
              <w:rPr>
                <w:b/>
              </w:rPr>
            </w:pPr>
            <w:r>
              <w:rPr>
                <w:b/>
              </w:rPr>
              <w:t>Users/</w:t>
            </w:r>
            <w:r>
              <w:rPr>
                <w:b/>
              </w:rPr>
              <w:br/>
              <w:t>Movies</w:t>
            </w:r>
          </w:p>
        </w:tc>
        <w:tc>
          <w:tcPr>
            <w:tcW w:w="1245" w:type="dxa"/>
          </w:tcPr>
          <w:p w14:paraId="684EB2A0" w14:textId="38BD5CB1" w:rsidR="00B8778C" w:rsidRDefault="00B8778C" w:rsidP="00B51434">
            <w:r>
              <w:t>943/</w:t>
            </w:r>
            <w:r>
              <w:br/>
              <w:t>1.682</w:t>
            </w:r>
          </w:p>
        </w:tc>
        <w:tc>
          <w:tcPr>
            <w:tcW w:w="1390" w:type="dxa"/>
          </w:tcPr>
          <w:p w14:paraId="2E279C63" w14:textId="0902E5AA" w:rsidR="00B8778C" w:rsidRDefault="00B8778C" w:rsidP="00B51434">
            <w:r>
              <w:t>6.040/</w:t>
            </w:r>
            <w:r>
              <w:br/>
            </w:r>
            <w:r w:rsidRPr="009F621B">
              <w:t>3</w:t>
            </w:r>
            <w:r>
              <w:t>.</w:t>
            </w:r>
            <w:r w:rsidRPr="009F621B">
              <w:t>952</w:t>
            </w:r>
          </w:p>
        </w:tc>
        <w:tc>
          <w:tcPr>
            <w:tcW w:w="1248" w:type="dxa"/>
          </w:tcPr>
          <w:p w14:paraId="40A749E5" w14:textId="7F0E8435" w:rsidR="00B8778C" w:rsidRDefault="00B8778C" w:rsidP="00B51434">
            <w:r w:rsidRPr="00A73837">
              <w:t>610</w:t>
            </w:r>
            <w:r>
              <w:t>/</w:t>
            </w:r>
            <w:r>
              <w:br/>
              <w:t>9.742</w:t>
            </w:r>
          </w:p>
        </w:tc>
        <w:tc>
          <w:tcPr>
            <w:tcW w:w="1341" w:type="dxa"/>
          </w:tcPr>
          <w:p w14:paraId="6CCABE6A" w14:textId="674C2F97" w:rsidR="00B8778C" w:rsidRDefault="00D705B2" w:rsidP="00B51434">
            <w:r w:rsidRPr="00D705B2">
              <w:t>138</w:t>
            </w:r>
            <w:r>
              <w:t>.</w:t>
            </w:r>
            <w:r w:rsidRPr="00D705B2">
              <w:t>493</w:t>
            </w:r>
            <w:r>
              <w:t>/</w:t>
            </w:r>
            <w:r>
              <w:br/>
            </w:r>
            <w:r w:rsidRPr="00D705B2">
              <w:t>27</w:t>
            </w:r>
            <w:r>
              <w:t>.</w:t>
            </w:r>
            <w:r w:rsidRPr="00D705B2">
              <w:t>278</w:t>
            </w:r>
          </w:p>
        </w:tc>
        <w:tc>
          <w:tcPr>
            <w:tcW w:w="1341" w:type="dxa"/>
          </w:tcPr>
          <w:p w14:paraId="38F7DBC0" w14:textId="2240C3A1" w:rsidR="00B8778C" w:rsidRDefault="004604D1" w:rsidP="00B51434">
            <w:r w:rsidRPr="004604D1">
              <w:t>162</w:t>
            </w:r>
            <w:r>
              <w:t>.</w:t>
            </w:r>
            <w:r w:rsidRPr="004604D1">
              <w:t>541</w:t>
            </w:r>
            <w:r>
              <w:t>/</w:t>
            </w:r>
            <w:r w:rsidR="001F175E">
              <w:br/>
            </w:r>
            <w:r w:rsidRPr="004604D1">
              <w:t>62</w:t>
            </w:r>
            <w:r>
              <w:t>.</w:t>
            </w:r>
            <w:r w:rsidRPr="004604D1">
              <w:t>423</w:t>
            </w:r>
          </w:p>
        </w:tc>
      </w:tr>
      <w:tr w:rsidR="00B8778C" w14:paraId="44AAF2D1" w14:textId="77777777" w:rsidTr="00FF76E6">
        <w:tc>
          <w:tcPr>
            <w:tcW w:w="1642" w:type="dxa"/>
          </w:tcPr>
          <w:p w14:paraId="64522AC6" w14:textId="1CB04DA3" w:rsidR="00B8778C" w:rsidRPr="00265F36" w:rsidRDefault="00B8778C" w:rsidP="00B51434">
            <w:pPr>
              <w:rPr>
                <w:b/>
              </w:rPr>
            </w:pPr>
            <w:r>
              <w:rPr>
                <w:b/>
              </w:rPr>
              <w:t>Dense</w:t>
            </w:r>
            <w:r w:rsidR="001F175E">
              <w:rPr>
                <w:b/>
              </w:rPr>
              <w:br/>
            </w:r>
            <w:r>
              <w:rPr>
                <w:b/>
              </w:rPr>
              <w:t>user</w:t>
            </w:r>
            <w:r w:rsidR="001F175E">
              <w:rPr>
                <w:b/>
              </w:rPr>
              <w:t xml:space="preserve"> </w:t>
            </w:r>
            <w:r>
              <w:rPr>
                <w:b/>
              </w:rPr>
              <w:t>features</w:t>
            </w:r>
          </w:p>
        </w:tc>
        <w:tc>
          <w:tcPr>
            <w:tcW w:w="1245" w:type="dxa"/>
          </w:tcPr>
          <w:p w14:paraId="3F82D26E" w14:textId="0C080CC7" w:rsidR="00B8778C" w:rsidRDefault="00B8778C" w:rsidP="00B51434">
            <w:r>
              <w:t>Yes</w:t>
            </w:r>
          </w:p>
        </w:tc>
        <w:tc>
          <w:tcPr>
            <w:tcW w:w="1390" w:type="dxa"/>
          </w:tcPr>
          <w:p w14:paraId="18CF97DC" w14:textId="218B0D99" w:rsidR="00B8778C" w:rsidRDefault="00B8778C" w:rsidP="00B51434">
            <w:r>
              <w:t>Yes</w:t>
            </w:r>
          </w:p>
        </w:tc>
        <w:tc>
          <w:tcPr>
            <w:tcW w:w="1248" w:type="dxa"/>
          </w:tcPr>
          <w:p w14:paraId="6F019ADA" w14:textId="61012342" w:rsidR="00B8778C" w:rsidRDefault="00B8778C" w:rsidP="00B51434">
            <w:r>
              <w:t>No</w:t>
            </w:r>
          </w:p>
        </w:tc>
        <w:tc>
          <w:tcPr>
            <w:tcW w:w="1341" w:type="dxa"/>
          </w:tcPr>
          <w:p w14:paraId="2B9E856C" w14:textId="08C3378C" w:rsidR="00B8778C" w:rsidRDefault="00B8778C" w:rsidP="00B51434">
            <w:r>
              <w:t>No</w:t>
            </w:r>
          </w:p>
        </w:tc>
        <w:tc>
          <w:tcPr>
            <w:tcW w:w="1341" w:type="dxa"/>
          </w:tcPr>
          <w:p w14:paraId="7B714D2F" w14:textId="149D935A" w:rsidR="00B8778C" w:rsidRDefault="00B8778C" w:rsidP="00B51434">
            <w:r>
              <w:t>No</w:t>
            </w:r>
          </w:p>
        </w:tc>
      </w:tr>
      <w:tr w:rsidR="00B8778C" w14:paraId="297154A9" w14:textId="77777777" w:rsidTr="00FF76E6">
        <w:tc>
          <w:tcPr>
            <w:tcW w:w="1642" w:type="dxa"/>
          </w:tcPr>
          <w:p w14:paraId="73EE0755" w14:textId="498E5220" w:rsidR="00B8778C" w:rsidRDefault="00B8778C" w:rsidP="00B51434">
            <w:pPr>
              <w:rPr>
                <w:b/>
              </w:rPr>
            </w:pPr>
            <w:r>
              <w:rPr>
                <w:b/>
              </w:rPr>
              <w:t>Timespan</w:t>
            </w:r>
          </w:p>
        </w:tc>
        <w:tc>
          <w:tcPr>
            <w:tcW w:w="1245" w:type="dxa"/>
          </w:tcPr>
          <w:p w14:paraId="0D9C2D7C" w14:textId="7E8E11FF" w:rsidR="00B8778C" w:rsidRDefault="00B8778C" w:rsidP="00B51434">
            <w:r>
              <w:t>1997-1998</w:t>
            </w:r>
          </w:p>
        </w:tc>
        <w:tc>
          <w:tcPr>
            <w:tcW w:w="1390" w:type="dxa"/>
          </w:tcPr>
          <w:p w14:paraId="3B89AD36" w14:textId="6826E38A" w:rsidR="00B8778C" w:rsidRDefault="00B8778C" w:rsidP="00B51434">
            <w:r>
              <w:t>2000-2003</w:t>
            </w:r>
          </w:p>
        </w:tc>
        <w:tc>
          <w:tcPr>
            <w:tcW w:w="1248" w:type="dxa"/>
          </w:tcPr>
          <w:p w14:paraId="2BC6CF2E" w14:textId="7A6F39A5" w:rsidR="00B8778C" w:rsidRDefault="00B8778C" w:rsidP="00B51434">
            <w:r>
              <w:t>1996-2018</w:t>
            </w:r>
          </w:p>
        </w:tc>
        <w:tc>
          <w:tcPr>
            <w:tcW w:w="1341" w:type="dxa"/>
          </w:tcPr>
          <w:p w14:paraId="0506D408" w14:textId="4FD3F3C9" w:rsidR="00B8778C" w:rsidRDefault="00B8778C" w:rsidP="00B51434">
            <w:r>
              <w:t>1995-2015</w:t>
            </w:r>
          </w:p>
        </w:tc>
        <w:tc>
          <w:tcPr>
            <w:tcW w:w="1341" w:type="dxa"/>
          </w:tcPr>
          <w:p w14:paraId="7200F2D9" w14:textId="16BF3FA0" w:rsidR="00B8778C" w:rsidRDefault="00283827" w:rsidP="00B51434">
            <w:r>
              <w:t>1995-2019</w:t>
            </w:r>
          </w:p>
        </w:tc>
      </w:tr>
    </w:tbl>
    <w:p w14:paraId="4BA3727F" w14:textId="77777777" w:rsidR="004E0602" w:rsidRDefault="004E0602" w:rsidP="00B51434"/>
    <w:p w14:paraId="6DA6DF30" w14:textId="3817E20F" w:rsidR="006417A2" w:rsidRDefault="006417A2" w:rsidP="006417A2">
      <w:pPr>
        <w:pStyle w:val="berschrift3"/>
      </w:pPr>
      <w:bookmarkStart w:id="79" w:name="_Toc110000175"/>
      <w:r>
        <w:lastRenderedPageBreak/>
        <w:t>Dataset</w:t>
      </w:r>
      <w:r w:rsidR="00680400">
        <w:t xml:space="preserve"> Description</w:t>
      </w:r>
      <w:bookmarkEnd w:id="79"/>
    </w:p>
    <w:p w14:paraId="46A8A98E" w14:textId="640E630E" w:rsidR="00FA3231" w:rsidRDefault="00A02E0D" w:rsidP="00A02E0D">
      <w:r>
        <w:t xml:space="preserve">The </w:t>
      </w:r>
      <w:r w:rsidR="00A4136A">
        <w:t>M</w:t>
      </w:r>
      <w:r>
        <w:t>ovie</w:t>
      </w:r>
      <w:r w:rsidR="00A4136A">
        <w:t>L</w:t>
      </w:r>
      <w:r>
        <w:t>ens 100k dataset can be divided into 3 parts. The first part maps the user-item interaction.</w:t>
      </w:r>
      <w:r w:rsidR="000A3C0D">
        <w:t xml:space="preserve"> </w:t>
      </w:r>
      <w:r>
        <w:t>It consists of a user</w:t>
      </w:r>
      <w:r w:rsidR="000A3C0D">
        <w:t xml:space="preserve"> </w:t>
      </w:r>
      <w:r>
        <w:t>id</w:t>
      </w:r>
      <w:r w:rsidR="000A3C0D">
        <w:t>,</w:t>
      </w:r>
      <w:r>
        <w:t xml:space="preserve"> movie</w:t>
      </w:r>
      <w:r w:rsidR="000A3C0D">
        <w:t xml:space="preserve"> </w:t>
      </w:r>
      <w:r>
        <w:t xml:space="preserve">id and a resulting rating between 1 and 5, as well as a </w:t>
      </w:r>
      <w:r w:rsidR="004F5CE4">
        <w:t>U</w:t>
      </w:r>
      <w:r w:rsidR="002D5CBF">
        <w:t>nix</w:t>
      </w:r>
      <w:r w:rsidR="004F5CE4">
        <w:t xml:space="preserve"> </w:t>
      </w:r>
      <w:r>
        <w:t>timestamp of when the user-rating was logged. These represent the sparse features</w:t>
      </w:r>
      <w:r w:rsidR="004F5CE4">
        <w:t xml:space="preserve"> of the dataset</w:t>
      </w:r>
      <w:r>
        <w:t>. The other parts hold dense features about the user and the movies. The demographic data entails information about the user age, their gender, their occupation and the zip code. The movie data is made up of the movie name, it</w:t>
      </w:r>
      <w:r w:rsidR="00214AAE">
        <w:t>s</w:t>
      </w:r>
      <w:r>
        <w:t xml:space="preserve"> release date, a link to the </w:t>
      </w:r>
      <w:r w:rsidR="00155703">
        <w:t>IMD</w:t>
      </w:r>
      <w:r>
        <w:t>b</w:t>
      </w:r>
      <w:r w:rsidR="00E17E66">
        <w:rPr>
          <w:rStyle w:val="Funotenzeichen"/>
        </w:rPr>
        <w:footnoteReference w:id="11"/>
      </w:r>
      <w:r>
        <w:t xml:space="preserve"> page</w:t>
      </w:r>
      <w:r w:rsidR="00214AAE">
        <w:t xml:space="preserve"> of the movie</w:t>
      </w:r>
      <w:r>
        <w:t>, and columns for each genre. The genres are encoded in a binary fashion, meaning that genres belong</w:t>
      </w:r>
      <w:r w:rsidR="002E4534">
        <w:t>ing</w:t>
      </w:r>
      <w:r>
        <w:t xml:space="preserve"> to the movie are assigned </w:t>
      </w:r>
      <w:r w:rsidR="00081EE2">
        <w:t>the</w:t>
      </w:r>
      <w:r>
        <w:t xml:space="preserve"> value 1,</w:t>
      </w:r>
      <w:r w:rsidR="009E2D07">
        <w:t xml:space="preserve"> </w:t>
      </w:r>
      <w:r w:rsidR="004C6451">
        <w:t>otherwise it’s set to</w:t>
      </w:r>
      <w:r>
        <w:t xml:space="preserve"> 0.</w:t>
      </w:r>
    </w:p>
    <w:p w14:paraId="26F5D931" w14:textId="4611F6E0" w:rsidR="00680400" w:rsidRDefault="00680400" w:rsidP="00680400">
      <w:pPr>
        <w:pStyle w:val="berschrift3"/>
      </w:pPr>
      <w:bookmarkStart w:id="80" w:name="_Ref109857216"/>
      <w:bookmarkStart w:id="81" w:name="_Toc110000176"/>
      <w:r>
        <w:t>Data Preparation</w:t>
      </w:r>
      <w:bookmarkEnd w:id="80"/>
      <w:bookmarkEnd w:id="81"/>
    </w:p>
    <w:p w14:paraId="70F39F72" w14:textId="43E77EA0" w:rsidR="000C481F" w:rsidRDefault="00F047D1" w:rsidP="00F047D1">
      <w:r>
        <w:t>All files prior to the pipeline ingestion</w:t>
      </w:r>
      <w:r w:rsidR="004D22A3">
        <w:t xml:space="preserve"> are stored in </w:t>
      </w:r>
      <w:r w:rsidR="008810DC">
        <w:t xml:space="preserve">the </w:t>
      </w:r>
      <w:r w:rsidR="004D22A3" w:rsidRPr="00A03EF2">
        <w:rPr>
          <w:rFonts w:ascii="Courier New" w:hAnsi="Courier New" w:cs="Courier New"/>
        </w:rPr>
        <w:t>data</w:t>
      </w:r>
      <w:r w:rsidR="004D22A3">
        <w:t xml:space="preserve"> directory</w:t>
      </w:r>
      <w:r w:rsidR="008810DC">
        <w:t xml:space="preserve">. </w:t>
      </w:r>
      <w:r w:rsidR="00890F31">
        <w:t xml:space="preserve">The raw </w:t>
      </w:r>
      <w:r w:rsidR="00917B3F">
        <w:t xml:space="preserve">dataset </w:t>
      </w:r>
      <w:r w:rsidR="00890F31">
        <w:t xml:space="preserve">download files </w:t>
      </w:r>
      <w:r w:rsidR="00917B3F">
        <w:t xml:space="preserve">are stored in </w:t>
      </w:r>
      <w:r w:rsidR="003F53F8">
        <w:t>the</w:t>
      </w:r>
      <w:r w:rsidR="008D023D">
        <w:t xml:space="preserve"> </w:t>
      </w:r>
      <w:r w:rsidR="008D023D" w:rsidRPr="00A03EF2">
        <w:rPr>
          <w:rFonts w:ascii="Courier New" w:hAnsi="Courier New" w:cs="Courier New"/>
        </w:rPr>
        <w:t>download</w:t>
      </w:r>
      <w:r w:rsidR="008D023D">
        <w:t xml:space="preserve"> subdirectory. The files in </w:t>
      </w:r>
      <w:r w:rsidR="0056071D">
        <w:t>this</w:t>
      </w:r>
      <w:r w:rsidR="003F53F8">
        <w:t xml:space="preserve"> folder</w:t>
      </w:r>
      <w:r w:rsidR="0056071D">
        <w:t xml:space="preserve"> </w:t>
      </w:r>
      <w:r w:rsidR="00566AA8">
        <w:t>cannot</w:t>
      </w:r>
      <w:r w:rsidR="0056071D">
        <w:t xml:space="preserve"> be ingested by a</w:t>
      </w:r>
      <w:r w:rsidR="00DC4E6C">
        <w:t>n</w:t>
      </w:r>
      <w:r w:rsidR="0056071D">
        <w:t xml:space="preserve"> MLOps pipeline yet</w:t>
      </w:r>
      <w:r w:rsidR="00CE14C6">
        <w:t xml:space="preserve"> and need to undergo data preparation steps</w:t>
      </w:r>
      <w:r w:rsidR="0056071D">
        <w:t>.</w:t>
      </w:r>
      <w:r w:rsidR="007C207E">
        <w:t xml:space="preserve"> Usable data </w:t>
      </w:r>
      <w:r w:rsidR="008A253F">
        <w:t xml:space="preserve">is stored in </w:t>
      </w:r>
      <w:r w:rsidR="008A253F" w:rsidRPr="00A03EF2">
        <w:rPr>
          <w:rFonts w:ascii="Courier New" w:hAnsi="Courier New" w:cs="Courier New"/>
        </w:rPr>
        <w:t>recommender-data</w:t>
      </w:r>
      <w:r w:rsidR="00140195" w:rsidRPr="00A03EF2">
        <w:rPr>
          <w:rFonts w:ascii="Courier New" w:hAnsi="Courier New" w:cs="Courier New"/>
        </w:rPr>
        <w:t>sets</w:t>
      </w:r>
      <w:r w:rsidR="008A253F">
        <w:t xml:space="preserve">. This folder serves as a repository </w:t>
      </w:r>
      <w:r w:rsidR="0021633C">
        <w:t xml:space="preserve">for ingestible data. </w:t>
      </w:r>
      <w:r w:rsidR="00D46B04">
        <w:t>From there t</w:t>
      </w:r>
      <w:r w:rsidR="0021633C">
        <w:t>he data</w:t>
      </w:r>
      <w:r w:rsidR="00181239">
        <w:t>set</w:t>
      </w:r>
      <w:r w:rsidR="00D46B04">
        <w:t>s</w:t>
      </w:r>
      <w:r w:rsidR="0021633C">
        <w:t xml:space="preserve"> inside </w:t>
      </w:r>
      <w:r w:rsidR="00181239" w:rsidRPr="00A03EF2">
        <w:rPr>
          <w:rFonts w:ascii="Courier New" w:hAnsi="Courier New" w:cs="Courier New"/>
        </w:rPr>
        <w:t>recommender-data</w:t>
      </w:r>
      <w:r w:rsidR="00140195" w:rsidRPr="00A03EF2">
        <w:rPr>
          <w:rFonts w:ascii="Courier New" w:hAnsi="Courier New" w:cs="Courier New"/>
        </w:rPr>
        <w:t>sets</w:t>
      </w:r>
      <w:r w:rsidR="00181239">
        <w:t xml:space="preserve"> </w:t>
      </w:r>
      <w:r w:rsidR="006E5AAB">
        <w:t>are</w:t>
      </w:r>
      <w:r w:rsidR="00181239">
        <w:t xml:space="preserve"> copied over to </w:t>
      </w:r>
      <w:r w:rsidR="001B1F15">
        <w:t xml:space="preserve">separate </w:t>
      </w:r>
      <w:r w:rsidR="00D46B04">
        <w:t xml:space="preserve">dedicated </w:t>
      </w:r>
      <w:r w:rsidR="001B1F15">
        <w:t>pipeline folders. There</w:t>
      </w:r>
      <w:r w:rsidR="00D66E9A">
        <w:t>,</w:t>
      </w:r>
      <w:r w:rsidR="001B1F15">
        <w:t xml:space="preserve"> the specific dataset</w:t>
      </w:r>
      <w:r w:rsidR="00233D83">
        <w:t xml:space="preserve"> is stored</w:t>
      </w:r>
      <w:r w:rsidR="00646746">
        <w:t xml:space="preserve"> to be</w:t>
      </w:r>
      <w:r w:rsidR="00233D83">
        <w:t xml:space="preserve"> ingested by the </w:t>
      </w:r>
      <w:r w:rsidR="00CA5DDE">
        <w:t xml:space="preserve">respective </w:t>
      </w:r>
      <w:r w:rsidR="006E5AAB">
        <w:t xml:space="preserve">MLOps </w:t>
      </w:r>
      <w:r w:rsidR="00233D83">
        <w:t>pipeline</w:t>
      </w:r>
      <w:r w:rsidR="00596490">
        <w:t xml:space="preserve"> </w:t>
      </w:r>
      <w:r w:rsidR="00AC05E7">
        <w:t>(</w:t>
      </w:r>
      <w:r w:rsidR="00AC05E7">
        <w:fldChar w:fldCharType="begin"/>
      </w:r>
      <w:r w:rsidR="00AC05E7">
        <w:instrText xml:space="preserve"> REF _Ref109262047 \h </w:instrText>
      </w:r>
      <w:r w:rsidR="00AC05E7">
        <w:fldChar w:fldCharType="separate"/>
      </w:r>
      <w:r w:rsidR="00AC05E7">
        <w:t xml:space="preserve">Figure </w:t>
      </w:r>
      <w:r w:rsidR="00AC05E7">
        <w:rPr>
          <w:noProof/>
        </w:rPr>
        <w:t>13</w:t>
      </w:r>
      <w:r w:rsidR="00AC05E7">
        <w:fldChar w:fldCharType="end"/>
      </w:r>
      <w:r w:rsidR="00AC05E7">
        <w:t>)</w:t>
      </w:r>
      <w:r w:rsidR="00233D83">
        <w:t>.</w:t>
      </w:r>
    </w:p>
    <w:p w14:paraId="0E3ADA82" w14:textId="77777777" w:rsidR="00255F11" w:rsidRDefault="009D45F5" w:rsidP="00255F11">
      <w:pPr>
        <w:keepNext/>
      </w:pPr>
      <w:r w:rsidRPr="009D45F5">
        <w:rPr>
          <w:noProof/>
        </w:rPr>
        <w:drawing>
          <wp:inline distT="0" distB="0" distL="0" distR="0" wp14:anchorId="06450074" wp14:editId="009A28AB">
            <wp:extent cx="5400675" cy="1659255"/>
            <wp:effectExtent l="0" t="0" r="9525" b="0"/>
            <wp:docPr id="19" name="Grafik 19"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9" descr="Ein Bild, das Text enthält.&#10;&#10;Automatisch generierte Beschreibung"/>
                    <pic:cNvPicPr/>
                  </pic:nvPicPr>
                  <pic:blipFill>
                    <a:blip r:embed="rId23"/>
                    <a:stretch>
                      <a:fillRect/>
                    </a:stretch>
                  </pic:blipFill>
                  <pic:spPr>
                    <a:xfrm>
                      <a:off x="0" y="0"/>
                      <a:ext cx="5400675" cy="1659255"/>
                    </a:xfrm>
                    <a:prstGeom prst="rect">
                      <a:avLst/>
                    </a:prstGeom>
                  </pic:spPr>
                </pic:pic>
              </a:graphicData>
            </a:graphic>
          </wp:inline>
        </w:drawing>
      </w:r>
    </w:p>
    <w:p w14:paraId="51D3F092" w14:textId="00494B77" w:rsidR="00FA3CFD" w:rsidRPr="008D023D" w:rsidRDefault="00255F11" w:rsidP="00255F11">
      <w:pPr>
        <w:pStyle w:val="Beschriftung"/>
      </w:pPr>
      <w:bookmarkStart w:id="82" w:name="_Ref109262047"/>
      <w:r>
        <w:t xml:space="preserve">Figure </w:t>
      </w:r>
      <w:r>
        <w:fldChar w:fldCharType="begin"/>
      </w:r>
      <w:r>
        <w:instrText xml:space="preserve"> SEQ Figure \* ARABIC </w:instrText>
      </w:r>
      <w:r>
        <w:fldChar w:fldCharType="separate"/>
      </w:r>
      <w:r w:rsidR="001E0848">
        <w:rPr>
          <w:noProof/>
        </w:rPr>
        <w:t>14</w:t>
      </w:r>
      <w:r>
        <w:fldChar w:fldCharType="end"/>
      </w:r>
      <w:bookmarkEnd w:id="82"/>
      <w:r>
        <w:t>: Structure of data directory</w:t>
      </w:r>
    </w:p>
    <w:p w14:paraId="20F5C73D" w14:textId="0ADFA91E" w:rsidR="002A0F19" w:rsidRDefault="002A0F19" w:rsidP="00A02E0D">
      <w:r>
        <w:t xml:space="preserve">Having established </w:t>
      </w:r>
      <w:r w:rsidR="009D3287">
        <w:t xml:space="preserve">the </w:t>
      </w:r>
      <w:r w:rsidR="004E55DB">
        <w:t>structure of the</w:t>
      </w:r>
      <w:r w:rsidR="00AC05E7">
        <w:t xml:space="preserve"> </w:t>
      </w:r>
      <w:r w:rsidR="00AC05E7" w:rsidRPr="00A03EF2">
        <w:rPr>
          <w:rFonts w:ascii="Courier New" w:hAnsi="Courier New" w:cs="Courier New"/>
        </w:rPr>
        <w:t>data</w:t>
      </w:r>
      <w:r w:rsidR="004E55DB">
        <w:t xml:space="preserve"> directory, now the data preparation process is described</w:t>
      </w:r>
      <w:r w:rsidR="00B33A63">
        <w:t>, which uses</w:t>
      </w:r>
      <w:r w:rsidR="0047561F">
        <w:t xml:space="preserve"> </w:t>
      </w:r>
      <w:r w:rsidR="00B15B8D">
        <w:t>the script</w:t>
      </w:r>
      <w:r w:rsidR="0047561F">
        <w:t xml:space="preserve"> </w:t>
      </w:r>
      <w:r w:rsidR="00D05E98" w:rsidRPr="001E12BE">
        <w:rPr>
          <w:rFonts w:ascii="Courier New" w:hAnsi="Courier New" w:cs="Courier New"/>
        </w:rPr>
        <w:t>movielens_csv_generator</w:t>
      </w:r>
      <w:r w:rsidR="001E12BE" w:rsidRPr="001E12BE">
        <w:rPr>
          <w:rFonts w:ascii="Courier New" w:hAnsi="Courier New" w:cs="Courier New"/>
        </w:rPr>
        <w:t>.ipynb</w:t>
      </w:r>
      <w:r w:rsidR="00B33A63">
        <w:t>.</w:t>
      </w:r>
    </w:p>
    <w:p w14:paraId="706F480F" w14:textId="183F1C50" w:rsidR="00776A76" w:rsidRDefault="00AF5648" w:rsidP="00A02E0D">
      <w:r>
        <w:t>First, t</w:t>
      </w:r>
      <w:r w:rsidR="00FB647B" w:rsidRPr="00FB647B">
        <w:t xml:space="preserve">he </w:t>
      </w:r>
      <w:r w:rsidR="00076EC1" w:rsidRPr="00FB647B">
        <w:t>MovieLens</w:t>
      </w:r>
      <w:r w:rsidR="00FB647B" w:rsidRPr="00FB647B">
        <w:t xml:space="preserve"> </w:t>
      </w:r>
      <w:r w:rsidR="007F6E25">
        <w:t xml:space="preserve">100k </w:t>
      </w:r>
      <w:r w:rsidR="00FB647B" w:rsidRPr="00FB647B">
        <w:t>dataset</w:t>
      </w:r>
      <w:r>
        <w:t xml:space="preserve"> is downloaded</w:t>
      </w:r>
      <w:r w:rsidR="00FB647B" w:rsidRPr="00FB647B">
        <w:t xml:space="preserve"> from the GroupLens file repository</w:t>
      </w:r>
      <w:r w:rsidR="00ED31CE">
        <w:t xml:space="preserve"> </w:t>
      </w:r>
      <w:sdt>
        <w:sdtPr>
          <w:alias w:val="To edit, see citavi.com/edit"/>
          <w:tag w:val="CitaviPlaceholder#367b57ac-be2b-40c8-bab5-d3bc7bdba311"/>
          <w:id w:val="-407458784"/>
          <w:placeholder>
            <w:docPart w:val="DefaultPlaceholder_-1854013440"/>
          </w:placeholder>
        </w:sdtPr>
        <w:sdtEndPr/>
        <w:sdtContent>
          <w:r w:rsidR="00ED31CE">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GU1MzZiLWQ5YWItNDExZS04YjAwLTQ5MTIyZTYyNjgwZS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MzNjdiNTdhYy1iZTJiLTQwYzgtYmFiNS1kM2JjN2JkYmEzMTEiLCJUZXh0IjoiKEdyb3VwTGVucywgbi5kLikiLCJXQUlWZXJzaW9uIjoiNi4xMi4wLjAifQ==}</w:instrText>
          </w:r>
          <w:r w:rsidR="00ED31CE">
            <w:fldChar w:fldCharType="separate"/>
          </w:r>
          <w:r w:rsidR="00A130B2">
            <w:t>(GroupLens, n.d.)</w:t>
          </w:r>
          <w:r w:rsidR="00ED31CE">
            <w:fldChar w:fldCharType="end"/>
          </w:r>
        </w:sdtContent>
      </w:sdt>
      <w:r w:rsidR="00FB647B" w:rsidRPr="00FB647B">
        <w:t xml:space="preserve">. </w:t>
      </w:r>
      <w:r w:rsidR="006E13E3">
        <w:t>The</w:t>
      </w:r>
      <w:r w:rsidR="00F57B8C">
        <w:t xml:space="preserve"> dataset</w:t>
      </w:r>
      <w:r w:rsidR="006E13E3">
        <w:t xml:space="preserve"> </w:t>
      </w:r>
      <w:r w:rsidR="00EF68DE">
        <w:t xml:space="preserve">comes </w:t>
      </w:r>
      <w:r w:rsidR="00F57B8C">
        <w:t>in a zip-file, which needs to be extracted</w:t>
      </w:r>
      <w:r w:rsidR="00B40232">
        <w:t xml:space="preserve">. </w:t>
      </w:r>
      <w:r w:rsidR="00061C13">
        <w:t xml:space="preserve">After the contents have been unpacked, </w:t>
      </w:r>
      <w:r w:rsidR="000B1FDE">
        <w:t xml:space="preserve">the zip file is deleted. </w:t>
      </w:r>
      <w:r w:rsidR="00B40232">
        <w:t xml:space="preserve">This process is done with </w:t>
      </w:r>
      <w:r w:rsidR="00307D35">
        <w:t xml:space="preserve">the </w:t>
      </w:r>
      <w:r w:rsidR="00B67C9F">
        <w:t xml:space="preserve">following </w:t>
      </w:r>
      <w:r w:rsidR="00B40232">
        <w:t xml:space="preserve">inline commands in the </w:t>
      </w:r>
      <w:r w:rsidR="00416FCB">
        <w:t>J</w:t>
      </w:r>
      <w:r w:rsidR="00B40232">
        <w:t>upyter notebook:</w:t>
      </w:r>
    </w:p>
    <w:p w14:paraId="7E8EEB8F" w14:textId="77777777" w:rsidR="00416FCB" w:rsidRDefault="00416FCB" w:rsidP="00416FCB">
      <w:pPr>
        <w:pStyle w:val="Computerprogramm"/>
      </w:pPr>
      <w:r>
        <w:t># Fetch data (only run for the first time)</w:t>
      </w:r>
    </w:p>
    <w:p w14:paraId="4BEFBD57" w14:textId="77777777" w:rsidR="00416FCB" w:rsidRDefault="00416FCB" w:rsidP="00416FCB">
      <w:pPr>
        <w:pStyle w:val="Computerprogramm"/>
      </w:pPr>
      <w:r>
        <w:t>!wget https://files.grouplens.org/datasets/movielens/{ds_name}.zip</w:t>
      </w:r>
    </w:p>
    <w:p w14:paraId="473F9E21" w14:textId="77777777" w:rsidR="00416FCB" w:rsidRDefault="00416FCB" w:rsidP="00416FCB">
      <w:pPr>
        <w:pStyle w:val="Computerprogramm"/>
      </w:pPr>
      <w:r>
        <w:lastRenderedPageBreak/>
        <w:t>!unzip {ds_name}.zip</w:t>
      </w:r>
    </w:p>
    <w:p w14:paraId="6EA22490" w14:textId="77777777" w:rsidR="00416FCB" w:rsidRDefault="00416FCB" w:rsidP="00416FCB">
      <w:pPr>
        <w:pStyle w:val="Computerprogramm"/>
      </w:pPr>
      <w:r>
        <w:t>!rm {ds_name}.zip</w:t>
      </w:r>
    </w:p>
    <w:p w14:paraId="4C5725D1" w14:textId="4CF7923C" w:rsidR="00DF6157" w:rsidRDefault="00E0581B" w:rsidP="00A02E0D">
      <w:r>
        <w:t xml:space="preserve">The </w:t>
      </w:r>
      <w:r w:rsidR="0039429D">
        <w:t xml:space="preserve">extracted files are saved in the </w:t>
      </w:r>
      <w:r w:rsidR="00BD2D60" w:rsidRPr="00A03EF2">
        <w:rPr>
          <w:rFonts w:ascii="Courier New" w:hAnsi="Courier New" w:cs="Courier New"/>
        </w:rPr>
        <w:t>downloads</w:t>
      </w:r>
      <w:r w:rsidR="00334E9C">
        <w:rPr>
          <w:rFonts w:cs="Arial"/>
          <w:i/>
        </w:rPr>
        <w:t xml:space="preserve"> </w:t>
      </w:r>
      <w:r w:rsidR="00334E9C">
        <w:rPr>
          <w:rFonts w:cs="Arial"/>
        </w:rPr>
        <w:t>folder. The dataset is</w:t>
      </w:r>
      <w:r w:rsidR="00967ACE">
        <w:rPr>
          <w:rFonts w:cs="Arial"/>
        </w:rPr>
        <w:t xml:space="preserve"> divided</w:t>
      </w:r>
      <w:r w:rsidR="00334E9C">
        <w:rPr>
          <w:rFonts w:cs="Arial"/>
        </w:rPr>
        <w:t xml:space="preserve"> into separate files. </w:t>
      </w:r>
      <w:r w:rsidR="00FB647B" w:rsidRPr="00FB647B">
        <w:t xml:space="preserve">In order to create a complete dataset, the files </w:t>
      </w:r>
      <w:r w:rsidR="00C73F59">
        <w:t>need to</w:t>
      </w:r>
      <w:r w:rsidR="00FB647B" w:rsidRPr="00FB647B">
        <w:t xml:space="preserve"> be concatenated. For this research, the user demographics will be joined together with the sparse data of the user-item interaction.</w:t>
      </w:r>
      <w:r w:rsidR="00090F24">
        <w:t xml:space="preserve"> </w:t>
      </w:r>
      <w:r w:rsidR="00D5155C">
        <w:t>The individual parts of the dataset are loaded into pandas</w:t>
      </w:r>
      <w:r w:rsidR="00B7110A">
        <w:t xml:space="preserve"> and merged into one dataframe</w:t>
      </w:r>
      <w:r w:rsidR="00D5155C">
        <w:t>.</w:t>
      </w:r>
      <w:r w:rsidR="00E7715F">
        <w:t xml:space="preserve"> </w:t>
      </w:r>
      <w:r w:rsidR="0066027D">
        <w:t>Dataframes are objects that hold data in form of a table. Dataframes support a</w:t>
      </w:r>
      <w:r w:rsidR="006A047C">
        <w:t xml:space="preserve"> wide array</w:t>
      </w:r>
      <w:r w:rsidR="0066027D">
        <w:t xml:space="preserve"> </w:t>
      </w:r>
      <w:r w:rsidR="006A047C">
        <w:t xml:space="preserve">of </w:t>
      </w:r>
      <w:r w:rsidR="0066027D">
        <w:t>operations to transform and manipulate the data, which is the reason it is used for this data preparation task.</w:t>
      </w:r>
    </w:p>
    <w:p w14:paraId="6D9FED66" w14:textId="77777777" w:rsidR="00DF6157" w:rsidRDefault="00DF6157" w:rsidP="00DF6157">
      <w:pPr>
        <w:pStyle w:val="Computerprogramm"/>
      </w:pPr>
      <w:r>
        <w:t># Augment data_df with user_df</w:t>
      </w:r>
    </w:p>
    <w:p w14:paraId="76F5E699" w14:textId="69F97CD5" w:rsidR="00C405AF" w:rsidRDefault="00DF6157" w:rsidP="00DF6157">
      <w:pPr>
        <w:pStyle w:val="Computerprogramm"/>
      </w:pPr>
      <w:r>
        <w:t>df = data_df.merge(user_df, on='user_id')</w:t>
      </w:r>
    </w:p>
    <w:p w14:paraId="1096E08D" w14:textId="77777777" w:rsidR="002F63EE" w:rsidRDefault="00C405AF" w:rsidP="002F63EE">
      <w:pPr>
        <w:keepNext/>
      </w:pPr>
      <w:r w:rsidRPr="00C405AF">
        <w:rPr>
          <w:noProof/>
        </w:rPr>
        <w:drawing>
          <wp:inline distT="0" distB="0" distL="0" distR="0" wp14:anchorId="6F8A34B3" wp14:editId="227ACCC7">
            <wp:extent cx="5400675" cy="1293495"/>
            <wp:effectExtent l="0" t="0" r="9525" b="1905"/>
            <wp:docPr id="20" name="Grafik 20"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Ein Bild, das Text enthält.&#10;&#10;Automatisch generierte Beschreibung"/>
                    <pic:cNvPicPr/>
                  </pic:nvPicPr>
                  <pic:blipFill>
                    <a:blip r:embed="rId24"/>
                    <a:stretch>
                      <a:fillRect/>
                    </a:stretch>
                  </pic:blipFill>
                  <pic:spPr>
                    <a:xfrm>
                      <a:off x="0" y="0"/>
                      <a:ext cx="5400675" cy="1293495"/>
                    </a:xfrm>
                    <a:prstGeom prst="rect">
                      <a:avLst/>
                    </a:prstGeom>
                  </pic:spPr>
                </pic:pic>
              </a:graphicData>
            </a:graphic>
          </wp:inline>
        </w:drawing>
      </w:r>
    </w:p>
    <w:p w14:paraId="624098A8" w14:textId="1A705285" w:rsidR="00C405AF" w:rsidRDefault="002F63EE" w:rsidP="002F63EE">
      <w:pPr>
        <w:pStyle w:val="Beschriftung"/>
      </w:pPr>
      <w:r>
        <w:t xml:space="preserve">Figure </w:t>
      </w:r>
      <w:r>
        <w:fldChar w:fldCharType="begin"/>
      </w:r>
      <w:r>
        <w:instrText xml:space="preserve"> SEQ Figure \* ARABIC </w:instrText>
      </w:r>
      <w:r>
        <w:fldChar w:fldCharType="separate"/>
      </w:r>
      <w:r w:rsidR="001E0848">
        <w:rPr>
          <w:noProof/>
        </w:rPr>
        <w:t>15</w:t>
      </w:r>
      <w:r>
        <w:fldChar w:fldCharType="end"/>
      </w:r>
      <w:r>
        <w:t xml:space="preserve">: </w:t>
      </w:r>
      <w:r w:rsidR="00615B48">
        <w:t>S</w:t>
      </w:r>
      <w:r>
        <w:t>parse rating features and dense user features</w:t>
      </w:r>
      <w:r w:rsidR="00615B48">
        <w:t xml:space="preserve"> merged</w:t>
      </w:r>
    </w:p>
    <w:p w14:paraId="73142456" w14:textId="77777777" w:rsidR="00473A97" w:rsidRDefault="00473A97" w:rsidP="002F4670"/>
    <w:p w14:paraId="235E53D5" w14:textId="04E2278E" w:rsidR="00D22D2D" w:rsidRDefault="009B5A16" w:rsidP="002F4670">
      <w:r>
        <w:t xml:space="preserve">The </w:t>
      </w:r>
      <w:r w:rsidR="000417BC">
        <w:t xml:space="preserve">dataset used by the </w:t>
      </w:r>
      <w:r w:rsidR="00A21025">
        <w:t>Recommender System will</w:t>
      </w:r>
      <w:r w:rsidR="00D22D2D">
        <w:t xml:space="preserve"> use </w:t>
      </w:r>
      <w:r w:rsidR="00815CD9">
        <w:t>5</w:t>
      </w:r>
      <w:r w:rsidR="00D22D2D">
        <w:t xml:space="preserve"> features</w:t>
      </w:r>
      <w:r w:rsidR="00815CD9">
        <w:t>, with the movie rating as the label</w:t>
      </w:r>
      <w:r w:rsidR="00D22D2D">
        <w:t>:</w:t>
      </w:r>
    </w:p>
    <w:p w14:paraId="0C690F10" w14:textId="5AB8775B" w:rsidR="009B5A16" w:rsidRDefault="00664E8B" w:rsidP="00754046">
      <w:pPr>
        <w:pStyle w:val="Listenabsatz"/>
        <w:numPr>
          <w:ilvl w:val="0"/>
          <w:numId w:val="23"/>
        </w:numPr>
      </w:pPr>
      <w:r w:rsidRPr="006A78F3">
        <w:rPr>
          <w:i/>
        </w:rPr>
        <w:t>user_id</w:t>
      </w:r>
      <w:r w:rsidR="008949A8">
        <w:t xml:space="preserve"> (sparse)</w:t>
      </w:r>
    </w:p>
    <w:p w14:paraId="3D670DBC" w14:textId="197024C5" w:rsidR="00664E8B" w:rsidRDefault="00664E8B" w:rsidP="00754046">
      <w:pPr>
        <w:pStyle w:val="Listenabsatz"/>
        <w:numPr>
          <w:ilvl w:val="0"/>
          <w:numId w:val="23"/>
        </w:numPr>
      </w:pPr>
      <w:r w:rsidRPr="006A78F3">
        <w:rPr>
          <w:i/>
        </w:rPr>
        <w:t>movie_id</w:t>
      </w:r>
      <w:r w:rsidR="008949A8">
        <w:t xml:space="preserve"> (sparse)</w:t>
      </w:r>
    </w:p>
    <w:p w14:paraId="00F4ED91" w14:textId="3938F70A" w:rsidR="00664E8B" w:rsidRDefault="006A78F3" w:rsidP="00754046">
      <w:pPr>
        <w:pStyle w:val="Listenabsatz"/>
        <w:numPr>
          <w:ilvl w:val="0"/>
          <w:numId w:val="23"/>
        </w:numPr>
      </w:pPr>
      <w:r>
        <w:rPr>
          <w:i/>
        </w:rPr>
        <w:t>raw_</w:t>
      </w:r>
      <w:r w:rsidR="008E37EA" w:rsidRPr="006A78F3">
        <w:rPr>
          <w:i/>
        </w:rPr>
        <w:t>user_age</w:t>
      </w:r>
      <w:r w:rsidR="00341071">
        <w:t xml:space="preserve"> (dense)</w:t>
      </w:r>
    </w:p>
    <w:p w14:paraId="13EBEE57" w14:textId="4FC64411" w:rsidR="008E37EA" w:rsidRDefault="008E37EA" w:rsidP="00754046">
      <w:pPr>
        <w:pStyle w:val="Listenabsatz"/>
        <w:numPr>
          <w:ilvl w:val="0"/>
          <w:numId w:val="23"/>
        </w:numPr>
      </w:pPr>
      <w:r w:rsidRPr="006A78F3">
        <w:rPr>
          <w:i/>
        </w:rPr>
        <w:t>user_gender</w:t>
      </w:r>
      <w:r w:rsidR="00341071">
        <w:t xml:space="preserve"> (dense)</w:t>
      </w:r>
    </w:p>
    <w:p w14:paraId="67570A74" w14:textId="3AAC2A75" w:rsidR="008E37EA" w:rsidRDefault="008E37EA" w:rsidP="00754046">
      <w:pPr>
        <w:pStyle w:val="Listenabsatz"/>
        <w:numPr>
          <w:ilvl w:val="0"/>
          <w:numId w:val="23"/>
        </w:numPr>
      </w:pPr>
      <w:r w:rsidRPr="006A78F3">
        <w:rPr>
          <w:i/>
        </w:rPr>
        <w:t>user_occupation</w:t>
      </w:r>
      <w:r w:rsidR="00341071">
        <w:t xml:space="preserve"> (dense)</w:t>
      </w:r>
    </w:p>
    <w:p w14:paraId="79E58F82" w14:textId="6DA6A0A5" w:rsidR="007B2A3E" w:rsidRDefault="007B2A3E" w:rsidP="00754046">
      <w:pPr>
        <w:pStyle w:val="Listenabsatz"/>
        <w:numPr>
          <w:ilvl w:val="0"/>
          <w:numId w:val="23"/>
        </w:numPr>
      </w:pPr>
      <w:r w:rsidRPr="006A78F3">
        <w:rPr>
          <w:i/>
        </w:rPr>
        <w:t>user_rating</w:t>
      </w:r>
      <w:r>
        <w:t xml:space="preserve"> (</w:t>
      </w:r>
      <w:r w:rsidR="009F171C">
        <w:t>sparse, label)</w:t>
      </w:r>
    </w:p>
    <w:p w14:paraId="65283907" w14:textId="1A4B76AB" w:rsidR="007B695E" w:rsidRDefault="00736D29" w:rsidP="002F4670">
      <w:r>
        <w:t>Since SotA recommender systems can leverage both sparse and dense features to train a model</w:t>
      </w:r>
      <w:r w:rsidR="00D07B5C">
        <w:t xml:space="preserve">, it </w:t>
      </w:r>
      <w:r w:rsidR="00CE0A71">
        <w:t>was</w:t>
      </w:r>
      <w:r w:rsidR="00D07B5C">
        <w:t xml:space="preserve"> a priority </w:t>
      </w:r>
      <w:r w:rsidR="00CE0A71">
        <w:t xml:space="preserve">to </w:t>
      </w:r>
      <w:r w:rsidR="00971179">
        <w:t>create a dataset that incorporates a mixture of both types of features.</w:t>
      </w:r>
      <w:r w:rsidR="00653E0C">
        <w:t xml:space="preserve"> </w:t>
      </w:r>
      <w:r w:rsidR="007B695E">
        <w:t xml:space="preserve">In order to </w:t>
      </w:r>
      <w:r w:rsidR="00612473">
        <w:t xml:space="preserve">simplify the </w:t>
      </w:r>
      <w:r w:rsidR="002531A2">
        <w:t xml:space="preserve">data ingestion </w:t>
      </w:r>
      <w:r w:rsidR="00BA0601">
        <w:t xml:space="preserve">process </w:t>
      </w:r>
      <w:r w:rsidR="002531A2">
        <w:t xml:space="preserve">for the </w:t>
      </w:r>
      <w:r w:rsidR="00BA0601">
        <w:t>RS, all features</w:t>
      </w:r>
      <w:r w:rsidR="00EB11CF">
        <w:t xml:space="preserve"> </w:t>
      </w:r>
      <w:r w:rsidR="00A04306">
        <w:t>should be</w:t>
      </w:r>
      <w:r w:rsidR="007266E9">
        <w:t xml:space="preserve"> </w:t>
      </w:r>
      <w:r w:rsidR="00A54268">
        <w:t>categorial and ordinal values</w:t>
      </w:r>
      <w:r w:rsidR="006753A2">
        <w:t xml:space="preserve">. </w:t>
      </w:r>
      <w:r w:rsidR="00A04306">
        <w:t>All fea</w:t>
      </w:r>
      <w:r w:rsidR="006A78F3">
        <w:t xml:space="preserve">tures are already categorical besides </w:t>
      </w:r>
      <w:r w:rsidR="00F00B45" w:rsidRPr="00E342DB">
        <w:rPr>
          <w:rFonts w:ascii="Courier New" w:hAnsi="Courier New" w:cs="Courier New"/>
        </w:rPr>
        <w:t>raw_user_age</w:t>
      </w:r>
      <w:r w:rsidR="00507541">
        <w:t xml:space="preserve">, which is continuous. </w:t>
      </w:r>
      <w:r w:rsidR="00A70FBC">
        <w:t xml:space="preserve">In order to </w:t>
      </w:r>
      <w:r w:rsidR="00F96CA5">
        <w:t xml:space="preserve">make </w:t>
      </w:r>
      <w:r w:rsidR="00F96CA5" w:rsidRPr="00E342DB">
        <w:rPr>
          <w:rFonts w:ascii="Courier New" w:hAnsi="Courier New" w:cs="Courier New"/>
        </w:rPr>
        <w:t>raw_user_age</w:t>
      </w:r>
      <w:r w:rsidR="00F96CA5">
        <w:t xml:space="preserve"> categorical, each user age is assigned to a specific age group</w:t>
      </w:r>
      <w:r w:rsidR="00BA4A3E">
        <w:t>, seen in</w:t>
      </w:r>
      <w:r w:rsidR="006C2A89">
        <w:t xml:space="preserve"> </w:t>
      </w:r>
      <w:r w:rsidR="006C2A89">
        <w:fldChar w:fldCharType="begin"/>
      </w:r>
      <w:r w:rsidR="006C2A89">
        <w:instrText xml:space="preserve"> REF _Ref109301029 \h </w:instrText>
      </w:r>
      <w:r w:rsidR="006C2A89">
        <w:fldChar w:fldCharType="separate"/>
      </w:r>
      <w:r w:rsidR="006C2A89">
        <w:t xml:space="preserve">Table </w:t>
      </w:r>
      <w:r w:rsidR="006C2A89">
        <w:rPr>
          <w:noProof/>
        </w:rPr>
        <w:t>3</w:t>
      </w:r>
      <w:r w:rsidR="006C2A89">
        <w:fldChar w:fldCharType="end"/>
      </w:r>
      <w:r w:rsidR="007A21A6">
        <w:t>.</w:t>
      </w:r>
      <w:r w:rsidR="000D56E8">
        <w:t xml:space="preserve"> The</w:t>
      </w:r>
      <w:r w:rsidR="00236538">
        <w:t>se age cohorts are</w:t>
      </w:r>
      <w:r w:rsidR="00504827">
        <w:t xml:space="preserve"> derived</w:t>
      </w:r>
      <w:r w:rsidR="00B001CC">
        <w:t xml:space="preserve"> from</w:t>
      </w:r>
      <w:r w:rsidR="00504827">
        <w:t xml:space="preserve"> other MovieLens datasets </w:t>
      </w:r>
      <w:sdt>
        <w:sdtPr>
          <w:alias w:val="To edit, see citavi.com/edit"/>
          <w:tag w:val="CitaviPlaceholder#a71977ed-b232-4832-ab60-c55bc7fb0f42"/>
          <w:id w:val="-1909067831"/>
          <w:placeholder>
            <w:docPart w:val="DefaultPlaceholder_-1854013440"/>
          </w:placeholder>
        </w:sdtPr>
        <w:sdtEndPr/>
        <w:sdtContent>
          <w:r w:rsidR="00504827">
            <w:fldChar w:fldCharType="begin"/>
          </w:r>
          <w:r w:rsidR="0050482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MDg2M2U0LTVlMjgtNDZkZi05ZDBhLWYxN2U1ZmNjOGI4Ni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hNzE5NzdlZC1iMjMyLTQ4MzItYWI2MC1jNTViYzdmYjBmNDIiLCJUZXh0IjoiKEdyb3VwTGVucywgbi5kLikiLCJXQUlWZXJzaW9uIjoiNi4xMi4wLjAifQ==}</w:instrText>
          </w:r>
          <w:r w:rsidR="00504827">
            <w:fldChar w:fldCharType="separate"/>
          </w:r>
          <w:r w:rsidR="00A130B2">
            <w:t>(GroupLens, n.d.)</w:t>
          </w:r>
          <w:r w:rsidR="00504827">
            <w:fldChar w:fldCharType="end"/>
          </w:r>
        </w:sdtContent>
      </w:sdt>
      <w:r w:rsidR="00504827">
        <w:t>.</w:t>
      </w:r>
    </w:p>
    <w:p w14:paraId="25B5C2F4" w14:textId="252389C4" w:rsidR="00936549" w:rsidRDefault="00936549" w:rsidP="006C2A89">
      <w:pPr>
        <w:pStyle w:val="Tabellenberschrift"/>
      </w:pPr>
      <w:bookmarkStart w:id="83" w:name="_Ref109301029"/>
      <w:r>
        <w:t xml:space="preserve">Table </w:t>
      </w:r>
      <w:r>
        <w:fldChar w:fldCharType="begin"/>
      </w:r>
      <w:r>
        <w:instrText xml:space="preserve"> SEQ Table \* ARABIC </w:instrText>
      </w:r>
      <w:r>
        <w:fldChar w:fldCharType="separate"/>
      </w:r>
      <w:r>
        <w:rPr>
          <w:noProof/>
        </w:rPr>
        <w:t>3</w:t>
      </w:r>
      <w:r>
        <w:fldChar w:fldCharType="end"/>
      </w:r>
      <w:bookmarkEnd w:id="83"/>
      <w:r>
        <w:t>: Age cohorts</w:t>
      </w:r>
    </w:p>
    <w:tbl>
      <w:tblPr>
        <w:tblStyle w:val="Tabellenraster"/>
        <w:tblW w:w="0" w:type="auto"/>
        <w:tblLook w:val="04A0" w:firstRow="1" w:lastRow="0" w:firstColumn="1" w:lastColumn="0" w:noHBand="0" w:noVBand="1"/>
      </w:tblPr>
      <w:tblGrid>
        <w:gridCol w:w="1383"/>
        <w:gridCol w:w="795"/>
        <w:gridCol w:w="1090"/>
        <w:gridCol w:w="1090"/>
        <w:gridCol w:w="1090"/>
        <w:gridCol w:w="1090"/>
        <w:gridCol w:w="1090"/>
        <w:gridCol w:w="1091"/>
      </w:tblGrid>
      <w:tr w:rsidR="00A326B3" w14:paraId="6C7081F1" w14:textId="77777777" w:rsidTr="008C5959">
        <w:tc>
          <w:tcPr>
            <w:tcW w:w="1384" w:type="dxa"/>
          </w:tcPr>
          <w:p w14:paraId="2D445582" w14:textId="396A04C4" w:rsidR="00A326B3" w:rsidRPr="008C5959" w:rsidRDefault="008C5959" w:rsidP="002F4670">
            <w:pPr>
              <w:rPr>
                <w:b/>
              </w:rPr>
            </w:pPr>
            <w:r w:rsidRPr="008C5959">
              <w:rPr>
                <w:b/>
              </w:rPr>
              <w:t>Age group</w:t>
            </w:r>
          </w:p>
        </w:tc>
        <w:tc>
          <w:tcPr>
            <w:tcW w:w="796" w:type="dxa"/>
          </w:tcPr>
          <w:p w14:paraId="319116BF" w14:textId="57CE0C7F" w:rsidR="00A326B3" w:rsidRDefault="008C5959" w:rsidP="002F4670">
            <w:r>
              <w:t>1</w:t>
            </w:r>
          </w:p>
        </w:tc>
        <w:tc>
          <w:tcPr>
            <w:tcW w:w="1090" w:type="dxa"/>
          </w:tcPr>
          <w:p w14:paraId="262271E8" w14:textId="437A52D1" w:rsidR="00A326B3" w:rsidRDefault="008C5959" w:rsidP="002F4670">
            <w:r>
              <w:t>18</w:t>
            </w:r>
          </w:p>
        </w:tc>
        <w:tc>
          <w:tcPr>
            <w:tcW w:w="1090" w:type="dxa"/>
          </w:tcPr>
          <w:p w14:paraId="1278A6ED" w14:textId="6013CAF4" w:rsidR="00A326B3" w:rsidRDefault="008C5959" w:rsidP="002F4670">
            <w:r>
              <w:t>25</w:t>
            </w:r>
          </w:p>
        </w:tc>
        <w:tc>
          <w:tcPr>
            <w:tcW w:w="1090" w:type="dxa"/>
          </w:tcPr>
          <w:p w14:paraId="39A89D2D" w14:textId="7BE86984" w:rsidR="00A326B3" w:rsidRDefault="008C5959" w:rsidP="002F4670">
            <w:r>
              <w:t>35</w:t>
            </w:r>
          </w:p>
        </w:tc>
        <w:tc>
          <w:tcPr>
            <w:tcW w:w="1090" w:type="dxa"/>
          </w:tcPr>
          <w:p w14:paraId="14A2A157" w14:textId="3421924B" w:rsidR="00A326B3" w:rsidRDefault="008C5959" w:rsidP="002F4670">
            <w:r>
              <w:t>45</w:t>
            </w:r>
          </w:p>
        </w:tc>
        <w:tc>
          <w:tcPr>
            <w:tcW w:w="1090" w:type="dxa"/>
          </w:tcPr>
          <w:p w14:paraId="3E143FDA" w14:textId="0A236C02" w:rsidR="00A326B3" w:rsidRDefault="008C5959" w:rsidP="002F4670">
            <w:r>
              <w:t>50</w:t>
            </w:r>
          </w:p>
        </w:tc>
        <w:tc>
          <w:tcPr>
            <w:tcW w:w="1091" w:type="dxa"/>
          </w:tcPr>
          <w:p w14:paraId="29E25F58" w14:textId="3220F3B0" w:rsidR="00A326B3" w:rsidRDefault="00B92202" w:rsidP="002F4670">
            <w:r>
              <w:t>56</w:t>
            </w:r>
          </w:p>
        </w:tc>
      </w:tr>
      <w:tr w:rsidR="00A326B3" w14:paraId="2F63D9BD" w14:textId="77777777" w:rsidTr="008C5959">
        <w:tc>
          <w:tcPr>
            <w:tcW w:w="1384" w:type="dxa"/>
          </w:tcPr>
          <w:p w14:paraId="3335E5A0" w14:textId="485BE724" w:rsidR="00A326B3" w:rsidRPr="008C5959" w:rsidRDefault="008C5959" w:rsidP="002F4670">
            <w:pPr>
              <w:rPr>
                <w:b/>
              </w:rPr>
            </w:pPr>
            <w:r w:rsidRPr="008C5959">
              <w:rPr>
                <w:b/>
              </w:rPr>
              <w:t>Age range</w:t>
            </w:r>
          </w:p>
        </w:tc>
        <w:tc>
          <w:tcPr>
            <w:tcW w:w="796" w:type="dxa"/>
          </w:tcPr>
          <w:p w14:paraId="35B6F455" w14:textId="7D030522" w:rsidR="00A326B3" w:rsidRDefault="00B92202" w:rsidP="002F4670">
            <w:r>
              <w:t>&lt;18</w:t>
            </w:r>
          </w:p>
        </w:tc>
        <w:tc>
          <w:tcPr>
            <w:tcW w:w="1090" w:type="dxa"/>
          </w:tcPr>
          <w:p w14:paraId="46C8261D" w14:textId="20527A69" w:rsidR="00A326B3" w:rsidRDefault="00B92202" w:rsidP="002F4670">
            <w:r>
              <w:t>18-24</w:t>
            </w:r>
          </w:p>
        </w:tc>
        <w:tc>
          <w:tcPr>
            <w:tcW w:w="1090" w:type="dxa"/>
          </w:tcPr>
          <w:p w14:paraId="076AFA15" w14:textId="4F921A39" w:rsidR="00A326B3" w:rsidRDefault="00B92202" w:rsidP="002F4670">
            <w:r>
              <w:t>25-34</w:t>
            </w:r>
          </w:p>
        </w:tc>
        <w:tc>
          <w:tcPr>
            <w:tcW w:w="1090" w:type="dxa"/>
          </w:tcPr>
          <w:p w14:paraId="2E08BF69" w14:textId="2A044100" w:rsidR="00A326B3" w:rsidRDefault="00085AAC" w:rsidP="002F4670">
            <w:r>
              <w:t>35-44</w:t>
            </w:r>
          </w:p>
        </w:tc>
        <w:tc>
          <w:tcPr>
            <w:tcW w:w="1090" w:type="dxa"/>
          </w:tcPr>
          <w:p w14:paraId="20A3F96F" w14:textId="291200F4" w:rsidR="00A326B3" w:rsidRDefault="00085AAC" w:rsidP="002F4670">
            <w:r>
              <w:t>45-49</w:t>
            </w:r>
          </w:p>
        </w:tc>
        <w:tc>
          <w:tcPr>
            <w:tcW w:w="1090" w:type="dxa"/>
          </w:tcPr>
          <w:p w14:paraId="4DA4EC71" w14:textId="6A190ADD" w:rsidR="00A326B3" w:rsidRDefault="008B6A19" w:rsidP="002F4670">
            <w:r>
              <w:t>50-55</w:t>
            </w:r>
          </w:p>
        </w:tc>
        <w:tc>
          <w:tcPr>
            <w:tcW w:w="1091" w:type="dxa"/>
          </w:tcPr>
          <w:p w14:paraId="4B0F9214" w14:textId="101954FB" w:rsidR="00A326B3" w:rsidRDefault="008B6A19" w:rsidP="002F4670">
            <w:r>
              <w:t>55&lt;</w:t>
            </w:r>
          </w:p>
        </w:tc>
      </w:tr>
    </w:tbl>
    <w:p w14:paraId="6AE5014A" w14:textId="77777777" w:rsidR="00BA4A3E" w:rsidRPr="00F96CA5" w:rsidRDefault="00BA4A3E" w:rsidP="002F4670"/>
    <w:p w14:paraId="0B7C2761" w14:textId="72BCEFCD" w:rsidR="00B757FC" w:rsidRDefault="00A527B6" w:rsidP="002F4670">
      <w:r>
        <w:t>In the next step</w:t>
      </w:r>
      <w:r w:rsidR="00986C2C">
        <w:t xml:space="preserve"> all features are integer encoded</w:t>
      </w:r>
      <w:r w:rsidR="00231149">
        <w:t xml:space="preserve">. This is done to easily generate a </w:t>
      </w:r>
      <w:r w:rsidR="001032D9">
        <w:t>category vocabulary</w:t>
      </w:r>
      <w:r w:rsidR="003404E5">
        <w:t xml:space="preserve"> for the RS, which is explained in the following chapter.</w:t>
      </w:r>
      <w:r w:rsidR="00702AE8">
        <w:t xml:space="preserve"> In </w:t>
      </w:r>
      <w:r w:rsidR="00D617F6">
        <w:fldChar w:fldCharType="begin"/>
      </w:r>
      <w:r w:rsidR="00D617F6">
        <w:instrText xml:space="preserve"> REF _Ref109302731 \h </w:instrText>
      </w:r>
      <w:r w:rsidR="00D617F6">
        <w:fldChar w:fldCharType="separate"/>
      </w:r>
      <w:r w:rsidR="00D617F6">
        <w:t xml:space="preserve">Figure </w:t>
      </w:r>
      <w:r w:rsidR="00D617F6">
        <w:rPr>
          <w:noProof/>
        </w:rPr>
        <w:t>15</w:t>
      </w:r>
      <w:r w:rsidR="00D617F6">
        <w:fldChar w:fldCharType="end"/>
      </w:r>
      <w:r w:rsidR="00D617F6">
        <w:t xml:space="preserve"> </w:t>
      </w:r>
      <w:r w:rsidR="00702AE8">
        <w:t xml:space="preserve">the final dataset </w:t>
      </w:r>
      <w:r w:rsidR="003F6E27">
        <w:t>can be seen.</w:t>
      </w:r>
    </w:p>
    <w:p w14:paraId="70BC6CCB" w14:textId="77777777" w:rsidR="006A68C7" w:rsidRDefault="00551D6B" w:rsidP="006A68C7">
      <w:pPr>
        <w:keepNext/>
      </w:pPr>
      <w:r w:rsidRPr="00551D6B">
        <w:rPr>
          <w:noProof/>
        </w:rPr>
        <w:drawing>
          <wp:inline distT="0" distB="0" distL="0" distR="0" wp14:anchorId="36308E1B" wp14:editId="291A36FD">
            <wp:extent cx="5400675" cy="1663065"/>
            <wp:effectExtent l="0" t="0" r="952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00675" cy="1663065"/>
                    </a:xfrm>
                    <a:prstGeom prst="rect">
                      <a:avLst/>
                    </a:prstGeom>
                  </pic:spPr>
                </pic:pic>
              </a:graphicData>
            </a:graphic>
          </wp:inline>
        </w:drawing>
      </w:r>
    </w:p>
    <w:p w14:paraId="04461339" w14:textId="31305CCC" w:rsidR="00A14610" w:rsidRDefault="006A68C7" w:rsidP="006A68C7">
      <w:pPr>
        <w:pStyle w:val="Beschriftung"/>
      </w:pPr>
      <w:bookmarkStart w:id="84" w:name="_Ref109302731"/>
      <w:bookmarkStart w:id="85" w:name="_Ref109302704"/>
      <w:r>
        <w:t xml:space="preserve">Figure </w:t>
      </w:r>
      <w:r>
        <w:fldChar w:fldCharType="begin"/>
      </w:r>
      <w:r>
        <w:instrText xml:space="preserve"> SEQ Figure \* ARABIC </w:instrText>
      </w:r>
      <w:r>
        <w:fldChar w:fldCharType="separate"/>
      </w:r>
      <w:r w:rsidR="001E0848">
        <w:rPr>
          <w:noProof/>
        </w:rPr>
        <w:t>16</w:t>
      </w:r>
      <w:r>
        <w:fldChar w:fldCharType="end"/>
      </w:r>
      <w:bookmarkEnd w:id="84"/>
      <w:r>
        <w:t>: Pipeline dataset</w:t>
      </w:r>
      <w:bookmarkEnd w:id="85"/>
    </w:p>
    <w:p w14:paraId="3CCF4A1D" w14:textId="5E11184A" w:rsidR="008F57B7" w:rsidRPr="00B11E06" w:rsidRDefault="00E355DC" w:rsidP="00B11E06">
      <w:r>
        <w:t xml:space="preserve">After </w:t>
      </w:r>
      <w:r w:rsidR="00CF2C00">
        <w:t xml:space="preserve">data </w:t>
      </w:r>
      <w:r w:rsidR="006D73E6">
        <w:t>preparation is done,</w:t>
      </w:r>
      <w:r w:rsidR="00CF2C00">
        <w:t xml:space="preserve"> the dataframe is saved </w:t>
      </w:r>
      <w:r w:rsidR="00DE23E4">
        <w:t xml:space="preserve">in CSV format inside the </w:t>
      </w:r>
      <w:r w:rsidR="0092622C" w:rsidRPr="00A03EF2">
        <w:rPr>
          <w:rFonts w:ascii="Courier New" w:hAnsi="Courier New" w:cs="Courier New"/>
        </w:rPr>
        <w:t>recommender-systems</w:t>
      </w:r>
      <w:r w:rsidR="00CF2C00" w:rsidRPr="00A03EF2">
        <w:t xml:space="preserve"> </w:t>
      </w:r>
      <w:r w:rsidR="0092622C">
        <w:t>folder.</w:t>
      </w:r>
      <w:r w:rsidR="00352F77">
        <w:t xml:space="preserve"> </w:t>
      </w:r>
      <w:r w:rsidR="008F57B7">
        <w:t xml:space="preserve">Throughout this </w:t>
      </w:r>
      <w:r w:rsidR="006D73E6">
        <w:t xml:space="preserve">project different </w:t>
      </w:r>
      <w:r w:rsidR="00C34990">
        <w:t>data preparation approaches and data formats have been explored.</w:t>
      </w:r>
      <w:r w:rsidR="005817AE">
        <w:rPr>
          <w:rStyle w:val="Funotenzeichen"/>
        </w:rPr>
        <w:footnoteReference w:id="12"/>
      </w:r>
      <w:r w:rsidR="00C34990">
        <w:t xml:space="preserve"> </w:t>
      </w:r>
      <w:r w:rsidR="00ED64D2">
        <w:t xml:space="preserve">Besides CSV, </w:t>
      </w:r>
      <w:r w:rsidR="00906BC1">
        <w:t>TensorFlow’s TFRecord format has been considered</w:t>
      </w:r>
      <w:r w:rsidR="005F682C">
        <w:t xml:space="preserve"> as</w:t>
      </w:r>
      <w:r w:rsidR="0038191A">
        <w:t xml:space="preserve"> well</w:t>
      </w:r>
      <w:r w:rsidR="00896A8C">
        <w:t xml:space="preserve">. Compared to CSV, it </w:t>
      </w:r>
      <w:r w:rsidR="00816DF1">
        <w:t>is more scalable and</w:t>
      </w:r>
      <w:r w:rsidR="0038191A">
        <w:t xml:space="preserve"> supports</w:t>
      </w:r>
      <w:r w:rsidR="00816DF1">
        <w:t xml:space="preserve"> </w:t>
      </w:r>
      <w:r w:rsidR="00F51E89">
        <w:t>parallel-training</w:t>
      </w:r>
      <w:r w:rsidR="00315BBA">
        <w:t xml:space="preserve"> in conjunction with TensorFlow. TFRecord</w:t>
      </w:r>
      <w:r w:rsidR="00E732F5">
        <w:t xml:space="preserve"> </w:t>
      </w:r>
      <w:r w:rsidR="00250769">
        <w:t>is</w:t>
      </w:r>
      <w:r w:rsidR="00E732F5">
        <w:t xml:space="preserve"> </w:t>
      </w:r>
      <w:r w:rsidR="005153DD">
        <w:t xml:space="preserve">however only natively supported </w:t>
      </w:r>
      <w:r w:rsidR="00933FB9">
        <w:t xml:space="preserve">within the TensorFlow ecosystem. </w:t>
      </w:r>
      <w:r w:rsidR="00933FB9" w:rsidRPr="00933FB9">
        <w:t>Ultimately</w:t>
      </w:r>
      <w:r w:rsidR="00933FB9">
        <w:t>,</w:t>
      </w:r>
      <w:r w:rsidR="00933FB9" w:rsidRPr="00933FB9">
        <w:t xml:space="preserve"> CSV has been chosen as the data format, because of it</w:t>
      </w:r>
      <w:r w:rsidR="00933FB9">
        <w:t>s</w:t>
      </w:r>
      <w:r w:rsidR="00933FB9" w:rsidRPr="00933FB9">
        <w:t xml:space="preserve"> general compatibility with different tools and it</w:t>
      </w:r>
      <w:r w:rsidR="00933FB9">
        <w:t>s</w:t>
      </w:r>
      <w:r w:rsidR="00933FB9" w:rsidRPr="00933FB9">
        <w:t xml:space="preserve"> ease of use with libraries like pandas.</w:t>
      </w:r>
      <w:r w:rsidR="00250769">
        <w:t xml:space="preserve"> Since the relatively small </w:t>
      </w:r>
      <w:r w:rsidR="00A819D1">
        <w:t>MovieLens 100k dataset is used</w:t>
      </w:r>
      <w:r w:rsidR="008F0E9E">
        <w:t xml:space="preserve"> for this work</w:t>
      </w:r>
      <w:r w:rsidR="00A819D1">
        <w:t xml:space="preserve">, performance </w:t>
      </w:r>
      <w:r w:rsidR="005F556F">
        <w:t xml:space="preserve">isn’t </w:t>
      </w:r>
      <w:r w:rsidR="0075676E">
        <w:t>a detrimental factor in the selection of the file format.</w:t>
      </w:r>
    </w:p>
    <w:p w14:paraId="3C42F32D" w14:textId="35636051" w:rsidR="004E4A88" w:rsidRDefault="004E4A88" w:rsidP="00DC5696">
      <w:pPr>
        <w:pStyle w:val="berschrift2"/>
      </w:pPr>
      <w:bookmarkStart w:id="86" w:name="_Toc110000177"/>
      <w:bookmarkStart w:id="87" w:name="_Ref110208133"/>
      <w:bookmarkStart w:id="88" w:name="_Ref110208148"/>
      <w:r>
        <w:t>Recommender System</w:t>
      </w:r>
      <w:bookmarkEnd w:id="86"/>
      <w:bookmarkEnd w:id="87"/>
      <w:bookmarkEnd w:id="88"/>
    </w:p>
    <w:p w14:paraId="4C32BDE4" w14:textId="1F5F7DA4" w:rsidR="00F57194" w:rsidRDefault="001247DB" w:rsidP="000E7ACA">
      <w:pPr>
        <w:pStyle w:val="berschrift3"/>
      </w:pPr>
      <w:bookmarkStart w:id="89" w:name="_Toc110000178"/>
      <w:r>
        <w:t>Design</w:t>
      </w:r>
      <w:bookmarkEnd w:id="89"/>
    </w:p>
    <w:p w14:paraId="0C69CBFD" w14:textId="32768571" w:rsidR="00590E25" w:rsidRPr="00BE4231" w:rsidRDefault="00DD6A1D" w:rsidP="00DD6A1D">
      <w:pPr>
        <w:rPr>
          <w:rFonts w:cs="Arial"/>
        </w:rPr>
      </w:pPr>
      <w:r>
        <w:t xml:space="preserve">As stated in chapter </w:t>
      </w:r>
      <w:r>
        <w:fldChar w:fldCharType="begin"/>
      </w:r>
      <w:r>
        <w:instrText xml:space="preserve"> REF _Ref109778138 \r \h </w:instrText>
      </w:r>
      <w:r>
        <w:fldChar w:fldCharType="separate"/>
      </w:r>
      <w:r>
        <w:t>4.1.2</w:t>
      </w:r>
      <w:r>
        <w:fldChar w:fldCharType="end"/>
      </w:r>
      <w:r>
        <w:t xml:space="preserve">, a DCN is developed as </w:t>
      </w:r>
      <w:r w:rsidR="00DB755D">
        <w:t>the</w:t>
      </w:r>
      <w:r>
        <w:t xml:space="preserve"> RS for this artifact. </w:t>
      </w:r>
      <w:r w:rsidR="00015FCB">
        <w:t>In</w:t>
      </w:r>
      <w:r w:rsidR="006B099C">
        <w:t>side</w:t>
      </w:r>
      <w:r w:rsidR="00015FCB">
        <w:t xml:space="preserve"> the working directory</w:t>
      </w:r>
      <w:r w:rsidR="006B099C">
        <w:t>,</w:t>
      </w:r>
      <w:r w:rsidR="00015FCB">
        <w:t xml:space="preserve"> the model source code can be found in the </w:t>
      </w:r>
      <w:r w:rsidR="00015FCB" w:rsidRPr="00A03EF2">
        <w:rPr>
          <w:rFonts w:ascii="Courier New" w:hAnsi="Courier New" w:cs="Courier New"/>
        </w:rPr>
        <w:t>model-source</w:t>
      </w:r>
      <w:r w:rsidR="00015FCB">
        <w:t xml:space="preserve"> folder.</w:t>
      </w:r>
      <w:r w:rsidR="00AA631D">
        <w:t xml:space="preserve"> The file is named </w:t>
      </w:r>
      <w:r w:rsidR="00AA631D" w:rsidRPr="00AA631D">
        <w:rPr>
          <w:rFonts w:ascii="Courier New" w:hAnsi="Courier New" w:cs="Courier New"/>
        </w:rPr>
        <w:t>dcn_ranking_training.py</w:t>
      </w:r>
      <w:r w:rsidR="00AA631D">
        <w:t>.</w:t>
      </w:r>
      <w:r w:rsidR="00AF72A2">
        <w:t xml:space="preserve"> The base structure of </w:t>
      </w:r>
      <w:r w:rsidR="004A525F">
        <w:t xml:space="preserve">this </w:t>
      </w:r>
      <w:r w:rsidR="0068658F">
        <w:t>model file</w:t>
      </w:r>
      <w:r w:rsidR="004A525F">
        <w:t xml:space="preserve"> is derived from </w:t>
      </w:r>
      <w:r w:rsidR="0068658F">
        <w:t>the official TFX-TFRS documentation, which</w:t>
      </w:r>
      <w:r w:rsidR="00740F09">
        <w:t xml:space="preserve"> is made up of</w:t>
      </w:r>
      <w:r w:rsidR="007D69AC">
        <w:t xml:space="preserve"> two classes</w:t>
      </w:r>
      <w:r w:rsidR="00FB16A2" w:rsidRPr="008A7528">
        <w:rPr>
          <w:rFonts w:cs="Arial"/>
        </w:rPr>
        <w:t xml:space="preserve"> </w:t>
      </w:r>
      <w:sdt>
        <w:sdtPr>
          <w:rPr>
            <w:rFonts w:cs="Arial"/>
          </w:rPr>
          <w:alias w:val="To edit, see citavi.com/edit"/>
          <w:tag w:val="CitaviPlaceholder#201edea9-cf06-4f60-a999-8cf0afa9e551"/>
          <w:id w:val="-1270850175"/>
          <w:placeholder>
            <w:docPart w:val="2C224A9F3D434F39831BCD3BF6E85F52"/>
          </w:placeholder>
        </w:sdtPr>
        <w:sdtEndPr>
          <w:rPr>
            <w:rFonts w:ascii="Courier New" w:hAnsi="Courier New" w:cs="Courier New"/>
          </w:rPr>
        </w:sdtEndPr>
        <w:sdtContent>
          <w:r w:rsidR="00FB16A2" w:rsidRPr="008A7528">
            <w:rPr>
              <w:rFonts w:cs="Arial"/>
            </w:rPr>
            <w:fldChar w:fldCharType="begin"/>
          </w:r>
          <w:r w:rsidR="00FB16A2" w:rsidRPr="008A7528">
            <w:rPr>
              <w:rFonts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YjIwN2RjLWVkNWMtNDVmOC04YWI1LWJjNTY3ZjQ1NTg1OS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MjAxZWRlYTktY2YwNi00ZjYwLWE5OTktOGNmMGFmYTllNTUxIiwiVGV4dCI6IihHb29nbGUgTExDLCAyMDIyKSIsIldBSVZlcnNpb24iOiI2LjEyLjAuMCJ9}</w:instrText>
          </w:r>
          <w:r w:rsidR="00FB16A2" w:rsidRPr="008A7528">
            <w:rPr>
              <w:rFonts w:cs="Arial"/>
            </w:rPr>
            <w:fldChar w:fldCharType="separate"/>
          </w:r>
          <w:r w:rsidR="00FB16A2" w:rsidRPr="008A7528">
            <w:rPr>
              <w:rFonts w:cs="Arial"/>
            </w:rPr>
            <w:t>(Google LLC, 2022)</w:t>
          </w:r>
          <w:r w:rsidR="00FB16A2" w:rsidRPr="008A7528">
            <w:rPr>
              <w:rFonts w:cs="Arial"/>
            </w:rPr>
            <w:fldChar w:fldCharType="end"/>
          </w:r>
        </w:sdtContent>
      </w:sdt>
      <w:r w:rsidR="007D69AC">
        <w:t xml:space="preserve">: </w:t>
      </w:r>
      <w:r w:rsidR="00862A45" w:rsidRPr="00B248D9">
        <w:rPr>
          <w:rFonts w:ascii="Courier New" w:hAnsi="Courier New" w:cs="Courier New"/>
        </w:rPr>
        <w:t>RankingModel</w:t>
      </w:r>
      <w:r w:rsidR="00862A45">
        <w:t xml:space="preserve"> and </w:t>
      </w:r>
      <w:r w:rsidR="000C0C9A" w:rsidRPr="000C0C9A">
        <w:rPr>
          <w:rFonts w:ascii="Courier New" w:hAnsi="Courier New" w:cs="Courier New"/>
        </w:rPr>
        <w:t>MovieLens</w:t>
      </w:r>
      <w:r w:rsidR="000C0C9A">
        <w:rPr>
          <w:rFonts w:cs="Arial"/>
        </w:rPr>
        <w:t>.</w:t>
      </w:r>
      <w:r w:rsidR="00A92C91">
        <w:rPr>
          <w:rFonts w:cs="Arial"/>
        </w:rPr>
        <w:t xml:space="preserve"> </w:t>
      </w:r>
      <w:r w:rsidR="00A92C91" w:rsidRPr="00A92C91">
        <w:rPr>
          <w:rFonts w:ascii="Courier New" w:hAnsi="Courier New" w:cs="Courier New"/>
        </w:rPr>
        <w:t>RankingModel</w:t>
      </w:r>
      <w:r w:rsidR="00FA52AF">
        <w:rPr>
          <w:rFonts w:ascii="Courier New" w:hAnsi="Courier New" w:cs="Courier New"/>
        </w:rPr>
        <w:t xml:space="preserve"> </w:t>
      </w:r>
      <w:r w:rsidR="00BE4231">
        <w:rPr>
          <w:rFonts w:cs="Arial"/>
        </w:rPr>
        <w:t>contains both the data</w:t>
      </w:r>
      <w:r w:rsidR="000C0DB1">
        <w:rPr>
          <w:rFonts w:cs="Arial"/>
        </w:rPr>
        <w:t xml:space="preserve"> embedding task </w:t>
      </w:r>
      <w:r w:rsidR="00BF63A8">
        <w:rPr>
          <w:rFonts w:cs="Arial"/>
        </w:rPr>
        <w:t xml:space="preserve">and the </w:t>
      </w:r>
      <w:r w:rsidR="00FA6F61">
        <w:rPr>
          <w:rFonts w:cs="Arial"/>
        </w:rPr>
        <w:t xml:space="preserve">model architecture. </w:t>
      </w:r>
      <w:r w:rsidR="00FA6F61" w:rsidRPr="00FA6F61">
        <w:rPr>
          <w:rFonts w:ascii="Courier New" w:hAnsi="Courier New" w:cs="Courier New"/>
        </w:rPr>
        <w:t>MovieLens</w:t>
      </w:r>
      <w:r w:rsidR="00FA6F61">
        <w:rPr>
          <w:rFonts w:cs="Arial"/>
        </w:rPr>
        <w:t xml:space="preserve"> encompasses the</w:t>
      </w:r>
      <w:r w:rsidR="00A90E70">
        <w:rPr>
          <w:rFonts w:cs="Arial"/>
        </w:rPr>
        <w:t xml:space="preserve"> loss and evaluation metrics for the training process</w:t>
      </w:r>
      <w:r w:rsidR="00FA6F61">
        <w:rPr>
          <w:rFonts w:cs="Arial"/>
        </w:rPr>
        <w:t>.</w:t>
      </w:r>
      <w:r w:rsidR="007454C1">
        <w:rPr>
          <w:rFonts w:cs="Arial"/>
        </w:rPr>
        <w:t xml:space="preserve"> </w:t>
      </w:r>
      <w:r w:rsidR="00CB5068">
        <w:rPr>
          <w:rFonts w:cs="Arial"/>
        </w:rPr>
        <w:t xml:space="preserve">The RS is </w:t>
      </w:r>
      <w:r w:rsidR="00292883">
        <w:rPr>
          <w:rFonts w:cs="Arial"/>
        </w:rPr>
        <w:t xml:space="preserve">then </w:t>
      </w:r>
      <w:r w:rsidR="00CB5068">
        <w:rPr>
          <w:rFonts w:cs="Arial"/>
        </w:rPr>
        <w:t xml:space="preserve">instantiated, trained and saved into a specified directory with the </w:t>
      </w:r>
      <w:r w:rsidR="00CB5068" w:rsidRPr="00673754">
        <w:rPr>
          <w:rFonts w:ascii="Courier New" w:hAnsi="Courier New" w:cs="Courier New"/>
        </w:rPr>
        <w:t>run_fn</w:t>
      </w:r>
      <w:r w:rsidR="00CB5068">
        <w:rPr>
          <w:rFonts w:cs="Arial"/>
        </w:rPr>
        <w:t xml:space="preserve"> function. </w:t>
      </w:r>
      <w:r w:rsidR="00CB5068" w:rsidRPr="00ED515F">
        <w:rPr>
          <w:rFonts w:ascii="Courier New" w:hAnsi="Courier New" w:cs="Courier New"/>
        </w:rPr>
        <w:t>run_fn</w:t>
      </w:r>
      <w:r w:rsidR="00CB5068">
        <w:rPr>
          <w:rFonts w:cs="Arial"/>
        </w:rPr>
        <w:t xml:space="preserve"> also contains all </w:t>
      </w:r>
      <w:r w:rsidR="000E4F9E">
        <w:rPr>
          <w:rFonts w:cs="Arial"/>
        </w:rPr>
        <w:t xml:space="preserve">parameters that are </w:t>
      </w:r>
      <w:r w:rsidR="00507201">
        <w:rPr>
          <w:rFonts w:cs="Arial"/>
        </w:rPr>
        <w:t>used for model training</w:t>
      </w:r>
      <w:r w:rsidR="00CB5068">
        <w:rPr>
          <w:rFonts w:cs="Arial"/>
        </w:rPr>
        <w:t xml:space="preserve">. </w:t>
      </w:r>
      <w:r w:rsidR="00B00F53">
        <w:rPr>
          <w:rFonts w:cs="Arial"/>
        </w:rPr>
        <w:t xml:space="preserve">Compared to the baseline </w:t>
      </w:r>
      <w:r w:rsidR="00B00F53">
        <w:rPr>
          <w:rFonts w:cs="Arial"/>
        </w:rPr>
        <w:lastRenderedPageBreak/>
        <w:t>model file</w:t>
      </w:r>
      <w:r w:rsidR="004B18F4">
        <w:rPr>
          <w:rFonts w:cs="Arial"/>
        </w:rPr>
        <w:t xml:space="preserve"> from the Google documentation</w:t>
      </w:r>
      <w:r w:rsidR="00B00F53">
        <w:rPr>
          <w:rFonts w:cs="Arial"/>
        </w:rPr>
        <w:t xml:space="preserve">, this implementation changes the model architecture </w:t>
      </w:r>
      <w:r w:rsidR="008068EC">
        <w:rPr>
          <w:rFonts w:cs="Arial"/>
        </w:rPr>
        <w:t xml:space="preserve">from a normal NN to a DCN. This model is also </w:t>
      </w:r>
      <w:r w:rsidR="008A7528">
        <w:rPr>
          <w:rFonts w:cs="Arial"/>
        </w:rPr>
        <w:t xml:space="preserve">further </w:t>
      </w:r>
      <w:r w:rsidR="008068EC">
        <w:rPr>
          <w:rFonts w:cs="Arial"/>
        </w:rPr>
        <w:t>expanded to</w:t>
      </w:r>
      <w:r w:rsidR="00317407">
        <w:rPr>
          <w:rFonts w:cs="Arial"/>
        </w:rPr>
        <w:t xml:space="preserve"> train with</w:t>
      </w:r>
      <w:r w:rsidR="00FD14F4">
        <w:rPr>
          <w:rFonts w:cs="Arial"/>
        </w:rPr>
        <w:t xml:space="preserve"> dense features, like user demographics</w:t>
      </w:r>
      <w:r w:rsidR="00175091">
        <w:rPr>
          <w:rFonts w:cs="Arial"/>
        </w:rPr>
        <w:t xml:space="preserve">, in addition to the sparse </w:t>
      </w:r>
      <w:r w:rsidR="00D96111">
        <w:rPr>
          <w:rFonts w:cs="Arial"/>
        </w:rPr>
        <w:t xml:space="preserve">rating </w:t>
      </w:r>
      <w:r w:rsidR="00175091">
        <w:rPr>
          <w:rFonts w:cs="Arial"/>
        </w:rPr>
        <w:t>features</w:t>
      </w:r>
      <w:r w:rsidR="00D96111">
        <w:rPr>
          <w:rFonts w:cs="Arial"/>
        </w:rPr>
        <w:t>.</w:t>
      </w:r>
      <w:r w:rsidR="00D25D66">
        <w:rPr>
          <w:rFonts w:cs="Arial"/>
        </w:rPr>
        <w:t xml:space="preserve"> </w:t>
      </w:r>
      <w:r w:rsidR="00F52ECD">
        <w:rPr>
          <w:rFonts w:cs="Arial"/>
        </w:rPr>
        <w:t>Finally</w:t>
      </w:r>
      <w:r w:rsidR="00041A34">
        <w:rPr>
          <w:rFonts w:cs="Arial"/>
        </w:rPr>
        <w:t xml:space="preserve">, </w:t>
      </w:r>
      <w:r w:rsidR="00F52ECD" w:rsidRPr="00F52ECD">
        <w:rPr>
          <w:rFonts w:ascii="Courier New" w:hAnsi="Courier New" w:cs="Courier New"/>
        </w:rPr>
        <w:t>run_fn</w:t>
      </w:r>
      <w:r w:rsidR="00F52ECD">
        <w:rPr>
          <w:rFonts w:cs="Arial"/>
        </w:rPr>
        <w:t xml:space="preserve"> </w:t>
      </w:r>
      <w:r w:rsidR="004B18F4">
        <w:rPr>
          <w:rFonts w:cs="Arial"/>
        </w:rPr>
        <w:t xml:space="preserve">is expanded to </w:t>
      </w:r>
      <w:r w:rsidR="00DD4CBC">
        <w:rPr>
          <w:rFonts w:cs="Arial"/>
        </w:rPr>
        <w:t xml:space="preserve">also </w:t>
      </w:r>
      <w:r w:rsidR="00041A34">
        <w:rPr>
          <w:rFonts w:cs="Arial"/>
        </w:rPr>
        <w:t>extract and save</w:t>
      </w:r>
      <w:r w:rsidR="004B18F4">
        <w:rPr>
          <w:rFonts w:cs="Arial"/>
        </w:rPr>
        <w:t xml:space="preserve"> additional</w:t>
      </w:r>
      <w:r w:rsidR="00041A34">
        <w:rPr>
          <w:rFonts w:cs="Arial"/>
        </w:rPr>
        <w:t xml:space="preserve"> model information. This is done to make the </w:t>
      </w:r>
      <w:r w:rsidR="00292883">
        <w:rPr>
          <w:rFonts w:cs="Arial"/>
        </w:rPr>
        <w:t xml:space="preserve">trained </w:t>
      </w:r>
      <w:r w:rsidR="00041A34">
        <w:rPr>
          <w:rFonts w:cs="Arial"/>
        </w:rPr>
        <w:t>RSs more explainable.</w:t>
      </w:r>
    </w:p>
    <w:p w14:paraId="01B77F66" w14:textId="54A921A3" w:rsidR="00D15D8C" w:rsidRDefault="008133C0" w:rsidP="00D15D8C">
      <w:pPr>
        <w:pStyle w:val="berschrift3"/>
      </w:pPr>
      <w:bookmarkStart w:id="90" w:name="_Toc110000179"/>
      <w:r>
        <w:t>RankingModel</w:t>
      </w:r>
      <w:bookmarkEnd w:id="90"/>
    </w:p>
    <w:p w14:paraId="777C4F71" w14:textId="2D4FC2C4" w:rsidR="00246F51" w:rsidRPr="00246F51" w:rsidRDefault="00246F51" w:rsidP="00246F51">
      <w:r w:rsidRPr="00A75FE5">
        <w:rPr>
          <w:rFonts w:ascii="Courier New" w:hAnsi="Courier New" w:cs="Courier New"/>
        </w:rPr>
        <w:t>RankingModel</w:t>
      </w:r>
      <w:r>
        <w:t xml:space="preserve"> gets instantiated </w:t>
      </w:r>
      <w:r w:rsidR="00BF0D9E">
        <w:t xml:space="preserve">inside the </w:t>
      </w:r>
      <w:r w:rsidR="00BF0D9E" w:rsidRPr="00A75FE5">
        <w:rPr>
          <w:rFonts w:ascii="Courier New" w:hAnsi="Courier New" w:cs="Courier New"/>
        </w:rPr>
        <w:t>MovieLens</w:t>
      </w:r>
      <w:r w:rsidR="00BF0D9E">
        <w:t xml:space="preserve"> </w:t>
      </w:r>
      <w:r w:rsidR="00E2522C">
        <w:t>and</w:t>
      </w:r>
      <w:r w:rsidR="00686B3E">
        <w:t xml:space="preserve"> </w:t>
      </w:r>
      <w:r w:rsidR="00370631">
        <w:t xml:space="preserve">passes </w:t>
      </w:r>
      <w:r w:rsidR="00B80CC3">
        <w:t xml:space="preserve">training data to the model through the </w:t>
      </w:r>
      <w:r w:rsidR="00B80CC3" w:rsidRPr="00B80CC3">
        <w:rPr>
          <w:rFonts w:ascii="Courier New" w:hAnsi="Courier New" w:cs="Courier New"/>
        </w:rPr>
        <w:t>call</w:t>
      </w:r>
      <w:r w:rsidR="00B80CC3">
        <w:t xml:space="preserve"> method</w:t>
      </w:r>
      <w:r w:rsidR="00E2522C">
        <w:t xml:space="preserve">. The training data is </w:t>
      </w:r>
      <w:r w:rsidR="00615A9F">
        <w:t xml:space="preserve">first </w:t>
      </w:r>
      <w:r w:rsidR="00E2522C">
        <w:t xml:space="preserve">fed through the </w:t>
      </w:r>
      <w:r w:rsidR="00615A9F">
        <w:t>embedding layers and then through the DCN.</w:t>
      </w:r>
      <w:r w:rsidR="006F7F3D">
        <w:t xml:space="preserve"> T</w:t>
      </w:r>
      <w:r w:rsidR="00A81B75">
        <w:t xml:space="preserve">he </w:t>
      </w:r>
      <w:r w:rsidR="00A81B75" w:rsidRPr="001031A0">
        <w:rPr>
          <w:rFonts w:ascii="Courier New" w:hAnsi="Courier New" w:cs="Courier New"/>
        </w:rPr>
        <w:t>call</w:t>
      </w:r>
      <w:r w:rsidR="00A81B75">
        <w:t xml:space="preserve"> method returns the result </w:t>
      </w:r>
      <w:r w:rsidR="00B46D43">
        <w:t xml:space="preserve">of the output layer back to </w:t>
      </w:r>
      <w:r w:rsidR="00F07D55">
        <w:t xml:space="preserve">the instantiation of </w:t>
      </w:r>
      <w:r w:rsidR="00B46D43" w:rsidRPr="00F07D55">
        <w:rPr>
          <w:rFonts w:ascii="Courier New" w:hAnsi="Courier New" w:cs="Courier New"/>
        </w:rPr>
        <w:t>MovieLens</w:t>
      </w:r>
      <w:r w:rsidR="00F07D55">
        <w:t>.</w:t>
      </w:r>
    </w:p>
    <w:p w14:paraId="20267B76" w14:textId="6646B8EA" w:rsidR="00B634E1" w:rsidRDefault="00B65F59" w:rsidP="00D15D8C">
      <w:r>
        <w:rPr>
          <w:b/>
        </w:rPr>
        <w:t>Feature Embedding</w:t>
      </w:r>
      <w:r w:rsidR="007F3BF5">
        <w:t>.</w:t>
      </w:r>
      <w:r>
        <w:t xml:space="preserve"> </w:t>
      </w:r>
      <w:r w:rsidR="003F4A4A">
        <w:t xml:space="preserve">The first </w:t>
      </w:r>
      <w:r w:rsidR="0055793E">
        <w:t xml:space="preserve">task of </w:t>
      </w:r>
      <w:r w:rsidR="0055793E" w:rsidRPr="0055793E">
        <w:rPr>
          <w:rFonts w:ascii="Courier New" w:hAnsi="Courier New" w:cs="Courier New"/>
        </w:rPr>
        <w:t xml:space="preserve">RankingModel </w:t>
      </w:r>
      <w:r w:rsidR="0055793E">
        <w:t>is dedicate to</w:t>
      </w:r>
      <w:r w:rsidR="00BF1196">
        <w:t xml:space="preserve"> feature embedding</w:t>
      </w:r>
      <w:r w:rsidR="0055793E">
        <w:t>.</w:t>
      </w:r>
      <w:r w:rsidR="00B51DD3">
        <w:t xml:space="preserve"> </w:t>
      </w:r>
      <w:r w:rsidR="00002AB5">
        <w:t>The embedding process</w:t>
      </w:r>
      <w:r w:rsidR="00006BD2">
        <w:t xml:space="preserve"> maps</w:t>
      </w:r>
      <w:r w:rsidR="00DB6492">
        <w:t xml:space="preserve"> categorical input values </w:t>
      </w:r>
      <w:r w:rsidR="00037A56">
        <w:t xml:space="preserve">of a feature </w:t>
      </w:r>
      <w:r w:rsidR="00DB6492">
        <w:t>into a</w:t>
      </w:r>
      <w:r w:rsidR="00037A56">
        <w:t xml:space="preserve"> dense vector of </w:t>
      </w:r>
      <w:r w:rsidR="001E6309">
        <w:t xml:space="preserve">fixed size. </w:t>
      </w:r>
      <w:r w:rsidR="00A00038">
        <w:t xml:space="preserve">Contrary to </w:t>
      </w:r>
      <w:r w:rsidR="005B785D">
        <w:t>sparse feature embedding</w:t>
      </w:r>
      <w:r w:rsidR="00A501BD">
        <w:t>, like one-hot encoding</w:t>
      </w:r>
      <w:r w:rsidR="005B785D">
        <w:t>, the embedding layers in</w:t>
      </w:r>
      <w:r w:rsidR="002029A9">
        <w:t xml:space="preserve"> NNs are weights that are learned </w:t>
      </w:r>
      <w:r w:rsidR="00BE15CF">
        <w:t xml:space="preserve">during the training process. </w:t>
      </w:r>
      <w:r w:rsidR="00026E32">
        <w:t xml:space="preserve">The embedding layer is initialized </w:t>
      </w:r>
      <w:r w:rsidR="00E07F7C">
        <w:t>with random values, which are adjusted through backpropagation</w:t>
      </w:r>
      <w:r w:rsidR="00A85D0D">
        <w:t xml:space="preserve">. </w:t>
      </w:r>
      <w:r w:rsidR="00B634E1">
        <w:t xml:space="preserve">After training, the </w:t>
      </w:r>
      <w:r w:rsidR="00164823">
        <w:t>feature</w:t>
      </w:r>
      <w:r w:rsidR="00540592">
        <w:t xml:space="preserve"> embeddings</w:t>
      </w:r>
      <w:r w:rsidR="00164823">
        <w:t xml:space="preserve"> </w:t>
      </w:r>
      <w:r w:rsidR="00B634E1">
        <w:t>carry semantic</w:t>
      </w:r>
      <w:r w:rsidR="00327571">
        <w:t>s</w:t>
      </w:r>
      <w:r w:rsidR="00B634E1">
        <w:t xml:space="preserve"> in relation to the RS task, which </w:t>
      </w:r>
      <w:r w:rsidR="00282A25">
        <w:t>is</w:t>
      </w:r>
      <w:r w:rsidR="00B634E1">
        <w:t xml:space="preserve"> represented by the</w:t>
      </w:r>
      <w:r w:rsidR="00164823">
        <w:t xml:space="preserve"> values</w:t>
      </w:r>
      <w:r w:rsidR="00B634E1">
        <w:t xml:space="preserve"> of the </w:t>
      </w:r>
      <w:r w:rsidR="00164823">
        <w:t xml:space="preserve">weights </w:t>
      </w:r>
      <w:r w:rsidR="00B634E1">
        <w:t>within the vector space</w:t>
      </w:r>
      <w:r w:rsidR="0040536C">
        <w:t xml:space="preserve"> </w:t>
      </w:r>
      <w:sdt>
        <w:sdtPr>
          <w:alias w:val="To edit, see citavi.com/edit"/>
          <w:tag w:val="CitaviPlaceholder#c52a1c41-48c5-4856-a6bc-3ec94cfb1634"/>
          <w:id w:val="-1249956061"/>
          <w:placeholder>
            <w:docPart w:val="DefaultPlaceholder_-1854013440"/>
          </w:placeholder>
        </w:sdtPr>
        <w:sdtEndPr/>
        <w:sdtContent>
          <w:r w:rsidR="0008724C">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NDgwNGQzLTc1MjAtNDNmNy1iNTMwLWQyMDM5NWYwNDg4NiIsIlJhbmdlTGVuZ3RoIjo1MSwiUmVmZXJlbmNlSWQiOiJjMTI5MTU3OS1hOTBmLTRiM2EtODgyZS1mMDc4YjJiODNhN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Q4OS0wMTctMTEwOS03IiwiVXJpU3RyaW5nIjoiaHR0cHM6Ly9kb2kub3JnLzEwLjEwMDcvczEwNDg5LTAxNy0xMTA5LT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}</w:instrText>
          </w:r>
          <w:r w:rsidR="0008724C">
            <w:fldChar w:fldCharType="separate"/>
          </w:r>
          <w:r w:rsidR="0008724C">
            <w:t>(López-Sánchez, Herrero, Arrieta, &amp; Corchado, 2018)</w:t>
          </w:r>
          <w:r w:rsidR="0008724C">
            <w:fldChar w:fldCharType="end"/>
          </w:r>
        </w:sdtContent>
      </w:sdt>
      <w:r w:rsidR="00B634E1">
        <w:t>.</w:t>
      </w:r>
    </w:p>
    <w:p w14:paraId="3F62568B" w14:textId="2BA62B80" w:rsidR="0033315F" w:rsidRDefault="00692D7A" w:rsidP="00D15D8C">
      <w:r>
        <w:t xml:space="preserve">The advantages of embedding layers over one-hot encoding, is that </w:t>
      </w:r>
      <w:r w:rsidR="002A2576">
        <w:t xml:space="preserve">the vectors are dense. </w:t>
      </w:r>
      <w:r w:rsidR="00984758">
        <w:t>One-hot encoding</w:t>
      </w:r>
      <w:r w:rsidR="00F9449F">
        <w:t xml:space="preserve"> is highly inefficient with </w:t>
      </w:r>
      <w:r w:rsidR="00E2398D">
        <w:t xml:space="preserve">features that have a lot of unique </w:t>
      </w:r>
      <w:r w:rsidR="003F315F">
        <w:t xml:space="preserve">categorical feature values, like user and items </w:t>
      </w:r>
      <w:r w:rsidR="00B47A99">
        <w:t>of a</w:t>
      </w:r>
      <w:r w:rsidR="003F315F">
        <w:t xml:space="preserve"> RS dataset</w:t>
      </w:r>
      <w:r w:rsidR="004917EB">
        <w:t xml:space="preserve">. </w:t>
      </w:r>
      <w:r w:rsidR="00C70639">
        <w:t>Also, relationships</w:t>
      </w:r>
      <w:r w:rsidR="00355C0C">
        <w:t xml:space="preserve"> and similarities between different feature values can be</w:t>
      </w:r>
      <w:r w:rsidR="009729D6">
        <w:t xml:space="preserve"> represented in the vector space.</w:t>
      </w:r>
      <w:r w:rsidR="00355C0C">
        <w:t xml:space="preserve"> </w:t>
      </w:r>
    </w:p>
    <w:p w14:paraId="5D08C58D" w14:textId="032862C8" w:rsidR="00C21BBD" w:rsidRDefault="008038E0" w:rsidP="00D15D8C">
      <w:r>
        <w:t xml:space="preserve">The basic operation of feature embedding used in this project is </w:t>
      </w:r>
      <w:r w:rsidR="0029564D">
        <w:t xml:space="preserve">outlined in </w:t>
      </w:r>
      <w:r w:rsidR="0007145F">
        <w:fldChar w:fldCharType="begin"/>
      </w:r>
      <w:r w:rsidR="0007145F">
        <w:instrText xml:space="preserve"> REF _Ref109843331 \h </w:instrText>
      </w:r>
      <w:r w:rsidR="0007145F">
        <w:fldChar w:fldCharType="separate"/>
      </w:r>
      <w:r w:rsidR="0007145F">
        <w:t xml:space="preserve">Figure </w:t>
      </w:r>
      <w:r w:rsidR="0007145F">
        <w:rPr>
          <w:noProof/>
        </w:rPr>
        <w:t>17</w:t>
      </w:r>
      <w:r w:rsidR="0007145F">
        <w:fldChar w:fldCharType="end"/>
      </w:r>
      <w:r w:rsidR="0007145F">
        <w:t>.</w:t>
      </w:r>
      <w:r w:rsidR="007E024F">
        <w:t xml:space="preserve"> The categorical values (e.g. string value or ID value) are indexed in a vocabulary. The vocabulary serves as a look-up table, which is used to access the right feature embeddings</w:t>
      </w:r>
      <w:r w:rsidR="00D019D0">
        <w:t xml:space="preserve"> for the</w:t>
      </w:r>
      <w:r w:rsidR="0093390D">
        <w:t xml:space="preserve"> corresponding input value</w:t>
      </w:r>
      <w:r w:rsidR="00D019D0">
        <w:t>.</w:t>
      </w:r>
      <w:r w:rsidR="0093390D">
        <w:t xml:space="preserve"> The embedding layer is a </w:t>
      </w:r>
      <m:oMath>
        <m:r>
          <w:rPr>
            <w:rFonts w:ascii="Cambria Math" w:hAnsi="Cambria Math"/>
          </w:rPr>
          <m:t>s×d</m:t>
        </m:r>
      </m:oMath>
      <w:r w:rsidR="00C17773">
        <w:t xml:space="preserve"> matrix</w:t>
      </w:r>
      <w:r w:rsidR="00C6649C">
        <w:t xml:space="preserve">, where </w:t>
      </w:r>
      <m:oMath>
        <m:r>
          <w:rPr>
            <w:rFonts w:ascii="Cambria Math" w:hAnsi="Cambria Math"/>
          </w:rPr>
          <m:t>s</m:t>
        </m:r>
      </m:oMath>
      <w:r w:rsidR="00C6649C">
        <w:t xml:space="preserve"> represents the vocabulary size of the feature and </w:t>
      </w:r>
      <m:oMath>
        <m:r>
          <w:rPr>
            <w:rFonts w:ascii="Cambria Math" w:hAnsi="Cambria Math"/>
          </w:rPr>
          <m:t>d</m:t>
        </m:r>
      </m:oMath>
      <w:r w:rsidR="00705919">
        <w:t xml:space="preserve"> refers to the</w:t>
      </w:r>
      <w:r w:rsidR="00BE5508">
        <w:t xml:space="preserve"> chosen</w:t>
      </w:r>
      <w:r w:rsidR="00705919">
        <w:t xml:space="preserve"> dimensionality</w:t>
      </w:r>
      <w:r w:rsidR="00BE5508">
        <w:t xml:space="preserve"> of the embedding. In order to retrieve the right embedding from the </w:t>
      </w:r>
      <w:r w:rsidR="00B47870">
        <w:t>layer</w:t>
      </w:r>
      <w:r w:rsidR="00BE5508">
        <w:t xml:space="preserve">, the </w:t>
      </w:r>
      <w:r w:rsidR="00B47870">
        <w:t xml:space="preserve">matrix is multiplied with an one-hot encoded vector of the input value. The product is a vector of size </w:t>
      </w:r>
      <m:oMath>
        <m:r>
          <w:rPr>
            <w:rFonts w:ascii="Cambria Math" w:hAnsi="Cambria Math"/>
          </w:rPr>
          <m:t>d</m:t>
        </m:r>
      </m:oMath>
      <w:r w:rsidR="00CD42FD">
        <w:t>, which contains the embedding of the input value.</w:t>
      </w:r>
    </w:p>
    <w:p w14:paraId="6B7EFCA1" w14:textId="77777777" w:rsidR="002B61CA" w:rsidRDefault="002B61CA" w:rsidP="002B61CA">
      <w:pPr>
        <w:keepNext/>
      </w:pPr>
      <w:r w:rsidRPr="002B61CA">
        <w:rPr>
          <w:noProof/>
        </w:rPr>
        <w:drawing>
          <wp:inline distT="0" distB="0" distL="0" distR="0" wp14:anchorId="3DD2FA07" wp14:editId="40CC4451">
            <wp:extent cx="5400675" cy="1316355"/>
            <wp:effectExtent l="0" t="0" r="9525"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00675" cy="1316355"/>
                    </a:xfrm>
                    <a:prstGeom prst="rect">
                      <a:avLst/>
                    </a:prstGeom>
                  </pic:spPr>
                </pic:pic>
              </a:graphicData>
            </a:graphic>
          </wp:inline>
        </w:drawing>
      </w:r>
    </w:p>
    <w:p w14:paraId="7268B65F" w14:textId="4FD4AC86" w:rsidR="002B61CA" w:rsidRDefault="002B61CA" w:rsidP="002B61CA">
      <w:pPr>
        <w:pStyle w:val="Beschriftung"/>
      </w:pPr>
      <w:bookmarkStart w:id="91" w:name="_Ref109843331"/>
      <w:bookmarkStart w:id="92" w:name="_Ref109843294"/>
      <w:r>
        <w:t xml:space="preserve">Figure </w:t>
      </w:r>
      <w:r>
        <w:fldChar w:fldCharType="begin"/>
      </w:r>
      <w:r>
        <w:instrText xml:space="preserve"> SEQ Figure \* ARABIC </w:instrText>
      </w:r>
      <w:r>
        <w:fldChar w:fldCharType="separate"/>
      </w:r>
      <w:r w:rsidR="001E0848">
        <w:rPr>
          <w:noProof/>
        </w:rPr>
        <w:t>17</w:t>
      </w:r>
      <w:r>
        <w:fldChar w:fldCharType="end"/>
      </w:r>
      <w:bookmarkEnd w:id="91"/>
      <w:r>
        <w:t xml:space="preserve">: </w:t>
      </w:r>
      <w:r w:rsidR="00E457BC">
        <w:t>S</w:t>
      </w:r>
      <w:r>
        <w:t>imple embedding example</w:t>
      </w:r>
      <w:r w:rsidR="00B61F57">
        <w:t xml:space="preserve"> </w:t>
      </w:r>
      <w:r w:rsidR="00F603CC">
        <w:t>for feature “occupation”</w:t>
      </w:r>
      <w:bookmarkEnd w:id="92"/>
    </w:p>
    <w:p w14:paraId="2F2ED576" w14:textId="6A63EFBB" w:rsidR="00590E25" w:rsidRDefault="00397870" w:rsidP="00590E25">
      <w:r>
        <w:lastRenderedPageBreak/>
        <w:t xml:space="preserve">All features in this dataset are treated as categorical variables. This means that for every feature, an embedding layer is </w:t>
      </w:r>
      <w:r w:rsidR="00330365">
        <w:t>created.</w:t>
      </w:r>
      <w:r w:rsidR="00B607F1">
        <w:t xml:space="preserve"> This paragraph will describe the implementation of the feature embedding </w:t>
      </w:r>
      <w:r w:rsidR="000614FF">
        <w:t xml:space="preserve">inside the </w:t>
      </w:r>
      <w:r w:rsidR="000614FF" w:rsidRPr="000614FF">
        <w:rPr>
          <w:rFonts w:ascii="Courier New" w:hAnsi="Courier New" w:cs="Courier New"/>
        </w:rPr>
        <w:t>Rank</w:t>
      </w:r>
      <w:r w:rsidR="000614FF">
        <w:rPr>
          <w:rFonts w:ascii="Courier New" w:hAnsi="Courier New" w:cs="Courier New"/>
        </w:rPr>
        <w:t>ing</w:t>
      </w:r>
      <w:r w:rsidR="000614FF" w:rsidRPr="000614FF">
        <w:rPr>
          <w:rFonts w:ascii="Courier New" w:hAnsi="Courier New" w:cs="Courier New"/>
        </w:rPr>
        <w:t>Model</w:t>
      </w:r>
      <w:r w:rsidR="000614FF">
        <w:t xml:space="preserve"> class.</w:t>
      </w:r>
    </w:p>
    <w:p w14:paraId="34FA7273" w14:textId="6658C5E7" w:rsidR="00FC23DA" w:rsidRDefault="00764221" w:rsidP="00590E25">
      <w:r>
        <w:t xml:space="preserve">At the beginning of the class, </w:t>
      </w:r>
      <w:r w:rsidR="00832C47">
        <w:t>variables are</w:t>
      </w:r>
      <w:r w:rsidR="006F1A3B">
        <w:t xml:space="preserve"> defined</w:t>
      </w:r>
      <w:r w:rsidR="00832C47">
        <w:t xml:space="preserve"> that are going to be used </w:t>
      </w:r>
      <w:r w:rsidR="002517EB">
        <w:t xml:space="preserve">by the embedding layers. First, </w:t>
      </w:r>
      <w:r w:rsidR="006F1A3B">
        <w:t>the dimensionality of the feature embedding is</w:t>
      </w:r>
      <w:r w:rsidR="00BC41C2">
        <w:t xml:space="preserve"> declared</w:t>
      </w:r>
      <w:r w:rsidR="00AC3EA2">
        <w:t xml:space="preserve"> in variable </w:t>
      </w:r>
      <w:r w:rsidR="00AC3EA2" w:rsidRPr="00E71CC2">
        <w:rPr>
          <w:rFonts w:ascii="Courier New" w:hAnsi="Courier New" w:cs="Courier New"/>
        </w:rPr>
        <w:t>embedding_dimension</w:t>
      </w:r>
      <w:r w:rsidR="00BC41C2">
        <w:t>. For this work</w:t>
      </w:r>
      <w:r w:rsidR="00E66598">
        <w:t>,</w:t>
      </w:r>
      <w:r w:rsidR="00BC41C2">
        <w:t xml:space="preserve"> the size of 32 is chosen. This embedding dimension will be applied to every feature in the dataset.</w:t>
      </w:r>
      <w:r w:rsidR="007D1090">
        <w:t xml:space="preserve"> Next, a vocabulary for each feature is declared. The vocabulary is represented in a </w:t>
      </w:r>
      <w:r w:rsidR="00736C11">
        <w:t>NumPy</w:t>
      </w:r>
      <w:r w:rsidR="007D1090">
        <w:t xml:space="preserve"> </w:t>
      </w:r>
      <w:r w:rsidR="00736C11">
        <w:t xml:space="preserve">array of the length </w:t>
      </w:r>
      <w:r w:rsidR="004D61DB">
        <w:t>of unique feature values. By filling the array with incrementing val</w:t>
      </w:r>
      <w:r w:rsidR="00E71CC2">
        <w:t>u</w:t>
      </w:r>
      <w:r w:rsidR="004D61DB">
        <w:t xml:space="preserve">es, the index is created. </w:t>
      </w:r>
      <w:r w:rsidR="0096025D">
        <w:t>We recall that all</w:t>
      </w:r>
      <w:r w:rsidR="00E33D17">
        <w:t xml:space="preserve"> features of the dataset </w:t>
      </w:r>
      <w:r w:rsidR="008745A8">
        <w:t>are integer encoded</w:t>
      </w:r>
      <w:r w:rsidR="00F43C48">
        <w:t>,</w:t>
      </w:r>
      <w:r w:rsidR="008745A8">
        <w:t xml:space="preserve"> as described in chapter </w:t>
      </w:r>
      <w:r w:rsidR="008745A8">
        <w:fldChar w:fldCharType="begin"/>
      </w:r>
      <w:r w:rsidR="008745A8">
        <w:instrText xml:space="preserve"> REF _Ref109857216 \r \h </w:instrText>
      </w:r>
      <w:r w:rsidR="008745A8">
        <w:fldChar w:fldCharType="separate"/>
      </w:r>
      <w:r w:rsidR="008745A8">
        <w:t>4.2.3</w:t>
      </w:r>
      <w:r w:rsidR="008745A8">
        <w:fldChar w:fldCharType="end"/>
      </w:r>
      <w:r w:rsidR="0096025D">
        <w:t>. For this reason the</w:t>
      </w:r>
      <w:r w:rsidR="00B07655">
        <w:t xml:space="preserve"> vocabulary </w:t>
      </w:r>
      <w:r w:rsidR="00050833">
        <w:t>doesn’t need to be a dictionary</w:t>
      </w:r>
      <w:r w:rsidR="009559A9">
        <w:t xml:space="preserve">, as the values </w:t>
      </w:r>
      <w:r w:rsidR="00670A57">
        <w:t xml:space="preserve">in the array </w:t>
      </w:r>
      <w:r w:rsidR="0096025D">
        <w:t xml:space="preserve">already </w:t>
      </w:r>
      <w:r w:rsidR="00670A57">
        <w:t xml:space="preserve">correspond with the </w:t>
      </w:r>
      <w:r w:rsidR="005F336A">
        <w:t>encoded values from the dataset</w:t>
      </w:r>
      <w:r w:rsidR="007A096C">
        <w:t xml:space="preserve"> (</w:t>
      </w:r>
      <w:r w:rsidR="007A096C">
        <w:fldChar w:fldCharType="begin"/>
      </w:r>
      <w:r w:rsidR="007A096C">
        <w:instrText xml:space="preserve"> REF _Ref109857558 \h </w:instrText>
      </w:r>
      <w:r w:rsidR="007A096C">
        <w:fldChar w:fldCharType="separate"/>
      </w:r>
      <w:r w:rsidR="007A096C">
        <w:t xml:space="preserve">Figure </w:t>
      </w:r>
      <w:r w:rsidR="007A096C">
        <w:rPr>
          <w:noProof/>
        </w:rPr>
        <w:t>18</w:t>
      </w:r>
      <w:r w:rsidR="007A096C">
        <w:fldChar w:fldCharType="end"/>
      </w:r>
      <w:r w:rsidR="007A096C">
        <w:t>)</w:t>
      </w:r>
      <w:r w:rsidR="005F336A">
        <w:t>.</w:t>
      </w:r>
    </w:p>
    <w:p w14:paraId="77D9472B" w14:textId="15BCB7AD" w:rsidR="00D40CB0" w:rsidRDefault="00D44BD8" w:rsidP="00D40CB0">
      <w:pPr>
        <w:keepNext/>
      </w:pPr>
      <w:r w:rsidRPr="00D44BD8">
        <w:rPr>
          <w:noProof/>
        </w:rPr>
        <w:drawing>
          <wp:inline distT="0" distB="0" distL="0" distR="0" wp14:anchorId="03DF17F5" wp14:editId="3F1226DB">
            <wp:extent cx="5400675" cy="1633855"/>
            <wp:effectExtent l="0" t="0" r="9525" b="4445"/>
            <wp:docPr id="22" name="Grafik 22"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22" descr="Ein Bild, das Text enthält.&#10;&#10;Automatisch generierte Beschreibung"/>
                    <pic:cNvPicPr/>
                  </pic:nvPicPr>
                  <pic:blipFill>
                    <a:blip r:embed="rId27"/>
                    <a:stretch>
                      <a:fillRect/>
                    </a:stretch>
                  </pic:blipFill>
                  <pic:spPr>
                    <a:xfrm>
                      <a:off x="0" y="0"/>
                      <a:ext cx="5400675" cy="1633855"/>
                    </a:xfrm>
                    <a:prstGeom prst="rect">
                      <a:avLst/>
                    </a:prstGeom>
                  </pic:spPr>
                </pic:pic>
              </a:graphicData>
            </a:graphic>
          </wp:inline>
        </w:drawing>
      </w:r>
    </w:p>
    <w:p w14:paraId="33E9F18D" w14:textId="070B3508" w:rsidR="00FC23DA" w:rsidRDefault="00D40CB0" w:rsidP="00D40CB0">
      <w:pPr>
        <w:pStyle w:val="Beschriftung"/>
      </w:pPr>
      <w:bookmarkStart w:id="93" w:name="_Ref109857558"/>
      <w:r>
        <w:t xml:space="preserve">Figure </w:t>
      </w:r>
      <w:r>
        <w:fldChar w:fldCharType="begin"/>
      </w:r>
      <w:r>
        <w:instrText xml:space="preserve"> SEQ Figure \* ARABIC </w:instrText>
      </w:r>
      <w:r>
        <w:fldChar w:fldCharType="separate"/>
      </w:r>
      <w:r w:rsidR="001E0848">
        <w:rPr>
          <w:noProof/>
        </w:rPr>
        <w:t>18</w:t>
      </w:r>
      <w:r>
        <w:fldChar w:fldCharType="end"/>
      </w:r>
      <w:bookmarkEnd w:id="93"/>
      <w:r>
        <w:t xml:space="preserve">: </w:t>
      </w:r>
      <w:r w:rsidR="00E457BC">
        <w:t>D</w:t>
      </w:r>
      <w:r>
        <w:t>eclaration of embedding dimension and vocabularies</w:t>
      </w:r>
      <w:r w:rsidR="00FB6940">
        <w:t xml:space="preserve"> inside RankingModel</w:t>
      </w:r>
    </w:p>
    <w:p w14:paraId="6472EAA3" w14:textId="540D2C0F" w:rsidR="00675B6D" w:rsidRDefault="004D61DB" w:rsidP="00590E25">
      <w:r>
        <w:t>Now, that the</w:t>
      </w:r>
      <w:r w:rsidR="0015698A">
        <w:t xml:space="preserve"> embedding dimension and vocabulary </w:t>
      </w:r>
      <w:r w:rsidR="006F6B48">
        <w:t>have been</w:t>
      </w:r>
      <w:r w:rsidR="0015698A">
        <w:t xml:space="preserve"> defined, the embedding layer</w:t>
      </w:r>
      <w:r w:rsidR="00675B6D">
        <w:t>s are configured.</w:t>
      </w:r>
      <w:r w:rsidR="002B5EF5">
        <w:t xml:space="preserve"> </w:t>
      </w:r>
      <w:r w:rsidR="001B731A">
        <w:t xml:space="preserve">Since </w:t>
      </w:r>
      <w:r w:rsidR="002B5EF5">
        <w:t>the</w:t>
      </w:r>
      <w:r w:rsidR="00675B6D">
        <w:t xml:space="preserve"> feature</w:t>
      </w:r>
      <w:r w:rsidR="002B5EF5">
        <w:t>s</w:t>
      </w:r>
      <w:r w:rsidR="00675B6D">
        <w:t xml:space="preserve"> are integer encoded</w:t>
      </w:r>
      <w:r w:rsidR="002B5EF5">
        <w:t xml:space="preserve">, </w:t>
      </w:r>
      <w:r w:rsidR="006F6B48">
        <w:t xml:space="preserve">all </w:t>
      </w:r>
      <w:r w:rsidR="00F07BEC">
        <w:t xml:space="preserve">embedding layers receive an integer value as an input, which is defined in the </w:t>
      </w:r>
      <w:r w:rsidR="008D139E">
        <w:t xml:space="preserve">Keras </w:t>
      </w:r>
      <w:r w:rsidR="00F07BEC" w:rsidRPr="008D139E">
        <w:rPr>
          <w:rFonts w:ascii="Courier New" w:hAnsi="Courier New" w:cs="Courier New"/>
        </w:rPr>
        <w:t>I</w:t>
      </w:r>
      <w:r w:rsidR="008D139E" w:rsidRPr="008D139E">
        <w:rPr>
          <w:rFonts w:ascii="Courier New" w:hAnsi="Courier New" w:cs="Courier New"/>
        </w:rPr>
        <w:t>nput</w:t>
      </w:r>
      <w:r w:rsidR="00947CB4">
        <w:rPr>
          <w:rFonts w:ascii="Courier New" w:hAnsi="Courier New" w:cs="Courier New"/>
        </w:rPr>
        <w:t xml:space="preserve"> </w:t>
      </w:r>
      <w:r w:rsidR="008D139E">
        <w:t>layer</w:t>
      </w:r>
      <w:r w:rsidR="00B76B4B">
        <w:t xml:space="preserve">. The input is then converted into a string value, which is passed to the </w:t>
      </w:r>
      <w:r w:rsidR="00B76B4B" w:rsidRPr="00762437">
        <w:rPr>
          <w:rFonts w:ascii="Courier New" w:hAnsi="Courier New" w:cs="Courier New"/>
        </w:rPr>
        <w:t>StringLookup</w:t>
      </w:r>
      <w:r w:rsidR="00762437">
        <w:rPr>
          <w:rFonts w:cs="Arial"/>
        </w:rPr>
        <w:t xml:space="preserve"> Keras layer</w:t>
      </w:r>
      <w:r w:rsidR="00762437">
        <w:t>. This function</w:t>
      </w:r>
      <w:r w:rsidR="00462476">
        <w:t xml:space="preserve"> searches for the feature value inside the vocabulary and returns its index. As seen in </w:t>
      </w:r>
      <w:r w:rsidR="00462476">
        <w:fldChar w:fldCharType="begin"/>
      </w:r>
      <w:r w:rsidR="00462476">
        <w:instrText xml:space="preserve"> REF _Ref109843331 \h </w:instrText>
      </w:r>
      <w:r w:rsidR="00462476">
        <w:fldChar w:fldCharType="separate"/>
      </w:r>
      <w:r w:rsidR="00462476">
        <w:t xml:space="preserve">Figure </w:t>
      </w:r>
      <w:r w:rsidR="00462476">
        <w:rPr>
          <w:noProof/>
        </w:rPr>
        <w:t>17</w:t>
      </w:r>
      <w:r w:rsidR="00462476">
        <w:fldChar w:fldCharType="end"/>
      </w:r>
      <w:r w:rsidR="00462476">
        <w:t xml:space="preserve">, </w:t>
      </w:r>
      <w:r w:rsidR="00BA6ACC">
        <w:t>the index is used to create a one-hot vector of t</w:t>
      </w:r>
      <w:r w:rsidR="00D908A8">
        <w:t xml:space="preserve">he input value, which is then passed to the </w:t>
      </w:r>
      <w:r w:rsidR="008F6146" w:rsidRPr="008F6146">
        <w:rPr>
          <w:rFonts w:ascii="Courier New" w:hAnsi="Courier New" w:cs="Courier New"/>
        </w:rPr>
        <w:t>E</w:t>
      </w:r>
      <w:r w:rsidR="00D908A8" w:rsidRPr="008F6146">
        <w:rPr>
          <w:rFonts w:ascii="Courier New" w:hAnsi="Courier New" w:cs="Courier New"/>
        </w:rPr>
        <w:t>mbedding</w:t>
      </w:r>
      <w:r w:rsidR="00D908A8">
        <w:t xml:space="preserve"> layer.</w:t>
      </w:r>
      <w:r w:rsidR="005211BE">
        <w:t xml:space="preserve"> The embedding layer is multiplied by the one-hot vector from the previous layer</w:t>
      </w:r>
      <w:r w:rsidR="00795F27">
        <w:t>,</w:t>
      </w:r>
      <w:r w:rsidR="00440CC2">
        <w:t xml:space="preserve"> which outputs the feature representation of the input value.</w:t>
      </w:r>
      <w:r w:rsidR="005211BE">
        <w:t xml:space="preserve"> </w:t>
      </w:r>
      <w:r w:rsidR="009111AB">
        <w:t xml:space="preserve">The embedding is then ingested </w:t>
      </w:r>
      <w:r w:rsidR="005211BE">
        <w:t>by the DCN</w:t>
      </w:r>
      <w:r w:rsidR="000C3B4F">
        <w:t xml:space="preserve"> (</w:t>
      </w:r>
      <w:r w:rsidR="000C3B4F">
        <w:fldChar w:fldCharType="begin"/>
      </w:r>
      <w:r w:rsidR="000C3B4F">
        <w:instrText xml:space="preserve"> REF _Ref109858885 \h </w:instrText>
      </w:r>
      <w:r w:rsidR="000C3B4F">
        <w:fldChar w:fldCharType="separate"/>
      </w:r>
      <w:r w:rsidR="000C3B4F">
        <w:t xml:space="preserve">Figure </w:t>
      </w:r>
      <w:r w:rsidR="000C3B4F">
        <w:rPr>
          <w:noProof/>
        </w:rPr>
        <w:t>19</w:t>
      </w:r>
      <w:r w:rsidR="000C3B4F">
        <w:fldChar w:fldCharType="end"/>
      </w:r>
      <w:r w:rsidR="000C3B4F">
        <w:t>)</w:t>
      </w:r>
      <w:r w:rsidR="005211BE">
        <w:t>.</w:t>
      </w:r>
    </w:p>
    <w:p w14:paraId="3EB61B02" w14:textId="77777777" w:rsidR="002C5477" w:rsidRDefault="005A7D44" w:rsidP="002C5477">
      <w:pPr>
        <w:keepNext/>
      </w:pPr>
      <w:r w:rsidRPr="005A7D44">
        <w:rPr>
          <w:noProof/>
        </w:rPr>
        <w:lastRenderedPageBreak/>
        <w:drawing>
          <wp:inline distT="0" distB="0" distL="0" distR="0" wp14:anchorId="2B550210" wp14:editId="7CDFBE83">
            <wp:extent cx="5400675" cy="2113280"/>
            <wp:effectExtent l="0" t="0" r="9525" b="1270"/>
            <wp:docPr id="21" name="Grafik 2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descr="Ein Bild, das Text enthält.&#10;&#10;Automatisch generierte Beschreibung"/>
                    <pic:cNvPicPr/>
                  </pic:nvPicPr>
                  <pic:blipFill>
                    <a:blip r:embed="rId28"/>
                    <a:stretch>
                      <a:fillRect/>
                    </a:stretch>
                  </pic:blipFill>
                  <pic:spPr>
                    <a:xfrm>
                      <a:off x="0" y="0"/>
                      <a:ext cx="5400675" cy="2113280"/>
                    </a:xfrm>
                    <a:prstGeom prst="rect">
                      <a:avLst/>
                    </a:prstGeom>
                  </pic:spPr>
                </pic:pic>
              </a:graphicData>
            </a:graphic>
          </wp:inline>
        </w:drawing>
      </w:r>
    </w:p>
    <w:p w14:paraId="73FFBEAD" w14:textId="34FD9A3F" w:rsidR="008A0BDE" w:rsidRDefault="002C5477" w:rsidP="002C5477">
      <w:pPr>
        <w:pStyle w:val="Beschriftung"/>
      </w:pPr>
      <w:bookmarkStart w:id="94" w:name="_Ref109858885"/>
      <w:r>
        <w:t xml:space="preserve">Figure </w:t>
      </w:r>
      <w:r>
        <w:fldChar w:fldCharType="begin"/>
      </w:r>
      <w:r>
        <w:instrText xml:space="preserve"> SEQ Figure \* ARABIC </w:instrText>
      </w:r>
      <w:r>
        <w:fldChar w:fldCharType="separate"/>
      </w:r>
      <w:r w:rsidR="001E0848">
        <w:rPr>
          <w:noProof/>
        </w:rPr>
        <w:t>19</w:t>
      </w:r>
      <w:r>
        <w:fldChar w:fldCharType="end"/>
      </w:r>
      <w:bookmarkEnd w:id="94"/>
      <w:r>
        <w:t xml:space="preserve">: </w:t>
      </w:r>
      <w:r w:rsidR="00E457BC">
        <w:t>I</w:t>
      </w:r>
      <w:r>
        <w:t>mplementation of the embedding layer</w:t>
      </w:r>
    </w:p>
    <w:p w14:paraId="78806D42" w14:textId="7A989E6A" w:rsidR="000C3B4F" w:rsidRDefault="00BB7470" w:rsidP="000C3B4F">
      <w:r>
        <w:rPr>
          <w:b/>
        </w:rPr>
        <w:t>DCN</w:t>
      </w:r>
      <w:r>
        <w:t xml:space="preserve">. </w:t>
      </w:r>
      <w:r w:rsidR="001031A0">
        <w:t>The implementation of the DCN in this research uses a total of 4 layers. The model</w:t>
      </w:r>
      <w:r w:rsidR="00A31498">
        <w:t xml:space="preserve"> in its entirety can be seen in </w:t>
      </w:r>
      <w:r w:rsidR="00F3798A">
        <w:fldChar w:fldCharType="begin"/>
      </w:r>
      <w:r w:rsidR="00F3798A">
        <w:instrText xml:space="preserve"> REF _Ref109863345 \h </w:instrText>
      </w:r>
      <w:r w:rsidR="00F3798A">
        <w:fldChar w:fldCharType="separate"/>
      </w:r>
      <w:r w:rsidR="00F3798A">
        <w:t xml:space="preserve">Figure </w:t>
      </w:r>
      <w:r w:rsidR="00F3798A">
        <w:rPr>
          <w:noProof/>
        </w:rPr>
        <w:t>20</w:t>
      </w:r>
      <w:r w:rsidR="00F3798A">
        <w:fldChar w:fldCharType="end"/>
      </w:r>
      <w:r w:rsidR="00F3798A">
        <w:t>.</w:t>
      </w:r>
      <w:r w:rsidR="00007211">
        <w:t xml:space="preserve"> This model serves as a PoC for the cross layer, which is part of the TFRS library. In order to ensure reproducibility of the model, </w:t>
      </w:r>
      <w:r w:rsidR="00486D7F">
        <w:t>all layers within the DCN</w:t>
      </w:r>
      <w:r w:rsidR="00420329">
        <w:t xml:space="preserve"> are initialized with a see</w:t>
      </w:r>
      <w:r w:rsidR="00D06DDB">
        <w:t>d</w:t>
      </w:r>
      <w:r w:rsidR="00420329">
        <w:t xml:space="preserve">. This means that the weights before model training are the </w:t>
      </w:r>
      <w:r w:rsidR="000C58C7">
        <w:t xml:space="preserve">same throughout all training runs. As proposed by </w:t>
      </w:r>
      <w:sdt>
        <w:sdtPr>
          <w:alias w:val="To edit, see citavi.com/edit"/>
          <w:tag w:val="CitaviPlaceholder#9b5f09fe-3773-433f-9bd5-a91ef56581e9"/>
          <w:id w:val="268978416"/>
          <w:placeholder>
            <w:docPart w:val="DefaultPlaceholder_-1854013440"/>
          </w:placeholder>
        </w:sdtPr>
        <w:sdtEndPr/>
        <w:sdtContent>
          <w:r w:rsidR="000C58C7">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OWFhMjkxLTVhZjUtNDBiZi04YTc4LWQyOGU1ZGRlY2Iz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yVDAwOjEwOjE2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WI1ZjA5ZmUtMzc3My00MzNmLTliZDUtYTkxZWY1NjU4MWU5IiwiVGV4dCI6IihXYW5nIGV0IGFsLiwgMjAyMSkiLCJXQUlWZXJzaW9uIjoiNi4xMi4wLjAifQ==}</w:instrText>
          </w:r>
          <w:r w:rsidR="000C58C7">
            <w:fldChar w:fldCharType="separate"/>
          </w:r>
          <w:r w:rsidR="000C58C7">
            <w:t xml:space="preserve">Wang et al. </w:t>
          </w:r>
          <w:r w:rsidR="00406EC0">
            <w:t>(</w:t>
          </w:r>
          <w:r w:rsidR="000C58C7">
            <w:t>2021)</w:t>
          </w:r>
          <w:r w:rsidR="000C58C7">
            <w:fldChar w:fldCharType="end"/>
          </w:r>
        </w:sdtContent>
      </w:sdt>
      <w:r w:rsidR="00406EC0">
        <w:t xml:space="preserve">, the cross network </w:t>
      </w:r>
      <w:r w:rsidR="009F5EB4">
        <w:t xml:space="preserve">is positioned </w:t>
      </w:r>
      <w:r w:rsidR="00E061EC">
        <w:t>before the NN and after the embedding layer. It therefore receives the feature embedding as its inputs</w:t>
      </w:r>
      <w:r w:rsidR="00CE58B5">
        <w:t xml:space="preserve">. As mentioned in chapter </w:t>
      </w:r>
      <w:r w:rsidR="002116A8">
        <w:fldChar w:fldCharType="begin"/>
      </w:r>
      <w:r w:rsidR="002116A8">
        <w:instrText xml:space="preserve"> REF _Ref109863681 \h </w:instrText>
      </w:r>
      <w:r w:rsidR="002116A8">
        <w:fldChar w:fldCharType="separate"/>
      </w:r>
      <w:r w:rsidR="002116A8">
        <w:t>Deep &amp; Cross Networks</w:t>
      </w:r>
      <w:r w:rsidR="002116A8">
        <w:fldChar w:fldCharType="end"/>
      </w:r>
      <w:r w:rsidR="002116A8">
        <w:t xml:space="preserve">, the degree </w:t>
      </w:r>
      <w:r w:rsidR="00324B99">
        <w:t xml:space="preserve">of cross feature interactions explicitly learned, can be controlled by the amount of </w:t>
      </w:r>
      <w:r w:rsidR="008A0A67">
        <w:t xml:space="preserve">layers in the cross network. </w:t>
      </w:r>
      <w:r w:rsidR="00B37C74">
        <w:t>This model architecture uses one cross layer, which declares that the learned feature interactions are bound to degree 1. This means, that the CN considers interactions between one feature to another one. The cross network is then followed by two dense layers and an output layer. For both dense layers, the ReLU activation layer is used. The first NN layer consists of 256 neurons, while the second layer has a total of 64 units. The output layer returns a float value, which represents the predicted rating of the user for a movie.</w:t>
      </w:r>
    </w:p>
    <w:p w14:paraId="2C994028" w14:textId="468A1D13" w:rsidR="00F3798A" w:rsidRDefault="00BF061E" w:rsidP="00F3798A">
      <w:pPr>
        <w:keepNext/>
      </w:pPr>
      <w:r w:rsidRPr="00BF061E">
        <w:rPr>
          <w:noProof/>
        </w:rPr>
        <w:drawing>
          <wp:inline distT="0" distB="0" distL="0" distR="0" wp14:anchorId="3B8A4230" wp14:editId="3B00E0B3">
            <wp:extent cx="5400675" cy="1311910"/>
            <wp:effectExtent l="0" t="0" r="9525" b="2540"/>
            <wp:docPr id="25" name="Grafik 2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descr="Ein Bild, das Text enthält.&#10;&#10;Automatisch generierte Beschreibung"/>
                    <pic:cNvPicPr/>
                  </pic:nvPicPr>
                  <pic:blipFill>
                    <a:blip r:embed="rId29"/>
                    <a:stretch>
                      <a:fillRect/>
                    </a:stretch>
                  </pic:blipFill>
                  <pic:spPr>
                    <a:xfrm>
                      <a:off x="0" y="0"/>
                      <a:ext cx="5400675" cy="1311910"/>
                    </a:xfrm>
                    <a:prstGeom prst="rect">
                      <a:avLst/>
                    </a:prstGeom>
                  </pic:spPr>
                </pic:pic>
              </a:graphicData>
            </a:graphic>
          </wp:inline>
        </w:drawing>
      </w:r>
    </w:p>
    <w:p w14:paraId="733CDE35" w14:textId="21E12078" w:rsidR="00BF061E" w:rsidRPr="00BF061E" w:rsidRDefault="00F3798A" w:rsidP="00BF061E">
      <w:pPr>
        <w:pStyle w:val="Beschriftung"/>
      </w:pPr>
      <w:bookmarkStart w:id="95" w:name="_Ref109863345"/>
      <w:r>
        <w:t xml:space="preserve">Figure </w:t>
      </w:r>
      <w:r>
        <w:fldChar w:fldCharType="begin"/>
      </w:r>
      <w:r>
        <w:instrText xml:space="preserve"> SEQ Figure \* ARABIC </w:instrText>
      </w:r>
      <w:r>
        <w:fldChar w:fldCharType="separate"/>
      </w:r>
      <w:r w:rsidR="001E0848">
        <w:rPr>
          <w:noProof/>
        </w:rPr>
        <w:t>20</w:t>
      </w:r>
      <w:r>
        <w:fldChar w:fldCharType="end"/>
      </w:r>
      <w:bookmarkEnd w:id="95"/>
      <w:r>
        <w:t xml:space="preserve">: </w:t>
      </w:r>
      <w:r w:rsidR="00E457BC">
        <w:t>I</w:t>
      </w:r>
      <w:r>
        <w:t>mplementation of the DCN</w:t>
      </w:r>
    </w:p>
    <w:p w14:paraId="441A10EA" w14:textId="13E2D516" w:rsidR="00002051" w:rsidRDefault="008133C0" w:rsidP="00002051">
      <w:pPr>
        <w:pStyle w:val="berschrift3"/>
      </w:pPr>
      <w:bookmarkStart w:id="96" w:name="_Toc110000180"/>
      <w:r>
        <w:t>MovieLens</w:t>
      </w:r>
      <w:bookmarkEnd w:id="96"/>
    </w:p>
    <w:p w14:paraId="380DC66E" w14:textId="39CA8D2B" w:rsidR="0093428B" w:rsidRDefault="00A62AF9" w:rsidP="00BF061E">
      <w:pPr>
        <w:rPr>
          <w:rFonts w:cs="Arial"/>
        </w:rPr>
      </w:pPr>
      <w:r>
        <w:rPr>
          <w:rFonts w:ascii="Courier New" w:hAnsi="Courier New" w:cs="Courier New"/>
        </w:rPr>
        <w:t>MovieLens</w:t>
      </w:r>
      <w:r w:rsidR="00E56FC1">
        <w:rPr>
          <w:rFonts w:cs="Arial"/>
        </w:rPr>
        <w:t xml:space="preserve"> inherits from the TFRS Model class, which is a </w:t>
      </w:r>
      <w:r w:rsidR="002270BB">
        <w:rPr>
          <w:rFonts w:cs="Arial"/>
        </w:rPr>
        <w:t>wrapper for the Keras Model class. This base class lets the developer define custom training and test losses, by implementing three methods in the child class:</w:t>
      </w:r>
    </w:p>
    <w:p w14:paraId="0015698A" w14:textId="7C2EE9A7" w:rsidR="00BF061E" w:rsidRDefault="002E2B0F" w:rsidP="00BF061E">
      <w:r>
        <w:rPr>
          <w:rFonts w:cs="Arial"/>
        </w:rPr>
        <w:lastRenderedPageBreak/>
        <w:t>In t</w:t>
      </w:r>
      <w:r w:rsidR="00C52196">
        <w:rPr>
          <w:rFonts w:cs="Arial"/>
        </w:rPr>
        <w:t xml:space="preserve">he </w:t>
      </w:r>
      <w:r w:rsidR="00C52196" w:rsidRPr="00C52196">
        <w:rPr>
          <w:rFonts w:ascii="Courier New" w:hAnsi="Courier New" w:cs="Courier New"/>
        </w:rPr>
        <w:t>__init__</w:t>
      </w:r>
      <w:r w:rsidR="00C52196">
        <w:rPr>
          <w:rFonts w:cs="Arial"/>
        </w:rPr>
        <w:t xml:space="preserve"> method, </w:t>
      </w:r>
      <w:r w:rsidR="00441967">
        <w:rPr>
          <w:rFonts w:cs="Arial"/>
        </w:rPr>
        <w:t xml:space="preserve">a Keras model and the loss metrics are declared. </w:t>
      </w:r>
      <w:r w:rsidR="00335D75" w:rsidRPr="00BB32AA">
        <w:rPr>
          <w:rFonts w:ascii="Courier New" w:hAnsi="Courier New" w:cs="Courier New"/>
        </w:rPr>
        <w:t>self.ranking_model</w:t>
      </w:r>
      <w:r w:rsidR="00335D75">
        <w:t xml:space="preserve"> is an instantiation of </w:t>
      </w:r>
      <w:r w:rsidR="00BB32AA">
        <w:t>the RankingModel class, discussed in the previous chapter</w:t>
      </w:r>
      <w:r w:rsidR="0018397C">
        <w:t xml:space="preserve">. </w:t>
      </w:r>
      <w:r w:rsidR="00B94FAD" w:rsidRPr="000D2128">
        <w:rPr>
          <w:rFonts w:ascii="Courier New" w:hAnsi="Courier New" w:cs="Courier New"/>
        </w:rPr>
        <w:t>self.</w:t>
      </w:r>
      <w:r w:rsidR="00624305" w:rsidRPr="000D2128">
        <w:rPr>
          <w:rFonts w:ascii="Courier New" w:hAnsi="Courier New" w:cs="Courier New"/>
        </w:rPr>
        <w:t>task</w:t>
      </w:r>
      <w:r w:rsidR="00624305">
        <w:t xml:space="preserve"> is an object of the </w:t>
      </w:r>
      <w:r w:rsidR="000D2128">
        <w:t>Ranking class from the TFRS module.</w:t>
      </w:r>
      <w:r>
        <w:t xml:space="preserve"> </w:t>
      </w:r>
      <w:r w:rsidR="00204D43">
        <w:t xml:space="preserve">This </w:t>
      </w:r>
      <w:r w:rsidR="00595A95">
        <w:t>class can be given a loss function</w:t>
      </w:r>
      <w:r w:rsidR="007A5F41">
        <w:t xml:space="preserve"> as a parameter with which </w:t>
      </w:r>
      <w:r w:rsidR="003E6ED2">
        <w:t xml:space="preserve">the training loss is calculated. </w:t>
      </w:r>
      <w:r w:rsidR="00645527">
        <w:t xml:space="preserve">In addition to </w:t>
      </w:r>
      <w:r w:rsidR="008D37D8">
        <w:t xml:space="preserve">the loss function, additional evaluation metrics can </w:t>
      </w:r>
      <w:r w:rsidR="004D7B86">
        <w:t xml:space="preserve">be given as </w:t>
      </w:r>
      <w:r w:rsidR="007624A1">
        <w:t>parameter</w:t>
      </w:r>
      <w:r w:rsidR="004D7B86">
        <w:t>s.</w:t>
      </w:r>
      <w:r w:rsidR="00A435E5">
        <w:t xml:space="preserve"> This artifact uses </w:t>
      </w:r>
      <w:r w:rsidR="00D657E1">
        <w:t xml:space="preserve">mean squared error as the loss function and root mean squared error as </w:t>
      </w:r>
      <w:r w:rsidR="00B96BDE">
        <w:t>an evaluation metric</w:t>
      </w:r>
      <w:r w:rsidR="004F3CAB">
        <w:t>, which can be seen during the training process</w:t>
      </w:r>
      <w:r w:rsidR="007B04A2">
        <w:t xml:space="preserve"> (</w:t>
      </w:r>
      <w:r w:rsidR="00E457BC">
        <w:fldChar w:fldCharType="begin"/>
      </w:r>
      <w:r w:rsidR="00E457BC">
        <w:instrText xml:space="preserve"> REF _Ref109868265 \h </w:instrText>
      </w:r>
      <w:r w:rsidR="00E457BC">
        <w:fldChar w:fldCharType="separate"/>
      </w:r>
      <w:r w:rsidR="00E457BC">
        <w:t xml:space="preserve">Figure </w:t>
      </w:r>
      <w:r w:rsidR="00E457BC">
        <w:rPr>
          <w:noProof/>
        </w:rPr>
        <w:t>21</w:t>
      </w:r>
      <w:r w:rsidR="00E457BC">
        <w:fldChar w:fldCharType="end"/>
      </w:r>
      <w:r w:rsidR="007B04A2">
        <w:t>)</w:t>
      </w:r>
      <w:r w:rsidR="00E457BC">
        <w:t>.</w:t>
      </w:r>
    </w:p>
    <w:p w14:paraId="696A1FA2" w14:textId="77777777" w:rsidR="00E457BC" w:rsidRDefault="00D81D47" w:rsidP="00E457BC">
      <w:pPr>
        <w:keepNext/>
      </w:pPr>
      <w:r w:rsidRPr="00D81D47">
        <w:rPr>
          <w:noProof/>
        </w:rPr>
        <w:drawing>
          <wp:inline distT="0" distB="0" distL="0" distR="0" wp14:anchorId="147D80C2" wp14:editId="2152BDA1">
            <wp:extent cx="5400675" cy="372110"/>
            <wp:effectExtent l="0" t="0" r="9525" b="889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00675" cy="372110"/>
                    </a:xfrm>
                    <a:prstGeom prst="rect">
                      <a:avLst/>
                    </a:prstGeom>
                  </pic:spPr>
                </pic:pic>
              </a:graphicData>
            </a:graphic>
          </wp:inline>
        </w:drawing>
      </w:r>
    </w:p>
    <w:p w14:paraId="5FFBAC8F" w14:textId="518FCC6C" w:rsidR="007B04A2" w:rsidRDefault="00E457BC" w:rsidP="00E457BC">
      <w:pPr>
        <w:pStyle w:val="Beschriftung"/>
      </w:pPr>
      <w:bookmarkStart w:id="97" w:name="_Ref109868265"/>
      <w:bookmarkStart w:id="98" w:name="_Ref109868245"/>
      <w:r>
        <w:t xml:space="preserve">Figure </w:t>
      </w:r>
      <w:r>
        <w:fldChar w:fldCharType="begin"/>
      </w:r>
      <w:r>
        <w:instrText xml:space="preserve"> SEQ Figure \* ARABIC </w:instrText>
      </w:r>
      <w:r>
        <w:fldChar w:fldCharType="separate"/>
      </w:r>
      <w:r w:rsidR="001E0848">
        <w:rPr>
          <w:noProof/>
        </w:rPr>
        <w:t>21</w:t>
      </w:r>
      <w:r>
        <w:fldChar w:fldCharType="end"/>
      </w:r>
      <w:bookmarkEnd w:id="97"/>
      <w:r>
        <w:t>: Metrics during model training</w:t>
      </w:r>
      <w:bookmarkEnd w:id="98"/>
    </w:p>
    <w:p w14:paraId="05DC07CC" w14:textId="10C93402" w:rsidR="00847E2E" w:rsidRDefault="00847E2E" w:rsidP="001D3FB6">
      <w:r>
        <w:t>The second method in MovieLens</w:t>
      </w:r>
      <w:r w:rsidR="00DE1FED">
        <w:t xml:space="preserve"> is </w:t>
      </w:r>
      <w:r w:rsidR="00DE1FED" w:rsidRPr="00DE1FED">
        <w:rPr>
          <w:rFonts w:ascii="Courier New" w:hAnsi="Courier New" w:cs="Courier New"/>
        </w:rPr>
        <w:t>call</w:t>
      </w:r>
      <w:r w:rsidR="00DE1FED">
        <w:t>.</w:t>
      </w:r>
      <w:r w:rsidR="00F033C9">
        <w:t xml:space="preserve"> This method</w:t>
      </w:r>
      <w:r w:rsidR="00DE1FED">
        <w:t xml:space="preserve"> takes in </w:t>
      </w:r>
      <w:r w:rsidR="00D26FAF">
        <w:t xml:space="preserve">the </w:t>
      </w:r>
      <w:r w:rsidR="006D41FD">
        <w:t xml:space="preserve">features of the </w:t>
      </w:r>
      <w:r w:rsidR="009857BE">
        <w:t>training data and gives it to the RankingModel in order to compute the predictions.</w:t>
      </w:r>
    </w:p>
    <w:p w14:paraId="7D3BC6AD" w14:textId="0AC8799D" w:rsidR="009F5D8C" w:rsidRPr="009F5D8C" w:rsidRDefault="009857BE" w:rsidP="00E73879">
      <w:r>
        <w:t>The</w:t>
      </w:r>
      <w:r w:rsidR="004E3713">
        <w:t>se</w:t>
      </w:r>
      <w:r>
        <w:t xml:space="preserve"> predict</w:t>
      </w:r>
      <w:r w:rsidR="00606B12">
        <w:t>ed labels</w:t>
      </w:r>
      <w:r>
        <w:t xml:space="preserve"> are then </w:t>
      </w:r>
      <w:r w:rsidR="004E3713">
        <w:t xml:space="preserve">given to </w:t>
      </w:r>
      <w:r w:rsidR="004E3713" w:rsidRPr="00606B12">
        <w:rPr>
          <w:rFonts w:ascii="Courier New" w:hAnsi="Courier New" w:cs="Courier New"/>
        </w:rPr>
        <w:t>compute_loss</w:t>
      </w:r>
      <w:r w:rsidR="00606B12">
        <w:t xml:space="preserve">, where they are compared against the true labels. </w:t>
      </w:r>
      <w:r w:rsidR="00590AB6">
        <w:t xml:space="preserve">These two values are passed to the task object, which executes the call method in </w:t>
      </w:r>
      <w:r w:rsidR="00590AB6" w:rsidRPr="005A55A8">
        <w:rPr>
          <w:rFonts w:ascii="Courier New" w:hAnsi="Courier New" w:cs="Courier New"/>
        </w:rPr>
        <w:t xml:space="preserve">Ranking </w:t>
      </w:r>
      <w:r w:rsidR="00590AB6">
        <w:t xml:space="preserve">and returns the </w:t>
      </w:r>
      <w:r w:rsidR="005A55A8">
        <w:t>loss value and metrics.</w:t>
      </w:r>
    </w:p>
    <w:p w14:paraId="36966188" w14:textId="42B3B7BA" w:rsidR="008133C0" w:rsidRDefault="00756763" w:rsidP="008133C0">
      <w:pPr>
        <w:pStyle w:val="berschrift3"/>
      </w:pPr>
      <w:bookmarkStart w:id="99" w:name="_Toc110000181"/>
      <w:r>
        <w:t>Post</w:t>
      </w:r>
      <w:r w:rsidR="00AD6E14">
        <w:t>-Training Actions</w:t>
      </w:r>
      <w:bookmarkEnd w:id="99"/>
    </w:p>
    <w:p w14:paraId="039C371C" w14:textId="3B02DEF0" w:rsidR="005F6EE6" w:rsidRDefault="00E67D42" w:rsidP="005F6EE6">
      <w:r>
        <w:t>Metadata collection is a key task in MLOps systems.</w:t>
      </w:r>
      <w:r w:rsidR="001F3AA6">
        <w:t xml:space="preserve"> It</w:t>
      </w:r>
      <w:r>
        <w:t xml:space="preserve"> can give ML e</w:t>
      </w:r>
      <w:r w:rsidR="008B0A35">
        <w:t>ngi</w:t>
      </w:r>
      <w:r>
        <w:t>ne</w:t>
      </w:r>
      <w:r w:rsidR="00C430F7">
        <w:t>ers an overview of trained models, help identify weaknesses in a model and improve model understanding.</w:t>
      </w:r>
      <w:r w:rsidR="008B0A35">
        <w:t xml:space="preserve"> In order to satisfy the need for model metadata in an MLOps environment, this research project retrieves </w:t>
      </w:r>
      <w:r w:rsidR="007F7252">
        <w:t>and sav</w:t>
      </w:r>
      <w:r w:rsidR="0057232E">
        <w:t>es</w:t>
      </w:r>
      <w:r w:rsidR="007F7252">
        <w:t xml:space="preserve"> </w:t>
      </w:r>
      <w:r w:rsidR="00227123">
        <w:t xml:space="preserve">custom information after every training. These are referred to in this paper as </w:t>
      </w:r>
      <w:r w:rsidR="00D813AD">
        <w:t>post-training actions (PTA).</w:t>
      </w:r>
      <w:r w:rsidR="00AA5032">
        <w:t xml:space="preserve"> </w:t>
      </w:r>
      <w:r w:rsidR="00436DD8">
        <w:t>T</w:t>
      </w:r>
      <w:r w:rsidR="00A92C1D">
        <w:t>hree</w:t>
      </w:r>
      <w:r w:rsidR="00AA5032">
        <w:t xml:space="preserve"> </w:t>
      </w:r>
      <w:r w:rsidR="00214C0E">
        <w:t>PTAs are</w:t>
      </w:r>
      <w:r w:rsidR="00436DD8">
        <w:t xml:space="preserve"> implemented in the artifact</w:t>
      </w:r>
      <w:r w:rsidR="00214C0E">
        <w:t>.</w:t>
      </w:r>
    </w:p>
    <w:p w14:paraId="316B6A38" w14:textId="0F94D25D" w:rsidR="00BE2184" w:rsidRDefault="0087236B" w:rsidP="005F6EE6">
      <w:r>
        <w:rPr>
          <w:b/>
        </w:rPr>
        <w:t xml:space="preserve">Visualization of </w:t>
      </w:r>
      <w:r w:rsidR="0063347C">
        <w:rPr>
          <w:b/>
        </w:rPr>
        <w:t>m</w:t>
      </w:r>
      <w:r>
        <w:rPr>
          <w:b/>
        </w:rPr>
        <w:t>odel architecture</w:t>
      </w:r>
      <w:r w:rsidR="0063347C">
        <w:rPr>
          <w:b/>
        </w:rPr>
        <w:t>.</w:t>
      </w:r>
      <w:r w:rsidR="0063347C">
        <w:t xml:space="preserve"> </w:t>
      </w:r>
      <w:r w:rsidR="00FD4012">
        <w:t>The first PTA is a visualization of the model architecture</w:t>
      </w:r>
      <w:r w:rsidR="006E619D">
        <w:t>.</w:t>
      </w:r>
      <w:r w:rsidR="007F161E">
        <w:t xml:space="preserve"> Keras provides a method to visualize its sequential models</w:t>
      </w:r>
      <w:r w:rsidR="0053046E">
        <w:t>, which reads the layers of the model and maps them</w:t>
      </w:r>
      <w:r w:rsidR="00AC3467">
        <w:t xml:space="preserve"> to a plot.</w:t>
      </w:r>
      <w:r w:rsidR="00905DA9">
        <w:t xml:space="preserve"> The model architecture in this project is defined inside the RankingModel class, which </w:t>
      </w:r>
      <w:r w:rsidR="00E90134">
        <w:t>is instantiated in self.ranking_</w:t>
      </w:r>
      <w:r w:rsidR="00A33055">
        <w:t>model of the MovieLens class.</w:t>
      </w:r>
      <w:r w:rsidR="00A235CE">
        <w:t xml:space="preserve"> The ratings variable is passed to the </w:t>
      </w:r>
      <w:r w:rsidR="001465F1">
        <w:t xml:space="preserve">Keras </w:t>
      </w:r>
      <w:r w:rsidR="0008414F">
        <w:t>plot_model</w:t>
      </w:r>
      <w:r w:rsidR="001465F1">
        <w:t xml:space="preserve"> method </w:t>
      </w:r>
      <w:r w:rsidR="005F39EE">
        <w:t xml:space="preserve">to generate the visual representation of the </w:t>
      </w:r>
      <w:r w:rsidR="00F97D77">
        <w:t>model</w:t>
      </w:r>
      <w:r w:rsidR="005F39EE">
        <w:t>.</w:t>
      </w:r>
      <w:r w:rsidR="005000EA">
        <w:t xml:space="preserve"> By giving the plot the same name as the </w:t>
      </w:r>
      <w:r w:rsidR="001639EF">
        <w:t>model, it becomes</w:t>
      </w:r>
      <w:r w:rsidR="00A12775">
        <w:t xml:space="preserve"> clear to which model </w:t>
      </w:r>
      <w:r w:rsidR="00A019EB">
        <w:t>the visualization</w:t>
      </w:r>
      <w:r w:rsidR="00A12775">
        <w:t xml:space="preserve"> belongs to.</w:t>
      </w:r>
      <w:r w:rsidR="00511D57">
        <w:t xml:space="preserve"> </w:t>
      </w:r>
      <w:r w:rsidR="003A6417">
        <w:t xml:space="preserve">In </w:t>
      </w:r>
      <w:r w:rsidR="00A52BD8">
        <w:fldChar w:fldCharType="begin"/>
      </w:r>
      <w:r w:rsidR="00A52BD8">
        <w:instrText xml:space="preserve"> REF _Ref109925369 \h </w:instrText>
      </w:r>
      <w:r w:rsidR="00A52BD8">
        <w:fldChar w:fldCharType="separate"/>
      </w:r>
      <w:r w:rsidR="00A52BD8">
        <w:t xml:space="preserve">Figure </w:t>
      </w:r>
      <w:r w:rsidR="00A52BD8">
        <w:rPr>
          <w:noProof/>
        </w:rPr>
        <w:t>22</w:t>
      </w:r>
      <w:r w:rsidR="00A52BD8">
        <w:fldChar w:fldCharType="end"/>
      </w:r>
      <w:r w:rsidR="003A6417">
        <w:t xml:space="preserve"> the output of this PTA can be seen.</w:t>
      </w:r>
    </w:p>
    <w:p w14:paraId="607243DB" w14:textId="77777777" w:rsidR="00C16F6F" w:rsidRDefault="00F436A3" w:rsidP="00C16F6F">
      <w:pPr>
        <w:keepNext/>
      </w:pPr>
      <w:r w:rsidRPr="00F436A3">
        <w:rPr>
          <w:noProof/>
        </w:rPr>
        <w:lastRenderedPageBreak/>
        <w:drawing>
          <wp:inline distT="0" distB="0" distL="0" distR="0" wp14:anchorId="20481938" wp14:editId="162C2F06">
            <wp:extent cx="5399405" cy="2174240"/>
            <wp:effectExtent l="0" t="0" r="0" b="0"/>
            <wp:docPr id="33" name="Grafik 33"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fik 33" descr="Ein Bild, das Tisch enthält.&#10;&#10;Automatisch generierte Beschreibung"/>
                    <pic:cNvPicPr/>
                  </pic:nvPicPr>
                  <pic:blipFill>
                    <a:blip r:embed="rId31"/>
                    <a:stretch>
                      <a:fillRect/>
                    </a:stretch>
                  </pic:blipFill>
                  <pic:spPr>
                    <a:xfrm>
                      <a:off x="0" y="0"/>
                      <a:ext cx="5399405" cy="2174240"/>
                    </a:xfrm>
                    <a:prstGeom prst="rect">
                      <a:avLst/>
                    </a:prstGeom>
                  </pic:spPr>
                </pic:pic>
              </a:graphicData>
            </a:graphic>
          </wp:inline>
        </w:drawing>
      </w:r>
    </w:p>
    <w:p w14:paraId="1AA20FAA" w14:textId="013F3F35" w:rsidR="00C16F6F" w:rsidRDefault="00C16F6F" w:rsidP="00C16F6F">
      <w:pPr>
        <w:pStyle w:val="Beschriftung"/>
      </w:pPr>
      <w:bookmarkStart w:id="100" w:name="_Ref109925369"/>
      <w:r>
        <w:t xml:space="preserve">Figure </w:t>
      </w:r>
      <w:r>
        <w:fldChar w:fldCharType="begin"/>
      </w:r>
      <w:r>
        <w:instrText xml:space="preserve"> SEQ Figure \* ARABIC </w:instrText>
      </w:r>
      <w:r>
        <w:fldChar w:fldCharType="separate"/>
      </w:r>
      <w:r w:rsidR="001E0848">
        <w:rPr>
          <w:noProof/>
        </w:rPr>
        <w:t>22</w:t>
      </w:r>
      <w:r>
        <w:fldChar w:fldCharType="end"/>
      </w:r>
      <w:bookmarkEnd w:id="100"/>
      <w:r>
        <w:t>: Model architecture visualization</w:t>
      </w:r>
    </w:p>
    <w:p w14:paraId="5C12632E" w14:textId="316380F5" w:rsidR="00957618" w:rsidRDefault="00957618" w:rsidP="008E5214">
      <w:r>
        <w:t xml:space="preserve">The intention behind </w:t>
      </w:r>
      <w:r w:rsidR="007B0E2F">
        <w:t>th</w:t>
      </w:r>
      <w:r w:rsidR="00401D75">
        <w:t>is PTA,</w:t>
      </w:r>
      <w:r w:rsidR="007B0E2F">
        <w:t xml:space="preserve"> is to provide a</w:t>
      </w:r>
      <w:r w:rsidR="003B2537">
        <w:t xml:space="preserve"> </w:t>
      </w:r>
      <w:r w:rsidR="00401D75">
        <w:t>model overview to ML engineers.</w:t>
      </w:r>
      <w:r w:rsidR="00245B7D">
        <w:t xml:space="preserve"> Model repositories can become convoluted and it is beneficial to </w:t>
      </w:r>
      <w:r w:rsidR="00F817A9">
        <w:t xml:space="preserve">have visual </w:t>
      </w:r>
      <w:r w:rsidR="00940FB3">
        <w:t>information about the composition of a model.</w:t>
      </w:r>
    </w:p>
    <w:p w14:paraId="1D38BD10" w14:textId="1F500EE7" w:rsidR="00FE2AB9" w:rsidRDefault="000F2091" w:rsidP="008E5214">
      <w:r>
        <w:rPr>
          <w:b/>
        </w:rPr>
        <w:t>Visualization of model training.</w:t>
      </w:r>
      <w:r w:rsidR="00DD3E6A">
        <w:t xml:space="preserve"> The second PTA </w:t>
      </w:r>
      <w:r w:rsidR="008570C2">
        <w:t>has the objective to give insights into the training process</w:t>
      </w:r>
      <w:r w:rsidR="00933C3C">
        <w:t xml:space="preserve"> of a model. This is done with </w:t>
      </w:r>
      <w:r w:rsidR="00CE67F9">
        <w:t xml:space="preserve">TensorBoard. TensorBoard </w:t>
      </w:r>
      <w:r w:rsidR="00137273">
        <w:t>reads log files generated during training and visualizes them in a dashboard.</w:t>
      </w:r>
      <w:r w:rsidR="00264E75">
        <w:t xml:space="preserve"> Conventionally, TF logfiles are stored in a temporary folder</w:t>
      </w:r>
      <w:r w:rsidR="001F499E">
        <w:t xml:space="preserve">. By configuring a custom path, these training logs can be saved </w:t>
      </w:r>
      <w:r w:rsidR="00A362DA">
        <w:t>permanently.</w:t>
      </w:r>
      <w:r w:rsidR="00886C0D">
        <w:t xml:space="preserve"> These files can </w:t>
      </w:r>
      <w:r w:rsidR="00D261A0">
        <w:t xml:space="preserve">then </w:t>
      </w:r>
      <w:r w:rsidR="00886C0D">
        <w:t>be</w:t>
      </w:r>
      <w:r w:rsidR="002E59ED">
        <w:t xml:space="preserve"> visualized by </w:t>
      </w:r>
      <w:r w:rsidR="00D261A0">
        <w:t>launching TensorBoard in the configured logfile directory</w:t>
      </w:r>
      <w:r w:rsidR="004D1748">
        <w:t xml:space="preserve">, which opens a web </w:t>
      </w:r>
      <w:r w:rsidR="002C1679">
        <w:t>interface</w:t>
      </w:r>
      <w:r w:rsidR="00D261A0">
        <w:t>.</w:t>
      </w:r>
      <w:r w:rsidR="002C1679">
        <w:t xml:space="preserve"> There, the training c</w:t>
      </w:r>
      <w:r w:rsidR="00234711">
        <w:t>ourse of all models can be reviewed and compared</w:t>
      </w:r>
      <w:r w:rsidR="00FE2AB9">
        <w:t>. In</w:t>
      </w:r>
      <w:r w:rsidR="001B1FB9">
        <w:t xml:space="preserve"> </w:t>
      </w:r>
      <w:r w:rsidR="00487755">
        <w:fldChar w:fldCharType="begin"/>
      </w:r>
      <w:r w:rsidR="00487755">
        <w:instrText xml:space="preserve"> REF _Ref110204677 \h </w:instrText>
      </w:r>
      <w:r w:rsidR="00487755">
        <w:fldChar w:fldCharType="separate"/>
      </w:r>
      <w:r w:rsidR="00487755">
        <w:t xml:space="preserve">Figure </w:t>
      </w:r>
      <w:r w:rsidR="00487755">
        <w:rPr>
          <w:noProof/>
        </w:rPr>
        <w:t>23</w:t>
      </w:r>
      <w:r w:rsidR="00487755">
        <w:fldChar w:fldCharType="end"/>
      </w:r>
      <w:r w:rsidR="00FE2AB9">
        <w:t>, the training progress of a model is seen</w:t>
      </w:r>
      <w:r w:rsidR="00487755">
        <w:t xml:space="preserve"> through the dashboard</w:t>
      </w:r>
      <w:r w:rsidR="00FE2AB9">
        <w:t>.</w:t>
      </w:r>
    </w:p>
    <w:p w14:paraId="24E9EB3C" w14:textId="77777777" w:rsidR="001B1FB9" w:rsidRDefault="00FE2AB9" w:rsidP="001B1FB9">
      <w:pPr>
        <w:keepNext/>
      </w:pPr>
      <w:r w:rsidRPr="00FE2AB9">
        <w:rPr>
          <w:noProof/>
        </w:rPr>
        <w:drawing>
          <wp:inline distT="0" distB="0" distL="0" distR="0" wp14:anchorId="57A3312B" wp14:editId="0377355B">
            <wp:extent cx="5399405" cy="1508125"/>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399405" cy="1508125"/>
                    </a:xfrm>
                    <a:prstGeom prst="rect">
                      <a:avLst/>
                    </a:prstGeom>
                  </pic:spPr>
                </pic:pic>
              </a:graphicData>
            </a:graphic>
          </wp:inline>
        </w:drawing>
      </w:r>
    </w:p>
    <w:p w14:paraId="3CF22999" w14:textId="64980F12" w:rsidR="001B1FB9" w:rsidRDefault="001B1FB9" w:rsidP="001B1FB9">
      <w:pPr>
        <w:pStyle w:val="Beschriftung"/>
      </w:pPr>
      <w:bookmarkStart w:id="101" w:name="_Ref110204677"/>
      <w:r>
        <w:t xml:space="preserve">Figure </w:t>
      </w:r>
      <w:r>
        <w:fldChar w:fldCharType="begin"/>
      </w:r>
      <w:r>
        <w:instrText xml:space="preserve"> SEQ Figure \* ARABIC </w:instrText>
      </w:r>
      <w:r>
        <w:fldChar w:fldCharType="separate"/>
      </w:r>
      <w:r w:rsidR="001E0848">
        <w:rPr>
          <w:noProof/>
        </w:rPr>
        <w:t>23</w:t>
      </w:r>
      <w:r>
        <w:fldChar w:fldCharType="end"/>
      </w:r>
      <w:bookmarkEnd w:id="101"/>
      <w:r>
        <w:t>: TensorBoard training and evaluation visualization</w:t>
      </w:r>
    </w:p>
    <w:p w14:paraId="51570202" w14:textId="63B4A9FB" w:rsidR="00A33141" w:rsidRPr="00DD3E6A" w:rsidRDefault="004D1748" w:rsidP="008E5214">
      <w:r>
        <w:t xml:space="preserve"> </w:t>
      </w:r>
    </w:p>
    <w:p w14:paraId="563CC037" w14:textId="0F993124" w:rsidR="003722A1" w:rsidRDefault="00DF2FD8" w:rsidP="00227FF1">
      <w:r>
        <w:rPr>
          <w:b/>
        </w:rPr>
        <w:t xml:space="preserve">Visualization of </w:t>
      </w:r>
      <w:r w:rsidR="000B035F">
        <w:rPr>
          <w:b/>
        </w:rPr>
        <w:t>learned cross-</w:t>
      </w:r>
      <w:r w:rsidR="00D01EF9">
        <w:rPr>
          <w:b/>
        </w:rPr>
        <w:t>features</w:t>
      </w:r>
      <w:r w:rsidR="007E16EA">
        <w:rPr>
          <w:b/>
        </w:rPr>
        <w:t>.</w:t>
      </w:r>
      <w:r w:rsidR="007E16EA">
        <w:t xml:space="preserve"> Model understanding is a </w:t>
      </w:r>
      <w:r w:rsidR="00FF3462">
        <w:t>non-trivial task for large neural networks. Because of the amount of parameters</w:t>
      </w:r>
      <w:r w:rsidR="00B176D1">
        <w:t>, models become</w:t>
      </w:r>
      <w:r w:rsidR="006305D8">
        <w:t xml:space="preserve"> hard to explain</w:t>
      </w:r>
      <w:r w:rsidR="00B176D1">
        <w:t>. Fortun</w:t>
      </w:r>
      <w:r w:rsidR="00207878">
        <w:t xml:space="preserve">ately, </w:t>
      </w:r>
      <w:r w:rsidR="00E44F27">
        <w:t>cross networks are much easier to interpret, as their weights are always allocated to specific cross interactions.</w:t>
      </w:r>
      <w:r w:rsidR="007E09A8">
        <w:t xml:space="preserve"> </w:t>
      </w:r>
      <w:r w:rsidR="002A65DE">
        <w:t>The</w:t>
      </w:r>
      <w:r w:rsidR="00D5763A">
        <w:t xml:space="preserve"> interpretability of these weights can</w:t>
      </w:r>
      <w:r w:rsidR="002A65DE">
        <w:t xml:space="preserve"> </w:t>
      </w:r>
      <w:r w:rsidR="00B56253">
        <w:t xml:space="preserve">be </w:t>
      </w:r>
      <w:r w:rsidR="002A65DE">
        <w:t>leveraged to improve model understanding</w:t>
      </w:r>
      <w:r w:rsidR="00CB63E7">
        <w:t xml:space="preserve">. </w:t>
      </w:r>
      <w:r w:rsidR="00A10F66">
        <w:t>As part of the second PTA, the</w:t>
      </w:r>
      <w:r w:rsidR="0005752A">
        <w:t xml:space="preserve"> cross network is visualized to </w:t>
      </w:r>
      <w:r w:rsidR="00B83497">
        <w:t xml:space="preserve">present </w:t>
      </w:r>
      <w:r w:rsidR="00EF3D64">
        <w:t>information about the feature interactions that the model has learned.</w:t>
      </w:r>
      <w:r w:rsidR="00E232C4">
        <w:t xml:space="preserve"> The final plot </w:t>
      </w:r>
      <w:r w:rsidR="00725724">
        <w:t xml:space="preserve">is a </w:t>
      </w:r>
      <m:oMath>
        <m:r>
          <w:rPr>
            <w:rFonts w:ascii="Cambria Math" w:hAnsi="Cambria Math"/>
          </w:rPr>
          <m:t>m×m</m:t>
        </m:r>
      </m:oMath>
      <w:r w:rsidR="00ED0962">
        <w:t xml:space="preserve"> where m is the</w:t>
      </w:r>
      <w:r w:rsidR="00777B9D">
        <w:t xml:space="preserve"> number</w:t>
      </w:r>
      <w:r w:rsidR="00ED0962">
        <w:t xml:space="preserve"> of features </w:t>
      </w:r>
      <w:r w:rsidR="006B0AF9">
        <w:t xml:space="preserve">of this </w:t>
      </w:r>
      <w:r w:rsidR="006B0AF9">
        <w:lastRenderedPageBreak/>
        <w:t>model</w:t>
      </w:r>
      <w:r w:rsidR="00ED0962">
        <w:t>.</w:t>
      </w:r>
      <w:r w:rsidR="006B0AF9">
        <w:t xml:space="preserve"> </w:t>
      </w:r>
      <w:r w:rsidR="00546286">
        <w:t>Each</w:t>
      </w:r>
      <w:r w:rsidR="00B80E3A">
        <w:t xml:space="preserve"> matrix holds an element, which represents </w:t>
      </w:r>
      <w:r w:rsidR="00E04072">
        <w:t xml:space="preserve">how strong the learned cross interactions between </w:t>
      </w:r>
      <w:r w:rsidR="007C19A2">
        <w:t>two features are</w:t>
      </w:r>
      <w:r w:rsidR="005E03B5">
        <w:t xml:space="preserve"> (</w:t>
      </w:r>
      <w:r w:rsidR="00626681">
        <w:fldChar w:fldCharType="begin"/>
      </w:r>
      <w:r w:rsidR="00626681">
        <w:instrText xml:space="preserve"> REF _Ref109944071 \h </w:instrText>
      </w:r>
      <w:r w:rsidR="00626681">
        <w:fldChar w:fldCharType="separate"/>
      </w:r>
      <w:r w:rsidR="00626681">
        <w:t xml:space="preserve">Figure </w:t>
      </w:r>
      <w:r w:rsidR="00626681">
        <w:rPr>
          <w:noProof/>
        </w:rPr>
        <w:t>23</w:t>
      </w:r>
      <w:r w:rsidR="00626681">
        <w:fldChar w:fldCharType="end"/>
      </w:r>
      <w:r w:rsidR="005E03B5">
        <w:t>)</w:t>
      </w:r>
      <w:r w:rsidR="007C19A2">
        <w:t xml:space="preserve">. </w:t>
      </w:r>
      <w:r w:rsidR="006F7315">
        <w:t xml:space="preserve">This plot is created with seaborn and </w:t>
      </w:r>
      <w:r w:rsidR="004C7E7E">
        <w:t xml:space="preserve">saved with the name of the trained model to </w:t>
      </w:r>
      <w:r w:rsidR="0059334B">
        <w:t xml:space="preserve">make it </w:t>
      </w:r>
      <w:r w:rsidR="004C7E7E">
        <w:t>retrace</w:t>
      </w:r>
      <w:r w:rsidR="0059334B">
        <w:t>able</w:t>
      </w:r>
      <w:r w:rsidR="00B94FBB">
        <w:t>.</w:t>
      </w:r>
    </w:p>
    <w:p w14:paraId="07B8FCEB" w14:textId="77777777" w:rsidR="008A24D3" w:rsidRDefault="00ED0962" w:rsidP="008A24D3">
      <w:pPr>
        <w:keepNext/>
      </w:pPr>
      <w:r>
        <w:t xml:space="preserve"> </w:t>
      </w:r>
      <w:r w:rsidR="00E05606">
        <w:rPr>
          <w:noProof/>
        </w:rPr>
        <w:drawing>
          <wp:inline distT="0" distB="0" distL="0" distR="0" wp14:anchorId="69F5B1CC" wp14:editId="08B3075F">
            <wp:extent cx="3008630" cy="2519045"/>
            <wp:effectExtent l="0" t="0" r="0" b="0"/>
            <wp:docPr id="34" name="Grafik 34" descr="Ein Bild, das Platz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fik 34" descr="Ein Bild, das Platz enthält.&#10;&#10;Automatisch generierte Beschreibu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008630" cy="2519045"/>
                    </a:xfrm>
                    <a:prstGeom prst="rect">
                      <a:avLst/>
                    </a:prstGeom>
                    <a:noFill/>
                    <a:ln>
                      <a:noFill/>
                    </a:ln>
                  </pic:spPr>
                </pic:pic>
              </a:graphicData>
            </a:graphic>
          </wp:inline>
        </w:drawing>
      </w:r>
    </w:p>
    <w:p w14:paraId="32BBDF49" w14:textId="0DFF2917" w:rsidR="00227FF1" w:rsidRDefault="008A24D3" w:rsidP="008A24D3">
      <w:pPr>
        <w:pStyle w:val="Beschriftung"/>
      </w:pPr>
      <w:bookmarkStart w:id="102" w:name="_Ref109944071"/>
      <w:r>
        <w:t xml:space="preserve">Figure </w:t>
      </w:r>
      <w:r>
        <w:fldChar w:fldCharType="begin"/>
      </w:r>
      <w:r>
        <w:instrText xml:space="preserve"> SEQ Figure \* ARABIC </w:instrText>
      </w:r>
      <w:r>
        <w:fldChar w:fldCharType="separate"/>
      </w:r>
      <w:r w:rsidR="001E0848">
        <w:rPr>
          <w:noProof/>
        </w:rPr>
        <w:t>24</w:t>
      </w:r>
      <w:r>
        <w:fldChar w:fldCharType="end"/>
      </w:r>
      <w:bookmarkEnd w:id="102"/>
      <w:r>
        <w:t>: Plot of the learned feature interactions in a cross layer</w:t>
      </w:r>
    </w:p>
    <w:p w14:paraId="138B946A" w14:textId="59051949" w:rsidR="00257809" w:rsidRDefault="00257809" w:rsidP="00227FF1">
      <w:r>
        <w:t>In the following</w:t>
      </w:r>
      <w:r w:rsidR="006A0980">
        <w:t>,</w:t>
      </w:r>
      <w:r>
        <w:t xml:space="preserve"> it is explained</w:t>
      </w:r>
      <w:r w:rsidR="006A0980">
        <w:t xml:space="preserve"> how </w:t>
      </w:r>
      <w:r w:rsidR="00E95FDC">
        <w:t>the cross layer</w:t>
      </w:r>
      <w:r w:rsidR="00E962EF">
        <w:t xml:space="preserve"> is</w:t>
      </w:r>
      <w:r w:rsidR="00F870BF">
        <w:t xml:space="preserve"> translated into a visualization</w:t>
      </w:r>
      <w:r w:rsidR="00DE0EC4">
        <w:t>.</w:t>
      </w:r>
      <w:r w:rsidR="00F870BF">
        <w:t xml:space="preserve"> </w:t>
      </w:r>
      <w:r w:rsidR="0041775D">
        <w:t xml:space="preserve">In </w:t>
      </w:r>
      <w:r w:rsidR="00CA1657">
        <w:fldChar w:fldCharType="begin"/>
      </w:r>
      <w:r w:rsidR="00CA1657">
        <w:instrText xml:space="preserve"> REF _Ref109941465 \h </w:instrText>
      </w:r>
      <w:r w:rsidR="00CA1657">
        <w:fldChar w:fldCharType="separate"/>
      </w:r>
      <w:r w:rsidR="00CA1657">
        <w:t xml:space="preserve">Figure </w:t>
      </w:r>
      <w:r w:rsidR="00CA1657">
        <w:rPr>
          <w:noProof/>
        </w:rPr>
        <w:t>23</w:t>
      </w:r>
      <w:r w:rsidR="00CA1657">
        <w:fldChar w:fldCharType="end"/>
      </w:r>
      <w:r w:rsidR="00CA1657">
        <w:t xml:space="preserve"> the console output of a trained cross layer is shown. </w:t>
      </w:r>
      <w:r w:rsidR="000C38E0">
        <w:t xml:space="preserve">The cross </w:t>
      </w:r>
      <w:r w:rsidR="002D46FA">
        <w:t>layer of this network</w:t>
      </w:r>
      <w:r w:rsidR="000C38E0">
        <w:t xml:space="preserve"> is </w:t>
      </w:r>
      <w:r w:rsidR="002D46FA">
        <w:t xml:space="preserve">a </w:t>
      </w:r>
      <m:oMath>
        <m:r>
          <w:rPr>
            <w:rFonts w:ascii="Cambria Math" w:hAnsi="Cambria Math"/>
          </w:rPr>
          <m:t>160 ×160</m:t>
        </m:r>
      </m:oMath>
      <w:r w:rsidR="002D46FA">
        <w:t xml:space="preserve"> matrix</w:t>
      </w:r>
      <w:r w:rsidR="00F8306A">
        <w:t xml:space="preserve">. </w:t>
      </w:r>
      <w:r w:rsidR="00B70D24">
        <w:t xml:space="preserve">160 corresponds </w:t>
      </w:r>
      <w:r w:rsidR="00971501">
        <w:t xml:space="preserve">to the output dimension of the previous layer, which is the </w:t>
      </w:r>
      <w:r w:rsidR="001F305F">
        <w:t xml:space="preserve">embedding layer. </w:t>
      </w:r>
      <w:r w:rsidR="00221B70">
        <w:t>In the embedding layer</w:t>
      </w:r>
      <w:r w:rsidR="000E70CE">
        <w:t>,</w:t>
      </w:r>
      <w:r w:rsidR="00221B70">
        <w:t xml:space="preserve"> </w:t>
      </w:r>
      <w:r w:rsidR="000E70CE">
        <w:t xml:space="preserve">each </w:t>
      </w:r>
      <w:r w:rsidR="00AF08F0">
        <w:t xml:space="preserve">of the 5 </w:t>
      </w:r>
      <w:r w:rsidR="000E70CE">
        <w:t>feature</w:t>
      </w:r>
      <w:r w:rsidR="00AF08F0">
        <w:t>s</w:t>
      </w:r>
      <w:r w:rsidR="000E70CE">
        <w:t xml:space="preserve"> </w:t>
      </w:r>
      <w:r w:rsidR="00AF08F0">
        <w:t>are</w:t>
      </w:r>
      <w:r w:rsidR="000E70CE">
        <w:t xml:space="preserve"> translated into a 32 dimensional vector representation</w:t>
      </w:r>
      <w:r w:rsidR="00AF08F0">
        <w:t xml:space="preserve">. </w:t>
      </w:r>
      <w:r w:rsidR="006064C5">
        <w:t>Multiplying the</w:t>
      </w:r>
      <w:r w:rsidR="00AF08F0">
        <w:t xml:space="preserve"> amount of </w:t>
      </w:r>
      <w:r w:rsidR="006064C5">
        <w:t xml:space="preserve"> features</w:t>
      </w:r>
      <w:r w:rsidR="008C390A">
        <w:t xml:space="preserve"> with</w:t>
      </w:r>
      <w:r w:rsidR="006064C5">
        <w:t xml:space="preserve"> the 32 dimensions results in a</w:t>
      </w:r>
      <w:r w:rsidR="008C390A">
        <w:t>n</w:t>
      </w:r>
      <w:r w:rsidR="005214EF">
        <w:t xml:space="preserve"> output of 160 dimensions.</w:t>
      </w:r>
      <w:r w:rsidR="008B16A3">
        <w:t xml:space="preserve"> </w:t>
      </w:r>
      <w:r w:rsidR="000F36E7">
        <w:t>In order to map cross interactions between features</w:t>
      </w:r>
      <w:r w:rsidR="004443B6">
        <w:t xml:space="preserve">, a </w:t>
      </w:r>
      <w:r w:rsidR="00FB4ACD">
        <w:t xml:space="preserve">square matrix of the </w:t>
      </w:r>
      <w:r w:rsidR="00106B82">
        <w:t>output dimensionality is created. In this case, each</w:t>
      </w:r>
      <w:r w:rsidR="00132BFD">
        <w:t xml:space="preserve"> </w:t>
      </w:r>
      <w:bookmarkStart w:id="103" w:name="_Hlk109944616"/>
      <m:oMath>
        <m:r>
          <w:rPr>
            <w:rFonts w:ascii="Cambria Math" w:hAnsi="Cambria Math"/>
          </w:rPr>
          <m:t>32×32</m:t>
        </m:r>
      </m:oMath>
      <w:bookmarkEnd w:id="103"/>
      <w:r w:rsidR="00132BFD">
        <w:t xml:space="preserve"> </w:t>
      </w:r>
      <w:r w:rsidR="009371AC">
        <w:t>slice of the cross layer represents a specific cross interactions between two features.</w:t>
      </w:r>
      <w:r w:rsidR="00B26C92">
        <w:t xml:space="preserve"> </w:t>
      </w:r>
      <w:r w:rsidR="00A452FA">
        <w:t xml:space="preserve">In order to bring the </w:t>
      </w:r>
      <m:oMath>
        <m:r>
          <w:rPr>
            <w:rFonts w:ascii="Cambria Math" w:hAnsi="Cambria Math"/>
          </w:rPr>
          <m:t>160 ×160</m:t>
        </m:r>
      </m:oMath>
      <w:r w:rsidR="00EF6083">
        <w:t xml:space="preserve"> matrix into a </w:t>
      </w:r>
      <m:oMath>
        <m:r>
          <w:rPr>
            <w:rFonts w:ascii="Cambria Math" w:hAnsi="Cambria Math"/>
          </w:rPr>
          <m:t>5×5</m:t>
        </m:r>
      </m:oMath>
      <w:r w:rsidR="00EA437B">
        <w:t xml:space="preserve"> </w:t>
      </w:r>
      <w:r w:rsidR="00C30DFD">
        <w:t xml:space="preserve">matrix, the </w:t>
      </w:r>
      <w:r w:rsidR="00B1780F">
        <w:t xml:space="preserve">weights </w:t>
      </w:r>
      <w:r w:rsidR="009E4C32">
        <w:t>representing one cross-feature interaction</w:t>
      </w:r>
      <w:r w:rsidR="002A3CBD">
        <w:t xml:space="preserve"> </w:t>
      </w:r>
      <w:r w:rsidR="009E4C32">
        <w:t xml:space="preserve">need to be </w:t>
      </w:r>
      <w:r w:rsidR="00C70C5A">
        <w:t xml:space="preserve">summarized into </w:t>
      </w:r>
      <w:r w:rsidR="00141A67">
        <w:t xml:space="preserve">a single value. </w:t>
      </w:r>
      <w:r w:rsidR="00CB1C21">
        <w:t xml:space="preserve">This is done by calculating the norm of each </w:t>
      </w:r>
      <m:oMath>
        <m:r>
          <w:rPr>
            <w:rFonts w:ascii="Cambria Math" w:hAnsi="Cambria Math"/>
          </w:rPr>
          <m:t>32×32</m:t>
        </m:r>
      </m:oMath>
      <w:r w:rsidR="00CB1C21">
        <w:t xml:space="preserve"> sub-matrix of the </w:t>
      </w:r>
      <w:r w:rsidR="006C5446">
        <w:t xml:space="preserve">cross layer. In this case </w:t>
      </w:r>
      <w:r w:rsidR="002E6595">
        <w:t xml:space="preserve">the Frobenius norm is </w:t>
      </w:r>
      <w:r w:rsidR="00677122">
        <w:t>used</w:t>
      </w:r>
      <w:r w:rsidR="00A96C10">
        <w:t xml:space="preserve">, </w:t>
      </w:r>
      <w:r w:rsidR="00B52FFF">
        <w:t>which calculates the</w:t>
      </w:r>
      <w:r w:rsidR="009F264A">
        <w:t xml:space="preserve"> root</w:t>
      </w:r>
      <w:r w:rsidR="005E26A3">
        <w:t xml:space="preserve"> </w:t>
      </w:r>
      <w:r w:rsidR="00B52FFF">
        <w:t xml:space="preserve">sum of squares of </w:t>
      </w:r>
      <w:r w:rsidR="00FF1900">
        <w:t>the</w:t>
      </w:r>
      <w:r w:rsidR="00B52FFF">
        <w:t xml:space="preserve"> matrix</w:t>
      </w:r>
      <w:r w:rsidR="009F264A">
        <w:t>.</w:t>
      </w:r>
    </w:p>
    <w:p w14:paraId="16C9A108" w14:textId="32D20850" w:rsidR="0066504A" w:rsidRDefault="00C04181" w:rsidP="0066504A">
      <w:pPr>
        <w:keepNext/>
      </w:pPr>
      <w:r w:rsidRPr="00C04181">
        <w:rPr>
          <w:noProof/>
        </w:rPr>
        <w:drawing>
          <wp:inline distT="0" distB="0" distL="0" distR="0" wp14:anchorId="3E95BF94" wp14:editId="2C6BAC9C">
            <wp:extent cx="5399405" cy="1517015"/>
            <wp:effectExtent l="0" t="0" r="0" b="6985"/>
            <wp:docPr id="37" name="Grafik 37"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37" descr="Ein Bild, das Text enthält.&#10;&#10;Automatisch generierte Beschreibung"/>
                    <pic:cNvPicPr/>
                  </pic:nvPicPr>
                  <pic:blipFill>
                    <a:blip r:embed="rId34"/>
                    <a:stretch>
                      <a:fillRect/>
                    </a:stretch>
                  </pic:blipFill>
                  <pic:spPr>
                    <a:xfrm>
                      <a:off x="0" y="0"/>
                      <a:ext cx="5399405" cy="1517015"/>
                    </a:xfrm>
                    <a:prstGeom prst="rect">
                      <a:avLst/>
                    </a:prstGeom>
                  </pic:spPr>
                </pic:pic>
              </a:graphicData>
            </a:graphic>
          </wp:inline>
        </w:drawing>
      </w:r>
    </w:p>
    <w:p w14:paraId="7B276888" w14:textId="573DE1D5" w:rsidR="00214C0E" w:rsidRPr="005F6EE6" w:rsidRDefault="0066504A" w:rsidP="00FF1900">
      <w:pPr>
        <w:pStyle w:val="Beschriftung"/>
      </w:pPr>
      <w:bookmarkStart w:id="104" w:name="_Ref109941465"/>
      <w:r>
        <w:t xml:space="preserve">Figure </w:t>
      </w:r>
      <w:r>
        <w:fldChar w:fldCharType="begin"/>
      </w:r>
      <w:r>
        <w:instrText xml:space="preserve"> SEQ Figure \* ARABIC </w:instrText>
      </w:r>
      <w:r>
        <w:fldChar w:fldCharType="separate"/>
      </w:r>
      <w:r w:rsidR="001E0848">
        <w:rPr>
          <w:noProof/>
        </w:rPr>
        <w:t>25</w:t>
      </w:r>
      <w:r>
        <w:fldChar w:fldCharType="end"/>
      </w:r>
      <w:bookmarkEnd w:id="104"/>
      <w:r>
        <w:t xml:space="preserve">: </w:t>
      </w:r>
      <w:r w:rsidR="00A479FC">
        <w:t>Console output</w:t>
      </w:r>
      <w:r>
        <w:t xml:space="preserve"> of cross layer after training</w:t>
      </w:r>
    </w:p>
    <w:p w14:paraId="07431526" w14:textId="5495E598" w:rsidR="00DC5696" w:rsidRDefault="00DC5696" w:rsidP="00DC5696">
      <w:pPr>
        <w:pStyle w:val="berschrift2"/>
      </w:pPr>
      <w:bookmarkStart w:id="105" w:name="_Toc110000182"/>
      <w:r>
        <w:lastRenderedPageBreak/>
        <w:t>Concept Drift Awareness</w:t>
      </w:r>
      <w:bookmarkEnd w:id="105"/>
    </w:p>
    <w:p w14:paraId="1595DC7A" w14:textId="58CE5404" w:rsidR="00A479FC" w:rsidRDefault="00256D60" w:rsidP="00256D60">
      <w:pPr>
        <w:pStyle w:val="berschrift3"/>
      </w:pPr>
      <w:bookmarkStart w:id="106" w:name="_Toc110000183"/>
      <w:bookmarkStart w:id="107" w:name="_Ref110208521"/>
      <w:r>
        <w:t>Design</w:t>
      </w:r>
      <w:bookmarkEnd w:id="106"/>
      <w:bookmarkEnd w:id="107"/>
    </w:p>
    <w:p w14:paraId="79F8873B" w14:textId="361D32A5" w:rsidR="00F20618" w:rsidRDefault="00AE737F" w:rsidP="00752B2B">
      <w:r>
        <w:t xml:space="preserve">The CD awareness process of this MLOps system is implemented in the production </w:t>
      </w:r>
      <w:r w:rsidR="00E6475D">
        <w:t xml:space="preserve">directory. This production environment is structured in two </w:t>
      </w:r>
      <w:r w:rsidR="006E5E93">
        <w:t>components. The first component is the prediction service and the second component is monitoring. The prediction service simulates a ML application that pre</w:t>
      </w:r>
      <w:r w:rsidR="00B114D7">
        <w:t>dicts ratings for users</w:t>
      </w:r>
      <w:r w:rsidR="004A37FB">
        <w:t>,</w:t>
      </w:r>
      <w:r w:rsidR="00D53EE2">
        <w:t xml:space="preserve"> by using the production model</w:t>
      </w:r>
      <w:r w:rsidR="00B114D7">
        <w:t xml:space="preserve">. </w:t>
      </w:r>
      <w:r w:rsidR="004D3C07">
        <w:t>These predicted ratings, as well as the actual user ratings</w:t>
      </w:r>
      <w:r w:rsidR="00535DF6">
        <w:t xml:space="preserve"> are then stored to be used by the </w:t>
      </w:r>
      <w:r w:rsidR="00541556">
        <w:t>monitoring component. Monitoring entails the</w:t>
      </w:r>
      <w:r w:rsidR="001C6EDF">
        <w:t xml:space="preserve"> CD-awareness of the artifact</w:t>
      </w:r>
      <w:r w:rsidR="009F12DA">
        <w:t xml:space="preserve">, which consists of CD detection, CD understanding and CD adaptation, as mentioned in chapter </w:t>
      </w:r>
      <w:r w:rsidR="009F12DA">
        <w:fldChar w:fldCharType="begin"/>
      </w:r>
      <w:r w:rsidR="009F12DA">
        <w:instrText xml:space="preserve"> REF _Ref109952888 \h </w:instrText>
      </w:r>
      <w:r w:rsidR="009F12DA">
        <w:fldChar w:fldCharType="separate"/>
      </w:r>
      <w:r w:rsidR="009F12DA">
        <w:t>Concept Drift</w:t>
      </w:r>
      <w:r w:rsidR="009F12DA">
        <w:fldChar w:fldCharType="end"/>
      </w:r>
      <w:r w:rsidR="009F12DA">
        <w:t>.</w:t>
      </w:r>
      <w:r w:rsidR="0082557C">
        <w:t xml:space="preserve"> For </w:t>
      </w:r>
      <w:r w:rsidR="00C50F3F">
        <w:t xml:space="preserve">drift detection an error rate-based </w:t>
      </w:r>
      <w:r w:rsidR="00DC7BB5">
        <w:t>approach is taken. This means that the model performance will be the</w:t>
      </w:r>
      <w:r w:rsidR="00403E26">
        <w:t xml:space="preserve"> determinant for CD detection.</w:t>
      </w:r>
    </w:p>
    <w:p w14:paraId="2D48AD39" w14:textId="362888C6" w:rsidR="005C5AE9" w:rsidRDefault="00F20618" w:rsidP="00752B2B">
      <w:r>
        <w:t xml:space="preserve">Before the implementation of these two components are described in greater detail, it is important </w:t>
      </w:r>
      <w:r w:rsidR="00C726AF">
        <w:t xml:space="preserve">to know how the data is used to simulate a productive environment in this research. The </w:t>
      </w:r>
      <w:r w:rsidR="003A21BE">
        <w:t>MovieLens 100k dataset is split in two</w:t>
      </w:r>
      <w:r w:rsidR="000772A3">
        <w:t xml:space="preserve"> halves along the timestamp. Only the first half of the data, consisting of the old ratings</w:t>
      </w:r>
      <w:r w:rsidR="00C024E1">
        <w:t xml:space="preserve">, is used for model training. For production, the entire dataset is </w:t>
      </w:r>
      <w:r w:rsidR="00872CCC">
        <w:t xml:space="preserve">used in the prediction service (i.e. old </w:t>
      </w:r>
      <w:r w:rsidR="00850E4C">
        <w:t xml:space="preserve">and new ratings). The hypothesis behind this procedure is that the model performs better on the </w:t>
      </w:r>
      <w:r w:rsidR="00BE51C7">
        <w:t>first half of the dataset than on the second half, because</w:t>
      </w:r>
      <w:r w:rsidR="00DF41D4">
        <w:t xml:space="preserve"> the new data is unknown to the </w:t>
      </w:r>
      <w:r w:rsidR="005915E4">
        <w:t>model. This anticipated drop in prediction quality can then be used to simulate the performance drop due to CD.</w:t>
      </w:r>
    </w:p>
    <w:p w14:paraId="24898871" w14:textId="3D256E3D" w:rsidR="004830E7" w:rsidRDefault="00DA26DF" w:rsidP="005C5AE9">
      <w:pPr>
        <w:pStyle w:val="berschrift3"/>
      </w:pPr>
      <w:bookmarkStart w:id="108" w:name="_Toc110000184"/>
      <w:r>
        <w:t>Prediction Service</w:t>
      </w:r>
      <w:bookmarkEnd w:id="108"/>
    </w:p>
    <w:p w14:paraId="6002FFFC" w14:textId="2F42CE1B" w:rsidR="009C15ED" w:rsidRDefault="002A1068" w:rsidP="009C15ED">
      <w:r w:rsidRPr="002A1068">
        <w:t xml:space="preserve">The prediction service is initiated through </w:t>
      </w:r>
      <w:r w:rsidRPr="00AA0ECD">
        <w:rPr>
          <w:rFonts w:ascii="Courier New" w:hAnsi="Courier New" w:cs="Courier New"/>
        </w:rPr>
        <w:t>prediction_service.py</w:t>
      </w:r>
      <w:r w:rsidRPr="002A1068">
        <w:t xml:space="preserve"> in the </w:t>
      </w:r>
      <w:r w:rsidRPr="00AA0ECD">
        <w:rPr>
          <w:rFonts w:ascii="Courier New" w:hAnsi="Courier New" w:cs="Courier New"/>
        </w:rPr>
        <w:t>prediction_service</w:t>
      </w:r>
      <w:r w:rsidRPr="002A1068">
        <w:t xml:space="preserve"> directory. There the production data is loaded into a Dataframe. The production data contains the same features as the training data. Two additional columns are added to the Dataframe: </w:t>
      </w:r>
      <w:r w:rsidRPr="00AA0ECD">
        <w:rPr>
          <w:rFonts w:ascii="Courier New" w:hAnsi="Courier New" w:cs="Courier New"/>
        </w:rPr>
        <w:t>pred_rating</w:t>
      </w:r>
      <w:r w:rsidRPr="002A1068">
        <w:t xml:space="preserve"> and </w:t>
      </w:r>
      <w:r w:rsidRPr="00AA0ECD">
        <w:rPr>
          <w:rFonts w:ascii="Courier New" w:hAnsi="Courier New" w:cs="Courier New"/>
        </w:rPr>
        <w:t>pred_int_rating</w:t>
      </w:r>
      <w:r w:rsidRPr="002A1068">
        <w:t xml:space="preserve">. Both columns are filled with zeroes as placeholder values. </w:t>
      </w:r>
      <w:r w:rsidR="00AA0ECD">
        <w:rPr>
          <w:rFonts w:ascii="Courier New" w:hAnsi="Courier New" w:cs="Courier New"/>
        </w:rPr>
        <w:t>p</w:t>
      </w:r>
      <w:r w:rsidRPr="00AA0ECD">
        <w:rPr>
          <w:rFonts w:ascii="Courier New" w:hAnsi="Courier New" w:cs="Courier New"/>
        </w:rPr>
        <w:t>red_rating</w:t>
      </w:r>
      <w:r w:rsidRPr="002A1068">
        <w:t xml:space="preserve"> is later filled with the raw output values by the model. </w:t>
      </w:r>
      <w:r w:rsidR="00AA0ECD">
        <w:rPr>
          <w:rFonts w:ascii="Courier New" w:hAnsi="Courier New" w:cs="Courier New"/>
        </w:rPr>
        <w:t>p</w:t>
      </w:r>
      <w:r w:rsidRPr="00AA0ECD">
        <w:rPr>
          <w:rFonts w:ascii="Courier New" w:hAnsi="Courier New" w:cs="Courier New"/>
        </w:rPr>
        <w:t>red_int_rating</w:t>
      </w:r>
      <w:r w:rsidRPr="002A1068">
        <w:t xml:space="preserve"> is going to contain the model output in form of the rating system of the dataset. In the case of the MovieLens dataset it is an integer between 1 and 5. This Dataframe is passed as an argument to the </w:t>
      </w:r>
      <w:r w:rsidRPr="00AA0ECD">
        <w:rPr>
          <w:rFonts w:ascii="Courier New" w:hAnsi="Courier New" w:cs="Courier New"/>
        </w:rPr>
        <w:t>batch_predict</w:t>
      </w:r>
      <w:r w:rsidRPr="002A1068">
        <w:t xml:space="preserve"> function in </w:t>
      </w:r>
      <w:r w:rsidRPr="00AA0ECD">
        <w:rPr>
          <w:rFonts w:ascii="Courier New" w:hAnsi="Courier New" w:cs="Courier New"/>
        </w:rPr>
        <w:t>batch_predictor.py</w:t>
      </w:r>
      <w:r w:rsidRPr="002A1068">
        <w:t xml:space="preserve"> file. This function iterates over the the dataset and calls </w:t>
      </w:r>
      <w:r w:rsidRPr="0061483A">
        <w:rPr>
          <w:rFonts w:ascii="Courier New" w:hAnsi="Courier New" w:cs="Courier New"/>
        </w:rPr>
        <w:t>prediction_server</w:t>
      </w:r>
      <w:r w:rsidRPr="002A1068">
        <w:t xml:space="preserve"> in </w:t>
      </w:r>
      <w:r w:rsidRPr="0061483A">
        <w:rPr>
          <w:rFonts w:ascii="Courier New" w:hAnsi="Courier New" w:cs="Courier New"/>
        </w:rPr>
        <w:t>predictor.py</w:t>
      </w:r>
      <w:r w:rsidRPr="002A1068">
        <w:t>. This function takes in the RS model and a single user-movie entry as arguments and returns the output</w:t>
      </w:r>
      <w:r w:rsidR="0076269C">
        <w:t xml:space="preserve"> of</w:t>
      </w:r>
      <w:r w:rsidRPr="002A1068">
        <w:t xml:space="preserve"> the model. This rating then replaces the filler value in the </w:t>
      </w:r>
      <w:r w:rsidRPr="0076269C">
        <w:rPr>
          <w:rFonts w:ascii="Courier New" w:hAnsi="Courier New" w:cs="Courier New"/>
        </w:rPr>
        <w:t xml:space="preserve">pred_rating </w:t>
      </w:r>
      <w:r w:rsidRPr="002A1068">
        <w:t xml:space="preserve">column. For </w:t>
      </w:r>
      <w:r w:rsidRPr="0076269C">
        <w:rPr>
          <w:rFonts w:ascii="Courier New" w:hAnsi="Courier New" w:cs="Courier New"/>
        </w:rPr>
        <w:t>pred_int_rating</w:t>
      </w:r>
      <w:r w:rsidRPr="002A1068">
        <w:t xml:space="preserve">, the model output is converted into the 5-star rating system, by rounding the float value to an integer of an interval of [1;5]. The </w:t>
      </w:r>
      <w:r w:rsidRPr="0076269C">
        <w:rPr>
          <w:rFonts w:ascii="Courier New" w:hAnsi="Courier New" w:cs="Courier New"/>
        </w:rPr>
        <w:t>batch_predict</w:t>
      </w:r>
      <w:r w:rsidRPr="002A1068">
        <w:t xml:space="preserve"> function returns the complete dataset with it</w:t>
      </w:r>
      <w:r w:rsidR="0076269C">
        <w:t>s</w:t>
      </w:r>
      <w:r w:rsidRPr="002A1068">
        <w:t xml:space="preserve"> predicted ratings. In the last step, the Dataframe is saved to be used for the CD detection task in </w:t>
      </w:r>
      <w:r w:rsidRPr="0076269C">
        <w:rPr>
          <w:rFonts w:ascii="Courier New" w:hAnsi="Courier New" w:cs="Courier New"/>
        </w:rPr>
        <w:t>monitoring</w:t>
      </w:r>
      <w:r w:rsidR="0093312A">
        <w:rPr>
          <w:rFonts w:cs="Arial"/>
        </w:rPr>
        <w:t xml:space="preserve"> (</w:t>
      </w:r>
      <w:r w:rsidR="0093312A">
        <w:rPr>
          <w:rFonts w:cs="Arial"/>
        </w:rPr>
        <w:fldChar w:fldCharType="begin"/>
      </w:r>
      <w:r w:rsidR="0093312A">
        <w:rPr>
          <w:rFonts w:cs="Arial"/>
        </w:rPr>
        <w:instrText xml:space="preserve"> REF _Ref110015339 \h </w:instrText>
      </w:r>
      <w:r w:rsidR="0093312A">
        <w:rPr>
          <w:rFonts w:cs="Arial"/>
        </w:rPr>
      </w:r>
      <w:r w:rsidR="0093312A">
        <w:rPr>
          <w:rFonts w:cs="Arial"/>
        </w:rPr>
        <w:fldChar w:fldCharType="separate"/>
      </w:r>
      <w:r w:rsidR="0093312A">
        <w:t xml:space="preserve">Figure </w:t>
      </w:r>
      <w:r w:rsidR="0093312A">
        <w:rPr>
          <w:noProof/>
        </w:rPr>
        <w:t>25</w:t>
      </w:r>
      <w:r w:rsidR="0093312A">
        <w:t>: Output of the prediction service</w:t>
      </w:r>
      <w:r w:rsidR="0093312A">
        <w:rPr>
          <w:rFonts w:cs="Arial"/>
        </w:rPr>
        <w:fldChar w:fldCharType="end"/>
      </w:r>
      <w:r w:rsidR="0093312A">
        <w:rPr>
          <w:rFonts w:cs="Arial"/>
        </w:rPr>
        <w:t>)</w:t>
      </w:r>
      <w:r w:rsidRPr="002A1068">
        <w:t>.</w:t>
      </w:r>
    </w:p>
    <w:p w14:paraId="219B5149" w14:textId="77777777" w:rsidR="0047509E" w:rsidRDefault="008B6BBD" w:rsidP="0047509E">
      <w:pPr>
        <w:keepNext/>
      </w:pPr>
      <w:r>
        <w:rPr>
          <w:noProof/>
        </w:rPr>
        <w:lastRenderedPageBreak/>
        <w:drawing>
          <wp:inline distT="0" distB="0" distL="0" distR="0" wp14:anchorId="459C4E5E" wp14:editId="68D71C18">
            <wp:extent cx="5399405" cy="1459230"/>
            <wp:effectExtent l="0" t="0" r="0" b="762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9405" cy="1459230"/>
                    </a:xfrm>
                    <a:prstGeom prst="rect">
                      <a:avLst/>
                    </a:prstGeom>
                    <a:noFill/>
                    <a:ln>
                      <a:noFill/>
                    </a:ln>
                  </pic:spPr>
                </pic:pic>
              </a:graphicData>
            </a:graphic>
          </wp:inline>
        </w:drawing>
      </w:r>
    </w:p>
    <w:p w14:paraId="43F5F63F" w14:textId="5BE57719" w:rsidR="008B6BBD" w:rsidRDefault="0047509E" w:rsidP="0047509E">
      <w:pPr>
        <w:pStyle w:val="Beschriftung"/>
      </w:pPr>
      <w:bookmarkStart w:id="109" w:name="_Ref110015339"/>
      <w:r>
        <w:t xml:space="preserve">Figure </w:t>
      </w:r>
      <w:r>
        <w:fldChar w:fldCharType="begin"/>
      </w:r>
      <w:r>
        <w:instrText xml:space="preserve"> SEQ Figure \* ARABIC </w:instrText>
      </w:r>
      <w:r>
        <w:fldChar w:fldCharType="separate"/>
      </w:r>
      <w:r w:rsidR="001E0848">
        <w:rPr>
          <w:noProof/>
        </w:rPr>
        <w:t>26</w:t>
      </w:r>
      <w:r>
        <w:fldChar w:fldCharType="end"/>
      </w:r>
      <w:r>
        <w:t>: Output of the prediction service</w:t>
      </w:r>
      <w:bookmarkEnd w:id="109"/>
    </w:p>
    <w:p w14:paraId="34F58C16" w14:textId="5283436A" w:rsidR="00F22FCB" w:rsidRDefault="00F22FCB" w:rsidP="00F22FCB">
      <w:pPr>
        <w:pStyle w:val="berschrift3"/>
      </w:pPr>
      <w:r>
        <w:t>Monitoring</w:t>
      </w:r>
    </w:p>
    <w:p w14:paraId="10BE1419" w14:textId="7D3A12DC" w:rsidR="00F22FCB" w:rsidRDefault="006F439D" w:rsidP="00F22FCB">
      <w:r>
        <w:t xml:space="preserve">In order to satisfy the requirements of this research project, </w:t>
      </w:r>
      <w:r w:rsidR="002C564D">
        <w:t>CD detection, CD understanding and CD adaptation</w:t>
      </w:r>
      <w:r>
        <w:t xml:space="preserve"> need to be </w:t>
      </w:r>
      <w:r w:rsidR="00ED2EE3">
        <w:t>integrated in</w:t>
      </w:r>
      <w:r w:rsidR="00FA2B1E">
        <w:t>to</w:t>
      </w:r>
      <w:r w:rsidR="00ED2EE3">
        <w:t xml:space="preserve"> </w:t>
      </w:r>
      <w:r w:rsidR="002C564D">
        <w:t xml:space="preserve">the </w:t>
      </w:r>
      <w:r w:rsidR="00ED2EE3">
        <w:t>monitoring</w:t>
      </w:r>
      <w:r w:rsidR="002C564D">
        <w:t xml:space="preserve"> process. </w:t>
      </w:r>
      <w:r w:rsidR="001C1B6E">
        <w:t xml:space="preserve">Instead of implementing a third party drift detection library, a custom solution is developed, which shares similarities with other </w:t>
      </w:r>
      <w:r w:rsidR="00B809F1">
        <w:t>algorithms, like DDM. The monitoring is done on the data provided by the prediction service.</w:t>
      </w:r>
      <w:r w:rsidR="0052234E">
        <w:t xml:space="preserve"> The model performance </w:t>
      </w:r>
      <w:r w:rsidR="006129AD">
        <w:t>development</w:t>
      </w:r>
      <w:r w:rsidR="0052234E">
        <w:t xml:space="preserve"> is derived from the actual user ratings and the predicted ratings of the model. </w:t>
      </w:r>
      <w:r w:rsidR="00623CBB">
        <w:t xml:space="preserve">For this, </w:t>
      </w:r>
      <w:r w:rsidR="00136704">
        <w:t>root mean squared error (RMSE) is chosen as the evaluation metric for CD.</w:t>
      </w:r>
    </w:p>
    <w:p w14:paraId="2BFB6053" w14:textId="1D97BB99" w:rsidR="00223103" w:rsidRDefault="00136704" w:rsidP="00F22FCB">
      <w:r>
        <w:t xml:space="preserve">The source code for the CD evaluation task is located under </w:t>
      </w:r>
      <w:r w:rsidRPr="00136704">
        <w:rPr>
          <w:rFonts w:ascii="Courier New" w:hAnsi="Courier New" w:cs="Courier New"/>
        </w:rPr>
        <w:t>evaluation_code</w:t>
      </w:r>
      <w:r>
        <w:t xml:space="preserve"> </w:t>
      </w:r>
      <w:r w:rsidR="00043DE0">
        <w:t xml:space="preserve">inside the </w:t>
      </w:r>
      <w:r w:rsidR="00043DE0" w:rsidRPr="003713EB">
        <w:rPr>
          <w:rFonts w:ascii="Courier New" w:hAnsi="Courier New" w:cs="Courier New"/>
        </w:rPr>
        <w:t xml:space="preserve">monitoring </w:t>
      </w:r>
      <w:r w:rsidR="00043DE0">
        <w:t xml:space="preserve">directory. </w:t>
      </w:r>
      <w:r w:rsidR="003E2E1C">
        <w:t xml:space="preserve">The monitoring </w:t>
      </w:r>
      <w:r w:rsidR="008A7D11">
        <w:t xml:space="preserve">script </w:t>
      </w:r>
      <w:r w:rsidR="003E2E1C">
        <w:t xml:space="preserve">that </w:t>
      </w:r>
      <w:r w:rsidR="008A7D11">
        <w:t xml:space="preserve">holds the CD-awareness functionality is </w:t>
      </w:r>
      <w:r w:rsidR="006B3D34" w:rsidRPr="006B3D34">
        <w:rPr>
          <w:rFonts w:ascii="Courier New" w:hAnsi="Courier New" w:cs="Courier New"/>
        </w:rPr>
        <w:t>cd_evaluation.py</w:t>
      </w:r>
      <w:r w:rsidR="006B3D34">
        <w:t>.</w:t>
      </w:r>
      <w:r w:rsidR="00DC4E40">
        <w:t xml:space="preserve"> Like in the prediction service, the data is loaded into a pandas Dataframe, in order to conduct the necessary </w:t>
      </w:r>
      <w:r w:rsidR="0023652B">
        <w:t>data processing steps.</w:t>
      </w:r>
      <w:r w:rsidR="00A17B57">
        <w:t xml:space="preserve"> First, a column</w:t>
      </w:r>
      <w:r w:rsidR="00FA2388">
        <w:t xml:space="preserve"> </w:t>
      </w:r>
      <w:r w:rsidR="00A17B57">
        <w:t>is added</w:t>
      </w:r>
      <w:r w:rsidR="00566C84">
        <w:t xml:space="preserve"> to the Dataframe</w:t>
      </w:r>
      <w:r w:rsidR="00A17B57">
        <w:t xml:space="preserve">, where the </w:t>
      </w:r>
      <w:r w:rsidR="002C4DB8">
        <w:t>U</w:t>
      </w:r>
      <w:r w:rsidR="00A17B57">
        <w:t xml:space="preserve">nix timestamps </w:t>
      </w:r>
      <w:r w:rsidR="002C4DB8">
        <w:t>are converted into date objects. With a dat</w:t>
      </w:r>
      <w:r w:rsidR="008A677E">
        <w:t>e</w:t>
      </w:r>
      <w:r w:rsidR="00566C84">
        <w:t xml:space="preserve"> column</w:t>
      </w:r>
      <w:r w:rsidR="002C4DB8">
        <w:t xml:space="preserve">, data can be easily grouped by </w:t>
      </w:r>
      <w:r w:rsidR="00EF41EC">
        <w:t xml:space="preserve">a </w:t>
      </w:r>
      <w:r w:rsidR="00FC694E">
        <w:t>desired time unit (e.g. month, or year), which is needed to calculate the RMSE in the next step</w:t>
      </w:r>
      <w:r w:rsidR="00A648B8">
        <w:t xml:space="preserve">. The calculation of RMSE is done with the </w:t>
      </w:r>
      <w:r w:rsidR="00A648B8" w:rsidRPr="00A648B8">
        <w:rPr>
          <w:rFonts w:ascii="Courier New" w:hAnsi="Courier New" w:cs="Courier New"/>
        </w:rPr>
        <w:t>rmse_calc</w:t>
      </w:r>
      <w:r w:rsidR="00A648B8">
        <w:t xml:space="preserve"> function in </w:t>
      </w:r>
      <w:r w:rsidR="00A648B8" w:rsidRPr="00A648B8">
        <w:rPr>
          <w:rFonts w:ascii="Courier New" w:hAnsi="Courier New" w:cs="Courier New"/>
        </w:rPr>
        <w:t>rmse_calculator.py</w:t>
      </w:r>
      <w:r w:rsidR="00A648B8">
        <w:t>.</w:t>
      </w:r>
      <w:r w:rsidR="0083531A">
        <w:t xml:space="preserve"> This function takes in a Dataframe with </w:t>
      </w:r>
      <w:r w:rsidR="005616EB">
        <w:t>three columns: A dat</w:t>
      </w:r>
      <w:r w:rsidR="00F85999">
        <w:t>e</w:t>
      </w:r>
      <w:r w:rsidR="005616EB">
        <w:t xml:space="preserve"> column, a column with the user rating and another column with the predicted ratings.</w:t>
      </w:r>
      <w:r w:rsidR="00CE36CA">
        <w:t xml:space="preserve"> A</w:t>
      </w:r>
      <w:r w:rsidR="00054928">
        <w:t>nother</w:t>
      </w:r>
      <w:r w:rsidR="00CE36CA">
        <w:t xml:space="preserve"> argument is passed to</w:t>
      </w:r>
      <w:r w:rsidR="00CE613B">
        <w:t xml:space="preserve"> specify the time aggregation</w:t>
      </w:r>
      <w:r w:rsidR="00054928">
        <w:t>.</w:t>
      </w:r>
      <w:r w:rsidR="00CE613B">
        <w:t xml:space="preserve"> </w:t>
      </w:r>
      <w:r w:rsidR="0097705B">
        <w:t xml:space="preserve">For this project, </w:t>
      </w:r>
      <w:r w:rsidR="00955151">
        <w:t xml:space="preserve">the </w:t>
      </w:r>
      <w:r w:rsidR="0097705B">
        <w:t xml:space="preserve">data is grouped by the year. </w:t>
      </w:r>
      <w:r w:rsidR="00223103">
        <w:t xml:space="preserve">This function then returns </w:t>
      </w:r>
      <w:r w:rsidR="00BB4AAF">
        <w:t xml:space="preserve">a pandas </w:t>
      </w:r>
      <w:r w:rsidR="00483402">
        <w:t>S</w:t>
      </w:r>
      <w:r w:rsidR="00BB4AAF">
        <w:t xml:space="preserve">eries with the calculated </w:t>
      </w:r>
      <w:r w:rsidR="0097705B">
        <w:t xml:space="preserve">RMSE values </w:t>
      </w:r>
      <w:r w:rsidR="006D6153">
        <w:t xml:space="preserve">for every year. </w:t>
      </w:r>
      <w:r w:rsidR="00D00E64">
        <w:t xml:space="preserve">This function is applied </w:t>
      </w:r>
      <w:r w:rsidR="00D457E1">
        <w:t>for both the float prediction and the integer prediction</w:t>
      </w:r>
      <w:r w:rsidR="008A0C1C">
        <w:t xml:space="preserve">, which are then merged </w:t>
      </w:r>
      <w:r w:rsidR="00483402">
        <w:t>in</w:t>
      </w:r>
      <w:r w:rsidR="008A0C1C">
        <w:t>to one Dataframe (</w:t>
      </w:r>
      <w:r w:rsidR="006E5D7C">
        <w:fldChar w:fldCharType="begin"/>
      </w:r>
      <w:r w:rsidR="006E5D7C">
        <w:instrText xml:space="preserve"> REF _Ref110029040 \h </w:instrText>
      </w:r>
      <w:r w:rsidR="006E5D7C">
        <w:fldChar w:fldCharType="separate"/>
      </w:r>
      <w:r w:rsidR="006E5D7C">
        <w:t xml:space="preserve">Figure </w:t>
      </w:r>
      <w:r w:rsidR="006E5D7C">
        <w:rPr>
          <w:noProof/>
        </w:rPr>
        <w:t>26</w:t>
      </w:r>
      <w:r w:rsidR="006E5D7C">
        <w:fldChar w:fldCharType="end"/>
      </w:r>
      <w:r w:rsidR="008A0C1C">
        <w:t>).</w:t>
      </w:r>
    </w:p>
    <w:p w14:paraId="198E5243" w14:textId="77777777" w:rsidR="008A0C1C" w:rsidRDefault="008A0C1C" w:rsidP="008A0C1C">
      <w:pPr>
        <w:keepNext/>
      </w:pPr>
      <w:r w:rsidRPr="008A0C1C">
        <w:rPr>
          <w:noProof/>
        </w:rPr>
        <w:drawing>
          <wp:inline distT="0" distB="0" distL="0" distR="0" wp14:anchorId="2C565A7A" wp14:editId="182BA37B">
            <wp:extent cx="5399405" cy="1589405"/>
            <wp:effectExtent l="0" t="0" r="0" b="0"/>
            <wp:docPr id="24" name="Grafik 2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4" descr="Ein Bild, das Text enthält.&#10;&#10;Automatisch generierte Beschreibung"/>
                    <pic:cNvPicPr/>
                  </pic:nvPicPr>
                  <pic:blipFill>
                    <a:blip r:embed="rId36"/>
                    <a:stretch>
                      <a:fillRect/>
                    </a:stretch>
                  </pic:blipFill>
                  <pic:spPr>
                    <a:xfrm>
                      <a:off x="0" y="0"/>
                      <a:ext cx="5399405" cy="1589405"/>
                    </a:xfrm>
                    <a:prstGeom prst="rect">
                      <a:avLst/>
                    </a:prstGeom>
                  </pic:spPr>
                </pic:pic>
              </a:graphicData>
            </a:graphic>
          </wp:inline>
        </w:drawing>
      </w:r>
    </w:p>
    <w:p w14:paraId="3979879E" w14:textId="35B9C75C" w:rsidR="008A0C1C" w:rsidRDefault="008A0C1C" w:rsidP="008A0C1C">
      <w:pPr>
        <w:pStyle w:val="Beschriftung"/>
      </w:pPr>
      <w:bookmarkStart w:id="110" w:name="_Ref110029040"/>
      <w:bookmarkStart w:id="111" w:name="_Ref110029022"/>
      <w:r>
        <w:t xml:space="preserve">Figure </w:t>
      </w:r>
      <w:r>
        <w:fldChar w:fldCharType="begin"/>
      </w:r>
      <w:r>
        <w:instrText xml:space="preserve"> SEQ Figure \* ARABIC </w:instrText>
      </w:r>
      <w:r>
        <w:fldChar w:fldCharType="separate"/>
      </w:r>
      <w:r w:rsidR="001E0848">
        <w:rPr>
          <w:noProof/>
        </w:rPr>
        <w:t>27</w:t>
      </w:r>
      <w:r>
        <w:fldChar w:fldCharType="end"/>
      </w:r>
      <w:bookmarkEnd w:id="110"/>
      <w:r>
        <w:t>: RMSE values of the production data grouped by year</w:t>
      </w:r>
      <w:bookmarkEnd w:id="111"/>
      <w:r w:rsidR="004F5335">
        <w:t xml:space="preserve"> (rmse_df)</w:t>
      </w:r>
    </w:p>
    <w:p w14:paraId="41BA7FAA" w14:textId="13CD4ACB" w:rsidR="00CA2C8B" w:rsidRDefault="00CA2C8B" w:rsidP="00CA2C8B">
      <w:pPr>
        <w:rPr>
          <w:rFonts w:cs="Arial"/>
        </w:rPr>
      </w:pPr>
      <w:r>
        <w:lastRenderedPageBreak/>
        <w:t>This Dataframe</w:t>
      </w:r>
      <w:r w:rsidR="00F14687">
        <w:t xml:space="preserve"> is</w:t>
      </w:r>
      <w:r w:rsidR="00D97FAE">
        <w:t xml:space="preserve"> the basis for the first CD-awareness requirement: CD detection. The CD</w:t>
      </w:r>
      <w:r w:rsidR="00CC24B2">
        <w:t xml:space="preserve"> detection task is conducted by the </w:t>
      </w:r>
      <w:r w:rsidR="00CC24B2" w:rsidRPr="00CC24B2">
        <w:rPr>
          <w:rFonts w:ascii="Courier New" w:hAnsi="Courier New" w:cs="Courier New"/>
        </w:rPr>
        <w:t>cd_detector</w:t>
      </w:r>
      <w:r w:rsidR="00CC24B2">
        <w:t xml:space="preserve"> function</w:t>
      </w:r>
      <w:r w:rsidR="00D416D3">
        <w:t>, which returns a</w:t>
      </w:r>
      <w:r w:rsidR="00B003BE">
        <w:t xml:space="preserve"> Boolean</w:t>
      </w:r>
      <w:r w:rsidR="00D71DEF">
        <w:rPr>
          <w:rFonts w:cs="Arial"/>
        </w:rPr>
        <w:t>.</w:t>
      </w:r>
      <w:r w:rsidR="00B003BE">
        <w:rPr>
          <w:rFonts w:cs="Arial"/>
        </w:rPr>
        <w:t xml:space="preserve"> True means, that no CD </w:t>
      </w:r>
      <w:r w:rsidR="00FF1F5B">
        <w:rPr>
          <w:rFonts w:cs="Arial"/>
        </w:rPr>
        <w:t>has been detected, false means that CD drift has been detected</w:t>
      </w:r>
      <w:r w:rsidR="00A80713">
        <w:rPr>
          <w:rFonts w:cs="Arial"/>
        </w:rPr>
        <w:t xml:space="preserve">. </w:t>
      </w:r>
      <w:r w:rsidR="0015020D">
        <w:rPr>
          <w:rFonts w:cs="Arial"/>
        </w:rPr>
        <w:t>This function ingests the Dataframe with the RMSE values</w:t>
      </w:r>
      <w:r w:rsidR="00CB4D97">
        <w:rPr>
          <w:rFonts w:cs="Arial"/>
        </w:rPr>
        <w:t>. In addition, error thresholds</w:t>
      </w:r>
      <w:r w:rsidR="000109C9">
        <w:rPr>
          <w:rFonts w:cs="Arial"/>
        </w:rPr>
        <w:t xml:space="preserve"> are</w:t>
      </w:r>
      <w:r w:rsidR="00CB4D97">
        <w:rPr>
          <w:rFonts w:cs="Arial"/>
        </w:rPr>
        <w:t xml:space="preserve"> defined.</w:t>
      </w:r>
      <w:r w:rsidR="00FB23D2">
        <w:rPr>
          <w:rFonts w:cs="Arial"/>
        </w:rPr>
        <w:t xml:space="preserve"> </w:t>
      </w:r>
      <w:r w:rsidR="000109C9">
        <w:rPr>
          <w:rFonts w:cs="Arial"/>
        </w:rPr>
        <w:t>Should</w:t>
      </w:r>
      <w:r w:rsidR="00FB23D2">
        <w:rPr>
          <w:rFonts w:cs="Arial"/>
        </w:rPr>
        <w:t xml:space="preserve"> these thresholds </w:t>
      </w:r>
      <w:r w:rsidR="000109C9">
        <w:rPr>
          <w:rFonts w:cs="Arial"/>
        </w:rPr>
        <w:t xml:space="preserve">be </w:t>
      </w:r>
      <w:r w:rsidR="00FB23D2">
        <w:rPr>
          <w:rFonts w:cs="Arial"/>
        </w:rPr>
        <w:t>surpassed</w:t>
      </w:r>
      <w:r w:rsidR="001D35B7">
        <w:rPr>
          <w:rFonts w:cs="Arial"/>
        </w:rPr>
        <w:t>,</w:t>
      </w:r>
      <w:r w:rsidR="00052F3C">
        <w:rPr>
          <w:rFonts w:cs="Arial"/>
        </w:rPr>
        <w:t xml:space="preserve"> it is assumed that CD has occurred in the data</w:t>
      </w:r>
      <w:r w:rsidR="004F523E">
        <w:rPr>
          <w:rFonts w:cs="Arial"/>
        </w:rPr>
        <w:t xml:space="preserve"> (</w:t>
      </w:r>
      <w:r w:rsidR="004F523E">
        <w:rPr>
          <w:rFonts w:cs="Arial"/>
        </w:rPr>
        <w:fldChar w:fldCharType="begin"/>
      </w:r>
      <w:r w:rsidR="004F523E">
        <w:rPr>
          <w:rFonts w:cs="Arial"/>
        </w:rPr>
        <w:instrText xml:space="preserve"> REF _Ref110031281 \h </w:instrText>
      </w:r>
      <w:r w:rsidR="004F523E">
        <w:rPr>
          <w:rFonts w:cs="Arial"/>
        </w:rPr>
      </w:r>
      <w:r w:rsidR="004F523E">
        <w:rPr>
          <w:rFonts w:cs="Arial"/>
        </w:rPr>
        <w:fldChar w:fldCharType="separate"/>
      </w:r>
      <w:r w:rsidR="004F523E">
        <w:t xml:space="preserve">Figure </w:t>
      </w:r>
      <w:r w:rsidR="004F523E">
        <w:rPr>
          <w:noProof/>
        </w:rPr>
        <w:t>27</w:t>
      </w:r>
      <w:r w:rsidR="004F523E">
        <w:rPr>
          <w:rFonts w:cs="Arial"/>
        </w:rPr>
        <w:fldChar w:fldCharType="end"/>
      </w:r>
      <w:r w:rsidR="004F523E">
        <w:rPr>
          <w:rFonts w:cs="Arial"/>
        </w:rPr>
        <w:t>)</w:t>
      </w:r>
      <w:r w:rsidR="003D271F">
        <w:rPr>
          <w:rFonts w:cs="Arial"/>
        </w:rPr>
        <w:t xml:space="preserve">. </w:t>
      </w:r>
      <w:r w:rsidR="003D271F" w:rsidRPr="003D271F">
        <w:rPr>
          <w:rFonts w:ascii="Courier New" w:hAnsi="Courier New" w:cs="Courier New"/>
        </w:rPr>
        <w:t>delta_threshold</w:t>
      </w:r>
      <w:r w:rsidR="00B022B3">
        <w:rPr>
          <w:rFonts w:cs="Arial"/>
        </w:rPr>
        <w:t xml:space="preserve"> </w:t>
      </w:r>
      <w:r w:rsidR="009723ED">
        <w:rPr>
          <w:rFonts w:cs="Arial"/>
        </w:rPr>
        <w:t>defines the</w:t>
      </w:r>
      <w:r w:rsidR="0011483E">
        <w:rPr>
          <w:rFonts w:cs="Arial"/>
        </w:rPr>
        <w:t xml:space="preserve"> allowed</w:t>
      </w:r>
      <w:r w:rsidR="009723ED">
        <w:rPr>
          <w:rFonts w:cs="Arial"/>
        </w:rPr>
        <w:t xml:space="preserve"> </w:t>
      </w:r>
      <w:r w:rsidR="00986038">
        <w:rPr>
          <w:rFonts w:cs="Arial"/>
        </w:rPr>
        <w:t xml:space="preserve">RMSE </w:t>
      </w:r>
      <w:r w:rsidR="009723ED">
        <w:rPr>
          <w:rFonts w:cs="Arial"/>
        </w:rPr>
        <w:t>increase</w:t>
      </w:r>
      <w:r w:rsidR="006A040B">
        <w:rPr>
          <w:rFonts w:cs="Arial"/>
        </w:rPr>
        <w:t xml:space="preserve"> </w:t>
      </w:r>
      <w:r w:rsidR="00986038">
        <w:rPr>
          <w:rFonts w:cs="Arial"/>
        </w:rPr>
        <w:t xml:space="preserve">from </w:t>
      </w:r>
      <w:r w:rsidR="006A040B">
        <w:rPr>
          <w:rFonts w:cs="Arial"/>
        </w:rPr>
        <w:t>one</w:t>
      </w:r>
      <w:r w:rsidR="00310046">
        <w:rPr>
          <w:rFonts w:cs="Arial"/>
        </w:rPr>
        <w:t xml:space="preserve"> time window to the next </w:t>
      </w:r>
      <w:r w:rsidR="00397D2A">
        <w:rPr>
          <w:rFonts w:cs="Arial"/>
        </w:rPr>
        <w:t xml:space="preserve">time window </w:t>
      </w:r>
      <w:r w:rsidR="00310046">
        <w:rPr>
          <w:rFonts w:cs="Arial"/>
        </w:rPr>
        <w:t>(i.e. from one year to the next year)</w:t>
      </w:r>
      <w:r w:rsidR="00B028AD">
        <w:rPr>
          <w:rFonts w:cs="Arial"/>
        </w:rPr>
        <w:t>.</w:t>
      </w:r>
      <w:r w:rsidR="00397D2A">
        <w:rPr>
          <w:rFonts w:cs="Arial"/>
        </w:rPr>
        <w:t xml:space="preserve"> </w:t>
      </w:r>
      <w:r w:rsidR="00A57F06" w:rsidRPr="002A0F50">
        <w:rPr>
          <w:rFonts w:ascii="Courier New" w:hAnsi="Courier New" w:cs="Courier New"/>
        </w:rPr>
        <w:t>absolute_threshold</w:t>
      </w:r>
      <w:r w:rsidR="00A57F06">
        <w:rPr>
          <w:rFonts w:cs="Arial"/>
        </w:rPr>
        <w:t xml:space="preserve"> denotes the maximum</w:t>
      </w:r>
      <w:r w:rsidR="002A0F50">
        <w:rPr>
          <w:rFonts w:cs="Arial"/>
        </w:rPr>
        <w:t xml:space="preserve"> RMSE value a window is allowed to have</w:t>
      </w:r>
      <w:r w:rsidR="00B87BAC">
        <w:rPr>
          <w:rFonts w:cs="Arial"/>
        </w:rPr>
        <w:t>. The absolute threshold is a safe guard</w:t>
      </w:r>
      <w:r w:rsidR="006F4747">
        <w:rPr>
          <w:rFonts w:cs="Arial"/>
        </w:rPr>
        <w:t xml:space="preserve"> for </w:t>
      </w:r>
      <w:r w:rsidR="001A2D58">
        <w:rPr>
          <w:rFonts w:cs="Arial"/>
        </w:rPr>
        <w:t xml:space="preserve">incremental and </w:t>
      </w:r>
      <w:r w:rsidR="004E416B">
        <w:rPr>
          <w:rFonts w:cs="Arial"/>
        </w:rPr>
        <w:t>gradual</w:t>
      </w:r>
      <w:r w:rsidR="006F4747">
        <w:rPr>
          <w:rFonts w:cs="Arial"/>
        </w:rPr>
        <w:t xml:space="preserve"> CD, </w:t>
      </w:r>
      <w:r w:rsidR="004E416B">
        <w:rPr>
          <w:rFonts w:cs="Arial"/>
        </w:rPr>
        <w:t xml:space="preserve">where </w:t>
      </w:r>
      <w:r w:rsidR="00461DCE">
        <w:rPr>
          <w:rFonts w:cs="Arial"/>
        </w:rPr>
        <w:t xml:space="preserve">shift in data is slow and might not be picked up by </w:t>
      </w:r>
      <w:r w:rsidR="004F523E">
        <w:rPr>
          <w:rFonts w:cs="Arial"/>
        </w:rPr>
        <w:t>the delta threshold.</w:t>
      </w:r>
    </w:p>
    <w:p w14:paraId="3CDA73B8" w14:textId="77777777" w:rsidR="004F5335" w:rsidRDefault="00074DEA" w:rsidP="004F5335">
      <w:pPr>
        <w:keepNext/>
      </w:pPr>
      <w:r w:rsidRPr="00074DEA">
        <w:rPr>
          <w:rFonts w:cs="Arial"/>
          <w:noProof/>
        </w:rPr>
        <w:drawing>
          <wp:inline distT="0" distB="0" distL="0" distR="0" wp14:anchorId="7900949E" wp14:editId="59479EE6">
            <wp:extent cx="5399405" cy="454660"/>
            <wp:effectExtent l="0" t="0" r="0" b="254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399405" cy="454660"/>
                    </a:xfrm>
                    <a:prstGeom prst="rect">
                      <a:avLst/>
                    </a:prstGeom>
                  </pic:spPr>
                </pic:pic>
              </a:graphicData>
            </a:graphic>
          </wp:inline>
        </w:drawing>
      </w:r>
    </w:p>
    <w:p w14:paraId="6AFB8793" w14:textId="4EEDC2F2" w:rsidR="0023652B" w:rsidRDefault="004F5335" w:rsidP="00334226">
      <w:pPr>
        <w:pStyle w:val="Beschriftung"/>
      </w:pPr>
      <w:bookmarkStart w:id="112" w:name="_Ref110031281"/>
      <w:r>
        <w:t xml:space="preserve">Figure </w:t>
      </w:r>
      <w:r>
        <w:fldChar w:fldCharType="begin"/>
      </w:r>
      <w:r>
        <w:instrText xml:space="preserve"> SEQ Figure \* ARABIC </w:instrText>
      </w:r>
      <w:r>
        <w:fldChar w:fldCharType="separate"/>
      </w:r>
      <w:r w:rsidR="001E0848">
        <w:rPr>
          <w:noProof/>
        </w:rPr>
        <w:t>28</w:t>
      </w:r>
      <w:r>
        <w:fldChar w:fldCharType="end"/>
      </w:r>
      <w:bookmarkEnd w:id="112"/>
      <w:r>
        <w:t>: cd_detector</w:t>
      </w:r>
    </w:p>
    <w:p w14:paraId="20E3F2D9" w14:textId="60C7FD39" w:rsidR="00334226" w:rsidRDefault="00C577CD" w:rsidP="00334226">
      <w:r>
        <w:t xml:space="preserve">After the CD detection is run, </w:t>
      </w:r>
      <w:r w:rsidR="00E72590">
        <w:t>the</w:t>
      </w:r>
      <w:r>
        <w:t xml:space="preserve"> results are saved </w:t>
      </w:r>
      <w:r w:rsidR="000F4B6C">
        <w:t>in form of a text file</w:t>
      </w:r>
      <w:r w:rsidR="00F563B3">
        <w:t xml:space="preserve"> in</w:t>
      </w:r>
      <w:r w:rsidR="000F4B6C">
        <w:t xml:space="preserve"> </w:t>
      </w:r>
      <w:r w:rsidR="00B318BB">
        <w:t xml:space="preserve">the </w:t>
      </w:r>
      <w:r w:rsidR="00B318BB" w:rsidRPr="00B318BB">
        <w:rPr>
          <w:rFonts w:ascii="Courier New" w:hAnsi="Courier New" w:cs="Courier New"/>
        </w:rPr>
        <w:t>evaluation_outputs</w:t>
      </w:r>
      <w:r w:rsidR="00B318BB">
        <w:t xml:space="preserve"> folder</w:t>
      </w:r>
      <w:r w:rsidR="00404EA7">
        <w:t xml:space="preserve">. </w:t>
      </w:r>
      <w:r w:rsidR="007542C0">
        <w:t>If the filename is “OK</w:t>
      </w:r>
      <w:r w:rsidR="00513FA9">
        <w:t>.txt</w:t>
      </w:r>
      <w:r w:rsidR="007542C0">
        <w:t>”, no CD has occurred</w:t>
      </w:r>
      <w:r w:rsidR="003570D6">
        <w:t xml:space="preserve">. If CD has been detected, </w:t>
      </w:r>
      <w:r w:rsidR="00513FA9">
        <w:t>a file name</w:t>
      </w:r>
      <w:r w:rsidR="00831DC8">
        <w:t>d</w:t>
      </w:r>
      <w:r w:rsidR="003570D6">
        <w:t xml:space="preserve"> “CD_DETECTED”</w:t>
      </w:r>
      <w:r w:rsidR="00831DC8">
        <w:t xml:space="preserve"> is created</w:t>
      </w:r>
      <w:r w:rsidR="003570D6">
        <w:t xml:space="preserve">. </w:t>
      </w:r>
      <w:r w:rsidR="002145E2">
        <w:t>The text file holds the timestamp of the evaluation run</w:t>
      </w:r>
      <w:r w:rsidR="00C645A1">
        <w:t xml:space="preserve"> (</w:t>
      </w:r>
      <w:r w:rsidR="00EE2E3D">
        <w:fldChar w:fldCharType="begin"/>
      </w:r>
      <w:r w:rsidR="00EE2E3D">
        <w:instrText xml:space="preserve"> REF _Ref110032958 \h </w:instrText>
      </w:r>
      <w:r w:rsidR="00EE2E3D">
        <w:fldChar w:fldCharType="separate"/>
      </w:r>
      <w:r w:rsidR="00EE2E3D">
        <w:t xml:space="preserve">Figure </w:t>
      </w:r>
      <w:r w:rsidR="00EE2E3D">
        <w:rPr>
          <w:noProof/>
        </w:rPr>
        <w:t>28</w:t>
      </w:r>
      <w:r w:rsidR="00EE2E3D">
        <w:fldChar w:fldCharType="end"/>
      </w:r>
      <w:r w:rsidR="00C645A1">
        <w:t>)</w:t>
      </w:r>
      <w:r w:rsidR="008716A1">
        <w:t>.</w:t>
      </w:r>
    </w:p>
    <w:p w14:paraId="0A21E26F" w14:textId="6745D3DC" w:rsidR="00C645A1" w:rsidRDefault="00C555B7" w:rsidP="00C645A1">
      <w:pPr>
        <w:keepNext/>
      </w:pPr>
      <w:r w:rsidRPr="00C555B7">
        <w:rPr>
          <w:noProof/>
        </w:rPr>
        <w:drawing>
          <wp:inline distT="0" distB="0" distL="0" distR="0" wp14:anchorId="7CDD912F" wp14:editId="5F6C9D30">
            <wp:extent cx="5399405" cy="792480"/>
            <wp:effectExtent l="0" t="0" r="0" b="762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399405" cy="792480"/>
                    </a:xfrm>
                    <a:prstGeom prst="rect">
                      <a:avLst/>
                    </a:prstGeom>
                  </pic:spPr>
                </pic:pic>
              </a:graphicData>
            </a:graphic>
          </wp:inline>
        </w:drawing>
      </w:r>
    </w:p>
    <w:p w14:paraId="5CF5C516" w14:textId="73D8F71F" w:rsidR="00C645A1" w:rsidRPr="00334226" w:rsidRDefault="00C645A1" w:rsidP="00C645A1">
      <w:pPr>
        <w:pStyle w:val="Beschriftung"/>
      </w:pPr>
      <w:bookmarkStart w:id="113" w:name="_Ref110032958"/>
      <w:r>
        <w:t xml:space="preserve">Figure </w:t>
      </w:r>
      <w:r>
        <w:fldChar w:fldCharType="begin"/>
      </w:r>
      <w:r>
        <w:instrText xml:space="preserve"> SEQ Figure \* ARABIC </w:instrText>
      </w:r>
      <w:r>
        <w:fldChar w:fldCharType="separate"/>
      </w:r>
      <w:r w:rsidR="001E0848">
        <w:rPr>
          <w:noProof/>
        </w:rPr>
        <w:t>29</w:t>
      </w:r>
      <w:r>
        <w:fldChar w:fldCharType="end"/>
      </w:r>
      <w:bookmarkEnd w:id="113"/>
      <w:r>
        <w:t>: CD detection result</w:t>
      </w:r>
    </w:p>
    <w:p w14:paraId="7467D8B9" w14:textId="21068185" w:rsidR="00094813" w:rsidRDefault="00086999" w:rsidP="00F22FCB">
      <w:r>
        <w:t>After</w:t>
      </w:r>
      <w:r w:rsidR="008E0AD5">
        <w:t xml:space="preserve"> the CD detection</w:t>
      </w:r>
      <w:r w:rsidR="003447AC">
        <w:t xml:space="preserve"> task</w:t>
      </w:r>
      <w:r w:rsidR="008E0AD5">
        <w:t xml:space="preserve">, a graph </w:t>
      </w:r>
      <w:r w:rsidR="00573418">
        <w:t>containing the progression of the RMSE is created.</w:t>
      </w:r>
      <w:r w:rsidR="00821BFD">
        <w:t xml:space="preserve"> </w:t>
      </w:r>
      <w:r w:rsidR="003264E0">
        <w:t xml:space="preserve">In order to have more granularity in the visualization, </w:t>
      </w:r>
      <w:r w:rsidR="00EE4DCD">
        <w:t xml:space="preserve">another RMSE table is created, this time </w:t>
      </w:r>
      <w:r w:rsidR="00E85ACA">
        <w:t xml:space="preserve">with a monthly aggregation. The Dataframe is then visualized </w:t>
      </w:r>
      <w:r w:rsidR="009E5B2F">
        <w:t xml:space="preserve">with seaborn and saved in </w:t>
      </w:r>
      <w:r w:rsidR="009E5B2F" w:rsidRPr="009E5B2F">
        <w:rPr>
          <w:rFonts w:ascii="Courier New" w:hAnsi="Courier New" w:cs="Courier New"/>
        </w:rPr>
        <w:t>evaluation_outputs</w:t>
      </w:r>
      <w:r w:rsidR="00AC69AF">
        <w:rPr>
          <w:rFonts w:cs="Arial"/>
        </w:rPr>
        <w:t xml:space="preserve"> (</w:t>
      </w:r>
      <w:r w:rsidR="00AC69AF">
        <w:rPr>
          <w:rFonts w:cs="Arial"/>
        </w:rPr>
        <w:fldChar w:fldCharType="begin"/>
      </w:r>
      <w:r w:rsidR="00AC69AF">
        <w:rPr>
          <w:rFonts w:cs="Arial"/>
        </w:rPr>
        <w:instrText xml:space="preserve"> REF _Ref110034506 \h </w:instrText>
      </w:r>
      <w:r w:rsidR="00AC69AF">
        <w:rPr>
          <w:rFonts w:cs="Arial"/>
        </w:rPr>
      </w:r>
      <w:r w:rsidR="00AC69AF">
        <w:rPr>
          <w:rFonts w:cs="Arial"/>
        </w:rPr>
        <w:fldChar w:fldCharType="separate"/>
      </w:r>
      <w:r w:rsidR="00AC69AF">
        <w:t xml:space="preserve">Figure </w:t>
      </w:r>
      <w:r w:rsidR="00AC69AF">
        <w:rPr>
          <w:noProof/>
        </w:rPr>
        <w:t>29</w:t>
      </w:r>
      <w:r w:rsidR="00AC69AF">
        <w:rPr>
          <w:rFonts w:cs="Arial"/>
        </w:rPr>
        <w:fldChar w:fldCharType="end"/>
      </w:r>
      <w:r w:rsidR="00AC69AF">
        <w:rPr>
          <w:rFonts w:cs="Arial"/>
        </w:rPr>
        <w:t>)</w:t>
      </w:r>
      <w:r w:rsidR="009E5B2F">
        <w:t>.</w:t>
      </w:r>
      <w:r w:rsidR="00871BE8">
        <w:t xml:space="preserve"> This visualization is the implementation of CD understanding</w:t>
      </w:r>
      <w:r w:rsidR="00A5102F">
        <w:t xml:space="preserve"> in this artifact</w:t>
      </w:r>
      <w:r w:rsidR="00871BE8">
        <w:t>. Through this graph</w:t>
      </w:r>
      <w:r w:rsidR="00A5102F">
        <w:t>,</w:t>
      </w:r>
      <w:r w:rsidR="00871BE8">
        <w:t xml:space="preserve"> the trend</w:t>
      </w:r>
      <w:r w:rsidR="00A5102F">
        <w:t>s</w:t>
      </w:r>
      <w:r w:rsidR="00871BE8">
        <w:t xml:space="preserve"> of the CD can be analyzed</w:t>
      </w:r>
      <w:r w:rsidR="00A5102F">
        <w:t xml:space="preserve"> and </w:t>
      </w:r>
      <w:r w:rsidR="00156E24">
        <w:t>retraced</w:t>
      </w:r>
      <w:r w:rsidR="00871BE8">
        <w:t>.</w:t>
      </w:r>
    </w:p>
    <w:p w14:paraId="21A24255" w14:textId="0DBBC4EB" w:rsidR="00500569" w:rsidRDefault="00D90E16" w:rsidP="00500569">
      <w:pPr>
        <w:keepNext/>
      </w:pPr>
      <w:r w:rsidRPr="00D90E16">
        <w:rPr>
          <w:noProof/>
        </w:rPr>
        <w:drawing>
          <wp:inline distT="0" distB="0" distL="0" distR="0" wp14:anchorId="777E1554" wp14:editId="5EDBDBE5">
            <wp:extent cx="4351207" cy="1909762"/>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356915" cy="1912267"/>
                    </a:xfrm>
                    <a:prstGeom prst="rect">
                      <a:avLst/>
                    </a:prstGeom>
                  </pic:spPr>
                </pic:pic>
              </a:graphicData>
            </a:graphic>
          </wp:inline>
        </w:drawing>
      </w:r>
    </w:p>
    <w:p w14:paraId="21C4A8F7" w14:textId="7528CA81" w:rsidR="00122346" w:rsidRDefault="00500569" w:rsidP="00500569">
      <w:pPr>
        <w:pStyle w:val="Beschriftung"/>
      </w:pPr>
      <w:bookmarkStart w:id="114" w:name="_Ref110034506"/>
      <w:r>
        <w:t xml:space="preserve">Figure </w:t>
      </w:r>
      <w:r>
        <w:fldChar w:fldCharType="begin"/>
      </w:r>
      <w:r>
        <w:instrText xml:space="preserve"> SEQ Figure \* ARABIC </w:instrText>
      </w:r>
      <w:r>
        <w:fldChar w:fldCharType="separate"/>
      </w:r>
      <w:r w:rsidR="001E0848">
        <w:rPr>
          <w:noProof/>
        </w:rPr>
        <w:t>30</w:t>
      </w:r>
      <w:r>
        <w:fldChar w:fldCharType="end"/>
      </w:r>
      <w:bookmarkEnd w:id="114"/>
      <w:r>
        <w:t>: Graph of CD trend</w:t>
      </w:r>
    </w:p>
    <w:p w14:paraId="0D8F5481" w14:textId="0AE21E4B" w:rsidR="00136704" w:rsidRPr="00F22FCB" w:rsidRDefault="00DC4E40" w:rsidP="00F22FCB">
      <w:r>
        <w:lastRenderedPageBreak/>
        <w:t xml:space="preserve"> </w:t>
      </w:r>
      <w:r w:rsidR="00564EA9">
        <w:t>CD adaptation</w:t>
      </w:r>
      <w:r w:rsidR="00F3528A">
        <w:t xml:space="preserve"> </w:t>
      </w:r>
      <w:r w:rsidR="001C6825">
        <w:t xml:space="preserve">is realized through </w:t>
      </w:r>
      <w:r w:rsidR="00F3528A">
        <w:t>orchestration with Apache Airflow</w:t>
      </w:r>
      <w:r w:rsidR="009D4406">
        <w:t xml:space="preserve"> and is explained in </w:t>
      </w:r>
      <w:r w:rsidR="00715A4D">
        <w:t xml:space="preserve">greater detail in </w:t>
      </w:r>
      <w:r w:rsidR="009D4406">
        <w:t xml:space="preserve">chapter </w:t>
      </w:r>
      <w:r w:rsidR="009D4406">
        <w:fldChar w:fldCharType="begin"/>
      </w:r>
      <w:r w:rsidR="009D4406">
        <w:instrText xml:space="preserve"> REF _Ref110034644 \h </w:instrText>
      </w:r>
      <w:r w:rsidR="009D4406">
        <w:fldChar w:fldCharType="separate"/>
      </w:r>
      <w:r w:rsidR="009D4406">
        <w:t>CD evaluation pipeline</w:t>
      </w:r>
      <w:r w:rsidR="009D4406">
        <w:fldChar w:fldCharType="end"/>
      </w:r>
      <w:r w:rsidR="001C6825">
        <w:t>.</w:t>
      </w:r>
      <w:r w:rsidR="00F95FE5">
        <w:t xml:space="preserve"> The CD adaptation in this artifact is implemented through</w:t>
      </w:r>
      <w:r w:rsidR="00C76E90">
        <w:t xml:space="preserve"> model retraining.</w:t>
      </w:r>
      <w:r w:rsidR="002755E2">
        <w:t xml:space="preserve"> If the </w:t>
      </w:r>
      <w:r w:rsidR="002755E2" w:rsidRPr="0033299F">
        <w:rPr>
          <w:rFonts w:ascii="Courier New" w:hAnsi="Courier New" w:cs="Courier New"/>
        </w:rPr>
        <w:t>cd_detector</w:t>
      </w:r>
      <w:r w:rsidR="000134CF">
        <w:t xml:space="preserve"> function returns</w:t>
      </w:r>
      <w:r w:rsidR="00D20A40">
        <w:t xml:space="preserve"> </w:t>
      </w:r>
      <w:r w:rsidR="00D20A40" w:rsidRPr="00D20A40">
        <w:rPr>
          <w:rFonts w:ascii="Courier New" w:hAnsi="Courier New" w:cs="Courier New"/>
        </w:rPr>
        <w:t>False</w:t>
      </w:r>
      <w:r w:rsidR="00D20A40">
        <w:t xml:space="preserve"> (i.e. CD has been detected), a model retraining process is initiated.</w:t>
      </w:r>
    </w:p>
    <w:p w14:paraId="5510F50E" w14:textId="0BA1C9CC" w:rsidR="00DC5696" w:rsidRDefault="00971710" w:rsidP="00DC5696">
      <w:pPr>
        <w:pStyle w:val="berschrift2"/>
      </w:pPr>
      <w:bookmarkStart w:id="115" w:name="_Toc110000185"/>
      <w:r>
        <w:t>Pipeline</w:t>
      </w:r>
      <w:bookmarkEnd w:id="115"/>
    </w:p>
    <w:p w14:paraId="58C74770" w14:textId="7F948674" w:rsidR="00F9071D" w:rsidRDefault="00072A3E" w:rsidP="00072A3E">
      <w:pPr>
        <w:pStyle w:val="berschrift3"/>
      </w:pPr>
      <w:bookmarkStart w:id="116" w:name="_Toc110000186"/>
      <w:r>
        <w:t>Design</w:t>
      </w:r>
      <w:bookmarkEnd w:id="116"/>
    </w:p>
    <w:p w14:paraId="561E1EFD" w14:textId="41F3C00E" w:rsidR="008C3F25" w:rsidRDefault="00264B3B" w:rsidP="00264B3B">
      <w:r>
        <w:t xml:space="preserve">This research project encompasses </w:t>
      </w:r>
      <w:r w:rsidR="00DC738F">
        <w:t xml:space="preserve">two processes in total: The model training process and the CD evaluation process. For this work, both </w:t>
      </w:r>
      <w:r w:rsidR="001E14CB">
        <w:t xml:space="preserve">operations are automated into individual pipelines and subsequently joined together to form an integrated MLOps pipeline. </w:t>
      </w:r>
      <w:r w:rsidR="000C4D16">
        <w:t>The training process is realized with the TFX framework. With TFX,</w:t>
      </w:r>
      <w:r w:rsidR="00B211DC">
        <w:t xml:space="preserve"> Google</w:t>
      </w:r>
      <w:r w:rsidR="0064118E">
        <w:t xml:space="preserve"> already worked out the essential tasks </w:t>
      </w:r>
      <w:r w:rsidR="00AE1955">
        <w:t>for a training pipeline and integrated them into individual components. These</w:t>
      </w:r>
      <w:r w:rsidR="00C96B25">
        <w:t xml:space="preserve"> provided</w:t>
      </w:r>
      <w:r w:rsidR="00AE1955">
        <w:t xml:space="preserve"> </w:t>
      </w:r>
      <w:r w:rsidR="00C96B25">
        <w:t xml:space="preserve">TFX components serve as a guideline during the implementation and are later used for the artifact evaluation. It is evaluated what and </w:t>
      </w:r>
      <w:r w:rsidR="00210088">
        <w:t>how many components out of the set of available TFX components have been implemented into the TFX pipeline</w:t>
      </w:r>
      <w:r w:rsidR="00AE1046">
        <w:t xml:space="preserve"> of the artifact. The baseline TFX pipeline </w:t>
      </w:r>
      <w:r w:rsidR="002403EF">
        <w:t xml:space="preserve">consists of data ingestion, model training  and model deployment. </w:t>
      </w:r>
      <w:r w:rsidR="00ED1E2D">
        <w:t xml:space="preserve">This marks </w:t>
      </w:r>
      <w:r w:rsidR="000654E7">
        <w:t>the starting point of the TFX pipeline</w:t>
      </w:r>
      <w:r w:rsidR="008C3F25">
        <w:t xml:space="preserve"> and from there other components are incrementally added.</w:t>
      </w:r>
      <w:r w:rsidR="0085758B">
        <w:t xml:space="preserve"> The CD evaluation process is orchestrated with Airflow</w:t>
      </w:r>
      <w:r w:rsidR="000B4E5E">
        <w:t>, which is triggered in a repeated time interval.</w:t>
      </w:r>
    </w:p>
    <w:p w14:paraId="13654367" w14:textId="77777777" w:rsidR="003C7F60" w:rsidRDefault="00CB1C3D" w:rsidP="00264B3B">
      <w:r>
        <w:t xml:space="preserve">It is a conscious design decision </w:t>
      </w:r>
      <w:r w:rsidR="008F44D2">
        <w:t xml:space="preserve">to </w:t>
      </w:r>
      <w:r w:rsidR="00210D40">
        <w:t xml:space="preserve">first </w:t>
      </w:r>
      <w:r w:rsidR="008F44D2">
        <w:t xml:space="preserve">map both processes into two different pipelines, instead of building one large </w:t>
      </w:r>
      <w:r w:rsidR="00DA5DE7">
        <w:t xml:space="preserve">pipeline from the start. This is done to meet the software engineering principle of </w:t>
      </w:r>
      <w:r w:rsidR="00DA5DE7" w:rsidRPr="00DA5DE7">
        <w:rPr>
          <w:i/>
        </w:rPr>
        <w:t>separation of concerns</w:t>
      </w:r>
      <w:r w:rsidR="00DA5DE7">
        <w:t xml:space="preserve">. </w:t>
      </w:r>
      <w:r w:rsidR="00F56247">
        <w:t>Like in conventional software development, modularization</w:t>
      </w:r>
      <w:r w:rsidR="002B7413">
        <w:t xml:space="preserve"> makes the development of ML systems more sustainable and scalable. </w:t>
      </w:r>
      <w:r w:rsidR="00DA5DE7">
        <w:t>By</w:t>
      </w:r>
      <w:r w:rsidR="00F84EE0">
        <w:t xml:space="preserve"> separating</w:t>
      </w:r>
      <w:r w:rsidR="004005F1">
        <w:t xml:space="preserve"> both </w:t>
      </w:r>
      <w:r w:rsidR="000F0D92">
        <w:t>processes, development on</w:t>
      </w:r>
      <w:r w:rsidR="00F84EE0">
        <w:t xml:space="preserve"> </w:t>
      </w:r>
      <w:r w:rsidR="00DD643E">
        <w:t>a</w:t>
      </w:r>
      <w:r w:rsidR="000F0D92">
        <w:t xml:space="preserve"> pipeline</w:t>
      </w:r>
      <w:r w:rsidR="00F84EE0">
        <w:t xml:space="preserve"> </w:t>
      </w:r>
      <w:r w:rsidR="000F0D92">
        <w:t>can be done without interfering</w:t>
      </w:r>
      <w:r w:rsidR="00EE693B">
        <w:t xml:space="preserve"> with</w:t>
      </w:r>
      <w:r w:rsidR="000F0D92">
        <w:t xml:space="preserve"> </w:t>
      </w:r>
      <w:r w:rsidR="00DD643E">
        <w:t>the other pipeline.</w:t>
      </w:r>
      <w:r w:rsidR="004819AA">
        <w:t xml:space="preserve"> </w:t>
      </w:r>
    </w:p>
    <w:p w14:paraId="072F349A" w14:textId="53C157C0" w:rsidR="00CB1C3D" w:rsidRDefault="004819AA" w:rsidP="00264B3B">
      <w:r>
        <w:t xml:space="preserve">Both </w:t>
      </w:r>
      <w:r w:rsidR="00F44D73">
        <w:t xml:space="preserve">standalone </w:t>
      </w:r>
      <w:r>
        <w:t xml:space="preserve">pipelines are then linked by </w:t>
      </w:r>
      <w:r w:rsidR="0006471A">
        <w:t xml:space="preserve">a third, </w:t>
      </w:r>
      <w:r>
        <w:t>overarching pipeline.</w:t>
      </w:r>
      <w:r w:rsidR="003C7F60">
        <w:t xml:space="preserve"> </w:t>
      </w:r>
      <w:r w:rsidR="00894C2E">
        <w:t xml:space="preserve">This pipeline is called the MLOps pipeline. </w:t>
      </w:r>
      <w:r w:rsidR="003C7F60">
        <w:t>The general</w:t>
      </w:r>
      <w:r w:rsidR="00E04DDB">
        <w:t xml:space="preserve"> procedure is, that </w:t>
      </w:r>
      <w:r w:rsidR="00380233">
        <w:t xml:space="preserve">the CD-awareness pipeline is run in regular time intervals, where it will </w:t>
      </w:r>
      <w:r w:rsidR="001873DC">
        <w:t>check whether any CD</w:t>
      </w:r>
      <w:r w:rsidR="00D33F1C">
        <w:t xml:space="preserve"> has occurred.</w:t>
      </w:r>
      <w:r w:rsidR="00A31728">
        <w:t xml:space="preserve"> In case of concept drift, the training pipeline will be</w:t>
      </w:r>
      <w:r w:rsidR="000439BD">
        <w:t xml:space="preserve"> </w:t>
      </w:r>
      <w:r w:rsidR="00984628">
        <w:t>initiated, this time using new data</w:t>
      </w:r>
      <w:r w:rsidR="00A31728">
        <w:t xml:space="preserve">, which will output a </w:t>
      </w:r>
      <w:r w:rsidR="004C107A">
        <w:t xml:space="preserve">new model. This model </w:t>
      </w:r>
      <w:r w:rsidR="00A4396D">
        <w:t xml:space="preserve">will then </w:t>
      </w:r>
      <w:r w:rsidR="00862666">
        <w:t>replace the old model in the production environment</w:t>
      </w:r>
      <w:r w:rsidR="000D6C06">
        <w:t xml:space="preserve"> (</w:t>
      </w:r>
      <w:r w:rsidR="000D6C06">
        <w:fldChar w:fldCharType="begin"/>
      </w:r>
      <w:r w:rsidR="000D6C06">
        <w:instrText xml:space="preserve"> REF _Ref110116871 \h </w:instrText>
      </w:r>
      <w:r w:rsidR="000D6C06">
        <w:fldChar w:fldCharType="separate"/>
      </w:r>
      <w:r w:rsidR="000D6C06">
        <w:t xml:space="preserve">Figure </w:t>
      </w:r>
      <w:r w:rsidR="000D6C06">
        <w:rPr>
          <w:noProof/>
        </w:rPr>
        <w:t>30</w:t>
      </w:r>
      <w:r w:rsidR="000D6C06">
        <w:t>: Outline of implemented MLOps pipeline</w:t>
      </w:r>
      <w:r w:rsidR="000D6C06">
        <w:fldChar w:fldCharType="end"/>
      </w:r>
      <w:r w:rsidR="000D6C06">
        <w:t>)</w:t>
      </w:r>
      <w:r w:rsidR="00862666">
        <w:t>.</w:t>
      </w:r>
    </w:p>
    <w:p w14:paraId="20B77B02" w14:textId="77777777" w:rsidR="000D6C06" w:rsidRDefault="000D6C06" w:rsidP="000D6C06">
      <w:pPr>
        <w:keepNext/>
      </w:pPr>
      <w:r w:rsidRPr="000D6C06">
        <w:rPr>
          <w:noProof/>
        </w:rPr>
        <w:lastRenderedPageBreak/>
        <w:drawing>
          <wp:inline distT="0" distB="0" distL="0" distR="0" wp14:anchorId="70BCED7C" wp14:editId="4FC810BB">
            <wp:extent cx="5399405" cy="2302510"/>
            <wp:effectExtent l="0" t="0" r="0" b="254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399405" cy="2302510"/>
                    </a:xfrm>
                    <a:prstGeom prst="rect">
                      <a:avLst/>
                    </a:prstGeom>
                  </pic:spPr>
                </pic:pic>
              </a:graphicData>
            </a:graphic>
          </wp:inline>
        </w:drawing>
      </w:r>
    </w:p>
    <w:p w14:paraId="6B3A7C4E" w14:textId="3DE032D8" w:rsidR="00862666" w:rsidRPr="00264B3B" w:rsidRDefault="000D6C06" w:rsidP="000D6C06">
      <w:pPr>
        <w:pStyle w:val="Beschriftung"/>
      </w:pPr>
      <w:bookmarkStart w:id="117" w:name="_Ref110116871"/>
      <w:r>
        <w:t xml:space="preserve">Figure </w:t>
      </w:r>
      <w:r>
        <w:fldChar w:fldCharType="begin"/>
      </w:r>
      <w:r>
        <w:instrText xml:space="preserve"> SEQ Figure \* ARABIC </w:instrText>
      </w:r>
      <w:r>
        <w:fldChar w:fldCharType="separate"/>
      </w:r>
      <w:r w:rsidR="001E0848">
        <w:rPr>
          <w:noProof/>
        </w:rPr>
        <w:t>31</w:t>
      </w:r>
      <w:r>
        <w:fldChar w:fldCharType="end"/>
      </w:r>
      <w:r>
        <w:t>: Outline of implemented MLOps pipeline</w:t>
      </w:r>
      <w:bookmarkEnd w:id="117"/>
    </w:p>
    <w:p w14:paraId="00AD252E" w14:textId="6F09C7FF" w:rsidR="002773DF" w:rsidRDefault="00804712" w:rsidP="002773DF">
      <w:pPr>
        <w:pStyle w:val="berschrift3"/>
      </w:pPr>
      <w:r>
        <w:t>Training Pipeline</w:t>
      </w:r>
    </w:p>
    <w:p w14:paraId="62D36297" w14:textId="333A4F18" w:rsidR="000D6C06" w:rsidRDefault="0099414B" w:rsidP="000D6C06">
      <w:r>
        <w:t xml:space="preserve">The TFX pipeline can be found in </w:t>
      </w:r>
      <w:r w:rsidRPr="00A158F9">
        <w:rPr>
          <w:rFonts w:ascii="Courier New" w:hAnsi="Courier New" w:cs="Courier New"/>
        </w:rPr>
        <w:t>dcn_tfx.py</w:t>
      </w:r>
      <w:r>
        <w:t xml:space="preserve"> in the </w:t>
      </w:r>
      <w:r w:rsidRPr="00A158F9">
        <w:rPr>
          <w:rFonts w:ascii="Courier New" w:hAnsi="Courier New" w:cs="Courier New"/>
        </w:rPr>
        <w:t>airflow_pipelines</w:t>
      </w:r>
      <w:r>
        <w:t xml:space="preserve"> directory</w:t>
      </w:r>
      <w:r w:rsidR="00A158F9">
        <w:t>. Inside this file, a</w:t>
      </w:r>
      <w:r w:rsidR="00D326C1">
        <w:t xml:space="preserve"> name for the pipeline is given</w:t>
      </w:r>
      <w:r w:rsidR="00411C8E">
        <w:t xml:space="preserve">. When the TFX pipeline is executed for the first time, a directory is created </w:t>
      </w:r>
      <w:r w:rsidR="009A72CB">
        <w:t xml:space="preserve">with the pipeline name, </w:t>
      </w:r>
      <w:r w:rsidR="00411C8E">
        <w:t>where all the outputs of the pipeline components are stored</w:t>
      </w:r>
      <w:r w:rsidR="009A72CB">
        <w:t xml:space="preserve">. In this project, the pipelines are located </w:t>
      </w:r>
      <w:r w:rsidR="00EA4261">
        <w:t xml:space="preserve">in </w:t>
      </w:r>
      <w:r w:rsidR="00EA4261" w:rsidRPr="00BA4AFA">
        <w:rPr>
          <w:rFonts w:ascii="Courier New" w:hAnsi="Courier New" w:cs="Courier New"/>
        </w:rPr>
        <w:t>pipeline/pipelines</w:t>
      </w:r>
      <w:r w:rsidR="00EA4261">
        <w:t>.</w:t>
      </w:r>
      <w:r w:rsidR="00400E09">
        <w:t xml:space="preserve"> The</w:t>
      </w:r>
      <w:r w:rsidR="006147D4">
        <w:t xml:space="preserve"> scope of this work only </w:t>
      </w:r>
      <w:r w:rsidR="0010107D">
        <w:t xml:space="preserve">includes </w:t>
      </w:r>
      <w:r w:rsidR="006147D4">
        <w:t xml:space="preserve">the </w:t>
      </w:r>
      <w:r w:rsidR="009C083C">
        <w:t>standard TFX components.</w:t>
      </w:r>
      <w:r w:rsidR="00EA4261">
        <w:t xml:space="preserve"> </w:t>
      </w:r>
      <w:r w:rsidR="00400E09">
        <w:t xml:space="preserve">However, </w:t>
      </w:r>
      <w:r w:rsidR="0010107D">
        <w:t xml:space="preserve">additional outputs are generated in form of the previously discussed PTAs. </w:t>
      </w:r>
      <w:r w:rsidR="00BA4AFA">
        <w:t xml:space="preserve">These are stored in </w:t>
      </w:r>
      <w:r w:rsidR="00933F5D">
        <w:t xml:space="preserve">a separate plots folder inside </w:t>
      </w:r>
      <w:r w:rsidR="00D1303B">
        <w:t>the pipeline directory. Since PTAs are executed within the training process inside the model file, they can technically be counted as part of the pipeline</w:t>
      </w:r>
      <w:r w:rsidR="001C6FA3">
        <w:t>, bur aren’t assigned to a dedicated TFX component.</w:t>
      </w:r>
      <w:r w:rsidR="009E507D">
        <w:t xml:space="preserve"> This pipeline follows the general structure of the TFX documentation</w:t>
      </w:r>
      <w:r w:rsidR="00EF5654">
        <w:t>, which starts with the</w:t>
      </w:r>
      <w:r w:rsidR="00AD3E21">
        <w:t xml:space="preserve"> ingestion of the training data</w:t>
      </w:r>
      <w:r w:rsidR="009E507D">
        <w:t>.</w:t>
      </w:r>
    </w:p>
    <w:p w14:paraId="5EF90988" w14:textId="0AEE229C" w:rsidR="00AD3E21" w:rsidRDefault="00AD3E21" w:rsidP="000D6C06">
      <w:r>
        <w:rPr>
          <w:b/>
        </w:rPr>
        <w:t>CsvExampleGen.</w:t>
      </w:r>
      <w:r>
        <w:t xml:space="preserve"> </w:t>
      </w:r>
      <w:r w:rsidR="00F508D4">
        <w:t>This component is used to read the training data</w:t>
      </w:r>
      <w:r w:rsidR="000E1B82">
        <w:t>.</w:t>
      </w:r>
      <w:r w:rsidR="0007715B">
        <w:t xml:space="preserve"> This component takes in</w:t>
      </w:r>
      <w:r w:rsidR="00330FB4">
        <w:t xml:space="preserve"> a directory, which points to the location of the CSV file. In this</w:t>
      </w:r>
      <w:r w:rsidR="00E63174">
        <w:t xml:space="preserve"> case, the ingested data is the product of the data preparation </w:t>
      </w:r>
      <w:r w:rsidR="0098202A">
        <w:t>task covered in chapter</w:t>
      </w:r>
      <w:r w:rsidR="00BF1D5A">
        <w:t xml:space="preserve"> </w:t>
      </w:r>
      <w:r w:rsidR="00055834">
        <w:fldChar w:fldCharType="begin"/>
      </w:r>
      <w:r w:rsidR="00055834">
        <w:instrText xml:space="preserve"> REF _Ref109857216 \r \h </w:instrText>
      </w:r>
      <w:r w:rsidR="00055834">
        <w:fldChar w:fldCharType="separate"/>
      </w:r>
      <w:r w:rsidR="00055834">
        <w:t>4.2.3</w:t>
      </w:r>
      <w:r w:rsidR="00055834">
        <w:fldChar w:fldCharType="end"/>
      </w:r>
      <w:r w:rsidR="00055834">
        <w:t>.</w:t>
      </w:r>
      <w:r w:rsidR="00C315FD">
        <w:t xml:space="preserve"> Alternatively a training and evaluation split can be specified. This</w:t>
      </w:r>
      <w:r w:rsidR="008C0358">
        <w:t xml:space="preserve"> artifact uses the default split of 2/3 training </w:t>
      </w:r>
      <w:r w:rsidR="009F0146">
        <w:t xml:space="preserve">data </w:t>
      </w:r>
      <w:r w:rsidR="008C0358">
        <w:t>and 1/3 evaluation</w:t>
      </w:r>
      <w:r w:rsidR="009F0146">
        <w:t xml:space="preserve"> data</w:t>
      </w:r>
      <w:r w:rsidR="008C0358">
        <w:t>.</w:t>
      </w:r>
      <w:r w:rsidR="009F0146">
        <w:t xml:space="preserve"> When this component</w:t>
      </w:r>
      <w:r w:rsidR="007B1AC1">
        <w:t xml:space="preserve"> is executed, the CSV file is read and stored in TFRecord format in the </w:t>
      </w:r>
      <w:r w:rsidR="007B1AC1" w:rsidRPr="00814021">
        <w:rPr>
          <w:rFonts w:ascii="Courier New" w:hAnsi="Courier New" w:cs="Courier New"/>
        </w:rPr>
        <w:t>CsvExampleGen</w:t>
      </w:r>
      <w:r w:rsidR="007B1AC1">
        <w:t xml:space="preserve"> </w:t>
      </w:r>
      <w:r w:rsidR="0014495C">
        <w:t>directory</w:t>
      </w:r>
      <w:r w:rsidR="00954E75">
        <w:t xml:space="preserve"> (</w:t>
      </w:r>
      <w:r w:rsidR="00F02A0F">
        <w:fldChar w:fldCharType="begin"/>
      </w:r>
      <w:r w:rsidR="00F02A0F">
        <w:instrText xml:space="preserve"> REF _Ref110193664 \h </w:instrText>
      </w:r>
      <w:r w:rsidR="00F02A0F">
        <w:fldChar w:fldCharType="separate"/>
      </w:r>
      <w:r w:rsidR="00F02A0F">
        <w:t xml:space="preserve">Figure </w:t>
      </w:r>
      <w:r w:rsidR="00F02A0F">
        <w:rPr>
          <w:noProof/>
        </w:rPr>
        <w:t>31</w:t>
      </w:r>
      <w:r w:rsidR="00F02A0F">
        <w:fldChar w:fldCharType="end"/>
      </w:r>
      <w:r w:rsidR="00954E75">
        <w:t>)</w:t>
      </w:r>
      <w:r w:rsidR="0014495C">
        <w:t>.</w:t>
      </w:r>
    </w:p>
    <w:p w14:paraId="54A06C18" w14:textId="77777777" w:rsidR="00171ADB" w:rsidRDefault="00EF6924" w:rsidP="00171ADB">
      <w:pPr>
        <w:keepNext/>
      </w:pPr>
      <w:r w:rsidRPr="00EF6924">
        <w:rPr>
          <w:noProof/>
        </w:rPr>
        <w:lastRenderedPageBreak/>
        <w:drawing>
          <wp:inline distT="0" distB="0" distL="0" distR="0" wp14:anchorId="38B6107F" wp14:editId="2C0442E4">
            <wp:extent cx="5399405" cy="2033905"/>
            <wp:effectExtent l="0" t="0" r="0" b="4445"/>
            <wp:docPr id="38" name="Grafik 38"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fik 38" descr="Ein Bild, das Text enthält.&#10;&#10;Automatisch generierte Beschreibung"/>
                    <pic:cNvPicPr/>
                  </pic:nvPicPr>
                  <pic:blipFill>
                    <a:blip r:embed="rId41"/>
                    <a:stretch>
                      <a:fillRect/>
                    </a:stretch>
                  </pic:blipFill>
                  <pic:spPr>
                    <a:xfrm>
                      <a:off x="0" y="0"/>
                      <a:ext cx="5399405" cy="2033905"/>
                    </a:xfrm>
                    <a:prstGeom prst="rect">
                      <a:avLst/>
                    </a:prstGeom>
                  </pic:spPr>
                </pic:pic>
              </a:graphicData>
            </a:graphic>
          </wp:inline>
        </w:drawing>
      </w:r>
    </w:p>
    <w:p w14:paraId="05E2A0E4" w14:textId="7CE152F5" w:rsidR="00EF6924" w:rsidRDefault="00171ADB" w:rsidP="00171ADB">
      <w:pPr>
        <w:pStyle w:val="Beschriftung"/>
      </w:pPr>
      <w:bookmarkStart w:id="118" w:name="_Ref110193664"/>
      <w:r>
        <w:t xml:space="preserve">Figure </w:t>
      </w:r>
      <w:r>
        <w:fldChar w:fldCharType="begin"/>
      </w:r>
      <w:r>
        <w:instrText xml:space="preserve"> SEQ Figure \* ARABIC </w:instrText>
      </w:r>
      <w:r>
        <w:fldChar w:fldCharType="separate"/>
      </w:r>
      <w:r w:rsidR="001E0848">
        <w:rPr>
          <w:noProof/>
        </w:rPr>
        <w:t>32</w:t>
      </w:r>
      <w:r>
        <w:fldChar w:fldCharType="end"/>
      </w:r>
      <w:bookmarkEnd w:id="118"/>
      <w:r>
        <w:t>: Folder Structure of TFX componen</w:t>
      </w:r>
      <w:r w:rsidR="00BB3305">
        <w:t>t</w:t>
      </w:r>
      <w:r w:rsidR="004D0C59">
        <w:rPr>
          <w:rStyle w:val="Funotenzeichen"/>
        </w:rPr>
        <w:footnoteReference w:id="13"/>
      </w:r>
    </w:p>
    <w:p w14:paraId="770D014D" w14:textId="2A1052A9" w:rsidR="00EB0622" w:rsidRDefault="00EB0622" w:rsidP="000D6C06">
      <w:r>
        <w:rPr>
          <w:b/>
        </w:rPr>
        <w:t>StatisticsGen.</w:t>
      </w:r>
      <w:r>
        <w:t xml:space="preserve"> </w:t>
      </w:r>
      <w:r w:rsidR="00345C10">
        <w:t xml:space="preserve">StatisticsGen automatically generates </w:t>
      </w:r>
      <w:r w:rsidR="00F05E9F">
        <w:t xml:space="preserve">statistics from the output of CsvExampleGen. </w:t>
      </w:r>
      <w:r w:rsidR="00FE1E97">
        <w:t>This component doesn’t</w:t>
      </w:r>
      <w:r w:rsidR="00F60603">
        <w:t xml:space="preserve"> requires</w:t>
      </w:r>
      <w:r w:rsidR="00FE1E97">
        <w:t xml:space="preserve"> </w:t>
      </w:r>
      <w:r w:rsidR="00667235">
        <w:t xml:space="preserve">any </w:t>
      </w:r>
      <w:r w:rsidR="004A66D1">
        <w:t xml:space="preserve">further </w:t>
      </w:r>
      <w:r w:rsidR="00667235">
        <w:t>configuration</w:t>
      </w:r>
      <w:r w:rsidR="004A66D1">
        <w:t>.</w:t>
      </w:r>
      <w:r w:rsidR="00CE161D">
        <w:t xml:space="preserve"> </w:t>
      </w:r>
      <w:r w:rsidR="004A66D1">
        <w:t>I</w:t>
      </w:r>
      <w:r w:rsidR="00CE161D">
        <w:t>t returns a</w:t>
      </w:r>
      <w:r w:rsidR="000510C0">
        <w:t xml:space="preserve"> statistical</w:t>
      </w:r>
      <w:r w:rsidR="00CE161D">
        <w:t xml:space="preserve"> overview of every feature</w:t>
      </w:r>
      <w:r w:rsidR="000510C0">
        <w:t xml:space="preserve"> in the dataset. </w:t>
      </w:r>
      <w:r w:rsidR="00114E41">
        <w:t>The output of Statist</w:t>
      </w:r>
      <w:r w:rsidR="004B0C03">
        <w:t>icsGen is used by other components to infer the dataset schema and</w:t>
      </w:r>
      <w:r w:rsidR="00D224C5">
        <w:t xml:space="preserve"> run anomaly detection. The output can also be visualized and be reviewed by humans. For the used MovieLens dataset, StatisticsGen automatically highlights</w:t>
      </w:r>
      <w:r w:rsidR="00852EE6">
        <w:t>, that the gender distribution is biased towards the male gender (</w:t>
      </w:r>
      <w:r w:rsidR="009252AF">
        <w:fldChar w:fldCharType="begin"/>
      </w:r>
      <w:r w:rsidR="009252AF">
        <w:instrText xml:space="preserve"> REF _Ref110193692 \h </w:instrText>
      </w:r>
      <w:r w:rsidR="009252AF">
        <w:fldChar w:fldCharType="separate"/>
      </w:r>
      <w:r w:rsidR="009252AF">
        <w:t xml:space="preserve">Figure </w:t>
      </w:r>
      <w:r w:rsidR="009252AF">
        <w:rPr>
          <w:noProof/>
        </w:rPr>
        <w:t>32</w:t>
      </w:r>
      <w:r w:rsidR="009252AF">
        <w:fldChar w:fldCharType="end"/>
      </w:r>
      <w:r w:rsidR="00852EE6">
        <w:t>)</w:t>
      </w:r>
    </w:p>
    <w:p w14:paraId="69C73716" w14:textId="315F3794" w:rsidR="00BD2F91" w:rsidRDefault="00C618B3" w:rsidP="009953D8">
      <w:r>
        <w:rPr>
          <w:b/>
        </w:rPr>
        <w:t>SchemaGen.</w:t>
      </w:r>
      <w:r>
        <w:t xml:space="preserve"> This component </w:t>
      </w:r>
      <w:r w:rsidR="00685089">
        <w:t>infers</w:t>
      </w:r>
      <w:r w:rsidR="00B509A1">
        <w:t xml:space="preserve"> the composition of the data from the outputs of StatisticsGen</w:t>
      </w:r>
      <w:r w:rsidR="00C81DF4">
        <w:t xml:space="preserve"> and defines requirements for the data</w:t>
      </w:r>
      <w:r w:rsidR="00B509A1">
        <w:t>.</w:t>
      </w:r>
      <w:r w:rsidR="00C81DF4">
        <w:t xml:space="preserve"> These are read by proceeding components or can be manually reviewed by </w:t>
      </w:r>
      <w:r w:rsidR="009B2335">
        <w:t xml:space="preserve">ML engineers. The output for the MovieLens dataset is seen in </w:t>
      </w:r>
      <w:r w:rsidR="002001A9">
        <w:fldChar w:fldCharType="begin"/>
      </w:r>
      <w:r w:rsidR="002001A9">
        <w:instrText xml:space="preserve"> REF _Ref110193692 \h </w:instrText>
      </w:r>
      <w:r w:rsidR="002001A9">
        <w:fldChar w:fldCharType="separate"/>
      </w:r>
      <w:r w:rsidR="002001A9">
        <w:t xml:space="preserve">Figure </w:t>
      </w:r>
      <w:r w:rsidR="002001A9">
        <w:rPr>
          <w:noProof/>
        </w:rPr>
        <w:t>32</w:t>
      </w:r>
      <w:r w:rsidR="002001A9">
        <w:fldChar w:fldCharType="end"/>
      </w:r>
      <w:r w:rsidR="009B2335">
        <w:t>.</w:t>
      </w:r>
      <w:r w:rsidR="00AB0803">
        <w:t xml:space="preserve"> </w:t>
      </w:r>
      <w:r w:rsidR="003E17EA">
        <w:t>“</w:t>
      </w:r>
      <w:r w:rsidR="003E17EA" w:rsidRPr="00C80A70">
        <w:rPr>
          <w:i/>
        </w:rPr>
        <w:t>T</w:t>
      </w:r>
      <w:r w:rsidR="00C049B8" w:rsidRPr="00C80A70">
        <w:rPr>
          <w:i/>
        </w:rPr>
        <w:t>ype</w:t>
      </w:r>
      <w:r w:rsidR="003E17EA">
        <w:t>”</w:t>
      </w:r>
      <w:r w:rsidR="00C049B8">
        <w:t xml:space="preserve"> denotes the expected data type of the </w:t>
      </w:r>
      <w:r w:rsidR="003E17EA">
        <w:t xml:space="preserve">feature. </w:t>
      </w:r>
      <w:r w:rsidR="00C80A70">
        <w:t>“</w:t>
      </w:r>
      <w:r w:rsidR="003E17EA" w:rsidRPr="00C80A70">
        <w:rPr>
          <w:i/>
        </w:rPr>
        <w:t>Presence</w:t>
      </w:r>
      <w:r w:rsidR="00C80A70">
        <w:t>”</w:t>
      </w:r>
      <w:r w:rsidR="00246A24">
        <w:t xml:space="preserve"> specifies, whether a feature is optional</w:t>
      </w:r>
      <w:r w:rsidR="00E954EE">
        <w:t>. “Valency” defines the</w:t>
      </w:r>
      <w:r w:rsidR="00784AA3">
        <w:t xml:space="preserve"> amount of values</w:t>
      </w:r>
      <w:r w:rsidR="0006025D">
        <w:t xml:space="preserve"> one feature example can hold</w:t>
      </w:r>
      <w:r w:rsidR="00D653B6">
        <w:t xml:space="preserve">. Features can also be assigned </w:t>
      </w:r>
      <w:r w:rsidR="00F71933">
        <w:t>to a domain</w:t>
      </w:r>
      <w:r w:rsidR="0044075A">
        <w:t>, which is useful to structure a feature store.</w:t>
      </w:r>
      <w:r w:rsidR="00CA7A8B">
        <w:t xml:space="preserve"> For this artifact, all features are automatically ascribed the data type integer, because they got integer encoded in the data preparation step</w:t>
      </w:r>
      <w:r w:rsidR="00DC6652">
        <w:t>. No domains are given to the features, as no feature store is implemented in this MLOps system</w:t>
      </w:r>
      <w:r w:rsidR="009B56EB">
        <w:t>.</w:t>
      </w:r>
    </w:p>
    <w:p w14:paraId="2CE3E9A8" w14:textId="07E5ECB5" w:rsidR="008E1279" w:rsidRPr="003F7C99" w:rsidRDefault="003F7C99" w:rsidP="009953D8">
      <w:r>
        <w:rPr>
          <w:b/>
        </w:rPr>
        <w:t>ExampleValidator.</w:t>
      </w:r>
      <w:r>
        <w:t xml:space="preserve"> This component checks the training data for anomalies. </w:t>
      </w:r>
      <w:r w:rsidR="00542EE4">
        <w:t>As noted in the TensorFlow documentation,</w:t>
      </w:r>
      <w:r w:rsidR="0051189A">
        <w:t xml:space="preserve"> it</w:t>
      </w:r>
      <w:r w:rsidR="00AC2565">
        <w:t xml:space="preserve"> automatically runs all necessary anomaly detection operations</w:t>
      </w:r>
      <w:r w:rsidR="00FD6AA5">
        <w:t>, without any configuration</w:t>
      </w:r>
      <w:r w:rsidR="00FF11F0">
        <w:t xml:space="preserve"> </w:t>
      </w:r>
      <w:sdt>
        <w:sdtPr>
          <w:alias w:val="To edit, see citavi.com/edit"/>
          <w:tag w:val="CitaviPlaceholder#aeaf076a-0ba7-44e7-9198-3a5f8a79922b"/>
          <w:id w:val="-1961944076"/>
          <w:placeholder>
            <w:docPart w:val="DefaultPlaceholder_-1854013440"/>
          </w:placeholder>
        </w:sdtPr>
        <w:sdtEndPr/>
        <w:sdtContent>
          <w:r w:rsidR="00AF6D0F">
            <w:fldChar w:fldCharType="begin"/>
          </w:r>
          <w:r w:rsidR="001A595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ZTdiOTE0LTBhYjAtNDUyYy1hNmM0LWM1OTM4ZTRlZDI1NyIsIlJhbmdlTGVuZ3RoIjoxOSwiUmVmZXJlbmNlSWQiOiI3MzlkMTBkNC1kOTYzLTRkMGMtODNjNy0xNmUxMmRmMWIxNWQiLCJSZWZlcmVuY2UiOnsiJGlkIjoiMyIsIiR0eXBlIjoiU3dpc3NBY2FkZW1pYy5DaXRhdmkuUmVmZXJlbmNlLCBTd2lzc0FjYWRlbWljLkNpdGF2aSIsIkFic3RyYWN0Q29tcGxleGl0eSI6MCwiQWJzdHJhY3RTb3VyY2VUZXh0Rm9ybWF0IjowLCJBY2Nlc3NEYXRlIjoiMzEuNy4yMDIyIiwiQXV0aG9ycyI6W10sIkNpdGF0aW9uS2V5VXBkYXRlVHlwZSI6MCwiQ29sbGFib3JhdG9ycyI6W10sIkRhdGUiOiIyMC41LjIwMjE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dGZ4L2d1aWRlL2V4YW1wbGV2YWwiLCJVcmlTdHJpbmciOiJodHRwczovL3d3dy50ZW5zb3JmbG93Lm9yZy90ZngvZ3VpZGUvZXhhbXBsZXZh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MxVDIwOjA5OjU4IiwiTW9kaWZpZWRCeSI6Il9TZWJhc3RpYW4gU8OkdHpsZXIiLCJJZCI6IjMzMDgyMjI0LTQxM2EtNDZmNC04NjQxLWY2YjQzY2JkNGRiNyIsIk1vZGlmaWVkT24iOiIyMDIyLTA3LTMxVDIwOjA5OjU4IiwiUHJvamVjdCI6eyIkaWQiOiI3IiwiJHR5cGUiOiJTd2lzc0FjYWRlbWljLkNpdGF2aS5Qcm9qZWN0LCBTd2lzc0FjYWRlbWljLkNpdGF2aSJ9fV0sIk9ubGluZUFkZHJlc3MiOiJodHRwczovL3d3dy50ZW5zb3JmbG93Lm9yZy90ZngvZ3VpZGUvZXhhbXBsZXZhbC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}</w:instrText>
          </w:r>
          <w:r w:rsidR="00AF6D0F">
            <w:fldChar w:fldCharType="separate"/>
          </w:r>
          <w:r w:rsidR="00AF6D0F">
            <w:t>(Google LLC, 2021b)</w:t>
          </w:r>
          <w:r w:rsidR="00AF6D0F">
            <w:fldChar w:fldCharType="end"/>
          </w:r>
        </w:sdtContent>
      </w:sdt>
      <w:r w:rsidR="00FD6AA5">
        <w:t xml:space="preserve">. ExampleValidator </w:t>
      </w:r>
      <w:r w:rsidR="00705C49">
        <w:t xml:space="preserve">calls skew and drift comparators </w:t>
      </w:r>
      <w:r w:rsidR="003320DF">
        <w:t xml:space="preserve">from the TensorFlow Data Validator library and returns a protobuf file </w:t>
      </w:r>
      <w:r w:rsidR="009120C7">
        <w:t>with the validation results.</w:t>
      </w:r>
      <w:r w:rsidR="0051189A">
        <w:t xml:space="preserve"> This component employs </w:t>
      </w:r>
      <w:r w:rsidR="00097318">
        <w:t xml:space="preserve">data distribution-based drift detection, instead of the error rate-based drift detection </w:t>
      </w:r>
      <w:r w:rsidR="00DC5DF2">
        <w:t>used in the monitoring part of the artifact. This means, that the CD analysis is directly done on the data.</w:t>
      </w:r>
      <w:r w:rsidR="004D5388">
        <w:t xml:space="preserve"> Running the data validation</w:t>
      </w:r>
      <w:r w:rsidR="00693E3B">
        <w:t xml:space="preserve"> on the MovieLens dataset yields no detected anomalies (</w:t>
      </w:r>
      <w:r w:rsidR="00693E3B">
        <w:fldChar w:fldCharType="begin"/>
      </w:r>
      <w:r w:rsidR="00693E3B">
        <w:instrText xml:space="preserve"> REF _Ref110193692 \h </w:instrText>
      </w:r>
      <w:r w:rsidR="00693E3B">
        <w:fldChar w:fldCharType="separate"/>
      </w:r>
      <w:r w:rsidR="00693E3B">
        <w:t xml:space="preserve">Figure </w:t>
      </w:r>
      <w:r w:rsidR="00693E3B">
        <w:rPr>
          <w:noProof/>
        </w:rPr>
        <w:t>32</w:t>
      </w:r>
      <w:r w:rsidR="00693E3B">
        <w:fldChar w:fldCharType="end"/>
      </w:r>
      <w:r w:rsidR="00693E3B">
        <w:t>).</w:t>
      </w:r>
      <w:r w:rsidR="00097318">
        <w:t xml:space="preserve"> </w:t>
      </w:r>
    </w:p>
    <w:p w14:paraId="18D23064" w14:textId="77777777" w:rsidR="00D95247" w:rsidRDefault="00601C25" w:rsidP="00D95247">
      <w:pPr>
        <w:keepNext/>
      </w:pPr>
      <w:r w:rsidRPr="00601C25">
        <w:rPr>
          <w:noProof/>
        </w:rPr>
        <w:lastRenderedPageBreak/>
        <w:drawing>
          <wp:inline distT="0" distB="0" distL="0" distR="0" wp14:anchorId="1544A242" wp14:editId="420D3EA0">
            <wp:extent cx="5399405" cy="1687195"/>
            <wp:effectExtent l="0" t="0" r="0" b="8255"/>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399405" cy="1687195"/>
                    </a:xfrm>
                    <a:prstGeom prst="rect">
                      <a:avLst/>
                    </a:prstGeom>
                  </pic:spPr>
                </pic:pic>
              </a:graphicData>
            </a:graphic>
          </wp:inline>
        </w:drawing>
      </w:r>
    </w:p>
    <w:p w14:paraId="52972CD7" w14:textId="0C359A86" w:rsidR="00D95247" w:rsidRDefault="00D95247" w:rsidP="00D95247">
      <w:pPr>
        <w:pStyle w:val="Beschriftung"/>
      </w:pPr>
      <w:bookmarkStart w:id="119" w:name="_Ref110193692"/>
      <w:r>
        <w:t xml:space="preserve">Figure </w:t>
      </w:r>
      <w:r>
        <w:fldChar w:fldCharType="begin"/>
      </w:r>
      <w:r>
        <w:instrText xml:space="preserve"> SEQ Figure \* ARABIC </w:instrText>
      </w:r>
      <w:r>
        <w:fldChar w:fldCharType="separate"/>
      </w:r>
      <w:r w:rsidR="001E0848">
        <w:rPr>
          <w:noProof/>
        </w:rPr>
        <w:t>33</w:t>
      </w:r>
      <w:r>
        <w:fldChar w:fldCharType="end"/>
      </w:r>
      <w:bookmarkEnd w:id="119"/>
      <w:r>
        <w:t>: Outputs of StatisticsGen, SchemaGen &amp; ExampleValidator</w:t>
      </w:r>
    </w:p>
    <w:p w14:paraId="18B22B46" w14:textId="511760F9" w:rsidR="004E1E3D" w:rsidRDefault="00353D0F" w:rsidP="004E1E3D">
      <w:r>
        <w:rPr>
          <w:b/>
        </w:rPr>
        <w:t>Trainer</w:t>
      </w:r>
      <w:r w:rsidR="00AF6D0F">
        <w:rPr>
          <w:b/>
        </w:rPr>
        <w:t>.</w:t>
      </w:r>
      <w:r w:rsidR="00AF6D0F">
        <w:t xml:space="preserve"> </w:t>
      </w:r>
      <w:r w:rsidR="004D338F">
        <w:t xml:space="preserve">The Trainer </w:t>
      </w:r>
      <w:r w:rsidR="00EA7761">
        <w:t>component is responsible for the execution of the model traini</w:t>
      </w:r>
      <w:r w:rsidR="0049710F">
        <w:t>ng</w:t>
      </w:r>
      <w:r w:rsidR="00EA7761">
        <w:t xml:space="preserve"> task. In this implementation, the Trainer is given the model file </w:t>
      </w:r>
      <w:r w:rsidR="00436569">
        <w:t xml:space="preserve">mentioned in </w:t>
      </w:r>
      <w:r w:rsidR="00815EFE">
        <w:fldChar w:fldCharType="begin"/>
      </w:r>
      <w:r w:rsidR="00815EFE">
        <w:instrText xml:space="preserve"> REF _Ref110208148 \r \h </w:instrText>
      </w:r>
      <w:r w:rsidR="00815EFE">
        <w:fldChar w:fldCharType="separate"/>
      </w:r>
      <w:r w:rsidR="00815EFE">
        <w:t>4.3</w:t>
      </w:r>
      <w:r w:rsidR="00815EFE">
        <w:fldChar w:fldCharType="end"/>
      </w:r>
      <w:r w:rsidR="0049710F">
        <w:t>, training and evaluation steps as arguments and the training data from CsvExampleGen. Additionally, a custom parameter is used to pass in the destination path for the PTA plots.</w:t>
      </w:r>
      <w:r w:rsidR="00AC2438">
        <w:t xml:space="preserve"> This component calls the </w:t>
      </w:r>
      <w:r w:rsidR="00AC2438" w:rsidRPr="00AC2438">
        <w:rPr>
          <w:rFonts w:ascii="Courier New" w:hAnsi="Courier New" w:cs="Courier New"/>
        </w:rPr>
        <w:t>run_fn</w:t>
      </w:r>
      <w:r w:rsidR="00AC2438">
        <w:t xml:space="preserve"> function, which </w:t>
      </w:r>
      <w:r w:rsidR="00F3245D">
        <w:t>trains and saves a model. The model in this artifact will be trained for 200 ep</w:t>
      </w:r>
      <w:r w:rsidR="00E07162">
        <w:t>ochs, which means that during the training process the model will iterate over the entire training dataset 200 times. This is excessive for the small DCN employed</w:t>
      </w:r>
      <w:r w:rsidR="001F09F3">
        <w:t xml:space="preserve"> in this</w:t>
      </w:r>
      <w:r w:rsidR="00F3245D">
        <w:t xml:space="preserve"> </w:t>
      </w:r>
      <w:r w:rsidR="001F09F3">
        <w:t>artifact and will result in overfitting. This is a deliberate choice ho</w:t>
      </w:r>
      <w:r w:rsidR="0086030F">
        <w:t>wever, as the goal is to provoke CD detection in the production environment, as explained in chapter</w:t>
      </w:r>
      <w:r w:rsidR="00BC1CBF">
        <w:t xml:space="preserve"> </w:t>
      </w:r>
      <w:r w:rsidR="00321C96">
        <w:fldChar w:fldCharType="begin"/>
      </w:r>
      <w:r w:rsidR="00321C96">
        <w:instrText xml:space="preserve"> REF _Ref110208521 \r \h </w:instrText>
      </w:r>
      <w:r w:rsidR="00321C96">
        <w:fldChar w:fldCharType="separate"/>
      </w:r>
      <w:r w:rsidR="00321C96">
        <w:t>4.4.1</w:t>
      </w:r>
      <w:r w:rsidR="00321C96">
        <w:fldChar w:fldCharType="end"/>
      </w:r>
      <w:r w:rsidR="00321C96">
        <w:t>.</w:t>
      </w:r>
    </w:p>
    <w:p w14:paraId="08F01E88" w14:textId="726FF960" w:rsidR="00EC28B5" w:rsidRDefault="00DB6B79" w:rsidP="004E1E3D">
      <w:r>
        <w:rPr>
          <w:b/>
        </w:rPr>
        <w:t>Pusher.</w:t>
      </w:r>
      <w:r>
        <w:t xml:space="preserve"> </w:t>
      </w:r>
      <w:r w:rsidR="00AE2D5A">
        <w:t>This component takes the newest trained model deploys it into a specified production</w:t>
      </w:r>
      <w:r w:rsidR="00972162">
        <w:t xml:space="preserve"> environment. In this project, all models are pushed to the </w:t>
      </w:r>
      <w:r w:rsidR="00972162" w:rsidRPr="00BE0FC8">
        <w:rPr>
          <w:rFonts w:ascii="Courier New" w:hAnsi="Courier New" w:cs="Courier New"/>
        </w:rPr>
        <w:t>ser</w:t>
      </w:r>
      <w:r w:rsidR="00BE0FC8" w:rsidRPr="00BE0FC8">
        <w:rPr>
          <w:rFonts w:ascii="Courier New" w:hAnsi="Courier New" w:cs="Courier New"/>
        </w:rPr>
        <w:t xml:space="preserve">ving_model </w:t>
      </w:r>
      <w:r w:rsidR="00BE0FC8">
        <w:t xml:space="preserve">folder. The models </w:t>
      </w:r>
      <w:r w:rsidR="0097485E">
        <w:t>are named after their deployment-timestamp, so the prediction service</w:t>
      </w:r>
      <w:r w:rsidR="004777BC">
        <w:t xml:space="preserve"> always chooses the most recent model to </w:t>
      </w:r>
      <w:r w:rsidR="005A61BF">
        <w:t>calculate ratings.</w:t>
      </w:r>
      <w:r w:rsidR="009A355C">
        <w:t xml:space="preserve"> This pusher does not have</w:t>
      </w:r>
      <w:r w:rsidR="0063083E">
        <w:t xml:space="preserve"> conditions on what models to push. It naively pushes every</w:t>
      </w:r>
      <w:r w:rsidR="001B2888">
        <w:t xml:space="preserve"> model that gets trained on the pipeline.</w:t>
      </w:r>
      <w:r w:rsidR="00ED10C1">
        <w:t xml:space="preserve"> </w:t>
      </w:r>
    </w:p>
    <w:p w14:paraId="2E4B2E2B" w14:textId="6502CF64" w:rsidR="002E30C0" w:rsidRDefault="005A7C1A" w:rsidP="004E1E3D">
      <w:r>
        <w:rPr>
          <w:b/>
        </w:rPr>
        <w:t>ML Metadata.</w:t>
      </w:r>
      <w:r>
        <w:t xml:space="preserve"> </w:t>
      </w:r>
      <w:r w:rsidR="00967BB1">
        <w:t>The history of all components are stored in</w:t>
      </w:r>
      <w:r w:rsidR="00DA1A43">
        <w:t>side</w:t>
      </w:r>
      <w:r w:rsidR="00967BB1">
        <w:t xml:space="preserve"> the ML Metadata </w:t>
      </w:r>
      <w:r w:rsidR="00680737">
        <w:t xml:space="preserve">SQLite database. </w:t>
      </w:r>
      <w:r w:rsidR="00B73F5B">
        <w:t>This is a centralized space</w:t>
      </w:r>
      <w:r w:rsidR="00EC74A0">
        <w:t xml:space="preserve">, where all </w:t>
      </w:r>
      <w:r w:rsidR="001604FE">
        <w:t xml:space="preserve">TFX pipeline events are saved. </w:t>
      </w:r>
      <w:r w:rsidR="000A0328">
        <w:t xml:space="preserve">In the default configuration used in this artifact, information such as </w:t>
      </w:r>
      <w:r w:rsidR="006E2AE4">
        <w:t>TFX version, execution timestamps, output locations</w:t>
      </w:r>
      <w:r w:rsidR="00E54278">
        <w:t xml:space="preserve"> and component configurations are stored. </w:t>
      </w:r>
      <w:r w:rsidR="00B25CDA">
        <w:t>This is done to</w:t>
      </w:r>
      <w:r w:rsidR="00E54278">
        <w:t xml:space="preserve"> provide a</w:t>
      </w:r>
      <w:r w:rsidR="00A57509">
        <w:t xml:space="preserve"> understanding of the pipeline process, </w:t>
      </w:r>
      <w:r w:rsidR="00C523ED">
        <w:t>to ensure reproducibility</w:t>
      </w:r>
      <w:r w:rsidR="0037363A">
        <w:t xml:space="preserve"> (</w:t>
      </w:r>
      <w:r w:rsidR="0037363A">
        <w:fldChar w:fldCharType="begin"/>
      </w:r>
      <w:r w:rsidR="0037363A">
        <w:instrText xml:space="preserve"> REF _Ref110212035 \h </w:instrText>
      </w:r>
      <w:r w:rsidR="0037363A">
        <w:fldChar w:fldCharType="separate"/>
      </w:r>
      <w:r w:rsidR="0037363A">
        <w:t xml:space="preserve">Figure </w:t>
      </w:r>
      <w:r w:rsidR="0037363A">
        <w:rPr>
          <w:noProof/>
        </w:rPr>
        <w:t>34</w:t>
      </w:r>
      <w:r w:rsidR="0037363A">
        <w:fldChar w:fldCharType="end"/>
      </w:r>
      <w:r w:rsidR="0037363A">
        <w:t>)</w:t>
      </w:r>
      <w:r w:rsidR="00C523ED">
        <w:t>.</w:t>
      </w:r>
    </w:p>
    <w:p w14:paraId="3CDB0E05" w14:textId="6AF04F4F" w:rsidR="0037363A" w:rsidRDefault="00A47200" w:rsidP="0037363A">
      <w:pPr>
        <w:keepNext/>
      </w:pPr>
      <w:r w:rsidRPr="00A47200">
        <w:rPr>
          <w:noProof/>
        </w:rPr>
        <w:drawing>
          <wp:inline distT="0" distB="0" distL="0" distR="0" wp14:anchorId="201F6C15" wp14:editId="182D50A2">
            <wp:extent cx="5399405" cy="1188720"/>
            <wp:effectExtent l="0" t="0" r="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399405" cy="1188720"/>
                    </a:xfrm>
                    <a:prstGeom prst="rect">
                      <a:avLst/>
                    </a:prstGeom>
                  </pic:spPr>
                </pic:pic>
              </a:graphicData>
            </a:graphic>
          </wp:inline>
        </w:drawing>
      </w:r>
    </w:p>
    <w:p w14:paraId="056F4BAB" w14:textId="4BF108D0" w:rsidR="009953D8" w:rsidRPr="00C618B3" w:rsidRDefault="0037363A" w:rsidP="000414D3">
      <w:pPr>
        <w:pStyle w:val="Beschriftung"/>
      </w:pPr>
      <w:bookmarkStart w:id="120" w:name="_Ref110212035"/>
      <w:r>
        <w:t xml:space="preserve">Figure </w:t>
      </w:r>
      <w:r>
        <w:fldChar w:fldCharType="begin"/>
      </w:r>
      <w:r>
        <w:instrText xml:space="preserve"> SEQ Figure \* ARABIC </w:instrText>
      </w:r>
      <w:r>
        <w:fldChar w:fldCharType="separate"/>
      </w:r>
      <w:r w:rsidR="001E0848">
        <w:rPr>
          <w:noProof/>
        </w:rPr>
        <w:t>34</w:t>
      </w:r>
      <w:r>
        <w:fldChar w:fldCharType="end"/>
      </w:r>
      <w:bookmarkEnd w:id="120"/>
      <w:r>
        <w:t>: Table in ML Metadata</w:t>
      </w:r>
    </w:p>
    <w:p w14:paraId="1ED21A3A" w14:textId="418D4F9C" w:rsidR="002773DF" w:rsidRDefault="006053C2" w:rsidP="006F7FE4">
      <w:pPr>
        <w:pStyle w:val="berschrift3"/>
      </w:pPr>
      <w:r>
        <w:lastRenderedPageBreak/>
        <w:t>CD Evaluation P</w:t>
      </w:r>
      <w:r w:rsidR="00804712">
        <w:t>ipeline</w:t>
      </w:r>
    </w:p>
    <w:p w14:paraId="68F8BE52" w14:textId="3B042DA5" w:rsidR="006F7FE4" w:rsidRDefault="001A1425" w:rsidP="006F7FE4">
      <w:pPr>
        <w:pStyle w:val="berschrift3"/>
      </w:pPr>
      <w:bookmarkStart w:id="121" w:name="_Toc110000189"/>
      <w:r>
        <w:t xml:space="preserve">MLOps </w:t>
      </w:r>
      <w:r w:rsidR="006053C2">
        <w:t>P</w:t>
      </w:r>
      <w:r w:rsidR="006F7FE4">
        <w:t>ipeline</w:t>
      </w:r>
      <w:bookmarkEnd w:id="121"/>
    </w:p>
    <w:p w14:paraId="6448EB40" w14:textId="5BFD54F7" w:rsidR="006F7FE4" w:rsidRPr="006F7FE4" w:rsidRDefault="005B5EE3" w:rsidP="006F7FE4">
      <w:r>
        <w:t>(Visualization of complete pipeline)</w:t>
      </w:r>
    </w:p>
    <w:p w14:paraId="7D0D4C9B" w14:textId="6041CBAE" w:rsidR="00296067" w:rsidRDefault="00296067" w:rsidP="00296067">
      <w:pPr>
        <w:pStyle w:val="berschrift1"/>
      </w:pPr>
      <w:bookmarkStart w:id="122" w:name="_Toc110000190"/>
      <w:r>
        <w:lastRenderedPageBreak/>
        <w:t>Evaluation</w:t>
      </w:r>
      <w:bookmarkEnd w:id="122"/>
    </w:p>
    <w:p w14:paraId="572FB9B0" w14:textId="55FF5A87" w:rsidR="008A5CDC" w:rsidRDefault="0032577A" w:rsidP="0032577A">
      <w:pPr>
        <w:pStyle w:val="berschrift2"/>
      </w:pPr>
      <w:r>
        <w:t>Recommender System</w:t>
      </w:r>
    </w:p>
    <w:p w14:paraId="4040DD23" w14:textId="454F36AA" w:rsidR="008C7572" w:rsidRDefault="008C7572" w:rsidP="008C7572">
      <w:r>
        <w:t>The recommender system form</w:t>
      </w:r>
      <w:r w:rsidR="0022078E">
        <w:t>s one of the base requirements for this research (</w:t>
      </w:r>
      <w:r w:rsidR="0098437F">
        <w:fldChar w:fldCharType="begin"/>
      </w:r>
      <w:r w:rsidR="0098437F">
        <w:instrText xml:space="preserve"> REF _Ref109301010 \h </w:instrText>
      </w:r>
      <w:r w:rsidR="0098437F">
        <w:fldChar w:fldCharType="separate"/>
      </w:r>
      <w:r w:rsidR="0098437F" w:rsidRPr="002F3BBD">
        <w:t xml:space="preserve">Table </w:t>
      </w:r>
      <w:r w:rsidR="0098437F">
        <w:rPr>
          <w:noProof/>
        </w:rPr>
        <w:t>1</w:t>
      </w:r>
      <w:r w:rsidR="0098437F">
        <w:fldChar w:fldCharType="end"/>
      </w:r>
      <w:r w:rsidR="0022078E">
        <w:t>)</w:t>
      </w:r>
      <w:r w:rsidR="00AC3EDE">
        <w:t>. In order to run a</w:t>
      </w:r>
      <w:r w:rsidR="00DC4E6C">
        <w:t>n</w:t>
      </w:r>
      <w:r w:rsidR="00AC3EDE">
        <w:t xml:space="preserve"> MLOps pipeline, a ML model</w:t>
      </w:r>
      <w:r w:rsidR="001A7B58">
        <w:t xml:space="preserve"> needs to be present first</w:t>
      </w:r>
      <w:r w:rsidR="002C74B4">
        <w:t xml:space="preserve">. </w:t>
      </w:r>
      <w:r w:rsidR="004D1115">
        <w:t xml:space="preserve">The </w:t>
      </w:r>
      <w:r w:rsidR="0082428E">
        <w:t>objective of this requirement is</w:t>
      </w:r>
      <w:r w:rsidR="0038185F">
        <w:t xml:space="preserve"> the</w:t>
      </w:r>
      <w:r w:rsidR="003F70BB">
        <w:t xml:space="preserve"> implementation</w:t>
      </w:r>
      <w:r w:rsidR="004A6C82">
        <w:t xml:space="preserve"> of a SotA RS. In this chapter, it is evaluated, whether </w:t>
      </w:r>
      <w:r w:rsidR="00C36DB0">
        <w:t>the used RS constitutes SotA.</w:t>
      </w:r>
      <w:r w:rsidR="00007A6E">
        <w:t xml:space="preserve"> It is also evaluated to what extent the PTAs add to </w:t>
      </w:r>
      <w:r w:rsidR="00AB3077">
        <w:t>a</w:t>
      </w:r>
      <w:r w:rsidR="00DC4E6C">
        <w:t>n</w:t>
      </w:r>
      <w:r w:rsidR="00007A6E">
        <w:t xml:space="preserve"> MLOps system.</w:t>
      </w:r>
    </w:p>
    <w:p w14:paraId="1B00FAAA" w14:textId="7B02E8AD" w:rsidR="003C793A" w:rsidRDefault="00782CA3" w:rsidP="008C7572">
      <w:r>
        <w:t>The RS</w:t>
      </w:r>
      <w:r w:rsidR="004B5D0E">
        <w:t xml:space="preserve"> o</w:t>
      </w:r>
      <w:r w:rsidR="00A51EF7">
        <w:t>f this artifact</w:t>
      </w:r>
      <w:r w:rsidR="00D97525">
        <w:t xml:space="preserve"> </w:t>
      </w:r>
      <w:r w:rsidR="00A2161F">
        <w:t xml:space="preserve">is a </w:t>
      </w:r>
      <w:r w:rsidR="00241ABF">
        <w:t>minimal</w:t>
      </w:r>
      <w:r w:rsidR="0093170A">
        <w:t xml:space="preserve"> implementation</w:t>
      </w:r>
      <w:r w:rsidR="00A2161F">
        <w:t xml:space="preserve"> of Google’s proposed DCN architecture</w:t>
      </w:r>
      <w:r w:rsidR="00241ABF">
        <w:t xml:space="preserve">, which employs cross-layers to leverage feature interactions more efficiently. </w:t>
      </w:r>
      <w:r w:rsidR="006068B1">
        <w:t>N</w:t>
      </w:r>
      <w:r w:rsidR="00F22EB6">
        <w:t xml:space="preserve">o experimentation and optimization of the </w:t>
      </w:r>
      <w:r w:rsidR="002D79D6">
        <w:t xml:space="preserve">model architecture has been conducted, as model </w:t>
      </w:r>
      <w:r w:rsidR="00D1325E">
        <w:t xml:space="preserve">performance isn’t </w:t>
      </w:r>
      <w:r w:rsidR="00D0372A">
        <w:t>considered in the context of this resea</w:t>
      </w:r>
      <w:r w:rsidR="006068B1">
        <w:t>r</w:t>
      </w:r>
      <w:r w:rsidR="00D0372A">
        <w:t>ch</w:t>
      </w:r>
      <w:r w:rsidR="006068B1">
        <w:t>.</w:t>
      </w:r>
      <w:r w:rsidR="00EB717B">
        <w:t xml:space="preserve"> </w:t>
      </w:r>
      <w:r w:rsidR="009F5B44">
        <w:t xml:space="preserve">The model architecture </w:t>
      </w:r>
      <w:r w:rsidR="003F1603">
        <w:t xml:space="preserve">consists of 4 layers </w:t>
      </w:r>
      <w:r w:rsidR="00B307FA">
        <w:t xml:space="preserve">in a sequential order. </w:t>
      </w:r>
      <w:r w:rsidR="00397CFE">
        <w:t xml:space="preserve">The small size of the model makes it prone to overfit, which is deliberately used in order to </w:t>
      </w:r>
      <w:r w:rsidR="00CB243D">
        <w:t xml:space="preserve">test the </w:t>
      </w:r>
      <w:r w:rsidR="005661E7">
        <w:t xml:space="preserve">artifact’s </w:t>
      </w:r>
      <w:r w:rsidR="00CB243D">
        <w:t>CD-awareness component.</w:t>
      </w:r>
      <w:r w:rsidR="005661E7">
        <w:t xml:space="preserve"> </w:t>
      </w:r>
      <w:r w:rsidR="00870DD1">
        <w:t xml:space="preserve">Besides the training epoch, which has been set to </w:t>
      </w:r>
      <w:r w:rsidR="00C131A2">
        <w:t>200 to overfit the model, no changes to</w:t>
      </w:r>
      <w:r w:rsidR="008D4774">
        <w:t xml:space="preserve"> the parameters have been </w:t>
      </w:r>
      <w:r w:rsidR="00D224BB">
        <w:t xml:space="preserve">made, compared to the baseline model. </w:t>
      </w:r>
      <w:r w:rsidR="00911356">
        <w:t xml:space="preserve">This RS serves as a PoC </w:t>
      </w:r>
      <w:r w:rsidR="00486A52">
        <w:t>for the novel cross layers</w:t>
      </w:r>
      <w:r w:rsidR="00607CB5">
        <w:t xml:space="preserve"> </w:t>
      </w:r>
      <w:r w:rsidR="003730A4">
        <w:t>available</w:t>
      </w:r>
      <w:r w:rsidR="0083346B">
        <w:t xml:space="preserve"> in TFRS. </w:t>
      </w:r>
      <w:r w:rsidR="00D77C37">
        <w:t>The</w:t>
      </w:r>
      <w:r w:rsidR="002417E6">
        <w:t xml:space="preserve"> cross-layer is the </w:t>
      </w:r>
      <w:r w:rsidR="008154D2">
        <w:t>component, that makes the model constitute as SotA</w:t>
      </w:r>
      <w:r w:rsidR="006A6570">
        <w:t>, as this technology has been successfully employed in large scale production environments</w:t>
      </w:r>
      <w:r w:rsidR="005C49E7">
        <w:t>.</w:t>
      </w:r>
      <w:r w:rsidR="00D6183B">
        <w:t xml:space="preserve"> </w:t>
      </w:r>
      <w:r w:rsidR="006F4808">
        <w:t>This proj</w:t>
      </w:r>
      <w:r w:rsidR="00D6183B">
        <w:t>ect</w:t>
      </w:r>
      <w:r w:rsidR="006F4808">
        <w:t xml:space="preserve"> successfully </w:t>
      </w:r>
      <w:r w:rsidR="00E850B3">
        <w:t xml:space="preserve">incorporated </w:t>
      </w:r>
      <w:r w:rsidR="001820BC">
        <w:t xml:space="preserve">a cross-layer </w:t>
      </w:r>
      <w:r w:rsidR="00E850B3">
        <w:t xml:space="preserve">into </w:t>
      </w:r>
      <w:r w:rsidR="001820BC">
        <w:t>its</w:t>
      </w:r>
      <w:r w:rsidR="00E850B3">
        <w:t xml:space="preserve"> RS, which is deemed sufficient for this prototype. A proof of concept </w:t>
      </w:r>
      <w:r w:rsidR="00721B1E">
        <w:t>of the implementation of a cross-network has therefore been established and can be expanded on in future iterations.</w:t>
      </w:r>
      <w:r w:rsidR="00C82317">
        <w:t xml:space="preserve"> Since this artifact </w:t>
      </w:r>
      <w:r w:rsidR="00225D13">
        <w:t xml:space="preserve">only uses one cross-layer in its CN, it </w:t>
      </w:r>
      <w:r w:rsidR="00A14B33">
        <w:t xml:space="preserve">is limited to learn feature interactions of </w:t>
      </w:r>
      <w:r w:rsidR="003614B2">
        <w:t>the first degree.</w:t>
      </w:r>
      <w:r w:rsidR="00982D80">
        <w:t xml:space="preserve"> </w:t>
      </w:r>
      <w:r w:rsidR="003C793A">
        <w:t>This means that this CN has the ability to embed</w:t>
      </w:r>
      <w:r w:rsidR="00203708">
        <w:t xml:space="preserve"> </w:t>
      </w:r>
      <w:r w:rsidR="005865C6">
        <w:t>interactions between</w:t>
      </w:r>
      <w:r w:rsidR="00203708">
        <w:t xml:space="preserve"> two features</w:t>
      </w:r>
      <w:r w:rsidR="005865C6">
        <w:t>.</w:t>
      </w:r>
      <w:r w:rsidR="004740AA">
        <w:t xml:space="preserve"> </w:t>
      </w:r>
      <w:r w:rsidR="00FA3FA5">
        <w:t>In order to increase the degree of feature interactions</w:t>
      </w:r>
      <w:r w:rsidR="00AB73FC">
        <w:t>, the CN</w:t>
      </w:r>
      <w:r w:rsidR="008E3AB6">
        <w:t xml:space="preserve"> can</w:t>
      </w:r>
      <w:r w:rsidR="00AB73FC">
        <w:t xml:space="preserve"> be expanded by additional cross-layers</w:t>
      </w:r>
      <w:r w:rsidR="00DC3859">
        <w:t>.</w:t>
      </w:r>
    </w:p>
    <w:p w14:paraId="5BB38574" w14:textId="236970D5" w:rsidR="00E35C76" w:rsidRDefault="00E35C76" w:rsidP="008C7572">
      <w:r>
        <w:t xml:space="preserve">Reproducibility is a key aspect of MLOps. </w:t>
      </w:r>
      <w:r w:rsidR="003716E6">
        <w:t>In order to</w:t>
      </w:r>
      <w:r w:rsidR="00966262">
        <w:t xml:space="preserve"> make model training reproducible, the</w:t>
      </w:r>
      <w:r w:rsidR="00882C34">
        <w:t xml:space="preserve"> weights</w:t>
      </w:r>
      <w:r w:rsidR="00966262">
        <w:t xml:space="preserve"> inside the DCN have been </w:t>
      </w:r>
      <w:r w:rsidR="00882C34">
        <w:t xml:space="preserve">initialized with a seed. </w:t>
      </w:r>
      <w:r w:rsidR="000C3FBC">
        <w:t xml:space="preserve">Using the same seed </w:t>
      </w:r>
      <w:r w:rsidR="00571658">
        <w:t xml:space="preserve">ensures that weights are initialized with the same values throughout </w:t>
      </w:r>
      <w:r w:rsidR="005B2F98">
        <w:t xml:space="preserve">all training runs. </w:t>
      </w:r>
      <w:r w:rsidR="005C1FD2">
        <w:t>The feature e</w:t>
      </w:r>
      <w:r w:rsidR="00AD096D">
        <w:t xml:space="preserve">mbedding </w:t>
      </w:r>
      <w:r w:rsidR="005C1FD2">
        <w:t>however still uses random weight initialization. While</w:t>
      </w:r>
      <w:r w:rsidR="000C71AC">
        <w:t xml:space="preserve"> results of different training runs</w:t>
      </w:r>
      <w:r w:rsidR="000853CB">
        <w:t xml:space="preserve"> grew more similar</w:t>
      </w:r>
      <w:r w:rsidR="00612F36">
        <w:t xml:space="preserve"> with seeds, it could never be identical</w:t>
      </w:r>
      <w:r w:rsidR="00163273">
        <w:t xml:space="preserve"> because of the embedding layer</w:t>
      </w:r>
      <w:r w:rsidR="00612F36">
        <w:t>.</w:t>
      </w:r>
    </w:p>
    <w:p w14:paraId="3D15D5FA" w14:textId="77777777" w:rsidR="00026D7E" w:rsidRDefault="001E6DCF" w:rsidP="00063CBD">
      <w:r>
        <w:t>Post training actions</w:t>
      </w:r>
      <w:r w:rsidR="00C27645">
        <w:t xml:space="preserve"> have been introduced in this paper, in order to </w:t>
      </w:r>
      <w:r w:rsidR="00D85F7D">
        <w:t>extract information about every trained RS model</w:t>
      </w:r>
      <w:r w:rsidR="00AF71BD">
        <w:t xml:space="preserve">. The motive behind these </w:t>
      </w:r>
      <w:r w:rsidR="00DB7EDD">
        <w:t xml:space="preserve">small </w:t>
      </w:r>
      <w:r w:rsidR="00AF71BD">
        <w:t>operations inside the training function</w:t>
      </w:r>
      <w:r w:rsidR="007C3B8E">
        <w:t xml:space="preserve">, </w:t>
      </w:r>
      <w:r w:rsidR="00B10A23">
        <w:t xml:space="preserve">is to </w:t>
      </w:r>
      <w:r w:rsidR="007C3B8E">
        <w:t>give additional insights into a model</w:t>
      </w:r>
      <w:r w:rsidR="000A3A1A">
        <w:t xml:space="preserve"> with the </w:t>
      </w:r>
      <w:r w:rsidR="00C268D8">
        <w:t xml:space="preserve">goal of </w:t>
      </w:r>
      <w:r w:rsidR="000A3A1A">
        <w:t xml:space="preserve">improving </w:t>
      </w:r>
      <w:r w:rsidR="00C641E8">
        <w:t>model interpretability</w:t>
      </w:r>
      <w:r w:rsidR="00122AC4">
        <w:t>.</w:t>
      </w:r>
      <w:r w:rsidR="00985578">
        <w:t xml:space="preserve"> </w:t>
      </w:r>
      <w:r w:rsidR="00C42718">
        <w:t>Three PTAs have been implemented</w:t>
      </w:r>
      <w:r w:rsidR="002370E4">
        <w:t xml:space="preserve"> in this artifact: Model </w:t>
      </w:r>
      <w:r w:rsidR="000317C6">
        <w:t>architecture</w:t>
      </w:r>
      <w:r w:rsidR="00063CBD">
        <w:t xml:space="preserve"> visualization</w:t>
      </w:r>
      <w:r w:rsidR="000317C6">
        <w:t>, TensorBoard</w:t>
      </w:r>
      <w:r w:rsidR="00063CBD">
        <w:t xml:space="preserve"> logfiles</w:t>
      </w:r>
      <w:r w:rsidR="000317C6">
        <w:t xml:space="preserve"> and cross</w:t>
      </w:r>
      <w:r w:rsidR="00063CBD">
        <w:t>-layer visualization.</w:t>
      </w:r>
      <w:r w:rsidR="0013117D">
        <w:t xml:space="preserve"> </w:t>
      </w:r>
    </w:p>
    <w:p w14:paraId="7BDB5499" w14:textId="6C8FE75C" w:rsidR="00E1414F" w:rsidRDefault="00985578" w:rsidP="00063CBD">
      <w:r>
        <w:lastRenderedPageBreak/>
        <w:t xml:space="preserve">The visualization of the </w:t>
      </w:r>
      <w:r w:rsidR="001012D0">
        <w:t>model architecture</w:t>
      </w:r>
      <w:r w:rsidR="009962C9">
        <w:t xml:space="preserve"> is considered useful </w:t>
      </w:r>
      <w:r w:rsidR="00FA20DB">
        <w:t xml:space="preserve">as a first overview of the model. </w:t>
      </w:r>
      <w:r w:rsidR="00912334">
        <w:t>It provides</w:t>
      </w:r>
      <w:r w:rsidR="005E592A">
        <w:t xml:space="preserve"> general</w:t>
      </w:r>
      <w:r w:rsidR="00912334">
        <w:t xml:space="preserve"> information about the composition of the model</w:t>
      </w:r>
      <w:r w:rsidR="005E592A">
        <w:t>.</w:t>
      </w:r>
      <w:r w:rsidR="00B81734">
        <w:t xml:space="preserve"> </w:t>
      </w:r>
      <w:r w:rsidR="003C4566">
        <w:t>For instance</w:t>
      </w:r>
      <w:r w:rsidR="00B81734">
        <w:t>,</w:t>
      </w:r>
      <w:r w:rsidR="003C4566">
        <w:t xml:space="preserve"> </w:t>
      </w:r>
      <w:r w:rsidR="005B735A">
        <w:t>it can be seen at first glance if the</w:t>
      </w:r>
      <w:r w:rsidR="00B81734">
        <w:t xml:space="preserve"> DCN</w:t>
      </w:r>
      <w:r w:rsidR="005B735A">
        <w:t xml:space="preserve"> follows a </w:t>
      </w:r>
      <w:r w:rsidR="002345D3">
        <w:t>parallel or sequential architecture.</w:t>
      </w:r>
      <w:r w:rsidR="00AC2821">
        <w:t xml:space="preserve"> </w:t>
      </w:r>
      <w:r w:rsidR="00D67EBE">
        <w:t>Compared to the other PTAs</w:t>
      </w:r>
      <w:r w:rsidR="00792B6A">
        <w:t>,</w:t>
      </w:r>
      <w:r w:rsidR="00D67EBE">
        <w:t xml:space="preserve"> </w:t>
      </w:r>
      <w:r w:rsidR="005818F0">
        <w:t>it is</w:t>
      </w:r>
      <w:r w:rsidR="00C661CC">
        <w:t xml:space="preserve"> hard</w:t>
      </w:r>
      <w:r w:rsidR="005818F0">
        <w:t xml:space="preserve"> to</w:t>
      </w:r>
      <w:r w:rsidR="00C661CC">
        <w:t xml:space="preserve"> make assumptions about</w:t>
      </w:r>
      <w:r w:rsidR="005818F0">
        <w:t xml:space="preserve"> </w:t>
      </w:r>
      <w:r w:rsidR="006E18FE">
        <w:t xml:space="preserve">a model’s performance </w:t>
      </w:r>
      <w:r w:rsidR="00FA09A1">
        <w:t>based of</w:t>
      </w:r>
      <w:r w:rsidR="00FE639A">
        <w:t>f</w:t>
      </w:r>
      <w:r w:rsidR="006E18FE">
        <w:t xml:space="preserve"> this visualization. It therefore serves more </w:t>
      </w:r>
      <w:r w:rsidR="00EA06D2">
        <w:t xml:space="preserve">as a first overview </w:t>
      </w:r>
      <w:r w:rsidR="00FE639A">
        <w:t>to</w:t>
      </w:r>
      <w:r w:rsidR="00BC754B">
        <w:t xml:space="preserve"> a model.</w:t>
      </w:r>
    </w:p>
    <w:p w14:paraId="6BE6E34A" w14:textId="278C0125" w:rsidR="00A601A2" w:rsidRDefault="002B68B9" w:rsidP="00063CBD">
      <w:r>
        <w:t xml:space="preserve">TensorBoard </w:t>
      </w:r>
      <w:r w:rsidR="00C9749B">
        <w:t>gives insights into the model training process</w:t>
      </w:r>
      <w:r w:rsidR="001C75D1">
        <w:t>. It</w:t>
      </w:r>
      <w:r w:rsidR="008C1AD1">
        <w:t xml:space="preserve"> maps</w:t>
      </w:r>
      <w:r w:rsidR="001C75D1">
        <w:t xml:space="preserve"> </w:t>
      </w:r>
      <w:r w:rsidR="008E6E7F">
        <w:t xml:space="preserve">training </w:t>
      </w:r>
      <w:r w:rsidR="0090585A">
        <w:t xml:space="preserve">and evaluation </w:t>
      </w:r>
      <w:r w:rsidR="008E6E7F">
        <w:t xml:space="preserve">metrics </w:t>
      </w:r>
      <w:r w:rsidR="00BF4434">
        <w:t xml:space="preserve">in a </w:t>
      </w:r>
      <w:r w:rsidR="00355164">
        <w:t xml:space="preserve">line chart. </w:t>
      </w:r>
      <w:r w:rsidR="00161EDC">
        <w:t xml:space="preserve">This visualizes </w:t>
      </w:r>
      <w:r w:rsidR="0090585A">
        <w:t xml:space="preserve">the progression </w:t>
      </w:r>
      <w:r w:rsidR="00104592">
        <w:t>of</w:t>
      </w:r>
      <w:r w:rsidR="00D045E9">
        <w:t xml:space="preserve"> a</w:t>
      </w:r>
      <w:r w:rsidR="00104592">
        <w:t xml:space="preserve"> model</w:t>
      </w:r>
      <w:r w:rsidR="00D045E9">
        <w:t xml:space="preserve"> during training</w:t>
      </w:r>
      <w:r w:rsidR="00104592">
        <w:t>.</w:t>
      </w:r>
      <w:r w:rsidR="00044F1C">
        <w:t xml:space="preserve"> </w:t>
      </w:r>
      <w:r w:rsidR="00EA3096">
        <w:t>By plotting the training and evaluation loss</w:t>
      </w:r>
      <w:r w:rsidR="001E6AA5">
        <w:t xml:space="preserve">, general assumptions about </w:t>
      </w:r>
      <w:r w:rsidR="00F76F05">
        <w:t>the</w:t>
      </w:r>
      <w:r w:rsidR="000353F8">
        <w:t xml:space="preserve"> performance of a</w:t>
      </w:r>
      <w:r w:rsidR="00F76F05">
        <w:t xml:space="preserve"> trained model can be made</w:t>
      </w:r>
      <w:r w:rsidR="000353F8">
        <w:t xml:space="preserve">. This is because </w:t>
      </w:r>
      <w:r w:rsidR="008F52D0">
        <w:t xml:space="preserve">loss values </w:t>
      </w:r>
      <w:r w:rsidR="007968D0">
        <w:t xml:space="preserve">in ML training </w:t>
      </w:r>
      <w:r w:rsidR="008F52D0">
        <w:t>follow a similar pattern</w:t>
      </w:r>
      <w:r w:rsidR="00107D7A">
        <w:t xml:space="preserve">. </w:t>
      </w:r>
      <w:r w:rsidR="00C42A8E">
        <w:t xml:space="preserve">While the training loss </w:t>
      </w:r>
      <w:r w:rsidR="006E2D56">
        <w:t xml:space="preserve">approaches a value of zero with continuous training, the evaluation loss </w:t>
      </w:r>
      <w:r w:rsidR="00BA27FC">
        <w:t>curve assumes a parabola-like shape, where it first</w:t>
      </w:r>
      <w:r w:rsidR="00B3098E">
        <w:t xml:space="preserve"> </w:t>
      </w:r>
      <w:r w:rsidR="009725B7">
        <w:t xml:space="preserve">decreases </w:t>
      </w:r>
      <w:r w:rsidR="005068C3">
        <w:t>un</w:t>
      </w:r>
      <w:r w:rsidR="009725B7">
        <w:t>til it reaches a minimum</w:t>
      </w:r>
      <w:r w:rsidR="005068C3">
        <w:t xml:space="preserve"> and</w:t>
      </w:r>
      <w:r w:rsidR="00C84197">
        <w:t xml:space="preserve"> then</w:t>
      </w:r>
      <w:r w:rsidR="009725B7">
        <w:t xml:space="preserve"> increases again.</w:t>
      </w:r>
      <w:r w:rsidR="00D45634">
        <w:t xml:space="preserve"> This behavior</w:t>
      </w:r>
      <w:r w:rsidR="00A601A2">
        <w:t xml:space="preserve"> can be seen in the TensorBoard visualization</w:t>
      </w:r>
      <w:r w:rsidR="00D45634">
        <w:t xml:space="preserve"> </w:t>
      </w:r>
      <w:r w:rsidR="00721DCD">
        <w:t>of</w:t>
      </w:r>
      <w:r w:rsidR="00D45634">
        <w:t xml:space="preserve"> </w:t>
      </w:r>
      <w:r w:rsidR="00721DCD">
        <w:t xml:space="preserve">the intentionally overfit model </w:t>
      </w:r>
      <w:r w:rsidR="00346D58">
        <w:t>(</w:t>
      </w:r>
      <w:r w:rsidR="00D45634">
        <w:fldChar w:fldCharType="begin"/>
      </w:r>
      <w:r w:rsidR="00D45634">
        <w:instrText xml:space="preserve"> REF _Ref110204677 \h </w:instrText>
      </w:r>
      <w:r w:rsidR="00D45634">
        <w:fldChar w:fldCharType="separate"/>
      </w:r>
      <w:r w:rsidR="00D45634">
        <w:t xml:space="preserve">Figure </w:t>
      </w:r>
      <w:r w:rsidR="00D45634">
        <w:rPr>
          <w:noProof/>
        </w:rPr>
        <w:t>23</w:t>
      </w:r>
      <w:r w:rsidR="00D45634">
        <w:fldChar w:fldCharType="end"/>
      </w:r>
      <w:r w:rsidR="00346D58">
        <w:t>)</w:t>
      </w:r>
      <w:r w:rsidR="00721DCD">
        <w:t xml:space="preserve">. </w:t>
      </w:r>
      <w:r w:rsidR="00346D58">
        <w:t xml:space="preserve">From this plot it is easily inferred that the model is overfit and won’t perform well in </w:t>
      </w:r>
      <w:r w:rsidR="00416434">
        <w:t>an production environment.</w:t>
      </w:r>
    </w:p>
    <w:p w14:paraId="66A0E440" w14:textId="4929C7F5" w:rsidR="00D00CDC" w:rsidRDefault="0007596B" w:rsidP="00063CBD">
      <w:r>
        <w:t>The cros</w:t>
      </w:r>
      <w:r w:rsidR="00D746C0">
        <w:t>s-layer visualization leverages the learned weights of the cross network to highlight what cross feature interactions are deemed important by the model</w:t>
      </w:r>
      <w:r w:rsidR="000A46FB">
        <w:t xml:space="preserve">. CNs can give a unique insight into the model, which would otherwise not be possible with conventional NNs. If a CN is effectively learned, it can reveal correlations between features, which might </w:t>
      </w:r>
      <w:r w:rsidR="00A3436E">
        <w:t xml:space="preserve">not have been discovered. </w:t>
      </w:r>
      <w:r w:rsidR="002D12A7">
        <w:t>In the case of the model of this research</w:t>
      </w:r>
      <w:r w:rsidR="00B67563">
        <w:t xml:space="preserve">, it also highlights the effects of overfitting, which are illustrated </w:t>
      </w:r>
      <w:r w:rsidR="00FC7D3D">
        <w:t>in</w:t>
      </w:r>
      <w:r w:rsidR="00E02925">
        <w:t xml:space="preserve"> </w:t>
      </w:r>
      <w:r w:rsidR="00E02925">
        <w:fldChar w:fldCharType="begin"/>
      </w:r>
      <w:r w:rsidR="00E02925">
        <w:instrText xml:space="preserve"> REF _Ref110289432 \h </w:instrText>
      </w:r>
      <w:r w:rsidR="00E02925">
        <w:fldChar w:fldCharType="separate"/>
      </w:r>
      <w:r w:rsidR="00E02925">
        <w:t xml:space="preserve">Figure </w:t>
      </w:r>
      <w:r w:rsidR="00E02925">
        <w:rPr>
          <w:noProof/>
        </w:rPr>
        <w:t>35</w:t>
      </w:r>
      <w:r w:rsidR="00E02925">
        <w:fldChar w:fldCharType="end"/>
      </w:r>
      <w:r w:rsidR="00FC7D3D">
        <w:t>. This first plot shows the learned cross interaction of a CN after learning for 10 epochs, while the second plot shows the learned cross interactions after 200 epochs</w:t>
      </w:r>
      <w:r w:rsidR="00CC3175">
        <w:t xml:space="preserve">. In the left matrix, </w:t>
      </w:r>
      <w:r w:rsidR="00646728">
        <w:t>no prominent cross feature interactions are embedded into the CN. The second plot however clearly shows sensitivity towards the user and its demo</w:t>
      </w:r>
      <w:r w:rsidR="00444D5D">
        <w:t xml:space="preserve">graphic properties. This could indicate memorization of the users, which is a typical </w:t>
      </w:r>
      <w:r w:rsidR="00162041">
        <w:t>cause for overfit</w:t>
      </w:r>
      <w:r w:rsidR="00F76C5B">
        <w:t xml:space="preserve"> models</w:t>
      </w:r>
      <w:r w:rsidR="00162041">
        <w:t>.</w:t>
      </w:r>
      <w:r w:rsidR="00D73999">
        <w:t xml:space="preserve"> One limitation </w:t>
      </w:r>
      <w:r w:rsidR="00994780">
        <w:t>for cross-feature</w:t>
      </w:r>
      <w:r w:rsidR="0020323F">
        <w:t xml:space="preserve"> visualization</w:t>
      </w:r>
      <w:r w:rsidR="00994780">
        <w:t xml:space="preserve"> is</w:t>
      </w:r>
      <w:r w:rsidR="009837C4">
        <w:t>,</w:t>
      </w:r>
      <w:r w:rsidR="00994780">
        <w:t xml:space="preserve"> that it becomes increasingly </w:t>
      </w:r>
      <w:r w:rsidR="009837C4">
        <w:t xml:space="preserve">harder to </w:t>
      </w:r>
      <w:r w:rsidR="00630DB0">
        <w:t>visualize larger degrees of cross-interactions</w:t>
      </w:r>
      <w:r w:rsidR="008D5299">
        <w:t>.</w:t>
      </w:r>
    </w:p>
    <w:p w14:paraId="070DAD49" w14:textId="77777777" w:rsidR="004D6A50" w:rsidRDefault="006B6B8E" w:rsidP="004D6A50">
      <w:pPr>
        <w:keepNext/>
      </w:pPr>
      <w:r w:rsidRPr="006B6B8E">
        <w:rPr>
          <w:noProof/>
        </w:rPr>
        <w:drawing>
          <wp:inline distT="0" distB="0" distL="0" distR="0" wp14:anchorId="6098369A" wp14:editId="032BF275">
            <wp:extent cx="5399405" cy="2398395"/>
            <wp:effectExtent l="0" t="0" r="0" b="1905"/>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99405" cy="2398395"/>
                    </a:xfrm>
                    <a:prstGeom prst="rect">
                      <a:avLst/>
                    </a:prstGeom>
                  </pic:spPr>
                </pic:pic>
              </a:graphicData>
            </a:graphic>
          </wp:inline>
        </w:drawing>
      </w:r>
    </w:p>
    <w:p w14:paraId="6EC81808" w14:textId="507C4A43" w:rsidR="006B6B8E" w:rsidRDefault="004D6A50" w:rsidP="004D6A50">
      <w:pPr>
        <w:pStyle w:val="Beschriftung"/>
      </w:pPr>
      <w:bookmarkStart w:id="123" w:name="_Ref110289432"/>
      <w:r>
        <w:t xml:space="preserve">Figure </w:t>
      </w:r>
      <w:r>
        <w:fldChar w:fldCharType="begin"/>
      </w:r>
      <w:r>
        <w:instrText xml:space="preserve"> SEQ Figure \* ARABIC </w:instrText>
      </w:r>
      <w:r>
        <w:fldChar w:fldCharType="separate"/>
      </w:r>
      <w:r w:rsidR="001E0848">
        <w:rPr>
          <w:noProof/>
        </w:rPr>
        <w:t>35</w:t>
      </w:r>
      <w:r>
        <w:fldChar w:fldCharType="end"/>
      </w:r>
      <w:bookmarkEnd w:id="123"/>
      <w:r>
        <w:t>: Learned cross-feature interactions for 10 and 200 epochs</w:t>
      </w:r>
    </w:p>
    <w:p w14:paraId="1E88627B" w14:textId="3F4B50E4" w:rsidR="00566E1C" w:rsidRDefault="00814EEB" w:rsidP="00566E1C">
      <w:r>
        <w:lastRenderedPageBreak/>
        <w:t>All three PTAs together</w:t>
      </w:r>
      <w:r w:rsidR="000E5741">
        <w:t xml:space="preserve"> cover</w:t>
      </w:r>
      <w:r>
        <w:t xml:space="preserve"> an entire</w:t>
      </w:r>
      <w:r w:rsidR="000E5741">
        <w:t xml:space="preserve"> </w:t>
      </w:r>
      <w:r w:rsidR="002100E0">
        <w:t xml:space="preserve">model training process, from model configuration </w:t>
      </w:r>
      <w:r w:rsidR="004272E6">
        <w:t xml:space="preserve">(i.e. model architecture) </w:t>
      </w:r>
      <w:r w:rsidR="002100E0">
        <w:t xml:space="preserve">to model training and </w:t>
      </w:r>
      <w:r w:rsidR="005B20AC">
        <w:t>the trained model.</w:t>
      </w:r>
      <w:r w:rsidR="00470256">
        <w:t xml:space="preserve"> These visualization form a coherent</w:t>
      </w:r>
      <w:r w:rsidR="00487586">
        <w:t xml:space="preserve"> and insightful overview of a model</w:t>
      </w:r>
      <w:r w:rsidR="003E1B78">
        <w:t xml:space="preserve"> and could for example be integrated into a dashboard</w:t>
      </w:r>
      <w:r w:rsidR="007B2AD9">
        <w:t xml:space="preserve">, as conceptualized in </w:t>
      </w:r>
      <w:r w:rsidR="001E0848">
        <w:fldChar w:fldCharType="begin"/>
      </w:r>
      <w:r w:rsidR="001E0848">
        <w:instrText xml:space="preserve"> REF _Ref110291067 \h </w:instrText>
      </w:r>
      <w:r w:rsidR="001E0848">
        <w:fldChar w:fldCharType="separate"/>
      </w:r>
      <w:r w:rsidR="001E0848">
        <w:t xml:space="preserve">Figure </w:t>
      </w:r>
      <w:r w:rsidR="001E0848">
        <w:rPr>
          <w:noProof/>
        </w:rPr>
        <w:t>36</w:t>
      </w:r>
      <w:r w:rsidR="001E0848">
        <w:fldChar w:fldCharType="end"/>
      </w:r>
      <w:r w:rsidR="001E0848">
        <w:t>.</w:t>
      </w:r>
    </w:p>
    <w:p w14:paraId="7B9EFCBA" w14:textId="77777777" w:rsidR="001E0848" w:rsidRDefault="00C8672B" w:rsidP="001E0848">
      <w:pPr>
        <w:keepNext/>
      </w:pPr>
      <w:r w:rsidRPr="00C8672B">
        <w:rPr>
          <w:noProof/>
        </w:rPr>
        <w:drawing>
          <wp:inline distT="0" distB="0" distL="0" distR="0" wp14:anchorId="1C5180AF" wp14:editId="5F07A670">
            <wp:extent cx="5399405" cy="2861945"/>
            <wp:effectExtent l="0" t="0" r="0" b="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399405" cy="2861945"/>
                    </a:xfrm>
                    <a:prstGeom prst="rect">
                      <a:avLst/>
                    </a:prstGeom>
                  </pic:spPr>
                </pic:pic>
              </a:graphicData>
            </a:graphic>
          </wp:inline>
        </w:drawing>
      </w:r>
    </w:p>
    <w:p w14:paraId="614D095B" w14:textId="10A6278E" w:rsidR="00A0253E" w:rsidRDefault="001E0848" w:rsidP="008475B4">
      <w:pPr>
        <w:pStyle w:val="Beschriftung"/>
      </w:pPr>
      <w:bookmarkStart w:id="124" w:name="_Ref110291067"/>
      <w:r>
        <w:t xml:space="preserve">Figure </w:t>
      </w:r>
      <w:r>
        <w:fldChar w:fldCharType="begin"/>
      </w:r>
      <w:r>
        <w:instrText xml:space="preserve"> SEQ Figure \* ARABIC </w:instrText>
      </w:r>
      <w:r>
        <w:fldChar w:fldCharType="separate"/>
      </w:r>
      <w:r>
        <w:rPr>
          <w:noProof/>
        </w:rPr>
        <w:t>36</w:t>
      </w:r>
      <w:r>
        <w:fldChar w:fldCharType="end"/>
      </w:r>
      <w:bookmarkEnd w:id="124"/>
      <w:r>
        <w:t>: PTA dashboard concept</w:t>
      </w:r>
    </w:p>
    <w:p w14:paraId="1DF14D61" w14:textId="3E483C3B" w:rsidR="0032577A" w:rsidRDefault="001F6EF5" w:rsidP="0032577A">
      <w:pPr>
        <w:pStyle w:val="berschrift2"/>
      </w:pPr>
      <w:r>
        <w:t>Concept Drift</w:t>
      </w:r>
      <w:r w:rsidR="00B66D21">
        <w:t xml:space="preserve"> Awareness</w:t>
      </w:r>
    </w:p>
    <w:p w14:paraId="2B812BE5" w14:textId="2A02D983" w:rsidR="00112412" w:rsidRDefault="0030383B" w:rsidP="0030383B">
      <w:pPr>
        <w:pStyle w:val="berschrift2"/>
      </w:pPr>
      <w:r>
        <w:t>Pipeline</w:t>
      </w:r>
    </w:p>
    <w:p w14:paraId="7128DE15" w14:textId="4CFFDC76" w:rsidR="00296067" w:rsidRPr="00296067" w:rsidRDefault="00296067" w:rsidP="00296067">
      <w:pPr>
        <w:pStyle w:val="berschrift1"/>
      </w:pPr>
      <w:bookmarkStart w:id="125" w:name="_Toc110000191"/>
      <w:r>
        <w:lastRenderedPageBreak/>
        <w:t>Conclusion</w:t>
      </w:r>
      <w:bookmarkEnd w:id="125"/>
    </w:p>
    <w:p w14:paraId="5282B445" w14:textId="0CDFB9CE" w:rsidR="0025063D" w:rsidRPr="00721A18" w:rsidRDefault="004150CB" w:rsidP="0025063D">
      <w:pPr>
        <w:pStyle w:val="berschrift2"/>
      </w:pPr>
      <w:bookmarkStart w:id="126" w:name="_Toc110000192"/>
      <w:r w:rsidRPr="00721A18">
        <w:t>Design Science Research</w:t>
      </w:r>
      <w:bookmarkEnd w:id="126"/>
    </w:p>
    <w:p w14:paraId="6E4F1E5E" w14:textId="0144D24E" w:rsidR="00D520F3" w:rsidRPr="00D520F3" w:rsidRDefault="005512C8" w:rsidP="00D520F3">
      <w:pPr>
        <w:pStyle w:val="berschrift2"/>
      </w:pPr>
      <w:bookmarkStart w:id="127" w:name="_Toc110000193"/>
      <w:r>
        <w:t>Outlook</w:t>
      </w:r>
      <w:bookmarkEnd w:id="127"/>
    </w:p>
    <w:p w14:paraId="5236F2B1" w14:textId="77777777" w:rsidR="0091617C" w:rsidRPr="0091617C" w:rsidRDefault="0091617C" w:rsidP="0091617C"/>
    <w:p w14:paraId="4AEB0C0B" w14:textId="5CE25819" w:rsidR="00284FA6" w:rsidRPr="00721A18" w:rsidRDefault="00383561">
      <w:pPr>
        <w:pStyle w:val="berschrift1"/>
      </w:pPr>
      <w:bookmarkStart w:id="128" w:name="_Toc110000194"/>
      <w:r w:rsidRPr="00721A18">
        <w:lastRenderedPageBreak/>
        <w:t>Outlook</w:t>
      </w:r>
      <w:bookmarkEnd w:id="128"/>
    </w:p>
    <w:p w14:paraId="4AEB0C10" w14:textId="77453B3D" w:rsidR="00284FA6" w:rsidRPr="00721A18" w:rsidRDefault="00383AD9">
      <w:pPr>
        <w:pStyle w:val="berschrift1"/>
        <w:numPr>
          <w:ilvl w:val="0"/>
          <w:numId w:val="0"/>
        </w:numPr>
      </w:pPr>
      <w:bookmarkStart w:id="129" w:name="_Toc110000195"/>
      <w:r>
        <w:lastRenderedPageBreak/>
        <w:t>Appendix</w:t>
      </w:r>
      <w:r w:rsidR="00C34D77">
        <w:t>:</w:t>
      </w:r>
      <w:bookmarkEnd w:id="129"/>
    </w:p>
    <w:p w14:paraId="4AEB0C12" w14:textId="515EA2E9" w:rsidR="00284FA6" w:rsidRDefault="00284FA6">
      <w:pPr>
        <w:pStyle w:val="berschrift2"/>
        <w:numPr>
          <w:ilvl w:val="0"/>
          <w:numId w:val="0"/>
        </w:numPr>
      </w:pPr>
      <w:bookmarkStart w:id="130" w:name="_Toc110000196"/>
      <w:r w:rsidRPr="00721A18">
        <w:t xml:space="preserve">A.1 </w:t>
      </w:r>
      <w:r w:rsidR="00BF40F4">
        <w:t>Figures</w:t>
      </w:r>
      <w:bookmarkEnd w:id="130"/>
    </w:p>
    <w:p w14:paraId="66263427" w14:textId="77777777" w:rsidR="00EB04DF" w:rsidRDefault="00BF40F4" w:rsidP="00EB04DF">
      <w:pPr>
        <w:keepNext/>
      </w:pPr>
      <w:r w:rsidRPr="00C34D77">
        <w:rPr>
          <w:noProof/>
        </w:rPr>
        <w:drawing>
          <wp:inline distT="0" distB="0" distL="0" distR="0" wp14:anchorId="3CCA454B" wp14:editId="1219AFEC">
            <wp:extent cx="5399405" cy="739775"/>
            <wp:effectExtent l="0" t="0" r="0" b="3175"/>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399405" cy="739775"/>
                    </a:xfrm>
                    <a:prstGeom prst="rect">
                      <a:avLst/>
                    </a:prstGeom>
                  </pic:spPr>
                </pic:pic>
              </a:graphicData>
            </a:graphic>
          </wp:inline>
        </w:drawing>
      </w:r>
    </w:p>
    <w:p w14:paraId="4E4DF315" w14:textId="72C770CE" w:rsidR="00BF40F4" w:rsidRPr="00BF40F4" w:rsidRDefault="00EB04DF" w:rsidP="00EB04DF">
      <w:pPr>
        <w:pStyle w:val="Beschriftung"/>
      </w:pPr>
      <w:r>
        <w:t xml:space="preserve">Figure </w:t>
      </w:r>
      <w:r>
        <w:fldChar w:fldCharType="begin"/>
      </w:r>
      <w:r>
        <w:instrText xml:space="preserve"> SEQ Figure \* ARABIC </w:instrText>
      </w:r>
      <w:r>
        <w:fldChar w:fldCharType="separate"/>
      </w:r>
      <w:r w:rsidR="001E0848">
        <w:rPr>
          <w:noProof/>
        </w:rPr>
        <w:t>37</w:t>
      </w:r>
      <w:r>
        <w:fldChar w:fldCharType="end"/>
      </w:r>
      <w:r>
        <w:t xml:space="preserve">: Code </w:t>
      </w:r>
      <w:r w:rsidR="005F775F">
        <w:t>for</w:t>
      </w:r>
      <w:r>
        <w:t xml:space="preserve"> model visualization</w:t>
      </w:r>
      <w:r w:rsidR="005F775F">
        <w:t xml:space="preserve"> PTA</w:t>
      </w:r>
    </w:p>
    <w:p w14:paraId="4AEB0C1A" w14:textId="085650EC" w:rsidR="00284FA6" w:rsidRPr="00721A18" w:rsidRDefault="00284FA6">
      <w:pPr>
        <w:pStyle w:val="berschrift2"/>
        <w:numPr>
          <w:ilvl w:val="0"/>
          <w:numId w:val="0"/>
        </w:numPr>
      </w:pPr>
      <w:bookmarkStart w:id="131" w:name="_Toc110000197"/>
      <w:r w:rsidRPr="00721A18">
        <w:t xml:space="preserve">A.2 </w:t>
      </w:r>
      <w:r w:rsidR="001601F0">
        <w:t>Source Code</w:t>
      </w:r>
      <w:bookmarkEnd w:id="131"/>
    </w:p>
    <w:p w14:paraId="4AEB0C23" w14:textId="028568C1" w:rsidR="00284FA6" w:rsidRPr="00721A18" w:rsidRDefault="002A3FC9">
      <w:r>
        <w:t xml:space="preserve">The printed version of this </w:t>
      </w:r>
      <w:r w:rsidR="00DE3DB0">
        <w:t xml:space="preserve">bachelor thesis contains a CD with the source code of this artifact. Alternatively the </w:t>
      </w:r>
      <w:r w:rsidR="002E4D5B">
        <w:t xml:space="preserve">source code </w:t>
      </w:r>
      <w:r w:rsidR="00CD50AF">
        <w:t xml:space="preserve">is available online at </w:t>
      </w:r>
      <w:hyperlink r:id="rId47" w:history="1">
        <w:r w:rsidR="003E4893" w:rsidRPr="00AB7603">
          <w:rPr>
            <w:rStyle w:val="Hyperlink"/>
          </w:rPr>
          <w:t>https://github.com/MyPetOctocat/bachelor_2022</w:t>
        </w:r>
      </w:hyperlink>
      <w:r w:rsidR="003E4893">
        <w:t xml:space="preserve"> (commit: ).</w:t>
      </w:r>
    </w:p>
    <w:p w14:paraId="4AEB0C7B" w14:textId="0A7E2369" w:rsidR="00284FA6" w:rsidRPr="00721A18" w:rsidRDefault="005C7085">
      <w:pPr>
        <w:pStyle w:val="berschrift1"/>
        <w:numPr>
          <w:ilvl w:val="0"/>
          <w:numId w:val="0"/>
        </w:numPr>
      </w:pPr>
      <w:bookmarkStart w:id="132" w:name="_Toc110000198"/>
      <w:r w:rsidRPr="00721A18">
        <w:lastRenderedPageBreak/>
        <w:t>Index</w:t>
      </w:r>
      <w:bookmarkEnd w:id="132"/>
    </w:p>
    <w:p w14:paraId="4AEB0C7C" w14:textId="77777777" w:rsidR="00824316" w:rsidRPr="00721A18" w:rsidRDefault="00284FA6">
      <w:pPr>
        <w:rPr>
          <w:noProof/>
        </w:rPr>
        <w:sectPr w:rsidR="00824316" w:rsidRPr="00721A18" w:rsidSect="001B402A">
          <w:headerReference w:type="default" r:id="rId48"/>
          <w:type w:val="continuous"/>
          <w:pgSz w:w="11906" w:h="16838" w:code="9"/>
          <w:pgMar w:top="1418" w:right="1418" w:bottom="1134" w:left="1985" w:header="720" w:footer="720" w:gutter="0"/>
          <w:cols w:space="720"/>
          <w:titlePg/>
          <w:docGrid w:linePitch="299"/>
        </w:sectPr>
      </w:pPr>
      <w:r w:rsidRPr="00721A18">
        <w:fldChar w:fldCharType="begin"/>
      </w:r>
      <w:r w:rsidRPr="00721A18">
        <w:instrText xml:space="preserve"> INDEX \c "2" </w:instrText>
      </w:r>
      <w:r w:rsidRPr="00721A18">
        <w:fldChar w:fldCharType="separate"/>
      </w:r>
    </w:p>
    <w:p w14:paraId="4AEB0C7D" w14:textId="77777777" w:rsidR="00824316" w:rsidRPr="00721A18" w:rsidRDefault="00824316">
      <w:pPr>
        <w:pStyle w:val="Index1"/>
        <w:tabs>
          <w:tab w:val="right" w:leader="dot" w:pos="3881"/>
        </w:tabs>
      </w:pPr>
      <w:r w:rsidRPr="00721A18">
        <w:t>Abbildung  25</w:t>
      </w:r>
    </w:p>
    <w:p w14:paraId="4AEB0C7E" w14:textId="77777777" w:rsidR="00824316" w:rsidRPr="00721A18" w:rsidRDefault="00824316">
      <w:pPr>
        <w:pStyle w:val="Index1"/>
        <w:tabs>
          <w:tab w:val="right" w:leader="dot" w:pos="3881"/>
        </w:tabs>
      </w:pPr>
      <w:r w:rsidRPr="00721A18">
        <w:t>Abbildungsverzeichnis  18</w:t>
      </w:r>
    </w:p>
    <w:p w14:paraId="4AEB0C7F" w14:textId="77777777" w:rsidR="00824316" w:rsidRPr="00721A18" w:rsidRDefault="00824316">
      <w:pPr>
        <w:pStyle w:val="Index1"/>
        <w:tabs>
          <w:tab w:val="right" w:leader="dot" w:pos="3881"/>
        </w:tabs>
      </w:pPr>
      <w:r w:rsidRPr="00721A18">
        <w:t>Abkürzungsverzeichnis  18</w:t>
      </w:r>
    </w:p>
    <w:p w14:paraId="4AEB0C80" w14:textId="77777777" w:rsidR="00824316" w:rsidRPr="00721A18" w:rsidRDefault="00824316">
      <w:pPr>
        <w:pStyle w:val="Index1"/>
        <w:tabs>
          <w:tab w:val="right" w:leader="dot" w:pos="3881"/>
        </w:tabs>
      </w:pPr>
      <w:r w:rsidRPr="00721A18">
        <w:t>Absatz  35, 44</w:t>
      </w:r>
    </w:p>
    <w:p w14:paraId="4AEB0C81" w14:textId="77777777" w:rsidR="00824316" w:rsidRPr="00721A18" w:rsidRDefault="00824316">
      <w:pPr>
        <w:pStyle w:val="Index1"/>
        <w:tabs>
          <w:tab w:val="right" w:leader="dot" w:pos="3881"/>
        </w:tabs>
      </w:pPr>
      <w:r w:rsidRPr="00721A18">
        <w:t>Absatzmarken  39</w:t>
      </w:r>
    </w:p>
    <w:p w14:paraId="4AEB0C82" w14:textId="77777777" w:rsidR="00824316" w:rsidRPr="00721A18" w:rsidRDefault="00824316">
      <w:pPr>
        <w:pStyle w:val="Index1"/>
        <w:tabs>
          <w:tab w:val="right" w:leader="dot" w:pos="3881"/>
        </w:tabs>
      </w:pPr>
      <w:r w:rsidRPr="00721A18">
        <w:t>Abstand zwischen Absätzen  35</w:t>
      </w:r>
    </w:p>
    <w:p w14:paraId="4AEB0C83" w14:textId="77777777" w:rsidR="00824316" w:rsidRPr="00721A18" w:rsidRDefault="00824316">
      <w:pPr>
        <w:pStyle w:val="Index1"/>
        <w:tabs>
          <w:tab w:val="right" w:leader="dot" w:pos="3881"/>
        </w:tabs>
      </w:pPr>
      <w:r w:rsidRPr="00721A18">
        <w:t>Abstract  18</w:t>
      </w:r>
    </w:p>
    <w:p w14:paraId="4AEB0C84" w14:textId="77777777" w:rsidR="00824316" w:rsidRPr="00721A18" w:rsidRDefault="00824316">
      <w:pPr>
        <w:pStyle w:val="Index1"/>
        <w:tabs>
          <w:tab w:val="right" w:leader="dot" w:pos="3881"/>
        </w:tabs>
      </w:pPr>
      <w:r w:rsidRPr="00721A18">
        <w:t>Angebotsorientiertheit  12</w:t>
      </w:r>
    </w:p>
    <w:p w14:paraId="4AEB0C85" w14:textId="77777777" w:rsidR="00824316" w:rsidRPr="00721A18" w:rsidRDefault="00824316">
      <w:pPr>
        <w:pStyle w:val="Index1"/>
        <w:tabs>
          <w:tab w:val="right" w:leader="dot" w:pos="3881"/>
        </w:tabs>
      </w:pPr>
      <w:r w:rsidRPr="00721A18">
        <w:t>Anhänge  19</w:t>
      </w:r>
    </w:p>
    <w:p w14:paraId="4AEB0C86" w14:textId="77777777" w:rsidR="00824316" w:rsidRPr="00721A18" w:rsidRDefault="00824316">
      <w:pPr>
        <w:pStyle w:val="Index1"/>
        <w:tabs>
          <w:tab w:val="right" w:leader="dot" w:pos="3881"/>
        </w:tabs>
      </w:pPr>
      <w:r w:rsidRPr="00721A18">
        <w:t>Anleitungen  13</w:t>
      </w:r>
    </w:p>
    <w:p w14:paraId="4AEB0C87" w14:textId="77777777" w:rsidR="00824316" w:rsidRPr="00721A18" w:rsidRDefault="00824316">
      <w:pPr>
        <w:pStyle w:val="Index1"/>
        <w:tabs>
          <w:tab w:val="right" w:leader="dot" w:pos="3881"/>
        </w:tabs>
      </w:pPr>
      <w:r w:rsidRPr="00721A18">
        <w:t>Ansicht  37</w:t>
      </w:r>
    </w:p>
    <w:p w14:paraId="4AEB0C88" w14:textId="77777777" w:rsidR="00824316" w:rsidRPr="00721A18" w:rsidRDefault="00824316">
      <w:pPr>
        <w:pStyle w:val="Index1"/>
        <w:tabs>
          <w:tab w:val="right" w:leader="dot" w:pos="3881"/>
        </w:tabs>
      </w:pPr>
      <w:r w:rsidRPr="00721A18">
        <w:t>Arbeitserleichterung  12</w:t>
      </w:r>
    </w:p>
    <w:p w14:paraId="4AEB0C89" w14:textId="77777777" w:rsidR="00824316" w:rsidRPr="00721A18" w:rsidRDefault="00824316">
      <w:pPr>
        <w:pStyle w:val="Index1"/>
        <w:tabs>
          <w:tab w:val="right" w:leader="dot" w:pos="3881"/>
        </w:tabs>
      </w:pPr>
      <w:r w:rsidRPr="00721A18">
        <w:t>Aufzählungen  30</w:t>
      </w:r>
    </w:p>
    <w:p w14:paraId="4AEB0C8A" w14:textId="77777777" w:rsidR="00824316" w:rsidRPr="00721A18" w:rsidRDefault="00824316">
      <w:pPr>
        <w:pStyle w:val="Index1"/>
        <w:tabs>
          <w:tab w:val="right" w:leader="dot" w:pos="3881"/>
        </w:tabs>
      </w:pPr>
      <w:r w:rsidRPr="00721A18">
        <w:t>Auto-Wiederherstellen  38</w:t>
      </w:r>
    </w:p>
    <w:p w14:paraId="4AEB0C8B" w14:textId="77777777" w:rsidR="00824316" w:rsidRPr="00721A18" w:rsidRDefault="00824316">
      <w:pPr>
        <w:pStyle w:val="Index1"/>
        <w:tabs>
          <w:tab w:val="right" w:leader="dot" w:pos="3881"/>
        </w:tabs>
      </w:pPr>
      <w:r w:rsidRPr="00721A18">
        <w:t>Beschriftung  25</w:t>
      </w:r>
    </w:p>
    <w:p w14:paraId="4AEB0C8C" w14:textId="77777777" w:rsidR="00824316" w:rsidRPr="00721A18" w:rsidRDefault="00824316">
      <w:pPr>
        <w:pStyle w:val="Index1"/>
        <w:tabs>
          <w:tab w:val="right" w:leader="dot" w:pos="3881"/>
        </w:tabs>
      </w:pPr>
      <w:r w:rsidRPr="00721A18">
        <w:t>Bildschirmabzüge  25</w:t>
      </w:r>
    </w:p>
    <w:p w14:paraId="4AEB0C8D" w14:textId="77777777" w:rsidR="00824316" w:rsidRPr="00721A18" w:rsidRDefault="00824316">
      <w:pPr>
        <w:pStyle w:val="Index1"/>
        <w:tabs>
          <w:tab w:val="right" w:leader="dot" w:pos="3881"/>
        </w:tabs>
      </w:pPr>
      <w:r w:rsidRPr="00721A18">
        <w:t>Bindestrich  36</w:t>
      </w:r>
    </w:p>
    <w:p w14:paraId="4AEB0C8E" w14:textId="77777777" w:rsidR="00824316" w:rsidRPr="00721A18" w:rsidRDefault="00824316">
      <w:pPr>
        <w:pStyle w:val="Index1"/>
        <w:tabs>
          <w:tab w:val="right" w:leader="dot" w:pos="3881"/>
        </w:tabs>
      </w:pPr>
      <w:r w:rsidRPr="00721A18">
        <w:t>Computerprogramm  29</w:t>
      </w:r>
    </w:p>
    <w:p w14:paraId="4AEB0C8F" w14:textId="77777777" w:rsidR="00824316" w:rsidRPr="00721A18" w:rsidRDefault="00824316">
      <w:pPr>
        <w:pStyle w:val="Index1"/>
        <w:tabs>
          <w:tab w:val="right" w:leader="dot" w:pos="3881"/>
        </w:tabs>
      </w:pPr>
      <w:r w:rsidRPr="00721A18">
        <w:t>Datei-Info  39</w:t>
      </w:r>
    </w:p>
    <w:p w14:paraId="4AEB0C90" w14:textId="77777777" w:rsidR="00824316" w:rsidRPr="00721A18" w:rsidRDefault="00824316">
      <w:pPr>
        <w:pStyle w:val="Index1"/>
        <w:tabs>
          <w:tab w:val="right" w:leader="dot" w:pos="3881"/>
        </w:tabs>
      </w:pPr>
      <w:r w:rsidRPr="00721A18">
        <w:t>Dokumentvorlage  13, 44</w:t>
      </w:r>
    </w:p>
    <w:p w14:paraId="4AEB0C91" w14:textId="77777777" w:rsidR="00824316" w:rsidRPr="00721A18" w:rsidRDefault="00824316">
      <w:pPr>
        <w:pStyle w:val="Index1"/>
        <w:tabs>
          <w:tab w:val="right" w:leader="dot" w:pos="3881"/>
        </w:tabs>
      </w:pPr>
      <w:r w:rsidRPr="00721A18">
        <w:t>Ebenen  31</w:t>
      </w:r>
    </w:p>
    <w:p w14:paraId="4AEB0C92" w14:textId="77777777" w:rsidR="00824316" w:rsidRPr="00721A18" w:rsidRDefault="00824316">
      <w:pPr>
        <w:pStyle w:val="Index1"/>
        <w:tabs>
          <w:tab w:val="right" w:leader="dot" w:pos="3881"/>
        </w:tabs>
      </w:pPr>
      <w:r w:rsidRPr="00721A18">
        <w:t>Eidesstattliche Versicherung  18</w:t>
      </w:r>
    </w:p>
    <w:p w14:paraId="4AEB0C93" w14:textId="77777777" w:rsidR="00824316" w:rsidRPr="00721A18" w:rsidRDefault="00824316">
      <w:pPr>
        <w:pStyle w:val="Index1"/>
        <w:tabs>
          <w:tab w:val="right" w:leader="dot" w:pos="3881"/>
        </w:tabs>
      </w:pPr>
      <w:r w:rsidRPr="00721A18">
        <w:t>Einrückungen  30</w:t>
      </w:r>
    </w:p>
    <w:p w14:paraId="4AEB0C94" w14:textId="77777777" w:rsidR="00824316" w:rsidRPr="00721A18" w:rsidRDefault="00824316">
      <w:pPr>
        <w:pStyle w:val="Index1"/>
        <w:tabs>
          <w:tab w:val="right" w:leader="dot" w:pos="3881"/>
        </w:tabs>
      </w:pPr>
      <w:r w:rsidRPr="00721A18">
        <w:t>Fehler  37</w:t>
      </w:r>
    </w:p>
    <w:p w14:paraId="4AEB0C95" w14:textId="77777777" w:rsidR="00824316" w:rsidRPr="00721A18" w:rsidRDefault="00824316">
      <w:pPr>
        <w:pStyle w:val="Index1"/>
        <w:tabs>
          <w:tab w:val="right" w:leader="dot" w:pos="3881"/>
        </w:tabs>
      </w:pPr>
      <w:r w:rsidRPr="00721A18">
        <w:t>Fließtext  24</w:t>
      </w:r>
    </w:p>
    <w:p w14:paraId="4AEB0C96" w14:textId="77777777" w:rsidR="00824316" w:rsidRPr="00721A18" w:rsidRDefault="00824316">
      <w:pPr>
        <w:pStyle w:val="Index1"/>
        <w:tabs>
          <w:tab w:val="right" w:leader="dot" w:pos="3881"/>
        </w:tabs>
      </w:pPr>
      <w:r w:rsidRPr="00721A18">
        <w:t>Formatvorlage  14, 22, 44</w:t>
      </w:r>
    </w:p>
    <w:p w14:paraId="4AEB0C97" w14:textId="77777777" w:rsidR="00824316" w:rsidRPr="00721A18" w:rsidRDefault="00824316">
      <w:pPr>
        <w:pStyle w:val="Index1"/>
        <w:tabs>
          <w:tab w:val="right" w:leader="dot" w:pos="3881"/>
        </w:tabs>
      </w:pPr>
      <w:r w:rsidRPr="00721A18">
        <w:t>Formatvorlagen-Katalog  33</w:t>
      </w:r>
    </w:p>
    <w:p w14:paraId="4AEB0C98" w14:textId="77777777" w:rsidR="00824316" w:rsidRPr="00721A18" w:rsidRDefault="00824316">
      <w:pPr>
        <w:pStyle w:val="Index1"/>
        <w:tabs>
          <w:tab w:val="right" w:leader="dot" w:pos="3881"/>
        </w:tabs>
      </w:pPr>
      <w:r w:rsidRPr="00721A18">
        <w:t>Funktionalitäten  22</w:t>
      </w:r>
    </w:p>
    <w:p w14:paraId="4AEB0C99" w14:textId="77777777" w:rsidR="00824316" w:rsidRPr="00721A18" w:rsidRDefault="00824316">
      <w:pPr>
        <w:pStyle w:val="Index1"/>
        <w:tabs>
          <w:tab w:val="right" w:leader="dot" w:pos="3881"/>
        </w:tabs>
      </w:pPr>
      <w:r w:rsidRPr="00721A18">
        <w:t>Fußnoten  25</w:t>
      </w:r>
    </w:p>
    <w:p w14:paraId="4AEB0C9A" w14:textId="77777777" w:rsidR="00824316" w:rsidRPr="00721A18" w:rsidRDefault="00824316">
      <w:pPr>
        <w:pStyle w:val="Index1"/>
        <w:tabs>
          <w:tab w:val="right" w:leader="dot" w:pos="3881"/>
        </w:tabs>
      </w:pPr>
      <w:r w:rsidRPr="00721A18">
        <w:t>Glossar  20</w:t>
      </w:r>
    </w:p>
    <w:p w14:paraId="4AEB0C9B" w14:textId="77777777" w:rsidR="00824316" w:rsidRPr="00721A18" w:rsidRDefault="00824316">
      <w:pPr>
        <w:pStyle w:val="Index1"/>
        <w:tabs>
          <w:tab w:val="right" w:leader="dot" w:pos="3881"/>
        </w:tabs>
      </w:pPr>
      <w:r w:rsidRPr="00721A18">
        <w:t>Index  20</w:t>
      </w:r>
    </w:p>
    <w:p w14:paraId="4AEB0C9C" w14:textId="77777777" w:rsidR="00824316" w:rsidRPr="00721A18" w:rsidRDefault="00824316">
      <w:pPr>
        <w:pStyle w:val="Index1"/>
        <w:tabs>
          <w:tab w:val="right" w:leader="dot" w:pos="3881"/>
        </w:tabs>
      </w:pPr>
      <w:r w:rsidRPr="00721A18">
        <w:t>Inhalt der Arbeit  19</w:t>
      </w:r>
    </w:p>
    <w:p w14:paraId="4AEB0C9D" w14:textId="77777777" w:rsidR="00824316" w:rsidRPr="00721A18" w:rsidRDefault="00824316">
      <w:pPr>
        <w:pStyle w:val="Index1"/>
        <w:tabs>
          <w:tab w:val="right" w:leader="dot" w:pos="3881"/>
        </w:tabs>
      </w:pPr>
      <w:r w:rsidRPr="00721A18">
        <w:t>Inhaltsverzeichnis  18</w:t>
      </w:r>
    </w:p>
    <w:p w14:paraId="4AEB0C9E" w14:textId="77777777" w:rsidR="00824316" w:rsidRPr="00721A18" w:rsidRDefault="00824316">
      <w:pPr>
        <w:pStyle w:val="Index1"/>
        <w:tabs>
          <w:tab w:val="right" w:leader="dot" w:pos="3881"/>
        </w:tabs>
      </w:pPr>
      <w:r w:rsidRPr="00721A18">
        <w:t>Keywords  18</w:t>
      </w:r>
    </w:p>
    <w:p w14:paraId="4AEB0C9F" w14:textId="77777777" w:rsidR="00824316" w:rsidRPr="00721A18" w:rsidRDefault="00824316">
      <w:pPr>
        <w:pStyle w:val="Index1"/>
        <w:tabs>
          <w:tab w:val="right" w:leader="dot" w:pos="3881"/>
        </w:tabs>
      </w:pPr>
      <w:r w:rsidRPr="00721A18">
        <w:t>Kopfzeile  23</w:t>
      </w:r>
    </w:p>
    <w:p w14:paraId="4AEB0CA0" w14:textId="77777777" w:rsidR="00824316" w:rsidRPr="00721A18" w:rsidRDefault="00824316">
      <w:pPr>
        <w:pStyle w:val="Index1"/>
        <w:tabs>
          <w:tab w:val="right" w:leader="dot" w:pos="3881"/>
        </w:tabs>
      </w:pPr>
      <w:r w:rsidRPr="00721A18">
        <w:t>Kurzfassung  18</w:t>
      </w:r>
    </w:p>
    <w:p w14:paraId="4AEB0CA1" w14:textId="77777777" w:rsidR="00824316" w:rsidRPr="00721A18" w:rsidRDefault="00824316">
      <w:pPr>
        <w:pStyle w:val="Index1"/>
        <w:tabs>
          <w:tab w:val="right" w:leader="dot" w:pos="3881"/>
        </w:tabs>
      </w:pPr>
      <w:r w:rsidRPr="00721A18">
        <w:t>Leerzeichen  39</w:t>
      </w:r>
    </w:p>
    <w:p w14:paraId="4AEB0CA2" w14:textId="77777777" w:rsidR="00824316" w:rsidRPr="00721A18" w:rsidRDefault="00824316">
      <w:pPr>
        <w:pStyle w:val="Index1"/>
        <w:tabs>
          <w:tab w:val="right" w:leader="dot" w:pos="3881"/>
        </w:tabs>
      </w:pPr>
      <w:r w:rsidRPr="00721A18">
        <w:t>Literaturverzeichnis  33</w:t>
      </w:r>
    </w:p>
    <w:p w14:paraId="4AEB0CA3" w14:textId="77777777" w:rsidR="00824316" w:rsidRPr="00721A18" w:rsidRDefault="00824316">
      <w:pPr>
        <w:pStyle w:val="Index1"/>
        <w:tabs>
          <w:tab w:val="right" w:leader="dot" w:pos="3881"/>
        </w:tabs>
      </w:pPr>
      <w:r w:rsidRPr="00721A18">
        <w:t>Muster  14, 16</w:t>
      </w:r>
    </w:p>
    <w:p w14:paraId="4AEB0CA4" w14:textId="77777777" w:rsidR="00824316" w:rsidRPr="00721A18" w:rsidRDefault="00824316">
      <w:pPr>
        <w:pStyle w:val="Index1"/>
        <w:tabs>
          <w:tab w:val="right" w:leader="dot" w:pos="3881"/>
        </w:tabs>
      </w:pPr>
      <w:r w:rsidRPr="00721A18">
        <w:t>nicht druckbare Zeichen  20, 36</w:t>
      </w:r>
    </w:p>
    <w:p w14:paraId="4AEB0CA5" w14:textId="77777777" w:rsidR="00824316" w:rsidRPr="00721A18" w:rsidRDefault="00824316">
      <w:pPr>
        <w:pStyle w:val="Index1"/>
        <w:tabs>
          <w:tab w:val="right" w:leader="dot" w:pos="3881"/>
        </w:tabs>
      </w:pPr>
      <w:r w:rsidRPr="00721A18">
        <w:t>Nummerierungen  30</w:t>
      </w:r>
    </w:p>
    <w:p w14:paraId="4AEB0CA6" w14:textId="77777777" w:rsidR="00824316" w:rsidRPr="00721A18" w:rsidRDefault="00824316">
      <w:pPr>
        <w:pStyle w:val="Index1"/>
        <w:tabs>
          <w:tab w:val="right" w:leader="dot" w:pos="3881"/>
        </w:tabs>
      </w:pPr>
      <w:r w:rsidRPr="00721A18">
        <w:t>Qualitätssicherung  12</w:t>
      </w:r>
    </w:p>
    <w:p w14:paraId="4AEB0CA7" w14:textId="77777777" w:rsidR="00824316" w:rsidRPr="00721A18" w:rsidRDefault="00824316">
      <w:pPr>
        <w:pStyle w:val="Index1"/>
        <w:tabs>
          <w:tab w:val="right" w:leader="dot" w:pos="3881"/>
        </w:tabs>
      </w:pPr>
      <w:r w:rsidRPr="00721A18">
        <w:t>Quellenangabe  29</w:t>
      </w:r>
    </w:p>
    <w:p w14:paraId="4AEB0CA8" w14:textId="77777777" w:rsidR="00824316" w:rsidRPr="00721A18" w:rsidRDefault="00824316">
      <w:pPr>
        <w:pStyle w:val="Index1"/>
        <w:tabs>
          <w:tab w:val="right" w:leader="dot" w:pos="3881"/>
        </w:tabs>
      </w:pPr>
      <w:r w:rsidRPr="00721A18">
        <w:t>Rechtschreibprüfung  25</w:t>
      </w:r>
    </w:p>
    <w:p w14:paraId="4AEB0CA9" w14:textId="77777777" w:rsidR="00824316" w:rsidRPr="00721A18" w:rsidRDefault="00824316">
      <w:pPr>
        <w:pStyle w:val="Index1"/>
        <w:tabs>
          <w:tab w:val="right" w:leader="dot" w:pos="3881"/>
        </w:tabs>
      </w:pPr>
      <w:r w:rsidRPr="00721A18">
        <w:t>Rechtschreibung  16, 35, 39</w:t>
      </w:r>
    </w:p>
    <w:p w14:paraId="4AEB0CAA" w14:textId="77777777" w:rsidR="00824316" w:rsidRPr="00721A18" w:rsidRDefault="00824316">
      <w:pPr>
        <w:pStyle w:val="Index1"/>
        <w:tabs>
          <w:tab w:val="right" w:leader="dot" w:pos="3881"/>
        </w:tabs>
      </w:pPr>
      <w:r w:rsidRPr="00721A18">
        <w:t>Schlagwörter  18</w:t>
      </w:r>
    </w:p>
    <w:p w14:paraId="4AEB0CAB" w14:textId="77777777" w:rsidR="00824316" w:rsidRPr="00721A18" w:rsidRDefault="00824316">
      <w:pPr>
        <w:pStyle w:val="Index1"/>
        <w:tabs>
          <w:tab w:val="right" w:leader="dot" w:pos="3881"/>
        </w:tabs>
      </w:pPr>
      <w:r w:rsidRPr="00721A18">
        <w:t>Schnellspeicheroption  38</w:t>
      </w:r>
    </w:p>
    <w:p w14:paraId="4AEB0CAC" w14:textId="77777777" w:rsidR="00824316" w:rsidRPr="00721A18" w:rsidRDefault="00824316">
      <w:pPr>
        <w:pStyle w:val="Index1"/>
        <w:tabs>
          <w:tab w:val="right" w:leader="dot" w:pos="3881"/>
        </w:tabs>
      </w:pPr>
      <w:r w:rsidRPr="00721A18">
        <w:t>Schriftart  24</w:t>
      </w:r>
    </w:p>
    <w:p w14:paraId="4AEB0CAD" w14:textId="77777777" w:rsidR="00824316" w:rsidRPr="00721A18" w:rsidRDefault="00824316">
      <w:pPr>
        <w:pStyle w:val="Index1"/>
        <w:tabs>
          <w:tab w:val="right" w:leader="dot" w:pos="3881"/>
        </w:tabs>
      </w:pPr>
      <w:r w:rsidRPr="00721A18">
        <w:t>Seiteneinrichtung  23</w:t>
      </w:r>
    </w:p>
    <w:p w14:paraId="4AEB0CAE" w14:textId="77777777" w:rsidR="00824316" w:rsidRPr="00721A18" w:rsidRDefault="00824316">
      <w:pPr>
        <w:pStyle w:val="Index1"/>
        <w:tabs>
          <w:tab w:val="right" w:leader="dot" w:pos="3881"/>
        </w:tabs>
      </w:pPr>
      <w:r w:rsidRPr="00721A18">
        <w:t>Serifenschrift  24</w:t>
      </w:r>
    </w:p>
    <w:p w14:paraId="4AEB0CAF" w14:textId="77777777" w:rsidR="00824316" w:rsidRPr="00721A18" w:rsidRDefault="00824316">
      <w:pPr>
        <w:pStyle w:val="Index1"/>
        <w:tabs>
          <w:tab w:val="right" w:leader="dot" w:pos="3881"/>
        </w:tabs>
      </w:pPr>
      <w:r w:rsidRPr="00721A18">
        <w:t>Sicherungen  37</w:t>
      </w:r>
    </w:p>
    <w:p w14:paraId="4AEB0CB0" w14:textId="77777777" w:rsidR="00824316" w:rsidRPr="00721A18" w:rsidRDefault="00824316">
      <w:pPr>
        <w:pStyle w:val="Index1"/>
        <w:tabs>
          <w:tab w:val="right" w:leader="dot" w:pos="3881"/>
        </w:tabs>
      </w:pPr>
      <w:r w:rsidRPr="00721A18">
        <w:t>Sichtbarkeit  36</w:t>
      </w:r>
    </w:p>
    <w:p w14:paraId="4AEB0CB1" w14:textId="77777777" w:rsidR="00824316" w:rsidRPr="00721A18" w:rsidRDefault="00824316">
      <w:pPr>
        <w:pStyle w:val="Index1"/>
        <w:tabs>
          <w:tab w:val="right" w:leader="dot" w:pos="3881"/>
        </w:tabs>
      </w:pPr>
      <w:r w:rsidRPr="00721A18">
        <w:t>Silbentrennung  25, 36, 39</w:t>
      </w:r>
    </w:p>
    <w:p w14:paraId="4AEB0CB2" w14:textId="77777777" w:rsidR="00824316" w:rsidRPr="00721A18" w:rsidRDefault="00824316">
      <w:pPr>
        <w:pStyle w:val="Index1"/>
        <w:tabs>
          <w:tab w:val="right" w:leader="dot" w:pos="3881"/>
        </w:tabs>
      </w:pPr>
      <w:r w:rsidRPr="00721A18">
        <w:t>Speichern  37</w:t>
      </w:r>
    </w:p>
    <w:p w14:paraId="4AEB0CB3" w14:textId="77777777" w:rsidR="00824316" w:rsidRPr="00721A18" w:rsidRDefault="00824316">
      <w:pPr>
        <w:pStyle w:val="Index1"/>
        <w:tabs>
          <w:tab w:val="right" w:leader="dot" w:pos="3881"/>
        </w:tabs>
      </w:pPr>
      <w:r w:rsidRPr="00721A18">
        <w:t>Standard (Formatvorlage)  24</w:t>
      </w:r>
    </w:p>
    <w:p w14:paraId="4AEB0CB4" w14:textId="77777777" w:rsidR="00824316" w:rsidRPr="00721A18" w:rsidRDefault="00824316">
      <w:pPr>
        <w:pStyle w:val="Index1"/>
        <w:tabs>
          <w:tab w:val="right" w:leader="dot" w:pos="3881"/>
        </w:tabs>
      </w:pPr>
      <w:r w:rsidRPr="00721A18">
        <w:t>Stichwortverzeichnis  20</w:t>
      </w:r>
    </w:p>
    <w:p w14:paraId="4AEB0CB5" w14:textId="77777777" w:rsidR="00824316" w:rsidRPr="00721A18" w:rsidRDefault="00824316">
      <w:pPr>
        <w:pStyle w:val="Index1"/>
        <w:tabs>
          <w:tab w:val="right" w:leader="dot" w:pos="3881"/>
        </w:tabs>
      </w:pPr>
      <w:r w:rsidRPr="00721A18">
        <w:t>Tabellen  27</w:t>
      </w:r>
    </w:p>
    <w:p w14:paraId="4AEB0CB6" w14:textId="77777777" w:rsidR="00824316" w:rsidRPr="00721A18" w:rsidRDefault="00824316">
      <w:pPr>
        <w:pStyle w:val="Index1"/>
        <w:tabs>
          <w:tab w:val="right" w:leader="dot" w:pos="3881"/>
        </w:tabs>
      </w:pPr>
      <w:r w:rsidRPr="00721A18">
        <w:t>Tabellenüberschrift  28</w:t>
      </w:r>
    </w:p>
    <w:p w14:paraId="4AEB0CB7" w14:textId="77777777" w:rsidR="00824316" w:rsidRPr="00721A18" w:rsidRDefault="00824316">
      <w:pPr>
        <w:pStyle w:val="Index1"/>
        <w:tabs>
          <w:tab w:val="right" w:leader="dot" w:pos="3881"/>
        </w:tabs>
      </w:pPr>
      <w:r w:rsidRPr="00721A18">
        <w:t>Tabellenverzeichnis  18</w:t>
      </w:r>
    </w:p>
    <w:p w14:paraId="4AEB0CB8" w14:textId="77777777" w:rsidR="00824316" w:rsidRPr="00721A18" w:rsidRDefault="00824316">
      <w:pPr>
        <w:pStyle w:val="Index1"/>
        <w:tabs>
          <w:tab w:val="right" w:leader="dot" w:pos="3881"/>
        </w:tabs>
      </w:pPr>
      <w:r w:rsidRPr="00721A18">
        <w:t>Titelblatt  17</w:t>
      </w:r>
    </w:p>
    <w:p w14:paraId="4AEB0CB9" w14:textId="77777777" w:rsidR="00824316" w:rsidRPr="00721A18" w:rsidRDefault="00824316">
      <w:pPr>
        <w:pStyle w:val="Index1"/>
        <w:tabs>
          <w:tab w:val="right" w:leader="dot" w:pos="3881"/>
        </w:tabs>
      </w:pPr>
      <w:r w:rsidRPr="00721A18">
        <w:t>Trennstriche  36</w:t>
      </w:r>
    </w:p>
    <w:p w14:paraId="4AEB0CBA" w14:textId="77777777" w:rsidR="00824316" w:rsidRPr="00721A18" w:rsidRDefault="00824316">
      <w:pPr>
        <w:pStyle w:val="Index1"/>
        <w:tabs>
          <w:tab w:val="right" w:leader="dot" w:pos="3881"/>
        </w:tabs>
      </w:pPr>
      <w:r w:rsidRPr="00721A18">
        <w:t>Überschriften  31</w:t>
      </w:r>
    </w:p>
    <w:p w14:paraId="4AEB0CBB" w14:textId="77777777" w:rsidR="00824316" w:rsidRPr="00721A18" w:rsidRDefault="00824316">
      <w:pPr>
        <w:pStyle w:val="Index1"/>
        <w:tabs>
          <w:tab w:val="right" w:leader="dot" w:pos="3881"/>
        </w:tabs>
      </w:pPr>
      <w:r w:rsidRPr="00721A18">
        <w:t>Untertitel  17</w:t>
      </w:r>
    </w:p>
    <w:p w14:paraId="4AEB0CBC" w14:textId="77777777" w:rsidR="00824316" w:rsidRPr="00721A18" w:rsidRDefault="00824316">
      <w:pPr>
        <w:pStyle w:val="Index1"/>
        <w:tabs>
          <w:tab w:val="right" w:leader="dot" w:pos="3881"/>
        </w:tabs>
      </w:pPr>
      <w:r w:rsidRPr="00721A18">
        <w:t>Vorgaben  13</w:t>
      </w:r>
    </w:p>
    <w:p w14:paraId="4AEB0CBD" w14:textId="77777777" w:rsidR="00824316" w:rsidRPr="00721A18" w:rsidRDefault="00824316">
      <w:pPr>
        <w:pStyle w:val="Index1"/>
        <w:tabs>
          <w:tab w:val="right" w:leader="dot" w:pos="3881"/>
        </w:tabs>
      </w:pPr>
      <w:r w:rsidRPr="00721A18">
        <w:t>Vorwort  19</w:t>
      </w:r>
    </w:p>
    <w:p w14:paraId="4AEB0CBE" w14:textId="77777777" w:rsidR="00824316" w:rsidRPr="00721A18" w:rsidRDefault="00824316">
      <w:pPr>
        <w:pStyle w:val="Index1"/>
        <w:tabs>
          <w:tab w:val="right" w:leader="dot" w:pos="3881"/>
        </w:tabs>
      </w:pPr>
      <w:r w:rsidRPr="00721A18">
        <w:t>Word-Dokument  14</w:t>
      </w:r>
    </w:p>
    <w:p w14:paraId="4AEB0CBF" w14:textId="77777777" w:rsidR="00824316" w:rsidRPr="00721A18" w:rsidRDefault="00824316">
      <w:pPr>
        <w:pStyle w:val="Index1"/>
        <w:tabs>
          <w:tab w:val="right" w:leader="dot" w:pos="3881"/>
        </w:tabs>
      </w:pPr>
      <w:r w:rsidRPr="00721A18">
        <w:t>Word-Dokumentvorlage  14, 33</w:t>
      </w:r>
    </w:p>
    <w:p w14:paraId="4AEB0CC0" w14:textId="77777777" w:rsidR="00824316" w:rsidRPr="00721A18" w:rsidRDefault="00824316">
      <w:pPr>
        <w:pStyle w:val="Index1"/>
        <w:tabs>
          <w:tab w:val="right" w:leader="dot" w:pos="3881"/>
        </w:tabs>
      </w:pPr>
      <w:r w:rsidRPr="00721A18">
        <w:t>Zitat  28</w:t>
      </w:r>
    </w:p>
    <w:p w14:paraId="4AEB0CC1" w14:textId="77777777" w:rsidR="00824316" w:rsidRPr="00721A18" w:rsidRDefault="00824316">
      <w:pPr>
        <w:rPr>
          <w:noProof/>
        </w:rPr>
        <w:sectPr w:rsidR="00824316" w:rsidRPr="00721A18" w:rsidSect="00824316">
          <w:type w:val="continuous"/>
          <w:pgSz w:w="11906" w:h="16838" w:code="9"/>
          <w:pgMar w:top="1418" w:right="1418" w:bottom="1134" w:left="1985" w:header="720" w:footer="720" w:gutter="0"/>
          <w:cols w:num="2" w:space="720"/>
        </w:sectPr>
      </w:pPr>
    </w:p>
    <w:p w14:paraId="4AEB0CC2" w14:textId="3D226A4A" w:rsidR="00284FA6" w:rsidRDefault="00284FA6">
      <w:r w:rsidRPr="00721A18">
        <w:fldChar w:fldCharType="end"/>
      </w:r>
    </w:p>
    <w:sdt>
      <w:sdtPr>
        <w:tag w:val="CitaviBibliography"/>
        <w:id w:val="-1045905485"/>
        <w:placeholder>
          <w:docPart w:val="DefaultPlaceholder_-1854013440"/>
        </w:placeholder>
      </w:sdtPr>
      <w:sdtEndPr/>
      <w:sdtContent>
        <w:p w14:paraId="2D105758" w14:textId="77777777" w:rsidR="00AF6D0F" w:rsidRDefault="00B32AE3" w:rsidP="00AF6D0F">
          <w:pPr>
            <w:pStyle w:val="CitaviBibliographyHeading"/>
          </w:pPr>
          <w:r>
            <w:fldChar w:fldCharType="begin"/>
          </w:r>
          <w:r>
            <w:instrText>ADDIN CitaviBibliography</w:instrText>
          </w:r>
          <w:r>
            <w:fldChar w:fldCharType="separate"/>
          </w:r>
          <w:r w:rsidR="00AF6D0F">
            <w:t>References</w:t>
          </w:r>
        </w:p>
        <w:p w14:paraId="6C154517" w14:textId="77777777" w:rsidR="00AF6D0F" w:rsidRDefault="00AF6D0F" w:rsidP="00AF6D0F">
          <w:pPr>
            <w:pStyle w:val="CitaviBibliographyEntry"/>
          </w:pPr>
          <w:bookmarkStart w:id="133" w:name="_CTVL001bf7be05068d34d3d83f8ebfe6e564de7"/>
          <w:r>
            <w:t>Aggarwal, C. C. (2016).</w:t>
          </w:r>
          <w:bookmarkEnd w:id="133"/>
          <w:r>
            <w:t xml:space="preserve"> </w:t>
          </w:r>
          <w:r w:rsidRPr="00AF6D0F">
            <w:rPr>
              <w:i/>
            </w:rPr>
            <w:t>Recommender Systems: The Textbook</w:t>
          </w:r>
          <w:r w:rsidRPr="00AF6D0F">
            <w:t xml:space="preserve">. Cham: Springer International Publishing. </w:t>
          </w:r>
        </w:p>
        <w:p w14:paraId="4DB8CEFA" w14:textId="77777777" w:rsidR="00AF6D0F" w:rsidRDefault="00AF6D0F" w:rsidP="00AF6D0F">
          <w:pPr>
            <w:pStyle w:val="CitaviBibliographyEntry"/>
          </w:pPr>
          <w:bookmarkStart w:id="134" w:name="_CTVL001ef9eb371e62945e8834e93cbf9af643e"/>
          <w:r>
            <w:t>Algorithmia.</w:t>
          </w:r>
          <w:bookmarkEnd w:id="134"/>
          <w:r>
            <w:t xml:space="preserve"> </w:t>
          </w:r>
          <w:r w:rsidRPr="00AF6D0F">
            <w:rPr>
              <w:i/>
            </w:rPr>
            <w:t>2020 state of enterprise machine learning</w:t>
          </w:r>
          <w:r w:rsidRPr="00AF6D0F">
            <w:t xml:space="preserve">. Retrieved from https://info.algorithmia.com/hubfs/2019/Whitepapers/The-State-of-Enterprise-ML-2020/Algorithmia_2020_State_of_Enterprise_ML.pdf </w:t>
          </w:r>
        </w:p>
        <w:p w14:paraId="31F3EADF" w14:textId="77777777" w:rsidR="00AF6D0F" w:rsidRDefault="00AF6D0F" w:rsidP="00AF6D0F">
          <w:pPr>
            <w:pStyle w:val="CitaviBibliographyEntry"/>
          </w:pPr>
          <w:bookmarkStart w:id="135" w:name="_CTVL001919eee7a1c16499caea3e4511e683d97"/>
          <w:r>
            <w:t>Alla, S., &amp; Adari, S. K. (2021).</w:t>
          </w:r>
          <w:bookmarkEnd w:id="135"/>
          <w:r>
            <w:t xml:space="preserve"> </w:t>
          </w:r>
          <w:r w:rsidRPr="00AF6D0F">
            <w:rPr>
              <w:i/>
            </w:rPr>
            <w:t>Beginning MLOps with MLFlow</w:t>
          </w:r>
          <w:r w:rsidRPr="00AF6D0F">
            <w:t xml:space="preserve">. Springer. </w:t>
          </w:r>
        </w:p>
        <w:p w14:paraId="22F71116" w14:textId="77777777" w:rsidR="00AF6D0F" w:rsidRDefault="00AF6D0F" w:rsidP="00AF6D0F">
          <w:pPr>
            <w:pStyle w:val="CitaviBibliographyEntry"/>
          </w:pPr>
          <w:bookmarkStart w:id="136" w:name="_CTVL001fd07bc3413044e978717eaf0067c54c7"/>
          <w:r>
            <w:t>Alyari, F., &amp; Jafari Navimipour, N. (2018). Recommender systems.</w:t>
          </w:r>
          <w:bookmarkEnd w:id="136"/>
          <w:r>
            <w:t xml:space="preserve"> </w:t>
          </w:r>
          <w:r w:rsidRPr="00AF6D0F">
            <w:rPr>
              <w:i/>
            </w:rPr>
            <w:t>Kybernetes</w:t>
          </w:r>
          <w:r w:rsidRPr="00AF6D0F">
            <w:t xml:space="preserve">, </w:t>
          </w:r>
          <w:r w:rsidRPr="00AF6D0F">
            <w:rPr>
              <w:i/>
            </w:rPr>
            <w:t>47</w:t>
          </w:r>
          <w:r w:rsidRPr="00AF6D0F">
            <w:t>(5), 985–1017. https://doi.org/10.1108/K-06-2017-0196</w:t>
          </w:r>
        </w:p>
        <w:p w14:paraId="39B1CB91" w14:textId="77777777" w:rsidR="00AF6D0F" w:rsidRDefault="00AF6D0F" w:rsidP="00AF6D0F">
          <w:pPr>
            <w:pStyle w:val="CitaviBibliographyEntry"/>
          </w:pPr>
          <w:bookmarkStart w:id="137" w:name="_CTVL001c80a14e85177455ba24180869b32b913"/>
          <w:r>
            <w:t>Apache Software Foundation (n.d.). Airflow. Retrieved from https://airflow.apache.org/</w:t>
          </w:r>
        </w:p>
        <w:p w14:paraId="6C015CE3" w14:textId="77777777" w:rsidR="00AF6D0F" w:rsidRDefault="00AF6D0F" w:rsidP="00AF6D0F">
          <w:pPr>
            <w:pStyle w:val="CitaviBibliographyEntry"/>
          </w:pPr>
          <w:bookmarkStart w:id="138" w:name="_CTVL001fd47c7fdc1ee495ab5f08ee97bc58ac8"/>
          <w:bookmarkEnd w:id="137"/>
          <w:r>
            <w:t>Arrikto (n.d.). Arrikto Enterprise Kubeflow Documentation. Retrieved from https://docs.arrikto.com/</w:t>
          </w:r>
        </w:p>
        <w:p w14:paraId="68BC11D5" w14:textId="77777777" w:rsidR="00AF6D0F" w:rsidRDefault="00AF6D0F" w:rsidP="00AF6D0F">
          <w:pPr>
            <w:pStyle w:val="CitaviBibliographyEntry"/>
          </w:pPr>
          <w:bookmarkStart w:id="139" w:name="_CTVL001158273169e054b2daed4a28cb665123f"/>
          <w:bookmarkEnd w:id="138"/>
          <w:r>
            <w:t>Baena-Garcıa, M., Del Campo-Ávila, J., Fidalgo, R., Bifet, A., Gavalda, R., &amp; Morales-Bueno, R. (2006). Early drift detection method. In</w:t>
          </w:r>
          <w:bookmarkEnd w:id="139"/>
          <w:r>
            <w:t xml:space="preserve"> </w:t>
          </w:r>
          <w:r w:rsidRPr="00AF6D0F">
            <w:rPr>
              <w:i/>
            </w:rPr>
            <w:t>Fourth international workshop on knowledge discovery from data streams</w:t>
          </w:r>
          <w:r w:rsidRPr="00AF6D0F">
            <w:t>.</w:t>
          </w:r>
        </w:p>
        <w:p w14:paraId="13192181" w14:textId="77777777" w:rsidR="00AF6D0F" w:rsidRDefault="00AF6D0F" w:rsidP="00AF6D0F">
          <w:pPr>
            <w:pStyle w:val="CitaviBibliographyEntry"/>
          </w:pPr>
          <w:bookmarkStart w:id="140" w:name="_CTVL001b684d2f5565d4f0aaf008928c14fa66d"/>
          <w:r>
            <w:t>Baker, T. (2019).</w:t>
          </w:r>
          <w:bookmarkEnd w:id="140"/>
          <w:r>
            <w:t xml:space="preserve"> </w:t>
          </w:r>
          <w:r w:rsidRPr="00AF6D0F">
            <w:rPr>
              <w:i/>
            </w:rPr>
            <w:t>Smarter Humans. Smarter Machines.</w:t>
          </w:r>
          <w:r w:rsidRPr="00AF6D0F">
            <w:t xml:space="preserve"> Retrieved from Refinitiv website: https://www.refinitiv.com/en/resources/special-report/refinitiv-2019-artificial-intelligence-machine-learning-global-study </w:t>
          </w:r>
        </w:p>
        <w:p w14:paraId="03625A38" w14:textId="77777777" w:rsidR="00AF6D0F" w:rsidRDefault="00AF6D0F" w:rsidP="00AF6D0F">
          <w:pPr>
            <w:pStyle w:val="CitaviBibliographyEntry"/>
          </w:pPr>
          <w:bookmarkStart w:id="141" w:name="_CTVL001f4e39ccb1a2d478db83b45fe62e544fa"/>
          <w:r>
            <w:t>Baylor, D., Breck, E., Cheng, H.</w:t>
          </w:r>
          <w:r>
            <w:rPr>
              <w:rFonts w:ascii="Cambria Math" w:hAnsi="Cambria Math" w:cs="Cambria Math"/>
            </w:rPr>
            <w:t>‑</w:t>
          </w:r>
          <w:r>
            <w:t>T., Fiedel,</w:t>
          </w:r>
          <w:r>
            <w:rPr>
              <w:rFonts w:cs="Arial"/>
            </w:rPr>
            <w:t> </w:t>
          </w:r>
          <w:r>
            <w:t>N., Foo,</w:t>
          </w:r>
          <w:r>
            <w:rPr>
              <w:rFonts w:cs="Arial"/>
            </w:rPr>
            <w:t> </w:t>
          </w:r>
          <w:r>
            <w:t>C.</w:t>
          </w:r>
          <w:r>
            <w:rPr>
              <w:rFonts w:cs="Arial"/>
            </w:rPr>
            <w:t> </w:t>
          </w:r>
          <w:r>
            <w:t>Y., Haque,</w:t>
          </w:r>
          <w:r>
            <w:rPr>
              <w:rFonts w:cs="Arial"/>
            </w:rPr>
            <w:t> </w:t>
          </w:r>
          <w:r>
            <w:t>Z.,</w:t>
          </w:r>
          <w:r>
            <w:rPr>
              <w:rFonts w:cs="Arial"/>
            </w:rPr>
            <w:t> </w:t>
          </w:r>
          <w:r>
            <w:t>.</w:t>
          </w:r>
          <w:r>
            <w:rPr>
              <w:rFonts w:cs="Arial"/>
            </w:rPr>
            <w:t> </w:t>
          </w:r>
          <w:r>
            <w:t>.</w:t>
          </w:r>
          <w:r>
            <w:rPr>
              <w:rFonts w:cs="Arial"/>
            </w:rPr>
            <w:t> </w:t>
          </w:r>
          <w:r>
            <w:t>. Zinkevich,</w:t>
          </w:r>
          <w:r>
            <w:rPr>
              <w:rFonts w:cs="Arial"/>
            </w:rPr>
            <w:t> </w:t>
          </w:r>
          <w:r>
            <w:t>M. (2017). TFX: A TensorFlow-Based Production-Scale Machine Learning Platform. In S. Matwin, S. Yu, &amp; F. Farooq (Eds.),</w:t>
          </w:r>
          <w:bookmarkEnd w:id="141"/>
          <w:r>
            <w:t xml:space="preserve"> </w:t>
          </w:r>
          <w:r w:rsidRPr="00AF6D0F">
            <w:rPr>
              <w:i/>
            </w:rPr>
            <w:t xml:space="preserve">Proceedings of the 23rd ACM SIGKDD International Conference on Knowledge Discovery and Data Mining </w:t>
          </w:r>
          <w:r w:rsidRPr="00AF6D0F">
            <w:t>(pp. 1387–1395). New York, NY, USA: ACM. https://doi.org/10.1145/3097983.3098021</w:t>
          </w:r>
        </w:p>
        <w:p w14:paraId="29F4ED8B" w14:textId="77777777" w:rsidR="00AF6D0F" w:rsidRDefault="00AF6D0F" w:rsidP="00AF6D0F">
          <w:pPr>
            <w:pStyle w:val="CitaviBibliographyEntry"/>
          </w:pPr>
          <w:bookmarkStart w:id="142" w:name="_CTVL001b47bf1972e3f414bbc935ff06fc7caec"/>
          <w:r>
            <w:t>Bennett, J., Lanning, S., &amp; others (2007). The netflix prize. In</w:t>
          </w:r>
          <w:bookmarkEnd w:id="142"/>
          <w:r>
            <w:t xml:space="preserve"> </w:t>
          </w:r>
          <w:r w:rsidRPr="00AF6D0F">
            <w:rPr>
              <w:i/>
            </w:rPr>
            <w:t xml:space="preserve">Proceedings of KDD cup and workshop. </w:t>
          </w:r>
          <w:r w:rsidRPr="00AF6D0F">
            <w:t>Symposium conducted at the meeting of Citeseer.</w:t>
          </w:r>
        </w:p>
        <w:p w14:paraId="696B482F" w14:textId="77777777" w:rsidR="00AF6D0F" w:rsidRDefault="00AF6D0F" w:rsidP="00AF6D0F">
          <w:pPr>
            <w:pStyle w:val="CitaviBibliographyEntry"/>
          </w:pPr>
          <w:bookmarkStart w:id="143" w:name="_CTVL001c1e2e2b70b224eeea8b4f4e4a16d5d0e"/>
          <w:r>
            <w:t>Blondel, M., Fujino, A., Ueda, N., &amp; Ishihata, M. (2016, July 25).</w:t>
          </w:r>
          <w:bookmarkEnd w:id="143"/>
          <w:r>
            <w:t xml:space="preserve"> </w:t>
          </w:r>
          <w:r w:rsidRPr="00AF6D0F">
            <w:rPr>
              <w:i/>
            </w:rPr>
            <w:t>Higher-Order Factorization Machines</w:t>
          </w:r>
          <w:r w:rsidRPr="00AF6D0F">
            <w:t xml:space="preserve">. Retrieved from http://arxiv.org/pdf/1607.07195v2 </w:t>
          </w:r>
        </w:p>
        <w:p w14:paraId="592B35D0" w14:textId="77777777" w:rsidR="00AF6D0F" w:rsidRDefault="00AF6D0F" w:rsidP="00AF6D0F">
          <w:pPr>
            <w:pStyle w:val="CitaviBibliographyEntry"/>
          </w:pPr>
          <w:bookmarkStart w:id="144" w:name="_CTVL001a9002594473d43069e6dda4150413420"/>
          <w:r>
            <w:t>Blondel, M., Ishihata, M., Fujino, A., &amp; Ueda, N. (2016, July 29).</w:t>
          </w:r>
          <w:bookmarkEnd w:id="144"/>
          <w:r>
            <w:t xml:space="preserve"> </w:t>
          </w:r>
          <w:r w:rsidRPr="00AF6D0F">
            <w:rPr>
              <w:i/>
            </w:rPr>
            <w:t>Polynomial Networks and Factorization Machines: New Insights and Efficient Training Algorithms</w:t>
          </w:r>
          <w:r w:rsidRPr="00AF6D0F">
            <w:t xml:space="preserve">. Retrieved from http://arxiv.org/pdf/1607.08810v1 </w:t>
          </w:r>
        </w:p>
        <w:p w14:paraId="1C9E14C6" w14:textId="77777777" w:rsidR="00AF6D0F" w:rsidRDefault="00AF6D0F" w:rsidP="00AF6D0F">
          <w:pPr>
            <w:pStyle w:val="CitaviBibliographyEntry"/>
          </w:pPr>
          <w:bookmarkStart w:id="145" w:name="_CTVL001fbc9ffd86716462b83884eb5f60782e7"/>
          <w:r>
            <w:t>Cai, L., &amp; Zhu, Y. (2015). The Challenges of Data Quality and Data Quality Assessment in the Big Data Era.</w:t>
          </w:r>
          <w:bookmarkEnd w:id="145"/>
          <w:r>
            <w:t xml:space="preserve"> </w:t>
          </w:r>
          <w:r w:rsidRPr="00AF6D0F">
            <w:rPr>
              <w:i/>
            </w:rPr>
            <w:t>Data Science Journal</w:t>
          </w:r>
          <w:r w:rsidRPr="00AF6D0F">
            <w:t xml:space="preserve">, </w:t>
          </w:r>
          <w:r w:rsidRPr="00AF6D0F">
            <w:rPr>
              <w:i/>
            </w:rPr>
            <w:t>14</w:t>
          </w:r>
          <w:r w:rsidRPr="00AF6D0F">
            <w:t>(0), 2. https://doi.org/10.5334/dsj-2015-002</w:t>
          </w:r>
        </w:p>
        <w:p w14:paraId="0737D517" w14:textId="77777777" w:rsidR="00AF6D0F" w:rsidRDefault="00AF6D0F" w:rsidP="00AF6D0F">
          <w:pPr>
            <w:pStyle w:val="CitaviBibliographyEntry"/>
          </w:pPr>
          <w:bookmarkStart w:id="146" w:name="_CTVL0012e1b3234f86f45b88caca3262c856813"/>
          <w:r>
            <w:t>Charniak, E. (2019).</w:t>
          </w:r>
          <w:bookmarkEnd w:id="146"/>
          <w:r>
            <w:t xml:space="preserve"> </w:t>
          </w:r>
          <w:r w:rsidRPr="00AF6D0F">
            <w:rPr>
              <w:i/>
            </w:rPr>
            <w:t>Introduction to Deep Learning</w:t>
          </w:r>
          <w:r w:rsidRPr="00AF6D0F">
            <w:t xml:space="preserve">. The MIT Press. </w:t>
          </w:r>
        </w:p>
        <w:p w14:paraId="65610D29" w14:textId="77777777" w:rsidR="00AF6D0F" w:rsidRDefault="00AF6D0F" w:rsidP="00AF6D0F">
          <w:pPr>
            <w:pStyle w:val="CitaviBibliographyEntry"/>
          </w:pPr>
          <w:bookmarkStart w:id="147" w:name="_CTVL0019744b604bd6f4aab8cfb22955c063b01"/>
          <w:r>
            <w:t>Choy, G., Khalilzadeh, O., Michalski, M., Do, S., Samir, A. E., Pianykh, O. S., . . . Dreyer, K. J. (2018). Current Applications and Future Impact of Machine Learning in Radiology.</w:t>
          </w:r>
          <w:bookmarkEnd w:id="147"/>
          <w:r>
            <w:t xml:space="preserve"> </w:t>
          </w:r>
          <w:r w:rsidRPr="00AF6D0F">
            <w:rPr>
              <w:i/>
            </w:rPr>
            <w:t>Radiology</w:t>
          </w:r>
          <w:r w:rsidRPr="00AF6D0F">
            <w:t xml:space="preserve">, </w:t>
          </w:r>
          <w:r w:rsidRPr="00AF6D0F">
            <w:rPr>
              <w:i/>
            </w:rPr>
            <w:t>288</w:t>
          </w:r>
          <w:r w:rsidRPr="00AF6D0F">
            <w:t>(2), 318–328. https://doi.org/10.1148/radiol.2018171820</w:t>
          </w:r>
        </w:p>
        <w:p w14:paraId="7072F7BD" w14:textId="77777777" w:rsidR="00AF6D0F" w:rsidRDefault="00AF6D0F" w:rsidP="00AF6D0F">
          <w:pPr>
            <w:pStyle w:val="CitaviBibliographyEntry"/>
          </w:pPr>
          <w:bookmarkStart w:id="148" w:name="_CTVL00197902646bc564eaaa19ebaba329abb2e"/>
          <w:r>
            <w:lastRenderedPageBreak/>
            <w:t>Chui, M., Hall, B., Singla, A., &amp; Sukharevsky, A. (2021, December 8).</w:t>
          </w:r>
          <w:bookmarkEnd w:id="148"/>
          <w:r>
            <w:t xml:space="preserve"> </w:t>
          </w:r>
          <w:r w:rsidRPr="00AF6D0F">
            <w:rPr>
              <w:i/>
            </w:rPr>
            <w:t>The state of AI in 2021</w:t>
          </w:r>
          <w:r w:rsidRPr="00AF6D0F">
            <w:t xml:space="preserve">. Retrieved from McKinsey website: https://www.mckinsey.com/business-functions/quantumblack/our-insights/global-survey-the-state-of-ai-in-2021 </w:t>
          </w:r>
        </w:p>
        <w:p w14:paraId="40BB05BB" w14:textId="77777777" w:rsidR="00AF6D0F" w:rsidRDefault="00AF6D0F" w:rsidP="00AF6D0F">
          <w:pPr>
            <w:pStyle w:val="CitaviBibliographyEntry"/>
          </w:pPr>
          <w:bookmarkStart w:id="149" w:name="_CTVL00149778e4f4dd14bdcaf583e52ef68d592"/>
          <w:r>
            <w:t>Columbus, L. (2017, July 9). McKinsey's State Of Machine Learning And AI, 2017.</w:t>
          </w:r>
          <w:bookmarkEnd w:id="149"/>
          <w:r>
            <w:t xml:space="preserve"> </w:t>
          </w:r>
          <w:r w:rsidRPr="00AF6D0F">
            <w:rPr>
              <w:i/>
            </w:rPr>
            <w:t>Forbes</w:t>
          </w:r>
          <w:r w:rsidRPr="00AF6D0F">
            <w:t>. Retrieved from https://www.forbes.com/sites/louiscolumbus/2017/07/09/mckinseys-state-of-machine-learning-and-ai-2017/?sh=63414b1b75b6</w:t>
          </w:r>
        </w:p>
        <w:p w14:paraId="209165C7" w14:textId="77777777" w:rsidR="00AF6D0F" w:rsidRDefault="00AF6D0F" w:rsidP="00AF6D0F">
          <w:pPr>
            <w:pStyle w:val="CitaviBibliographyEntry"/>
          </w:pPr>
          <w:bookmarkStart w:id="150" w:name="_CTVL001c55ccbf27da94b1286e464e0afcaef5b"/>
          <w:r>
            <w:t>Covington, P., Adams, J., &amp; Sargin, E. (2016). Deep Neural Networks for YouTube Recommendations. In S. Sen, W. Geyer, J. Freyne, &amp; P. Castells (Eds.),</w:t>
          </w:r>
          <w:bookmarkEnd w:id="150"/>
          <w:r>
            <w:t xml:space="preserve"> </w:t>
          </w:r>
          <w:r w:rsidRPr="00AF6D0F">
            <w:rPr>
              <w:i/>
            </w:rPr>
            <w:t xml:space="preserve">Proceedings of the 10th ACM Conference on Recommender Systems </w:t>
          </w:r>
          <w:r w:rsidRPr="00AF6D0F">
            <w:t>(pp. 191–198). New York, NY, USA: ACM. https://doi.org/10.1145/2959100.2959190</w:t>
          </w:r>
        </w:p>
        <w:p w14:paraId="1852D491" w14:textId="77777777" w:rsidR="00AF6D0F" w:rsidRDefault="00AF6D0F" w:rsidP="00AF6D0F">
          <w:pPr>
            <w:pStyle w:val="CitaviBibliographyEntry"/>
          </w:pPr>
          <w:bookmarkStart w:id="151" w:name="_CTVL00150b0f86621224fbdba5efdb4653f2f67"/>
          <w:r>
            <w:t>Crowe, R. (2019). Why do I need metadata? (TensorFlow Extended). Retrieved from https://www.youtube.com/watch?v=cc1-eocgm1E</w:t>
          </w:r>
        </w:p>
        <w:p w14:paraId="60F23FA4" w14:textId="77777777" w:rsidR="00AF6D0F" w:rsidRDefault="00AF6D0F" w:rsidP="00AF6D0F">
          <w:pPr>
            <w:pStyle w:val="CitaviBibliographyEntry"/>
          </w:pPr>
          <w:bookmarkStart w:id="152" w:name="_CTVL001fb97b694f03d42c9a36caf595751ceb9"/>
          <w:bookmarkEnd w:id="151"/>
          <w:r>
            <w:t>Cunningham, W. (1993). The WyCash portfolio management system.</w:t>
          </w:r>
          <w:bookmarkEnd w:id="152"/>
          <w:r>
            <w:t xml:space="preserve"> </w:t>
          </w:r>
          <w:r w:rsidRPr="00AF6D0F">
            <w:rPr>
              <w:i/>
            </w:rPr>
            <w:t>ACM SIGPLAN OOPS Messenger</w:t>
          </w:r>
          <w:r w:rsidRPr="00AF6D0F">
            <w:t xml:space="preserve">, </w:t>
          </w:r>
          <w:r w:rsidRPr="00AF6D0F">
            <w:rPr>
              <w:i/>
            </w:rPr>
            <w:t>4</w:t>
          </w:r>
          <w:r w:rsidRPr="00AF6D0F">
            <w:t>(2), 29–30. https://doi.org/10.1145/157710.157715</w:t>
          </w:r>
        </w:p>
        <w:p w14:paraId="634533F5" w14:textId="77777777" w:rsidR="00AF6D0F" w:rsidRDefault="00AF6D0F" w:rsidP="00AF6D0F">
          <w:pPr>
            <w:pStyle w:val="CitaviBibliographyEntry"/>
          </w:pPr>
          <w:bookmarkStart w:id="153" w:name="_CTVL001710c1204a13d463e8e62fbb832370a37"/>
          <w:r>
            <w:t>Dacrema, M. F., Boglio, S., Cremonesi, P., &amp; Jannach, D. (2021). A Troubling Analysis of Reproducibility and Progress in Recommender Systems Research.</w:t>
          </w:r>
          <w:bookmarkEnd w:id="153"/>
          <w:r>
            <w:t xml:space="preserve"> </w:t>
          </w:r>
          <w:r w:rsidRPr="00AF6D0F">
            <w:rPr>
              <w:i/>
            </w:rPr>
            <w:t>ACM Transactions on Information Systems</w:t>
          </w:r>
          <w:r w:rsidRPr="00AF6D0F">
            <w:t xml:space="preserve">, </w:t>
          </w:r>
          <w:r w:rsidRPr="00AF6D0F">
            <w:rPr>
              <w:i/>
            </w:rPr>
            <w:t>39</w:t>
          </w:r>
          <w:r w:rsidRPr="00AF6D0F">
            <w:t>(2), 1–49. https://doi.org/10.1145/3434185</w:t>
          </w:r>
        </w:p>
        <w:p w14:paraId="0BFDD262" w14:textId="77777777" w:rsidR="00AF6D0F" w:rsidRDefault="00AF6D0F" w:rsidP="00AF6D0F">
          <w:pPr>
            <w:pStyle w:val="CitaviBibliographyEntry"/>
          </w:pPr>
          <w:bookmarkStart w:id="154" w:name="_CTVL001830c1a9ca9254f63871238fb355a70ed"/>
          <w:r>
            <w:t>Databricks (2018). MLflow Documentation. Retrieved from https://mlflow.org/docs/latest/index.html</w:t>
          </w:r>
        </w:p>
        <w:p w14:paraId="6E54E461" w14:textId="77777777" w:rsidR="00AF6D0F" w:rsidRDefault="00AF6D0F" w:rsidP="00AF6D0F">
          <w:pPr>
            <w:pStyle w:val="CitaviBibliographyEntry"/>
          </w:pPr>
          <w:bookmarkStart w:id="155" w:name="_CTVL00179925f646bbf4c4bba88881ae61c4bc5"/>
          <w:bookmarkEnd w:id="154"/>
          <w:r>
            <w:t>Denis Baylor, Kevin Haas, Konstantinos Katsiapis, Sammy Leong, Rose Liu, Clemens Menwald, . . . Martin Zinkevich (2019). Continuous Training for Production ML in the TensorFlow Extended (TFX) Platform. In</w:t>
          </w:r>
          <w:bookmarkEnd w:id="155"/>
          <w:r>
            <w:t xml:space="preserve"> </w:t>
          </w:r>
          <w:r w:rsidRPr="00AF6D0F">
            <w:rPr>
              <w:i/>
            </w:rPr>
            <w:t xml:space="preserve">2019 USENIX Conference on Operational Machine Learning (OpML 19) </w:t>
          </w:r>
          <w:r w:rsidRPr="00AF6D0F">
            <w:t>(pp. 51–53). Santa Clara, CA: USENIX Association. Retrieved from https://www.usenix.org/conference/opml19/presentation/baylor</w:t>
          </w:r>
        </w:p>
        <w:p w14:paraId="2050D2BE" w14:textId="77777777" w:rsidR="00AF6D0F" w:rsidRDefault="00AF6D0F" w:rsidP="00AF6D0F">
          <w:pPr>
            <w:pStyle w:val="CitaviBibliographyEntry"/>
          </w:pPr>
          <w:bookmarkStart w:id="156" w:name="_CTVL00178bde63258fc4478a84dc315104cb344"/>
          <w:r>
            <w:t>Deo, N. (2019).</w:t>
          </w:r>
          <w:bookmarkEnd w:id="156"/>
          <w:r>
            <w:t xml:space="preserve"> </w:t>
          </w:r>
          <w:r w:rsidRPr="00AF6D0F">
            <w:rPr>
              <w:i/>
            </w:rPr>
            <w:t>Graph theory: With applications to engineering &amp; computer science</w:t>
          </w:r>
          <w:r w:rsidRPr="00AF6D0F">
            <w:t xml:space="preserve">. </w:t>
          </w:r>
          <w:r w:rsidRPr="00AF6D0F">
            <w:rPr>
              <w:i/>
            </w:rPr>
            <w:t>Dover books on mathematics</w:t>
          </w:r>
          <w:r w:rsidRPr="00AF6D0F">
            <w:t xml:space="preserve">. Mineola, NY: Dover Publications. </w:t>
          </w:r>
        </w:p>
        <w:p w14:paraId="1F91DA8C" w14:textId="77777777" w:rsidR="00AF6D0F" w:rsidRDefault="00AF6D0F" w:rsidP="00AF6D0F">
          <w:pPr>
            <w:pStyle w:val="CitaviBibliographyEntry"/>
          </w:pPr>
          <w:bookmarkStart w:id="157" w:name="_CTVL001e10d663035094d0dabe93aea4a76aa1d"/>
          <w:r>
            <w:t>Feng Gu, Zhang, G., Jie Lu, &amp; Chin-Teng Lin (2016). Concept drift detection based on equal density estimation. In</w:t>
          </w:r>
          <w:bookmarkEnd w:id="157"/>
          <w:r>
            <w:t xml:space="preserve"> </w:t>
          </w:r>
          <w:r w:rsidRPr="00AF6D0F">
            <w:rPr>
              <w:i/>
            </w:rPr>
            <w:t>2016 International Joint Conference on Neural Networks (IJCNN)</w:t>
          </w:r>
          <w:r w:rsidRPr="00AF6D0F">
            <w:t>.</w:t>
          </w:r>
        </w:p>
        <w:p w14:paraId="7FA00829" w14:textId="77777777" w:rsidR="00AF6D0F" w:rsidRDefault="00AF6D0F" w:rsidP="00AF6D0F">
          <w:pPr>
            <w:pStyle w:val="CitaviBibliographyEntry"/>
          </w:pPr>
          <w:bookmarkStart w:id="158" w:name="_CTVL0018cc7b0b1d1c040be8955aa26dfb58238"/>
          <w:r>
            <w:t>Fernández-Tobias, I., Cantador, I., Kaminskas, M., &amp; Ricci, F. (2012). Cross-domain recommender systems: A survey of the state of the art. In</w:t>
          </w:r>
          <w:bookmarkEnd w:id="158"/>
          <w:r>
            <w:t xml:space="preserve"> </w:t>
          </w:r>
          <w:r w:rsidRPr="00AF6D0F">
            <w:rPr>
              <w:i/>
            </w:rPr>
            <w:t xml:space="preserve">Spanish conference on information retrieval. </w:t>
          </w:r>
          <w:r w:rsidRPr="00AF6D0F">
            <w:t>Symposium conducted at the meeting of sn.</w:t>
          </w:r>
        </w:p>
        <w:p w14:paraId="1B6732B1" w14:textId="77777777" w:rsidR="00AF6D0F" w:rsidRDefault="00AF6D0F" w:rsidP="00AF6D0F">
          <w:pPr>
            <w:pStyle w:val="CitaviBibliographyEntry"/>
          </w:pPr>
          <w:bookmarkStart w:id="159" w:name="_CTVL00178465058005b469e9e9c92c9b56f4926"/>
          <w:r>
            <w:t>Fleder, D. M., &amp; Hosanagar, K. (2007). Recommender systems and their impact on sales diversity. In J. MacKie-Mason, D. Parkes, &amp; P. Resnick (Eds.),</w:t>
          </w:r>
          <w:bookmarkEnd w:id="159"/>
          <w:r>
            <w:t xml:space="preserve"> </w:t>
          </w:r>
          <w:r w:rsidRPr="00AF6D0F">
            <w:rPr>
              <w:i/>
            </w:rPr>
            <w:t xml:space="preserve">Proceedings of the 8th ACM conference on Electronic commerce - EC '07 </w:t>
          </w:r>
          <w:r w:rsidRPr="00AF6D0F">
            <w:t>(p. 192). New York, New York, USA: ACM Press. https://doi.org/10.1145/1250910.1250939</w:t>
          </w:r>
        </w:p>
        <w:p w14:paraId="7746B650" w14:textId="77777777" w:rsidR="00AF6D0F" w:rsidRDefault="00AF6D0F" w:rsidP="00AF6D0F">
          <w:pPr>
            <w:pStyle w:val="CitaviBibliographyEntry"/>
          </w:pPr>
          <w:bookmarkStart w:id="160" w:name="_CTVL001763ac34e606e4d8c8770aa0a38822775"/>
          <w:r>
            <w:t>Fowler, M. (2019).</w:t>
          </w:r>
          <w:bookmarkEnd w:id="160"/>
          <w:r>
            <w:t xml:space="preserve"> </w:t>
          </w:r>
          <w:r w:rsidRPr="00AF6D0F">
            <w:rPr>
              <w:i/>
            </w:rPr>
            <w:t xml:space="preserve">Refactoring: Improving the design of existing code </w:t>
          </w:r>
          <w:r w:rsidRPr="00AF6D0F">
            <w:t xml:space="preserve">(Second edition). </w:t>
          </w:r>
          <w:r w:rsidRPr="00AF6D0F">
            <w:rPr>
              <w:i/>
            </w:rPr>
            <w:t>Addison-Wesley signature series</w:t>
          </w:r>
          <w:r w:rsidRPr="00AF6D0F">
            <w:t xml:space="preserve">. Boston: Addison-Wesley. </w:t>
          </w:r>
        </w:p>
        <w:p w14:paraId="453EDCDE" w14:textId="77777777" w:rsidR="00AF6D0F" w:rsidRDefault="00AF6D0F" w:rsidP="00AF6D0F">
          <w:pPr>
            <w:pStyle w:val="CitaviBibliographyEntry"/>
          </w:pPr>
          <w:bookmarkStart w:id="161" w:name="_CTVL001b0fb2471a881445c8dc036c62001ecb9"/>
          <w:r>
            <w:lastRenderedPageBreak/>
            <w:t>Gama, J. [João], Medas, P., Castillo, G., &amp; Rodrigues, P. (2004). Learning with Drift Detection. In D. Hutchison, T. Kanade, J. Kittler, J. M. Kleinberg, F. Mattern, J. C. Mitchell, . . . S. Labidi (Eds.),</w:t>
          </w:r>
          <w:bookmarkEnd w:id="161"/>
          <w:r>
            <w:t xml:space="preserve"> </w:t>
          </w:r>
          <w:r w:rsidRPr="00AF6D0F">
            <w:rPr>
              <w:i/>
            </w:rPr>
            <w:t xml:space="preserve">Lecture Notes in Computer Science. Advances in Artificial Intelligence – SBIA 2004 </w:t>
          </w:r>
          <w:r w:rsidRPr="00AF6D0F">
            <w:t>(Vol. 3171, pp. 286–295). Berlin, Heidelberg: Springer Berlin Heidelberg. https://doi.org/10.1007/978-3-540-28645-5_29</w:t>
          </w:r>
        </w:p>
        <w:p w14:paraId="14F7B0D8" w14:textId="77777777" w:rsidR="00AF6D0F" w:rsidRDefault="00AF6D0F" w:rsidP="00AF6D0F">
          <w:pPr>
            <w:pStyle w:val="CitaviBibliographyEntry"/>
          </w:pPr>
          <w:bookmarkStart w:id="162" w:name="_CTVL001d690626a0d1d4171a217966ba82f96eb"/>
          <w:r>
            <w:t>Gama, J. [João], Žliobaitė, I., Bifet, A., Pechenizkiy, M., &amp; Bouchachia, A. (2014). A survey on concept drift adaptation.</w:t>
          </w:r>
          <w:bookmarkEnd w:id="162"/>
          <w:r>
            <w:t xml:space="preserve"> </w:t>
          </w:r>
          <w:r w:rsidRPr="00AF6D0F">
            <w:rPr>
              <w:i/>
            </w:rPr>
            <w:t>ACM Computing Surveys</w:t>
          </w:r>
          <w:r w:rsidRPr="00AF6D0F">
            <w:t xml:space="preserve">, </w:t>
          </w:r>
          <w:r w:rsidRPr="00AF6D0F">
            <w:rPr>
              <w:i/>
            </w:rPr>
            <w:t>46</w:t>
          </w:r>
          <w:r w:rsidRPr="00AF6D0F">
            <w:t>(4), 1–37. https://doi.org/10.1145/2523813</w:t>
          </w:r>
        </w:p>
        <w:p w14:paraId="632BE771" w14:textId="77777777" w:rsidR="00AF6D0F" w:rsidRDefault="00AF6D0F" w:rsidP="00AF6D0F">
          <w:pPr>
            <w:pStyle w:val="CitaviBibliographyEntry"/>
          </w:pPr>
          <w:bookmarkStart w:id="163" w:name="_CTVL001c3b9079eba754490bd2aaf2143422945"/>
          <w:r>
            <w:t>Garousi, V., Petersen, K., &amp; Ozkan, B. (2016). Challenges and best practices in industry-academia collaborations in software engineering: A systematic literature review.</w:t>
          </w:r>
          <w:bookmarkEnd w:id="163"/>
          <w:r>
            <w:t xml:space="preserve"> </w:t>
          </w:r>
          <w:r w:rsidRPr="00AF6D0F">
            <w:rPr>
              <w:i/>
            </w:rPr>
            <w:t>Information and Software Technology</w:t>
          </w:r>
          <w:r w:rsidRPr="00AF6D0F">
            <w:t xml:space="preserve">, </w:t>
          </w:r>
          <w:r w:rsidRPr="00AF6D0F">
            <w:rPr>
              <w:i/>
            </w:rPr>
            <w:t>79</w:t>
          </w:r>
          <w:r w:rsidRPr="00AF6D0F">
            <w:t>, 106–127. https://doi.org/10.1016/j.infsof.2016.07.006</w:t>
          </w:r>
        </w:p>
        <w:p w14:paraId="797ABFF8" w14:textId="77777777" w:rsidR="00AF6D0F" w:rsidRDefault="00AF6D0F" w:rsidP="00AF6D0F">
          <w:pPr>
            <w:pStyle w:val="CitaviBibliographyEntry"/>
          </w:pPr>
          <w:bookmarkStart w:id="164" w:name="_CTVL0018d4fed8a98654daeb3548ca922cf243c"/>
          <w:r>
            <w:t>GOODFELLOW, I., BENGIO, Y., &amp; COURVILLE, A. (2016).</w:t>
          </w:r>
          <w:bookmarkEnd w:id="164"/>
          <w:r>
            <w:t xml:space="preserve"> </w:t>
          </w:r>
          <w:r w:rsidRPr="00AF6D0F">
            <w:rPr>
              <w:i/>
            </w:rPr>
            <w:t>Deep learning</w:t>
          </w:r>
          <w:r w:rsidRPr="00AF6D0F">
            <w:t xml:space="preserve">. </w:t>
          </w:r>
          <w:r w:rsidRPr="00AF6D0F">
            <w:rPr>
              <w:i/>
            </w:rPr>
            <w:t>Adaptive computation and machine learning series</w:t>
          </w:r>
          <w:r w:rsidRPr="00AF6D0F">
            <w:t xml:space="preserve">. Cambridge, Massachusetts, London: MIT Press. </w:t>
          </w:r>
        </w:p>
        <w:p w14:paraId="0DD04D55" w14:textId="77777777" w:rsidR="00AF6D0F" w:rsidRDefault="00AF6D0F" w:rsidP="00AF6D0F">
          <w:pPr>
            <w:pStyle w:val="CitaviBibliographyEntry"/>
          </w:pPr>
          <w:bookmarkStart w:id="165" w:name="_CTVL0011990eb52702640a18329744adeb86831"/>
          <w:r>
            <w:t>Google LLC. TFRS Releases. Retrieved from https://github.com/tensorflow/recommenders/releases?page=2</w:t>
          </w:r>
        </w:p>
        <w:p w14:paraId="11D02C3A" w14:textId="77777777" w:rsidR="00AF6D0F" w:rsidRDefault="00AF6D0F" w:rsidP="00AF6D0F">
          <w:pPr>
            <w:pStyle w:val="CitaviBibliographyEntry"/>
          </w:pPr>
          <w:bookmarkStart w:id="166" w:name="_CTVL001a3fedc94349543e1aabaee1c8b8fb527"/>
          <w:bookmarkEnd w:id="165"/>
          <w:r>
            <w:t>Google LLC. TFX Releases. Retrieved from https://github.com/tensorflow/tfx/releases?page=8</w:t>
          </w:r>
        </w:p>
        <w:p w14:paraId="3B79C15B" w14:textId="77777777" w:rsidR="00AF6D0F" w:rsidRDefault="00AF6D0F" w:rsidP="00AF6D0F">
          <w:pPr>
            <w:pStyle w:val="CitaviBibliographyEntry"/>
          </w:pPr>
          <w:bookmarkStart w:id="167" w:name="_CTVL00153595849bbbb4ea78a8943ce924df1e3"/>
          <w:bookmarkEnd w:id="166"/>
          <w:r>
            <w:t>Google LLC (2019a). TFX: TensorFlow Extended (TFX) is an end-to-end platform for deploying production ML pipelines. Retrieved from https://www.tensorflow.org/tfx</w:t>
          </w:r>
        </w:p>
        <w:p w14:paraId="3128BFA7" w14:textId="77777777" w:rsidR="00AF6D0F" w:rsidRDefault="00AF6D0F" w:rsidP="00AF6D0F">
          <w:pPr>
            <w:pStyle w:val="CitaviBibliographyEntry"/>
          </w:pPr>
          <w:bookmarkStart w:id="168" w:name="_CTVL001d3cdcd950e2a49329c21cbd53479d962"/>
          <w:bookmarkEnd w:id="167"/>
          <w:r>
            <w:t>Google LLC (2019b). The TFX User Guide. Retrieved from https://www.tensorflow.org/tfx/guide</w:t>
          </w:r>
        </w:p>
        <w:p w14:paraId="0D8762B4" w14:textId="77777777" w:rsidR="00AF6D0F" w:rsidRDefault="00AF6D0F" w:rsidP="00AF6D0F">
          <w:pPr>
            <w:pStyle w:val="CitaviBibliographyEntry"/>
          </w:pPr>
          <w:bookmarkStart w:id="169" w:name="_CTVL001d2f8e608cbb643dd8ea8382e0466bfcb"/>
          <w:bookmarkEnd w:id="168"/>
          <w:r>
            <w:t>Google LLC (2020a). MLOps: Continuous delivery and automation pipelines in machine learning.</w:t>
          </w:r>
        </w:p>
        <w:p w14:paraId="5F70744C" w14:textId="77777777" w:rsidR="00AF6D0F" w:rsidRDefault="00AF6D0F" w:rsidP="00AF6D0F">
          <w:pPr>
            <w:pStyle w:val="CitaviBibliographyEntry"/>
          </w:pPr>
          <w:bookmarkStart w:id="170" w:name="_CTVL0010c5fefc6e3a049d0a273fe3903075504"/>
          <w:bookmarkEnd w:id="169"/>
          <w:r>
            <w:t>Google LLC (2020b). Retrieval. Retrieved from https://developers.google.com/machine-learning/recommendation/dnn/retrieval</w:t>
          </w:r>
        </w:p>
        <w:p w14:paraId="4CD73BD4" w14:textId="77777777" w:rsidR="00AF6D0F" w:rsidRDefault="00AF6D0F" w:rsidP="00AF6D0F">
          <w:pPr>
            <w:pStyle w:val="CitaviBibliographyEntry"/>
          </w:pPr>
          <w:bookmarkStart w:id="171" w:name="_CTVL001694dd77899d64e07981f6b154f32e0a2"/>
          <w:bookmarkEnd w:id="170"/>
          <w:r>
            <w:t>Google LLC (2020c, February 11). Scoring. Retrieved from https://developers.google.com/machine-learning/recommendation/dnn/scoring</w:t>
          </w:r>
        </w:p>
        <w:p w14:paraId="42133E94" w14:textId="77777777" w:rsidR="00AF6D0F" w:rsidRDefault="00AF6D0F" w:rsidP="00AF6D0F">
          <w:pPr>
            <w:pStyle w:val="CitaviBibliographyEntry"/>
          </w:pPr>
          <w:bookmarkStart w:id="172" w:name="_CTVL001881c7646beae441ba2aedcf0fc087258"/>
          <w:bookmarkEnd w:id="171"/>
          <w:r>
            <w:t>Google LLC (2021a). Collaborative Filtering. Retrieved from https://developers.google.com/machine-learning/recommendation/collaborative/basics</w:t>
          </w:r>
        </w:p>
        <w:p w14:paraId="28E49DCC" w14:textId="77777777" w:rsidR="00AF6D0F" w:rsidRDefault="00AF6D0F" w:rsidP="00AF6D0F">
          <w:pPr>
            <w:pStyle w:val="CitaviBibliographyEntry"/>
          </w:pPr>
          <w:bookmarkStart w:id="173" w:name="_CTVL001739d10d4d9634d0c83c716e12df1b15d"/>
          <w:bookmarkEnd w:id="172"/>
          <w:r>
            <w:t>Google LLC (2021b). ExampleValidator. Retrieved from https://www.tensorflow.org/tfx/guide/exampleval</w:t>
          </w:r>
        </w:p>
        <w:p w14:paraId="27C3D127" w14:textId="77777777" w:rsidR="00AF6D0F" w:rsidRDefault="00AF6D0F" w:rsidP="00AF6D0F">
          <w:pPr>
            <w:pStyle w:val="CitaviBibliographyEntry"/>
          </w:pPr>
          <w:bookmarkStart w:id="174" w:name="_CTVL00166b3fcf554834f10a86ad93e3792bcdc"/>
          <w:bookmarkEnd w:id="173"/>
          <w:r>
            <w:t>Google LLC (2022). Using TensorFlow Recommenders with TFX. Retrieved from https://www.tensorflow.org/recommenders/examples/ranking_tfx</w:t>
          </w:r>
        </w:p>
        <w:p w14:paraId="3081F6CF" w14:textId="77777777" w:rsidR="00AF6D0F" w:rsidRDefault="00AF6D0F" w:rsidP="00AF6D0F">
          <w:pPr>
            <w:pStyle w:val="CitaviBibliographyEntry"/>
          </w:pPr>
          <w:bookmarkStart w:id="175" w:name="_CTVL001ee58a99f79544237b9479ca65c2aa2ea"/>
          <w:bookmarkEnd w:id="174"/>
          <w:r>
            <w:lastRenderedPageBreak/>
            <w:t>Greenberg, D., Taylor, C., Ivchenko, D., Liu, X., &amp; Sudarshan, A. (2022). Introducing TorchRec, a library for modern production recommendation systems. Retrieved from https://pytorch.org/blog/introducing-torchrec/</w:t>
          </w:r>
        </w:p>
        <w:p w14:paraId="5727F56D" w14:textId="77777777" w:rsidR="00AF6D0F" w:rsidRDefault="00AF6D0F" w:rsidP="00AF6D0F">
          <w:pPr>
            <w:pStyle w:val="CitaviBibliographyEntry"/>
          </w:pPr>
          <w:bookmarkStart w:id="176" w:name="_CTVL001f2155f36e9a14ae9b7128f794429b9c9"/>
          <w:bookmarkEnd w:id="175"/>
          <w:r>
            <w:t>GroupLens (n.d.). Index of /datasets/movielens. Retrieved from https://files.grouplens.org/datasets/movielens/</w:t>
          </w:r>
        </w:p>
        <w:p w14:paraId="5D10EB5E" w14:textId="77777777" w:rsidR="00AF6D0F" w:rsidRDefault="00AF6D0F" w:rsidP="00AF6D0F">
          <w:pPr>
            <w:pStyle w:val="CitaviBibliographyEntry"/>
          </w:pPr>
          <w:bookmarkStart w:id="177" w:name="_CTVL001f1232ab5da244beab53e817bc0746eef"/>
          <w:bookmarkEnd w:id="176"/>
          <w:r>
            <w:t>Gurney, K. (2014).</w:t>
          </w:r>
          <w:bookmarkEnd w:id="177"/>
          <w:r>
            <w:t xml:space="preserve"> </w:t>
          </w:r>
          <w:r w:rsidRPr="00AF6D0F">
            <w:rPr>
              <w:i/>
            </w:rPr>
            <w:t>An Introduction to Neural Networks</w:t>
          </w:r>
          <w:r w:rsidRPr="00AF6D0F">
            <w:t xml:space="preserve">. Hoboken: CRC Press. </w:t>
          </w:r>
        </w:p>
        <w:p w14:paraId="71DB2186" w14:textId="77777777" w:rsidR="00AF6D0F" w:rsidRDefault="00AF6D0F" w:rsidP="00AF6D0F">
          <w:pPr>
            <w:pStyle w:val="CitaviBibliographyEntry"/>
          </w:pPr>
          <w:bookmarkStart w:id="178" w:name="_CTVL0010b9917081b69417498147edab6f32c00"/>
          <w:r>
            <w:t>Hanin, B. (2019). Universal Function Approximation by Deep Neural Nets with Bounded Width and ReLU Activations.</w:t>
          </w:r>
          <w:bookmarkEnd w:id="178"/>
          <w:r>
            <w:t xml:space="preserve"> </w:t>
          </w:r>
          <w:r w:rsidRPr="00AF6D0F">
            <w:rPr>
              <w:i/>
            </w:rPr>
            <w:t>Mathematics</w:t>
          </w:r>
          <w:r w:rsidRPr="00AF6D0F">
            <w:t xml:space="preserve">, </w:t>
          </w:r>
          <w:r w:rsidRPr="00AF6D0F">
            <w:rPr>
              <w:i/>
            </w:rPr>
            <w:t>7</w:t>
          </w:r>
          <w:r w:rsidRPr="00AF6D0F">
            <w:t>(10), 992. https://doi.org/10.3390/math7100992</w:t>
          </w:r>
        </w:p>
        <w:p w14:paraId="4BA989C5" w14:textId="77777777" w:rsidR="00AF6D0F" w:rsidRDefault="00AF6D0F" w:rsidP="00AF6D0F">
          <w:pPr>
            <w:pStyle w:val="CitaviBibliographyEntry"/>
          </w:pPr>
          <w:bookmarkStart w:id="179" w:name="_CTVL001634d98acf50144469825ebc062ca962b"/>
          <w:r>
            <w:t>Harenslak, B., &amp; Ruiter, J. de (2021).</w:t>
          </w:r>
          <w:bookmarkEnd w:id="179"/>
          <w:r>
            <w:t xml:space="preserve"> </w:t>
          </w:r>
          <w:r w:rsidRPr="00AF6D0F">
            <w:rPr>
              <w:i/>
            </w:rPr>
            <w:t>Data Pipelines with Apache Airflow</w:t>
          </w:r>
          <w:r w:rsidRPr="00AF6D0F">
            <w:t xml:space="preserve"> (1st edition). Manning Publications. </w:t>
          </w:r>
        </w:p>
        <w:p w14:paraId="0DD13101" w14:textId="77777777" w:rsidR="00AF6D0F" w:rsidRDefault="00AF6D0F" w:rsidP="00AF6D0F">
          <w:pPr>
            <w:pStyle w:val="CitaviBibliographyEntry"/>
          </w:pPr>
          <w:bookmarkStart w:id="180" w:name="_CTVL00136b8502ded834304baa155db44b47126"/>
          <w:r>
            <w:t>Harper, F. M., &amp; Konstan, J. A. (2016). The MovieLens Datasets.</w:t>
          </w:r>
          <w:bookmarkEnd w:id="180"/>
          <w:r>
            <w:t xml:space="preserve"> </w:t>
          </w:r>
          <w:r w:rsidRPr="00AF6D0F">
            <w:rPr>
              <w:i/>
            </w:rPr>
            <w:t>ACM Transactions on Interactive Intelligent Systems</w:t>
          </w:r>
          <w:r w:rsidRPr="00AF6D0F">
            <w:t xml:space="preserve">, </w:t>
          </w:r>
          <w:r w:rsidRPr="00AF6D0F">
            <w:rPr>
              <w:i/>
            </w:rPr>
            <w:t>5</w:t>
          </w:r>
          <w:r w:rsidRPr="00AF6D0F">
            <w:t>(4), 1–19. https://doi.org/10.1145/2827872</w:t>
          </w:r>
        </w:p>
        <w:p w14:paraId="630B9B0A" w14:textId="77777777" w:rsidR="00AF6D0F" w:rsidRDefault="00AF6D0F" w:rsidP="00AF6D0F">
          <w:pPr>
            <w:pStyle w:val="CitaviBibliographyEntry"/>
          </w:pPr>
          <w:bookmarkStart w:id="181" w:name="_CTVL001cbf109a3b5f343beb3a89a206939a584"/>
          <w:r>
            <w:t>Heaton, J. (2012).</w:t>
          </w:r>
          <w:bookmarkEnd w:id="181"/>
          <w:r>
            <w:t xml:space="preserve"> </w:t>
          </w:r>
          <w:r w:rsidRPr="00AF6D0F">
            <w:rPr>
              <w:i/>
            </w:rPr>
            <w:t>Introduction to the Math of Neural Networks</w:t>
          </w:r>
          <w:r w:rsidRPr="00AF6D0F">
            <w:t xml:space="preserve">. Heaton Research. </w:t>
          </w:r>
        </w:p>
        <w:p w14:paraId="570B0204" w14:textId="77777777" w:rsidR="00AF6D0F" w:rsidRDefault="00AF6D0F" w:rsidP="00AF6D0F">
          <w:pPr>
            <w:pStyle w:val="CitaviBibliographyEntry"/>
          </w:pPr>
          <w:bookmarkStart w:id="182" w:name="_CTVL00116f72f7f5a45430ba4f2c0e106b99ae4"/>
          <w:r>
            <w:t>Heemstra, F. J. (1992). Software cost estimation.</w:t>
          </w:r>
          <w:bookmarkEnd w:id="182"/>
          <w:r>
            <w:t xml:space="preserve"> </w:t>
          </w:r>
          <w:r w:rsidRPr="00AF6D0F">
            <w:rPr>
              <w:i/>
            </w:rPr>
            <w:t>Information and Software Technology</w:t>
          </w:r>
          <w:r w:rsidRPr="00AF6D0F">
            <w:t xml:space="preserve">, </w:t>
          </w:r>
          <w:r w:rsidRPr="00AF6D0F">
            <w:rPr>
              <w:i/>
            </w:rPr>
            <w:t>34</w:t>
          </w:r>
          <w:r w:rsidRPr="00AF6D0F">
            <w:t>(10), 627–639. https://doi.org/10.1016/0950-5849(92)90068-Z</w:t>
          </w:r>
        </w:p>
        <w:p w14:paraId="19D50F83" w14:textId="77777777" w:rsidR="00AF6D0F" w:rsidRDefault="00AF6D0F" w:rsidP="00AF6D0F">
          <w:pPr>
            <w:pStyle w:val="CitaviBibliographyEntry"/>
          </w:pPr>
          <w:bookmarkStart w:id="183" w:name="_CTVL0010daafa33d72a4042bead89db40d7ec70"/>
          <w:r>
            <w:t>Hevner, March, Park, &amp; Ram (2004). Design Science in Information Systems Research.</w:t>
          </w:r>
          <w:bookmarkEnd w:id="183"/>
          <w:r>
            <w:t xml:space="preserve"> </w:t>
          </w:r>
          <w:r w:rsidRPr="00AF6D0F">
            <w:rPr>
              <w:i/>
            </w:rPr>
            <w:t>MIS Quarterly</w:t>
          </w:r>
          <w:r w:rsidRPr="00AF6D0F">
            <w:t xml:space="preserve">, </w:t>
          </w:r>
          <w:r w:rsidRPr="00AF6D0F">
            <w:rPr>
              <w:i/>
            </w:rPr>
            <w:t>28</w:t>
          </w:r>
          <w:r w:rsidRPr="00AF6D0F">
            <w:t>(1), 75. https://doi.org/10.2307/25148625</w:t>
          </w:r>
        </w:p>
        <w:p w14:paraId="1B007680" w14:textId="77777777" w:rsidR="00AF6D0F" w:rsidRDefault="00AF6D0F" w:rsidP="00AF6D0F">
          <w:pPr>
            <w:pStyle w:val="CitaviBibliographyEntry"/>
          </w:pPr>
          <w:bookmarkStart w:id="184" w:name="_CTVL0017cad381a320f42cba9baf9c17761c6c5"/>
          <w:r>
            <w:t>Hevner, A. (2007). A Three Cycle View of Design Science Research.</w:t>
          </w:r>
          <w:bookmarkEnd w:id="184"/>
          <w:r>
            <w:t xml:space="preserve"> </w:t>
          </w:r>
          <w:r w:rsidRPr="00AF6D0F">
            <w:rPr>
              <w:i/>
            </w:rPr>
            <w:t>Scandinavian Journal of Information Systems</w:t>
          </w:r>
          <w:r w:rsidRPr="00AF6D0F">
            <w:t xml:space="preserve">, </w:t>
          </w:r>
          <w:r w:rsidRPr="00AF6D0F">
            <w:rPr>
              <w:i/>
            </w:rPr>
            <w:t>19</w:t>
          </w:r>
          <w:r w:rsidRPr="00AF6D0F">
            <w:t>.</w:t>
          </w:r>
        </w:p>
        <w:p w14:paraId="5A37A08C" w14:textId="77777777" w:rsidR="00AF6D0F" w:rsidRDefault="00AF6D0F" w:rsidP="00AF6D0F">
          <w:pPr>
            <w:pStyle w:val="CitaviBibliographyEntry"/>
          </w:pPr>
          <w:bookmarkStart w:id="185" w:name="_CTVL00110b37f8f93e242b18b6a9f2679d528d6"/>
          <w:r>
            <w:t>Hevner, A., &amp; Chatterjee, S. (Eds.) (2010).</w:t>
          </w:r>
          <w:bookmarkEnd w:id="185"/>
          <w:r>
            <w:t xml:space="preserve"> </w:t>
          </w:r>
          <w:r w:rsidRPr="00AF6D0F">
            <w:rPr>
              <w:i/>
            </w:rPr>
            <w:t>Integrated Series in Information Systems</w:t>
          </w:r>
          <w:r w:rsidRPr="00AF6D0F">
            <w:t xml:space="preserve">. </w:t>
          </w:r>
          <w:r w:rsidRPr="00AF6D0F">
            <w:rPr>
              <w:i/>
            </w:rPr>
            <w:t>Design Research in Information Systems</w:t>
          </w:r>
          <w:r w:rsidRPr="00AF6D0F">
            <w:t>. Boston, MA: Springer US. https://doi.org/10.1007/978-1-4419-5653-8</w:t>
          </w:r>
        </w:p>
        <w:p w14:paraId="76EF42F5" w14:textId="77777777" w:rsidR="00AF6D0F" w:rsidRDefault="00AF6D0F" w:rsidP="00AF6D0F">
          <w:pPr>
            <w:pStyle w:val="CitaviBibliographyEntry"/>
          </w:pPr>
          <w:bookmarkStart w:id="186" w:name="_CTVL0010e9ec149535d4289a0b8d4561bb086da"/>
          <w:r>
            <w:t>Hinton, G. E., Srivastava, N., Krizhevsky, A., Sutskever, I., &amp; Salakhutdinov, R. R. (2012, July 3).</w:t>
          </w:r>
          <w:bookmarkEnd w:id="186"/>
          <w:r>
            <w:t xml:space="preserve"> </w:t>
          </w:r>
          <w:r w:rsidRPr="00AF6D0F">
            <w:rPr>
              <w:i/>
            </w:rPr>
            <w:t>Improving neural networks by preventing co-adaptation of feature detectors</w:t>
          </w:r>
          <w:r w:rsidRPr="00AF6D0F">
            <w:t xml:space="preserve">. Retrieved from http://arxiv.org/pdf/1207.0580v1 </w:t>
          </w:r>
        </w:p>
        <w:p w14:paraId="5C2E3FC8" w14:textId="77777777" w:rsidR="00AF6D0F" w:rsidRDefault="00AF6D0F" w:rsidP="00AF6D0F">
          <w:pPr>
            <w:pStyle w:val="CitaviBibliographyEntry"/>
          </w:pPr>
          <w:bookmarkStart w:id="187" w:name="_CTVL00193be1fd5b33945d7a9e331c0c218d643"/>
          <w:r>
            <w:t>Huang, T., She, Q., Wang, Z., &amp; Zhang, J. [Junlin] (2020, July 6).</w:t>
          </w:r>
          <w:bookmarkEnd w:id="187"/>
          <w:r>
            <w:t xml:space="preserve"> </w:t>
          </w:r>
          <w:r w:rsidRPr="00AF6D0F">
            <w:rPr>
              <w:i/>
            </w:rPr>
            <w:t>GateNet: Gating-Enhanced Deep Network for Click-Through Rate Prediction</w:t>
          </w:r>
          <w:r w:rsidRPr="00AF6D0F">
            <w:t xml:space="preserve">. Retrieved from http://arxiv.org/pdf/2007.03519v1 </w:t>
          </w:r>
        </w:p>
        <w:p w14:paraId="2D92DA13" w14:textId="77777777" w:rsidR="00AF6D0F" w:rsidRDefault="00AF6D0F" w:rsidP="00AF6D0F">
          <w:pPr>
            <w:pStyle w:val="CitaviBibliographyEntry"/>
          </w:pPr>
          <w:bookmarkStart w:id="188" w:name="_CTVL001af5f1d1095fe4d8e88f2cd6d9ba53c75"/>
          <w:r>
            <w:t>Hutter, F., Kotthoff, L., &amp; Vanschoren, J. (2019).</w:t>
          </w:r>
          <w:bookmarkEnd w:id="188"/>
          <w:r>
            <w:t xml:space="preserve"> </w:t>
          </w:r>
          <w:r w:rsidRPr="00AF6D0F">
            <w:rPr>
              <w:i/>
            </w:rPr>
            <w:t>Automated Machine Learning</w:t>
          </w:r>
          <w:r w:rsidRPr="00AF6D0F">
            <w:t xml:space="preserve">. Springer Nature. Retrieved from https://doi.org/10.1007/978-3-030-05318-5 </w:t>
          </w:r>
        </w:p>
        <w:p w14:paraId="66F8973A" w14:textId="77777777" w:rsidR="00AF6D0F" w:rsidRDefault="00AF6D0F" w:rsidP="00AF6D0F">
          <w:pPr>
            <w:pStyle w:val="CitaviBibliographyEntry"/>
          </w:pPr>
          <w:bookmarkStart w:id="189" w:name="_CTVL00176a6665db2704d7b9b5282a79f014646"/>
          <w:r>
            <w:t>IMDb (2022). IMDb frontpage.</w:t>
          </w:r>
        </w:p>
        <w:p w14:paraId="444277BD" w14:textId="77777777" w:rsidR="00AF6D0F" w:rsidRDefault="00AF6D0F" w:rsidP="00AF6D0F">
          <w:pPr>
            <w:pStyle w:val="CitaviBibliographyEntry"/>
          </w:pPr>
          <w:bookmarkStart w:id="190" w:name="_CTVL001886f89abbbba4a8289f0aec45fbb70ac"/>
          <w:bookmarkEnd w:id="189"/>
          <w:r>
            <w:t>International Air Transport Association (2022).</w:t>
          </w:r>
          <w:bookmarkEnd w:id="190"/>
          <w:r>
            <w:t xml:space="preserve"> </w:t>
          </w:r>
          <w:r w:rsidRPr="00AF6D0F">
            <w:rPr>
              <w:i/>
            </w:rPr>
            <w:t>The impact of the war in Ukraine on the aviation industry</w:t>
          </w:r>
          <w:r w:rsidRPr="00AF6D0F">
            <w:t xml:space="preserve">. Retrieved from https://www.iata.org/en/iata-repository/publications/economic-reports/the-impact-of-the-conflict-between-russia-and-ukraine-on-aviation/ </w:t>
          </w:r>
        </w:p>
        <w:p w14:paraId="6130FD6D" w14:textId="77777777" w:rsidR="00AF6D0F" w:rsidRDefault="00AF6D0F" w:rsidP="00AF6D0F">
          <w:pPr>
            <w:pStyle w:val="CitaviBibliographyEntry"/>
          </w:pPr>
          <w:bookmarkStart w:id="191" w:name="_CTVL0015edca3f99dda4512955009b73aef6eca"/>
          <w:r>
            <w:lastRenderedPageBreak/>
            <w:t>Jannach, D., &amp; Zanker, M. (2022). Value and Impact of Recommender Systems. In F. Ricci, L. Rokach, &amp; B. Shapira (Eds.),</w:t>
          </w:r>
          <w:bookmarkEnd w:id="191"/>
          <w:r>
            <w:t xml:space="preserve"> </w:t>
          </w:r>
          <w:r w:rsidRPr="00AF6D0F">
            <w:rPr>
              <w:i/>
            </w:rPr>
            <w:t xml:space="preserve">Recommender Systems Handbook </w:t>
          </w:r>
          <w:r w:rsidRPr="00AF6D0F">
            <w:t>(pp. 519–546). New York, NY: Springer US. https://doi.org/10.1007/978-1-0716-2197-4_14</w:t>
          </w:r>
        </w:p>
        <w:p w14:paraId="34A75B5A" w14:textId="77777777" w:rsidR="00AF6D0F" w:rsidRDefault="00AF6D0F" w:rsidP="00AF6D0F">
          <w:pPr>
            <w:pStyle w:val="CitaviBibliographyEntry"/>
          </w:pPr>
          <w:bookmarkStart w:id="192" w:name="_CTVL0010b83f2565e124d86b611987ebec659a4"/>
          <w:r>
            <w:t>Jordan, M. I., &amp; Mitchell, T. M. (2015). Machine learning: Trends, perspectives, and prospects.</w:t>
          </w:r>
          <w:bookmarkEnd w:id="192"/>
          <w:r>
            <w:t xml:space="preserve"> </w:t>
          </w:r>
          <w:r w:rsidRPr="00AF6D0F">
            <w:rPr>
              <w:i/>
            </w:rPr>
            <w:t>Science (New York, N.Y.)</w:t>
          </w:r>
          <w:r w:rsidRPr="00AF6D0F">
            <w:t xml:space="preserve">, </w:t>
          </w:r>
          <w:r w:rsidRPr="00AF6D0F">
            <w:rPr>
              <w:i/>
            </w:rPr>
            <w:t>349</w:t>
          </w:r>
          <w:r w:rsidRPr="00AF6D0F">
            <w:t>(6245), 255–260. https://doi.org/10.1126/science.aaa8415</w:t>
          </w:r>
        </w:p>
        <w:p w14:paraId="3E587730" w14:textId="77777777" w:rsidR="00AF6D0F" w:rsidRDefault="00AF6D0F" w:rsidP="00AF6D0F">
          <w:pPr>
            <w:pStyle w:val="CitaviBibliographyEntry"/>
          </w:pPr>
          <w:bookmarkStart w:id="193" w:name="_CTVL001d5515f9eb5e948bdbbf60d88c456d0f7"/>
          <w:r>
            <w:t>Kakantousis, T., Kouzoupis, A., Buso, F., Berthou, G., Dowling, J., &amp; Haridi, S. (2019). Horizontally scalable ml pipelines with a feature store. In</w:t>
          </w:r>
          <w:bookmarkEnd w:id="193"/>
          <w:r>
            <w:t xml:space="preserve"> </w:t>
          </w:r>
          <w:r w:rsidRPr="00AF6D0F">
            <w:rPr>
              <w:i/>
            </w:rPr>
            <w:t>Proceedings of the 2nd SysML Conference, Palo Alto, CA, USA</w:t>
          </w:r>
          <w:r w:rsidRPr="00AF6D0F">
            <w:t>.</w:t>
          </w:r>
        </w:p>
        <w:p w14:paraId="4430F345" w14:textId="77777777" w:rsidR="00AF6D0F" w:rsidRDefault="00AF6D0F" w:rsidP="00AF6D0F">
          <w:pPr>
            <w:pStyle w:val="CitaviBibliographyEntry"/>
          </w:pPr>
          <w:bookmarkStart w:id="194" w:name="_CTVL001eca74e8050e745bc970d19974d4fd76e"/>
          <w:r>
            <w:t>Karmaker, S. K., Hassan, M. M., Smith, M. J., Xu, L., Zhai, C., &amp; Veeramachaneni, K. (2022). AutoML to Date and Beyond: Challenges and Opportunities.</w:t>
          </w:r>
          <w:bookmarkEnd w:id="194"/>
          <w:r>
            <w:t xml:space="preserve"> </w:t>
          </w:r>
          <w:r w:rsidRPr="00AF6D0F">
            <w:rPr>
              <w:i/>
            </w:rPr>
            <w:t>ACM Computing Surveys</w:t>
          </w:r>
          <w:r w:rsidRPr="00AF6D0F">
            <w:t xml:space="preserve">, </w:t>
          </w:r>
          <w:r w:rsidRPr="00AF6D0F">
            <w:rPr>
              <w:i/>
            </w:rPr>
            <w:t>54</w:t>
          </w:r>
          <w:r w:rsidRPr="00AF6D0F">
            <w:t>(8), 1–36. https://doi.org/10.1145/3470918</w:t>
          </w:r>
        </w:p>
        <w:p w14:paraId="54F91873" w14:textId="77777777" w:rsidR="00AF6D0F" w:rsidRDefault="00AF6D0F" w:rsidP="00AF6D0F">
          <w:pPr>
            <w:pStyle w:val="CitaviBibliographyEntry"/>
          </w:pPr>
          <w:bookmarkStart w:id="195" w:name="_CTVL00148ad357a9ebf4a0ca672c995fb3f24c0"/>
          <w:r>
            <w:t>Khusro, S., Ali, Z., &amp; Ullah, I. (2016). Recommender Systems: Issues, Challenges, and Research Opportunities. In K. J. Kim &amp; N. Joukov (Eds.),</w:t>
          </w:r>
          <w:bookmarkEnd w:id="195"/>
          <w:r>
            <w:t xml:space="preserve"> </w:t>
          </w:r>
          <w:r w:rsidRPr="00AF6D0F">
            <w:rPr>
              <w:i/>
            </w:rPr>
            <w:t xml:space="preserve">Lecture Notes in Electrical Engineering. Information Science and Applications (ICISA) 2016 </w:t>
          </w:r>
          <w:r w:rsidRPr="00AF6D0F">
            <w:t>(Vol. 376, pp. 1179–1189). Singapore: Springer Singapore. https://doi.org/10.1007/978-981-10-0557-2_112</w:t>
          </w:r>
        </w:p>
        <w:p w14:paraId="54084CBC" w14:textId="77777777" w:rsidR="00AF6D0F" w:rsidRDefault="00AF6D0F" w:rsidP="00AF6D0F">
          <w:pPr>
            <w:pStyle w:val="CitaviBibliographyEntry"/>
          </w:pPr>
          <w:bookmarkStart w:id="196" w:name="_CTVL0014c55dd7351cd4cd59e8dc46a52a0850c"/>
          <w:r>
            <w:t>Knotek, J., &amp; Pereira, W. (2011). Survey on Concept Drift. Retrieved from https://is.muni.cz/el/1433/podzim2011/PA164/um/drift_detection_methods.pdf</w:t>
          </w:r>
        </w:p>
        <w:p w14:paraId="6C8F0004" w14:textId="77777777" w:rsidR="00AF6D0F" w:rsidRDefault="00AF6D0F" w:rsidP="00AF6D0F">
          <w:pPr>
            <w:pStyle w:val="CitaviBibliographyEntry"/>
          </w:pPr>
          <w:bookmarkStart w:id="197" w:name="_CTVL001e09816deb52c493f9f6555c38fa8d5d7"/>
          <w:bookmarkEnd w:id="196"/>
          <w:r>
            <w:t>Koren, Y. (2009a). The bellkor solution to the netflix grand prize.</w:t>
          </w:r>
          <w:bookmarkEnd w:id="197"/>
          <w:r>
            <w:t xml:space="preserve"> </w:t>
          </w:r>
          <w:r w:rsidRPr="00AF6D0F">
            <w:rPr>
              <w:i/>
            </w:rPr>
            <w:t>Netflix Prize Documentation</w:t>
          </w:r>
          <w:r w:rsidRPr="00AF6D0F">
            <w:t xml:space="preserve">, </w:t>
          </w:r>
          <w:r w:rsidRPr="00AF6D0F">
            <w:rPr>
              <w:i/>
            </w:rPr>
            <w:t>81</w:t>
          </w:r>
          <w:r w:rsidRPr="00AF6D0F">
            <w:t>(2009), 1–10.</w:t>
          </w:r>
        </w:p>
        <w:p w14:paraId="5652593E" w14:textId="77777777" w:rsidR="00AF6D0F" w:rsidRDefault="00AF6D0F" w:rsidP="00AF6D0F">
          <w:pPr>
            <w:pStyle w:val="CitaviBibliographyEntry"/>
          </w:pPr>
          <w:bookmarkStart w:id="198" w:name="_CTVL001a20676b54b8a43989152965decf346ee"/>
          <w:r>
            <w:t>Koren, Y. (2009b). Collaborative Filtering with Temporal Dynamics. In</w:t>
          </w:r>
          <w:bookmarkEnd w:id="198"/>
          <w:r>
            <w:t xml:space="preserve"> </w:t>
          </w:r>
          <w:r w:rsidRPr="00AF6D0F">
            <w:rPr>
              <w:i/>
            </w:rPr>
            <w:t xml:space="preserve">KDD ’09, Proceedings of the 15th ACM SIGKDD International Conference on Knowledge Discovery and Data Mining </w:t>
          </w:r>
          <w:r w:rsidRPr="00AF6D0F">
            <w:t>(pp. 447–456). New York, NY, USA: Association for Computing Machinery. https://doi.org/10.1145/1557019.1557072</w:t>
          </w:r>
        </w:p>
        <w:p w14:paraId="7F709CF4" w14:textId="77777777" w:rsidR="00AF6D0F" w:rsidRDefault="00AF6D0F" w:rsidP="00AF6D0F">
          <w:pPr>
            <w:pStyle w:val="CitaviBibliographyEntry"/>
          </w:pPr>
          <w:bookmarkStart w:id="199" w:name="_CTVL0013acab353f995448f9001a34f1b7997fa"/>
          <w:r>
            <w:t>Koren, Y., Bell, R., &amp; Volinsky, C. (2009). Matrix factorization techniques for recommender systems.</w:t>
          </w:r>
          <w:bookmarkEnd w:id="199"/>
          <w:r>
            <w:t xml:space="preserve"> </w:t>
          </w:r>
          <w:r w:rsidRPr="00AF6D0F">
            <w:rPr>
              <w:i/>
            </w:rPr>
            <w:t>Computer</w:t>
          </w:r>
          <w:r w:rsidRPr="00AF6D0F">
            <w:t xml:space="preserve">, </w:t>
          </w:r>
          <w:r w:rsidRPr="00AF6D0F">
            <w:rPr>
              <w:i/>
            </w:rPr>
            <w:t>42</w:t>
          </w:r>
          <w:r w:rsidRPr="00AF6D0F">
            <w:t>(8), 30–37.</w:t>
          </w:r>
        </w:p>
        <w:p w14:paraId="2A56E01A" w14:textId="77777777" w:rsidR="00AF6D0F" w:rsidRDefault="00AF6D0F" w:rsidP="00AF6D0F">
          <w:pPr>
            <w:pStyle w:val="CitaviBibliographyEntry"/>
          </w:pPr>
          <w:bookmarkStart w:id="200" w:name="_CTVL0013f7e71e6872e4a60a11e19422ebe11a3"/>
          <w:r>
            <w:t>Koren, Yehuda and Rendle, Steffen and Bell, Robert (2022). Advances in Collaborative Filtering. In Ricci, Francesco and Rokach, Lior and Shapira, Bracha (Ed.),</w:t>
          </w:r>
          <w:bookmarkEnd w:id="200"/>
          <w:r>
            <w:t xml:space="preserve"> </w:t>
          </w:r>
          <w:r w:rsidRPr="00AF6D0F">
            <w:rPr>
              <w:i/>
            </w:rPr>
            <w:t xml:space="preserve">Recommender Systems Handbook </w:t>
          </w:r>
          <w:r w:rsidRPr="00AF6D0F">
            <w:t>(pp. 91–142). New York, NY: Springer US. https://doi.org/10.1007/978-1-0716-2197-4_3</w:t>
          </w:r>
        </w:p>
        <w:p w14:paraId="1CE3F28A" w14:textId="77777777" w:rsidR="00AF6D0F" w:rsidRDefault="00AF6D0F" w:rsidP="00AF6D0F">
          <w:pPr>
            <w:pStyle w:val="CitaviBibliographyEntry"/>
          </w:pPr>
          <w:bookmarkStart w:id="201" w:name="_CTVL0016de0e24082b54dcdbcf79d569c74b13d"/>
          <w:r>
            <w:t>Koychev, I. (2004). Gradual Forgetting for Adaptation to Concept Drift.</w:t>
          </w:r>
          <w:bookmarkEnd w:id="201"/>
          <w:r>
            <w:t xml:space="preserve"> </w:t>
          </w:r>
          <w:r w:rsidRPr="00AF6D0F">
            <w:rPr>
              <w:i/>
            </w:rPr>
            <w:t>ECAI</w:t>
          </w:r>
          <w:r w:rsidRPr="00AF6D0F">
            <w:t>.</w:t>
          </w:r>
        </w:p>
        <w:p w14:paraId="4449EAFC" w14:textId="77777777" w:rsidR="00AF6D0F" w:rsidRDefault="00AF6D0F" w:rsidP="00AF6D0F">
          <w:pPr>
            <w:pStyle w:val="CitaviBibliographyEntry"/>
          </w:pPr>
          <w:bookmarkStart w:id="202" w:name="_CTVL001fc1c46eadf0f4264a6d46a3f6ad7ea9f"/>
          <w:r>
            <w:t>Kreuzberger, D., Kühl, N., &amp; Hirschl, S. (2022, May 4).</w:t>
          </w:r>
          <w:bookmarkEnd w:id="202"/>
          <w:r>
            <w:t xml:space="preserve"> </w:t>
          </w:r>
          <w:r w:rsidRPr="00AF6D0F">
            <w:rPr>
              <w:i/>
            </w:rPr>
            <w:t>Machine Learning Operations (MLOps): Overview, Definition, and Architecture</w:t>
          </w:r>
          <w:r w:rsidRPr="00AF6D0F">
            <w:t xml:space="preserve">. Retrieved from http://arxiv.org/pdf/2205.02302v3 </w:t>
          </w:r>
        </w:p>
        <w:p w14:paraId="023CD8E4" w14:textId="77777777" w:rsidR="00AF6D0F" w:rsidRDefault="00AF6D0F" w:rsidP="00AF6D0F">
          <w:pPr>
            <w:pStyle w:val="CitaviBibliographyEntry"/>
          </w:pPr>
          <w:bookmarkStart w:id="203" w:name="_CTVL001429dcecf1b54405497e02fd6d6d23945"/>
          <w:r>
            <w:t>Kubeflow (n.d.). Kubeflow. Retrieved from https://www.kubeflow.org/</w:t>
          </w:r>
        </w:p>
        <w:p w14:paraId="209AC159" w14:textId="77777777" w:rsidR="00AF6D0F" w:rsidRDefault="00AF6D0F" w:rsidP="00AF6D0F">
          <w:pPr>
            <w:pStyle w:val="CitaviBibliographyEntry"/>
          </w:pPr>
          <w:bookmarkStart w:id="204" w:name="_CTVL00187cf55c5ac384f3fb06d168d5d1a6e17"/>
          <w:bookmarkEnd w:id="203"/>
          <w:r>
            <w:t xml:space="preserve">LeCun, Y., Boser, B., Denker, J., Henderson, D., Howard, R., Hubbard, W., &amp; Jackel, L. (1989). Handwritten Digit Recognition with a Back-Propagation Network. </w:t>
          </w:r>
          <w:r>
            <w:lastRenderedPageBreak/>
            <w:t>In D. Touretzky (Ed.),</w:t>
          </w:r>
          <w:bookmarkEnd w:id="204"/>
          <w:r>
            <w:t xml:space="preserve"> </w:t>
          </w:r>
          <w:r w:rsidRPr="00AF6D0F">
            <w:rPr>
              <w:i/>
            </w:rPr>
            <w:t xml:space="preserve">Advances in Neural Information Processing Systems </w:t>
          </w:r>
          <w:r w:rsidRPr="00AF6D0F">
            <w:t>(Vol. 2). Morgan-Kaufmann. Retrieved from https://proceedings.neurips.cc/paper/1989/file/53c3bce66e43be4f209556518c2fcb54-Paper.pdf</w:t>
          </w:r>
        </w:p>
        <w:p w14:paraId="65C98D2D" w14:textId="77777777" w:rsidR="00AF6D0F" w:rsidRDefault="00AF6D0F" w:rsidP="00AF6D0F">
          <w:pPr>
            <w:pStyle w:val="CitaviBibliographyEntry"/>
          </w:pPr>
          <w:bookmarkStart w:id="205" w:name="_CTVL001218861bc42aa479cad09dcbe4c912b05"/>
          <w:r>
            <w:t>Lian, J., Zhou, X., Zhang, F., Chen, Z., Xie, X., &amp; Sun, G. (2018). xDeepFM. In Y. Guo &amp; F. Farooq (Eds.),</w:t>
          </w:r>
          <w:bookmarkEnd w:id="205"/>
          <w:r>
            <w:t xml:space="preserve"> </w:t>
          </w:r>
          <w:r w:rsidRPr="00AF6D0F">
            <w:rPr>
              <w:i/>
            </w:rPr>
            <w:t xml:space="preserve">Proceedings of the 24th ACM SIGKDD International Conference on Knowledge Discovery &amp; Data Mining </w:t>
          </w:r>
          <w:r w:rsidRPr="00AF6D0F">
            <w:t>(pp. 1754–1763). New York, NY, USA: ACM. https://doi.org/10.1145/3219819.3220023</w:t>
          </w:r>
        </w:p>
        <w:p w14:paraId="01B0FD0B" w14:textId="77777777" w:rsidR="00AF6D0F" w:rsidRDefault="00AF6D0F" w:rsidP="00AF6D0F">
          <w:pPr>
            <w:pStyle w:val="CitaviBibliographyEntry"/>
          </w:pPr>
          <w:bookmarkStart w:id="206" w:name="_CTVL0010cc5d094902949ab8a64bf8e2b94e237"/>
          <w:r>
            <w:t>Liu, A., Zhang, G., &amp; Lu, J. (2017). Fuzzy time windowing for gradual concept drift adaptation. In</w:t>
          </w:r>
          <w:bookmarkEnd w:id="206"/>
          <w:r>
            <w:t xml:space="preserve"> </w:t>
          </w:r>
          <w:r w:rsidRPr="00AF6D0F">
            <w:rPr>
              <w:i/>
            </w:rPr>
            <w:t xml:space="preserve">2017 IEEE International Conference on Fuzzy Systems (FUZZ-IEEE). </w:t>
          </w:r>
          <w:r w:rsidRPr="00AF6D0F">
            <w:t>Symposium conducted at the meeting of IEEE.</w:t>
          </w:r>
        </w:p>
        <w:p w14:paraId="1C1AFBBF" w14:textId="77777777" w:rsidR="00AF6D0F" w:rsidRDefault="00AF6D0F" w:rsidP="00AF6D0F">
          <w:pPr>
            <w:pStyle w:val="CitaviBibliographyEntry"/>
          </w:pPr>
          <w:bookmarkStart w:id="207" w:name="_CTVL001d4ead62552d744fbac9db498d7b0b3cb"/>
          <w:r>
            <w:t>Lo, Y.</w:t>
          </w:r>
          <w:r>
            <w:rPr>
              <w:rFonts w:ascii="Cambria Math" w:hAnsi="Cambria Math" w:cs="Cambria Math"/>
            </w:rPr>
            <w:t>‑</w:t>
          </w:r>
          <w:r>
            <w:t>Y., Liao,</w:t>
          </w:r>
          <w:r>
            <w:rPr>
              <w:rFonts w:cs="Arial"/>
            </w:rPr>
            <w:t> </w:t>
          </w:r>
          <w:r>
            <w:t>W., Chang,</w:t>
          </w:r>
          <w:r>
            <w:rPr>
              <w:rFonts w:cs="Arial"/>
            </w:rPr>
            <w:t> </w:t>
          </w:r>
          <w:r>
            <w:t>C.</w:t>
          </w:r>
          <w:r>
            <w:rPr>
              <w:rFonts w:ascii="Cambria Math" w:hAnsi="Cambria Math" w:cs="Cambria Math"/>
            </w:rPr>
            <w:t>‑</w:t>
          </w:r>
          <w:r>
            <w:t>S., &amp; Lee,</w:t>
          </w:r>
          <w:r>
            <w:rPr>
              <w:rFonts w:cs="Arial"/>
            </w:rPr>
            <w:t> </w:t>
          </w:r>
          <w:r>
            <w:t>Y.</w:t>
          </w:r>
          <w:r>
            <w:rPr>
              <w:rFonts w:ascii="Cambria Math" w:hAnsi="Cambria Math" w:cs="Cambria Math"/>
            </w:rPr>
            <w:t>‑</w:t>
          </w:r>
          <w:r>
            <w:t>C. (2018). Temporal Matrix Factorization for Tracking Concept Drift in Individual User Preferences.</w:t>
          </w:r>
          <w:bookmarkEnd w:id="207"/>
          <w:r>
            <w:t xml:space="preserve"> </w:t>
          </w:r>
          <w:r w:rsidRPr="00AF6D0F">
            <w:rPr>
              <w:i/>
            </w:rPr>
            <w:t>IEEE Transactions on Computational Social Systems</w:t>
          </w:r>
          <w:r w:rsidRPr="00AF6D0F">
            <w:t xml:space="preserve">, </w:t>
          </w:r>
          <w:r w:rsidRPr="00AF6D0F">
            <w:rPr>
              <w:i/>
            </w:rPr>
            <w:t>5</w:t>
          </w:r>
          <w:r w:rsidRPr="00AF6D0F">
            <w:t>(1), 156–168. https://doi.org/10.1109/TCSS.2017.2772295</w:t>
          </w:r>
        </w:p>
        <w:p w14:paraId="5A6960C3" w14:textId="77777777" w:rsidR="00AF6D0F" w:rsidRDefault="00AF6D0F" w:rsidP="00AF6D0F">
          <w:pPr>
            <w:pStyle w:val="CitaviBibliographyEntry"/>
          </w:pPr>
          <w:bookmarkStart w:id="208" w:name="_CTVL001907f684504304dfda8468f963615ced1"/>
          <w:r>
            <w:t>Loehlin, J. C., &amp; Beaujean, A. A. (2017).</w:t>
          </w:r>
          <w:bookmarkEnd w:id="208"/>
          <w:r>
            <w:t xml:space="preserve"> </w:t>
          </w:r>
          <w:r w:rsidRPr="00AF6D0F">
            <w:rPr>
              <w:i/>
            </w:rPr>
            <w:t>Latent variable models: An introduction to factor, path, and structural equation analysis</w:t>
          </w:r>
          <w:r w:rsidRPr="00AF6D0F">
            <w:t xml:space="preserve"> (5. ed.). New York: Routledge. </w:t>
          </w:r>
        </w:p>
        <w:p w14:paraId="3AF63BFC" w14:textId="77777777" w:rsidR="00AF6D0F" w:rsidRDefault="00AF6D0F" w:rsidP="00AF6D0F">
          <w:pPr>
            <w:pStyle w:val="CitaviBibliographyEntry"/>
          </w:pPr>
          <w:bookmarkStart w:id="209" w:name="_CTVL001c1291579a90f4b3a882ef078b2b83a48"/>
          <w:r>
            <w:t>López-Sánchez, D., Herrero, J. R., Arrieta, A. G., &amp; Corchado, J. M. (2018). Hybridizing metric learning and case-based reasoning for adaptable clickbait detection.</w:t>
          </w:r>
          <w:bookmarkEnd w:id="209"/>
          <w:r>
            <w:t xml:space="preserve"> </w:t>
          </w:r>
          <w:r w:rsidRPr="00AF6D0F">
            <w:rPr>
              <w:i/>
            </w:rPr>
            <w:t>Applied Intelligence</w:t>
          </w:r>
          <w:r w:rsidRPr="00AF6D0F">
            <w:t xml:space="preserve">, </w:t>
          </w:r>
          <w:r w:rsidRPr="00AF6D0F">
            <w:rPr>
              <w:i/>
            </w:rPr>
            <w:t>48</w:t>
          </w:r>
          <w:r w:rsidRPr="00AF6D0F">
            <w:t>(9), 2967–2982. https://doi.org/10.1007/s10489-017-1109-7</w:t>
          </w:r>
        </w:p>
        <w:p w14:paraId="7A8347C2" w14:textId="77777777" w:rsidR="00AF6D0F" w:rsidRDefault="00AF6D0F" w:rsidP="00AF6D0F">
          <w:pPr>
            <w:pStyle w:val="CitaviBibliographyEntry"/>
          </w:pPr>
          <w:bookmarkStart w:id="210" w:name="_CTVL001fbc0401ba2d940d2a5b055a605ddb8ca"/>
          <w:r>
            <w:t>Lu, J., Liu, A., Dong, F., Gu, F., Gama, J. [Joao], &amp; Zhang, G. (2018). Learning under Concept Drift: A Review.</w:t>
          </w:r>
          <w:bookmarkEnd w:id="210"/>
          <w:r>
            <w:t xml:space="preserve"> </w:t>
          </w:r>
          <w:r w:rsidRPr="00AF6D0F">
            <w:rPr>
              <w:i/>
            </w:rPr>
            <w:t>IEEE Transactions on Knowledge and Data Engineering</w:t>
          </w:r>
          <w:r w:rsidRPr="00AF6D0F">
            <w:t>, 1. https://doi.org/10.1109/TKDE.2018.2876857</w:t>
          </w:r>
        </w:p>
        <w:p w14:paraId="046E2E8D" w14:textId="77777777" w:rsidR="00AF6D0F" w:rsidRDefault="00AF6D0F" w:rsidP="00AF6D0F">
          <w:pPr>
            <w:pStyle w:val="CitaviBibliographyEntry"/>
          </w:pPr>
          <w:bookmarkStart w:id="211" w:name="_CTVL0019bb281b4bebb4679a36c97d54fb93157"/>
          <w:r>
            <w:t>Lü, L., Medo, M., Yeung, C. H., Zhang, Y.</w:t>
          </w:r>
          <w:r>
            <w:rPr>
              <w:rFonts w:ascii="Cambria Math" w:hAnsi="Cambria Math" w:cs="Cambria Math"/>
            </w:rPr>
            <w:t>‑</w:t>
          </w:r>
          <w:r>
            <w:t>C., Zhang,</w:t>
          </w:r>
          <w:r>
            <w:rPr>
              <w:rFonts w:cs="Arial"/>
            </w:rPr>
            <w:t> </w:t>
          </w:r>
          <w:r>
            <w:t>Z.</w:t>
          </w:r>
          <w:r>
            <w:rPr>
              <w:rFonts w:ascii="Cambria Math" w:hAnsi="Cambria Math" w:cs="Cambria Math"/>
            </w:rPr>
            <w:t>‑</w:t>
          </w:r>
          <w:r>
            <w:t>K., &amp; Zhou,</w:t>
          </w:r>
          <w:r>
            <w:rPr>
              <w:rFonts w:cs="Arial"/>
            </w:rPr>
            <w:t> </w:t>
          </w:r>
          <w:r>
            <w:t>T. (2012). Recommender systems.</w:t>
          </w:r>
          <w:bookmarkEnd w:id="211"/>
          <w:r>
            <w:t xml:space="preserve"> </w:t>
          </w:r>
          <w:r w:rsidRPr="00AF6D0F">
            <w:rPr>
              <w:i/>
            </w:rPr>
            <w:t>Physics Reports</w:t>
          </w:r>
          <w:r w:rsidRPr="00AF6D0F">
            <w:t xml:space="preserve">, </w:t>
          </w:r>
          <w:r w:rsidRPr="00AF6D0F">
            <w:rPr>
              <w:i/>
            </w:rPr>
            <w:t>519</w:t>
          </w:r>
          <w:r w:rsidRPr="00AF6D0F">
            <w:t>(1), 1–49. https://doi.org/10.1016/j.physrep.2012.02.006</w:t>
          </w:r>
        </w:p>
        <w:p w14:paraId="4339C82D" w14:textId="77777777" w:rsidR="00AF6D0F" w:rsidRDefault="00AF6D0F" w:rsidP="00AF6D0F">
          <w:pPr>
            <w:pStyle w:val="CitaviBibliographyEntry"/>
          </w:pPr>
          <w:bookmarkStart w:id="212" w:name="_CTVL00184f8d176a3144a5d959f1184b2c24a08"/>
          <w:r>
            <w:t>Lui, M., Yetim, Y., Özkan, Ö., Zhao, Z., Tsai, S.</w:t>
          </w:r>
          <w:r>
            <w:rPr>
              <w:rFonts w:ascii="Cambria Math" w:hAnsi="Cambria Math" w:cs="Cambria Math"/>
            </w:rPr>
            <w:t>‑</w:t>
          </w:r>
          <w:r>
            <w:t>Y., Wu,</w:t>
          </w:r>
          <w:r>
            <w:rPr>
              <w:rFonts w:cs="Arial"/>
            </w:rPr>
            <w:t> </w:t>
          </w:r>
          <w:r>
            <w:t>C.</w:t>
          </w:r>
          <w:r>
            <w:rPr>
              <w:rFonts w:ascii="Cambria Math" w:hAnsi="Cambria Math" w:cs="Cambria Math"/>
            </w:rPr>
            <w:t>‑</w:t>
          </w:r>
          <w:r>
            <w:t>J., &amp; Hempstead,</w:t>
          </w:r>
          <w:r>
            <w:rPr>
              <w:rFonts w:cs="Arial"/>
            </w:rPr>
            <w:t> </w:t>
          </w:r>
          <w:r>
            <w:t>M. (2020, November 4).</w:t>
          </w:r>
          <w:bookmarkEnd w:id="212"/>
          <w:r>
            <w:t xml:space="preserve"> </w:t>
          </w:r>
          <w:r w:rsidRPr="00AF6D0F">
            <w:rPr>
              <w:i/>
            </w:rPr>
            <w:t>Understanding Capacity-Driven Scale-Out Neural Recommendation Inference</w:t>
          </w:r>
          <w:r w:rsidRPr="00AF6D0F">
            <w:t>. Retrieved from http://arxiv.org/pdf/2011.02084v2 https://doi.org/pages</w:t>
          </w:r>
        </w:p>
        <w:p w14:paraId="23859A87" w14:textId="77777777" w:rsidR="00AF6D0F" w:rsidRDefault="00AF6D0F" w:rsidP="00AF6D0F">
          <w:pPr>
            <w:pStyle w:val="CitaviBibliographyEntry"/>
          </w:pPr>
          <w:bookmarkStart w:id="213" w:name="_CTVL001923257e88f2f4d49a43054f27157a790"/>
          <w:r>
            <w:t>Makinen, S., Skogstrom, H., Laaksonen, E., &amp; Mikkonen, T. (2021). Who Needs MLOps: What Data Scientists Seek to Accomplish and How Can MLOps Help? In</w:t>
          </w:r>
          <w:bookmarkEnd w:id="213"/>
          <w:r>
            <w:t xml:space="preserve"> </w:t>
          </w:r>
          <w:r w:rsidRPr="00AF6D0F">
            <w:rPr>
              <w:i/>
            </w:rPr>
            <w:t xml:space="preserve">2021 IEEE/ACM 1st Workshop on AI Engineering - Software Engineering for AI (WAIN) </w:t>
          </w:r>
          <w:r w:rsidRPr="00AF6D0F">
            <w:t>(pp. 109–112). IEEE. https://doi.org/10.1109/WAIN52551.2021.00024</w:t>
          </w:r>
        </w:p>
        <w:p w14:paraId="7F0B339A" w14:textId="77777777" w:rsidR="00AF6D0F" w:rsidRDefault="00AF6D0F" w:rsidP="00AF6D0F">
          <w:pPr>
            <w:pStyle w:val="CitaviBibliographyEntry"/>
          </w:pPr>
          <w:bookmarkStart w:id="214" w:name="_CTVL0012bb9aad68db3461e8217ecb3623bdd01"/>
          <w:r>
            <w:t>May, R. J., Maier, H. R., &amp; Dandy, G. C. (2010). Data splitting for artificial neural networks using SOM-based stratified sampling.</w:t>
          </w:r>
          <w:bookmarkEnd w:id="214"/>
          <w:r>
            <w:t xml:space="preserve"> </w:t>
          </w:r>
          <w:r w:rsidRPr="00AF6D0F">
            <w:rPr>
              <w:i/>
            </w:rPr>
            <w:t>Neural Networks : The Official Journal of the International Neural Network Society</w:t>
          </w:r>
          <w:r w:rsidRPr="00AF6D0F">
            <w:t xml:space="preserve">, </w:t>
          </w:r>
          <w:r w:rsidRPr="00AF6D0F">
            <w:rPr>
              <w:i/>
            </w:rPr>
            <w:t>23</w:t>
          </w:r>
          <w:r w:rsidRPr="00AF6D0F">
            <w:t>(2), 283–294. https://doi.org/10.1016/j.neunet.2009.11.009</w:t>
          </w:r>
        </w:p>
        <w:p w14:paraId="66951A20" w14:textId="77777777" w:rsidR="00AF6D0F" w:rsidRDefault="00AF6D0F" w:rsidP="00AF6D0F">
          <w:pPr>
            <w:pStyle w:val="CitaviBibliographyEntry"/>
          </w:pPr>
          <w:bookmarkStart w:id="215" w:name="_CTVL0011ccbbbb49dcf408685ca9bfd44b85121"/>
          <w:r>
            <w:t>Meta (2022). Inside the Lab: AI breakthroughs that will power the metaverse. Retrieved from https://ai.facebook.com/blog/meta-ai-inside-the-lab/</w:t>
          </w:r>
        </w:p>
        <w:p w14:paraId="4397B02D" w14:textId="77777777" w:rsidR="00AF6D0F" w:rsidRDefault="00AF6D0F" w:rsidP="00AF6D0F">
          <w:pPr>
            <w:pStyle w:val="CitaviBibliographyEntry"/>
          </w:pPr>
          <w:bookmarkStart w:id="216" w:name="_CTVL0018c36ee259d7f451d8e8b550cc773dae6"/>
          <w:bookmarkEnd w:id="215"/>
          <w:r>
            <w:lastRenderedPageBreak/>
            <w:t>Microsoft (n.d.). Machine Learning operations maturity model. Retrieved from https://docs.microsoft.com/en-us/azure/architecture/example-scenario/mlops/mlops-maturity-model</w:t>
          </w:r>
        </w:p>
        <w:p w14:paraId="0A85B0B8" w14:textId="77777777" w:rsidR="00AF6D0F" w:rsidRDefault="00AF6D0F" w:rsidP="00AF6D0F">
          <w:pPr>
            <w:pStyle w:val="CitaviBibliographyEntry"/>
          </w:pPr>
          <w:bookmarkStart w:id="217" w:name="_CTVL0010e2d588e030b4862bdf22c8ec21c1879"/>
          <w:bookmarkEnd w:id="216"/>
          <w:r>
            <w:t>Minsky, M. (1961). Steps toward Artificial Intelligence.</w:t>
          </w:r>
          <w:bookmarkEnd w:id="217"/>
          <w:r>
            <w:t xml:space="preserve"> </w:t>
          </w:r>
          <w:r w:rsidRPr="00AF6D0F">
            <w:rPr>
              <w:i/>
            </w:rPr>
            <w:t>Proceedings of the IRE</w:t>
          </w:r>
          <w:r w:rsidRPr="00AF6D0F">
            <w:t xml:space="preserve">, </w:t>
          </w:r>
          <w:r w:rsidRPr="00AF6D0F">
            <w:rPr>
              <w:i/>
            </w:rPr>
            <w:t>49</w:t>
          </w:r>
          <w:r w:rsidRPr="00AF6D0F">
            <w:t>(1), 8–30. https://doi.org/10.1109/JRPROC.1961.287775</w:t>
          </w:r>
        </w:p>
        <w:p w14:paraId="29E6FBE2" w14:textId="77777777" w:rsidR="00AF6D0F" w:rsidRDefault="00AF6D0F" w:rsidP="00AF6D0F">
          <w:pPr>
            <w:pStyle w:val="CitaviBibliographyEntry"/>
          </w:pPr>
          <w:bookmarkStart w:id="218" w:name="_CTVL00109a964abb6b84f43a966831903f60a22"/>
          <w:r>
            <w:t>Miranda, L. J. (2021). Towards data-centric machine learning: a short review.</w:t>
          </w:r>
          <w:bookmarkEnd w:id="218"/>
          <w:r>
            <w:t xml:space="preserve"> </w:t>
          </w:r>
          <w:r w:rsidRPr="00AF6D0F">
            <w:rPr>
              <w:i/>
            </w:rPr>
            <w:t>Ljvmiranda921. Github. Io</w:t>
          </w:r>
          <w:r w:rsidRPr="00AF6D0F">
            <w:t>.</w:t>
          </w:r>
        </w:p>
        <w:p w14:paraId="56A123BF" w14:textId="77777777" w:rsidR="00AF6D0F" w:rsidRDefault="00AF6D0F" w:rsidP="00AF6D0F">
          <w:pPr>
            <w:pStyle w:val="CitaviBibliographyEntry"/>
          </w:pPr>
          <w:bookmarkStart w:id="219" w:name="_CTVL001940bb32260bb409d98e80f93a50dec03"/>
          <w:r>
            <w:t>Myers, B. L., Kappelman, L. A., &amp; Prybutok, V. R. (1997). A Comprehensive Model for Assessing the Quality and Productivity of the Information Systems Function.</w:t>
          </w:r>
          <w:bookmarkEnd w:id="219"/>
          <w:r>
            <w:t xml:space="preserve"> </w:t>
          </w:r>
          <w:r w:rsidRPr="00AF6D0F">
            <w:rPr>
              <w:i/>
            </w:rPr>
            <w:t>Information Resources Management Journal</w:t>
          </w:r>
          <w:r w:rsidRPr="00AF6D0F">
            <w:t xml:space="preserve">, </w:t>
          </w:r>
          <w:r w:rsidRPr="00AF6D0F">
            <w:rPr>
              <w:i/>
            </w:rPr>
            <w:t>10</w:t>
          </w:r>
          <w:r w:rsidRPr="00AF6D0F">
            <w:t>(1), 6–26. https://doi.org/10.4018/irmj.1997010101</w:t>
          </w:r>
        </w:p>
        <w:p w14:paraId="4154B944" w14:textId="77777777" w:rsidR="00AF6D0F" w:rsidRDefault="00AF6D0F" w:rsidP="00AF6D0F">
          <w:pPr>
            <w:pStyle w:val="CitaviBibliographyEntry"/>
          </w:pPr>
          <w:bookmarkStart w:id="220" w:name="_CTVL0015a391e413c5a40859500b06eaa59c969"/>
          <w:r>
            <w:t>Nair, V., &amp; Hinton, G. E. (2010). Rectified linear units improve restricted boltzmann machines. In</w:t>
          </w:r>
          <w:bookmarkEnd w:id="220"/>
          <w:r>
            <w:t xml:space="preserve"> </w:t>
          </w:r>
          <w:r w:rsidRPr="00AF6D0F">
            <w:rPr>
              <w:i/>
            </w:rPr>
            <w:t>Icml</w:t>
          </w:r>
          <w:r w:rsidRPr="00AF6D0F">
            <w:t>.</w:t>
          </w:r>
        </w:p>
        <w:p w14:paraId="2A613D14" w14:textId="77777777" w:rsidR="00AF6D0F" w:rsidRDefault="00AF6D0F" w:rsidP="00AF6D0F">
          <w:pPr>
            <w:pStyle w:val="CitaviBibliographyEntry"/>
          </w:pPr>
          <w:bookmarkStart w:id="221" w:name="_CTVL001b5893b8b721c481a92fc8168361bba92"/>
          <w:r>
            <w:t>Naumov, M., Mudigere, D., Shi, H.</w:t>
          </w:r>
          <w:r>
            <w:rPr>
              <w:rFonts w:ascii="Cambria Math" w:hAnsi="Cambria Math" w:cs="Cambria Math"/>
            </w:rPr>
            <w:t>‑</w:t>
          </w:r>
          <w:r>
            <w:t>J.</w:t>
          </w:r>
          <w:r>
            <w:rPr>
              <w:rFonts w:cs="Arial"/>
            </w:rPr>
            <w:t> </w:t>
          </w:r>
          <w:r>
            <w:t>M., Huang, J., Sundaraman, N., Park, J., . . . Smelyanskiy, M. (2019, May 31).</w:t>
          </w:r>
          <w:bookmarkEnd w:id="221"/>
          <w:r>
            <w:t xml:space="preserve"> </w:t>
          </w:r>
          <w:r w:rsidRPr="00AF6D0F">
            <w:rPr>
              <w:i/>
            </w:rPr>
            <w:t>Deep Learning Recommendation Model for Personalization and Recommendation Systems</w:t>
          </w:r>
          <w:r w:rsidRPr="00AF6D0F">
            <w:t xml:space="preserve">. Retrieved from http://arxiv.org/pdf/1906.00091v1 </w:t>
          </w:r>
        </w:p>
        <w:p w14:paraId="6D14D531" w14:textId="77777777" w:rsidR="00AF6D0F" w:rsidRDefault="00AF6D0F" w:rsidP="00AF6D0F">
          <w:pPr>
            <w:pStyle w:val="CitaviBibliographyEntry"/>
          </w:pPr>
          <w:bookmarkStart w:id="222" w:name="_CTVL0015bd7805bfa0e460fb7b515923023e5c4"/>
          <w:r>
            <w:t>Ng, A., Crowe, R., &amp; Moroney, L. (2021). Introduction to Machine Learning in Production. Retrieved from https://de.coursera.org/learn/introduction-to-machine-learning-in-production?specialization=machine-learning-engineering-for-production-mlops</w:t>
          </w:r>
        </w:p>
        <w:p w14:paraId="5C6560AA" w14:textId="77777777" w:rsidR="00AF6D0F" w:rsidRDefault="00AF6D0F" w:rsidP="00AF6D0F">
          <w:pPr>
            <w:pStyle w:val="CitaviBibliographyEntry"/>
          </w:pPr>
          <w:bookmarkStart w:id="223" w:name="_CTVL001d58c64bc525b456e8ec2c748df0c8f82"/>
          <w:bookmarkEnd w:id="222"/>
          <w:r>
            <w:t>Pandas (n.d.). pandas. Retrieved from https://pandas.pydata.org/</w:t>
          </w:r>
        </w:p>
        <w:p w14:paraId="51F5D17B" w14:textId="77777777" w:rsidR="00AF6D0F" w:rsidRDefault="00AF6D0F" w:rsidP="00AF6D0F">
          <w:pPr>
            <w:pStyle w:val="CitaviBibliographyEntry"/>
          </w:pPr>
          <w:bookmarkStart w:id="224" w:name="_CTVL001eba84538ac07417892f6534d797d40ab"/>
          <w:bookmarkEnd w:id="223"/>
          <w:r>
            <w:t>Qahtan, A. A., Alharbi, B., Wang, S., &amp; Zhang, X. [Xiangliang] (2015). A PCA-Based Change Detection Framework for Multidimensional Data Streams: Change Detection in Multidimensional Data Streams. In</w:t>
          </w:r>
          <w:bookmarkEnd w:id="224"/>
          <w:r>
            <w:t xml:space="preserve"> </w:t>
          </w:r>
          <w:r w:rsidRPr="00AF6D0F">
            <w:rPr>
              <w:i/>
            </w:rPr>
            <w:t xml:space="preserve">KDD ’15, Proceedings of the 21th ACM SIGKDD International Conference on Knowledge Discovery and Data Mining </w:t>
          </w:r>
          <w:r w:rsidRPr="00AF6D0F">
            <w:t>(pp. 935–944). New York, NY, USA: Association for Computing Machinery. https://doi.org/10.1145/2783258.2783359</w:t>
          </w:r>
        </w:p>
        <w:p w14:paraId="267AD350" w14:textId="77777777" w:rsidR="00AF6D0F" w:rsidRDefault="00AF6D0F" w:rsidP="00AF6D0F">
          <w:pPr>
            <w:pStyle w:val="CitaviBibliographyEntry"/>
          </w:pPr>
          <w:bookmarkStart w:id="225" w:name="_CTVL001d7b32e07c55f47bf90cea967c13decb7"/>
          <w:r>
            <w:t>Refinitiv (2020).</w:t>
          </w:r>
          <w:bookmarkEnd w:id="225"/>
          <w:r>
            <w:t xml:space="preserve"> </w:t>
          </w:r>
          <w:r w:rsidRPr="00AF6D0F">
            <w:rPr>
              <w:i/>
            </w:rPr>
            <w:t>THE RISE OF THE DATA SCIENTIST:: Machine learning models for the future</w:t>
          </w:r>
          <w:r w:rsidRPr="00AF6D0F">
            <w:t xml:space="preserve">. Retrieved from https://www.refinitiv.com/en/resources/special-report/refinitiv-2020-artificial-intelligence-machine-learning-global-study </w:t>
          </w:r>
        </w:p>
        <w:p w14:paraId="6B999B1D" w14:textId="77777777" w:rsidR="00AF6D0F" w:rsidRDefault="00AF6D0F" w:rsidP="00AF6D0F">
          <w:pPr>
            <w:pStyle w:val="CitaviBibliographyEntry"/>
          </w:pPr>
          <w:bookmarkStart w:id="226" w:name="_CTVL0011c377dae22404f24b133b8953277f652"/>
          <w:r>
            <w:t>Rendle, S., Krichene, W., Zhang, L., &amp; Anderson, J. (2020). Neural Collaborative Filtering vs. Matrix Factorization Revisited. In</w:t>
          </w:r>
          <w:bookmarkEnd w:id="226"/>
          <w:r>
            <w:t xml:space="preserve"> </w:t>
          </w:r>
          <w:r w:rsidRPr="00AF6D0F">
            <w:rPr>
              <w:i/>
            </w:rPr>
            <w:t xml:space="preserve">Fourteenth ACM Conference on Recommender Systems </w:t>
          </w:r>
          <w:r w:rsidRPr="00AF6D0F">
            <w:t>(pp. 240–248). New York, NY, USA: Association for Computing Machinery. https://doi.org/10.1145/3383313.3412488</w:t>
          </w:r>
        </w:p>
        <w:p w14:paraId="430EEBD4" w14:textId="77777777" w:rsidR="00AF6D0F" w:rsidRDefault="00AF6D0F" w:rsidP="00AF6D0F">
          <w:pPr>
            <w:pStyle w:val="CitaviBibliographyEntry"/>
          </w:pPr>
          <w:bookmarkStart w:id="227" w:name="_CTVL001f5088e61a86547eebc9ca98fef3c4212"/>
          <w:r>
            <w:t>Renggli, C., Rimanic, L., Gürel, N. M., Karlaš, B., Wu, W., &amp; Zhang, C. (2021, February 15).</w:t>
          </w:r>
          <w:bookmarkEnd w:id="227"/>
          <w:r>
            <w:t xml:space="preserve"> </w:t>
          </w:r>
          <w:r w:rsidRPr="00AF6D0F">
            <w:rPr>
              <w:i/>
            </w:rPr>
            <w:t>A Data Quality-Driven View of MLOps</w:t>
          </w:r>
          <w:r w:rsidRPr="00AF6D0F">
            <w:t xml:space="preserve">. Retrieved from http://arxiv.org/pdf/2102.07750v1 </w:t>
          </w:r>
        </w:p>
        <w:p w14:paraId="1D76865C" w14:textId="77777777" w:rsidR="00AF6D0F" w:rsidRDefault="00AF6D0F" w:rsidP="00AF6D0F">
          <w:pPr>
            <w:pStyle w:val="CitaviBibliographyEntry"/>
          </w:pPr>
          <w:bookmarkStart w:id="228" w:name="_CTVL001afe4070d69ce4362aa65c65d75cc5021"/>
          <w:r>
            <w:t>Rimol, M. (2021, November 22).</w:t>
          </w:r>
          <w:bookmarkEnd w:id="228"/>
          <w:r>
            <w:t xml:space="preserve"> </w:t>
          </w:r>
          <w:r w:rsidRPr="00AF6D0F">
            <w:rPr>
              <w:i/>
            </w:rPr>
            <w:t>Gartner Forecasts Worldwide Artificial Intelligence Software Market to Reach $62 Billion in 2022</w:t>
          </w:r>
          <w:r w:rsidRPr="00AF6D0F">
            <w:t xml:space="preserve">. Retrieved from Gartner website: </w:t>
          </w:r>
          <w:r w:rsidRPr="00AF6D0F">
            <w:lastRenderedPageBreak/>
            <w:t xml:space="preserve">https://www.gartner.com/en/newsroom/press-releases/2021-11-22-gartner-forecasts-worldwide-artificial-intelligence-software-market-to-reach-62-billion-in-2022 </w:t>
          </w:r>
        </w:p>
        <w:p w14:paraId="28D5F045" w14:textId="77777777" w:rsidR="00AF6D0F" w:rsidRDefault="00AF6D0F" w:rsidP="00AF6D0F">
          <w:pPr>
            <w:pStyle w:val="CitaviBibliographyEntry"/>
            <w:rPr>
              <w:i/>
            </w:rPr>
          </w:pPr>
          <w:bookmarkStart w:id="229" w:name="_CTVL0011b70ababf0ef401d957781d605e2c3e7"/>
          <w:r>
            <w:t>Rosenblatt, F. (1961).</w:t>
          </w:r>
          <w:bookmarkEnd w:id="229"/>
          <w:r>
            <w:t xml:space="preserve"> </w:t>
          </w:r>
          <w:r w:rsidRPr="00AF6D0F">
            <w:rPr>
              <w:i/>
            </w:rPr>
            <w:t xml:space="preserve">Principles of neurodynamics. perceptrons and the theory of brain mechanisms. </w:t>
          </w:r>
        </w:p>
        <w:p w14:paraId="2284141F" w14:textId="77777777" w:rsidR="00AF6D0F" w:rsidRDefault="00AF6D0F" w:rsidP="00AF6D0F">
          <w:pPr>
            <w:pStyle w:val="CitaviBibliographyEntry"/>
          </w:pPr>
          <w:bookmarkStart w:id="230" w:name="_CTVL001fda79fb0273c4e0dadd2eb66caed3747"/>
          <w:r>
            <w:t>Ruf, P., Madan, M., Reich, C., &amp; Ould-Abdeslam, D. (2021). Demystifying MLOps and Presenting a Recipe for the Selection of Open-Source Tools.</w:t>
          </w:r>
          <w:bookmarkEnd w:id="230"/>
          <w:r>
            <w:t xml:space="preserve"> </w:t>
          </w:r>
          <w:r w:rsidRPr="00AF6D0F">
            <w:rPr>
              <w:i/>
            </w:rPr>
            <w:t>Applied Sciences</w:t>
          </w:r>
          <w:r w:rsidRPr="00AF6D0F">
            <w:t xml:space="preserve">, </w:t>
          </w:r>
          <w:r w:rsidRPr="00AF6D0F">
            <w:rPr>
              <w:i/>
            </w:rPr>
            <w:t>11</w:t>
          </w:r>
          <w:r w:rsidRPr="00AF6D0F">
            <w:t>(19), 8861. https://doi.org/10.3390/app11198861</w:t>
          </w:r>
        </w:p>
        <w:p w14:paraId="232E2645" w14:textId="77777777" w:rsidR="00AF6D0F" w:rsidRDefault="00AF6D0F" w:rsidP="00AF6D0F">
          <w:pPr>
            <w:pStyle w:val="CitaviBibliographyEntry"/>
          </w:pPr>
          <w:bookmarkStart w:id="231" w:name="_CTVL0014bf08d4fa6364499985088a327444fd9"/>
          <w:r>
            <w:t>Salama, K., Kazmierczak, J., &amp; Schut, D. (2021). Practitioners guide to MLOps: A framework for continuous delivery and automation of machine learning. Retrieved from https://services.google.com/fh/files/misc/practitioners_guide_to_mlops_whitepaper.pdf</w:t>
          </w:r>
        </w:p>
        <w:p w14:paraId="12E6B55F" w14:textId="77777777" w:rsidR="00AF6D0F" w:rsidRDefault="00AF6D0F" w:rsidP="00AF6D0F">
          <w:pPr>
            <w:pStyle w:val="CitaviBibliographyEntry"/>
          </w:pPr>
          <w:bookmarkStart w:id="232" w:name="_CTVL0018c0e0b3fa7c240d7ac6e9536b78b8304"/>
          <w:bookmarkEnd w:id="231"/>
          <w:r>
            <w:t>Sculley, D., Holt, G., Golovin, D., Davydov, E., Phillips, T., Ebner, D., . . . Dennison, D. (2015). Hidden technical debt in machine learning systems.</w:t>
          </w:r>
          <w:bookmarkEnd w:id="232"/>
          <w:r>
            <w:t xml:space="preserve"> </w:t>
          </w:r>
          <w:r w:rsidRPr="00AF6D0F">
            <w:rPr>
              <w:i/>
            </w:rPr>
            <w:t>Advances in Neural Information Processing Systems</w:t>
          </w:r>
          <w:r w:rsidRPr="00AF6D0F">
            <w:t xml:space="preserve">, </w:t>
          </w:r>
          <w:r w:rsidRPr="00AF6D0F">
            <w:rPr>
              <w:i/>
            </w:rPr>
            <w:t>28</w:t>
          </w:r>
          <w:r w:rsidRPr="00AF6D0F">
            <w:t>(2), 2503–2511.</w:t>
          </w:r>
        </w:p>
        <w:p w14:paraId="5EB5324D" w14:textId="77777777" w:rsidR="00AF6D0F" w:rsidRDefault="00AF6D0F" w:rsidP="00AF6D0F">
          <w:pPr>
            <w:pStyle w:val="CitaviBibliographyEntry"/>
          </w:pPr>
          <w:bookmarkStart w:id="233" w:name="_CTVL001bf6fe32adde348f7870c8c5e52d6b439"/>
          <w:r>
            <w:t>Serban, A., van der Blom, K., Hoos, H., &amp; Visser, J. (2020). Adoption and Effects of Software Engineering Best Practices in Machine Learning,</w:t>
          </w:r>
          <w:bookmarkEnd w:id="233"/>
          <w:r>
            <w:t xml:space="preserve"> </w:t>
          </w:r>
          <w:r w:rsidRPr="00AF6D0F">
            <w:rPr>
              <w:i/>
            </w:rPr>
            <w:t>1</w:t>
          </w:r>
          <w:r w:rsidRPr="00AF6D0F">
            <w:t>, 1–12. https://doi.org/10.1145/3382494.3410681</w:t>
          </w:r>
        </w:p>
        <w:p w14:paraId="5ED4937A" w14:textId="77777777" w:rsidR="00AF6D0F" w:rsidRDefault="00AF6D0F" w:rsidP="00AF6D0F">
          <w:pPr>
            <w:pStyle w:val="CitaviBibliographyEntry"/>
          </w:pPr>
          <w:bookmarkStart w:id="234" w:name="_CTVL0010ea2218ffdb74a62a854f437b2d7d86c"/>
          <w:r>
            <w:t>Shan, Y., Hoens, T. R., Jiao, J., Wang, H., Yu, D., &amp; Mao, J. C. (2016). Deep Crossing. In B. Krishnapuram, M. Shah, A. Smola, C. Aggarwal, D. Shen, &amp; R. Rastogi (Eds.),</w:t>
          </w:r>
          <w:bookmarkEnd w:id="234"/>
          <w:r>
            <w:t xml:space="preserve"> </w:t>
          </w:r>
          <w:r w:rsidRPr="00AF6D0F">
            <w:rPr>
              <w:i/>
            </w:rPr>
            <w:t xml:space="preserve">Proceedings of the 22nd ACM SIGKDD International Conference on Knowledge Discovery and Data Mining </w:t>
          </w:r>
          <w:r w:rsidRPr="00AF6D0F">
            <w:t>(pp. 255–262). New York, NY, USA: ACM. https://doi.org/10.1145/2939672.2939704</w:t>
          </w:r>
        </w:p>
        <w:p w14:paraId="64967572" w14:textId="77777777" w:rsidR="00AF6D0F" w:rsidRDefault="00AF6D0F" w:rsidP="00AF6D0F">
          <w:pPr>
            <w:pStyle w:val="CitaviBibliographyEntry"/>
          </w:pPr>
          <w:bookmarkStart w:id="235" w:name="_CTVL001f3c9377022c340969aa07cf5a944794c"/>
          <w:r>
            <w:t>Singh, P. K., Choudhury, P., Dey, A. K., &amp; Pramanik, P. K. D. (2021). Recommender systems: an overview, research trends, and future directions.</w:t>
          </w:r>
          <w:bookmarkEnd w:id="235"/>
          <w:r>
            <w:t xml:space="preserve"> </w:t>
          </w:r>
          <w:r w:rsidRPr="00AF6D0F">
            <w:rPr>
              <w:i/>
            </w:rPr>
            <w:t>International Journal of Business and Systems Research</w:t>
          </w:r>
          <w:r w:rsidRPr="00AF6D0F">
            <w:t xml:space="preserve">, </w:t>
          </w:r>
          <w:r w:rsidRPr="00AF6D0F">
            <w:rPr>
              <w:i/>
            </w:rPr>
            <w:t>15</w:t>
          </w:r>
          <w:r w:rsidRPr="00AF6D0F">
            <w:t>(1), 14. https://doi.org/10.1504/ijbsr.2021.10033303</w:t>
          </w:r>
        </w:p>
        <w:p w14:paraId="01B609CC" w14:textId="77777777" w:rsidR="00AF6D0F" w:rsidRDefault="00AF6D0F" w:rsidP="00AF6D0F">
          <w:pPr>
            <w:pStyle w:val="CitaviBibliographyEntry"/>
          </w:pPr>
          <w:bookmarkStart w:id="236" w:name="_CTVL0014f95dc68361e46f69f783007e76fa1c7"/>
          <w:r>
            <w:t>Studer, S., Bui, T. B., Drescher, C., Hanuschkin, A., Winkler, L., Peters, S., &amp; Müller, K.</w:t>
          </w:r>
          <w:r>
            <w:rPr>
              <w:rFonts w:ascii="Cambria Math" w:hAnsi="Cambria Math" w:cs="Cambria Math"/>
            </w:rPr>
            <w:t>‑</w:t>
          </w:r>
          <w:r>
            <w:t>R. (2021). Towards CRISP-ML(Q): A Machine Learning Process Model with Quality Assurance Methodology.</w:t>
          </w:r>
          <w:bookmarkEnd w:id="236"/>
          <w:r>
            <w:t xml:space="preserve"> </w:t>
          </w:r>
          <w:r w:rsidRPr="00AF6D0F">
            <w:rPr>
              <w:i/>
            </w:rPr>
            <w:t>Machine Learning and Knowledge Extraction</w:t>
          </w:r>
          <w:r w:rsidRPr="00AF6D0F">
            <w:t xml:space="preserve">, </w:t>
          </w:r>
          <w:r w:rsidRPr="00AF6D0F">
            <w:rPr>
              <w:i/>
            </w:rPr>
            <w:t>3</w:t>
          </w:r>
          <w:r w:rsidRPr="00AF6D0F">
            <w:t>(2), 392–413. https://doi.org/10.3390/make3020020</w:t>
          </w:r>
        </w:p>
        <w:p w14:paraId="4116DC74" w14:textId="77777777" w:rsidR="00AF6D0F" w:rsidRDefault="00AF6D0F" w:rsidP="00AF6D0F">
          <w:pPr>
            <w:pStyle w:val="CitaviBibliographyEntry"/>
          </w:pPr>
          <w:bookmarkStart w:id="237" w:name="_CTVL001d901da9015e84747bfcb5647573b2436"/>
          <w:r>
            <w:t>Su, X., &amp; Khoshgoftaar, T. M. (2009). A Survey of Collaborative Filtering Techniques.</w:t>
          </w:r>
          <w:bookmarkEnd w:id="237"/>
          <w:r>
            <w:t xml:space="preserve"> </w:t>
          </w:r>
          <w:r w:rsidRPr="00AF6D0F">
            <w:rPr>
              <w:i/>
            </w:rPr>
            <w:t>Advances in Artificial Intelligence</w:t>
          </w:r>
          <w:r w:rsidRPr="00AF6D0F">
            <w:t xml:space="preserve">, </w:t>
          </w:r>
          <w:r w:rsidRPr="00AF6D0F">
            <w:rPr>
              <w:i/>
            </w:rPr>
            <w:t>2009</w:t>
          </w:r>
          <w:r w:rsidRPr="00AF6D0F">
            <w:t>, 1–19. https://doi.org/10.1155/2009/421425</w:t>
          </w:r>
        </w:p>
        <w:p w14:paraId="7F607676" w14:textId="77777777" w:rsidR="00AF6D0F" w:rsidRDefault="00AF6D0F" w:rsidP="00AF6D0F">
          <w:pPr>
            <w:pStyle w:val="CitaviBibliographyEntry"/>
          </w:pPr>
          <w:bookmarkStart w:id="238" w:name="_CTVL0014d0825e1efea49a4a221d4a6aa77abec"/>
          <w:r>
            <w:t>Symeonidis, G., Nerantzis, E., Kazakis, A., &amp; Papakostas, G. A. (2022). MLOps - Definitions, Tools and Challenges. In</w:t>
          </w:r>
          <w:bookmarkEnd w:id="238"/>
          <w:r>
            <w:t xml:space="preserve"> </w:t>
          </w:r>
          <w:r w:rsidRPr="00AF6D0F">
            <w:rPr>
              <w:i/>
            </w:rPr>
            <w:t xml:space="preserve">2022 IEEE 12th Annual Computing and Communication Workshop and Conference (CCWC) </w:t>
          </w:r>
          <w:r w:rsidRPr="00AF6D0F">
            <w:t>(pp. 453–460). IEEE. https://doi.org/10.1109/CCWC54503.2022.9720902</w:t>
          </w:r>
        </w:p>
        <w:p w14:paraId="46826516" w14:textId="77777777" w:rsidR="00AF6D0F" w:rsidRDefault="00AF6D0F" w:rsidP="00AF6D0F">
          <w:pPr>
            <w:pStyle w:val="CitaviBibliographyEntry"/>
          </w:pPr>
          <w:bookmarkStart w:id="239" w:name="_CTVL001be73c4f845cc48e1b8ca161c0d73770a"/>
          <w:r>
            <w:lastRenderedPageBreak/>
            <w:t>Tamburri, D. A. (2020). Sustainable MLOps: Trends and Challenges. In</w:t>
          </w:r>
          <w:bookmarkEnd w:id="239"/>
          <w:r>
            <w:t xml:space="preserve"> </w:t>
          </w:r>
          <w:r w:rsidRPr="00AF6D0F">
            <w:rPr>
              <w:i/>
            </w:rPr>
            <w:t xml:space="preserve">2020 22nd International Symposium on Symbolic and Numeric Algorithms for Scientific Computing (SYNASC) </w:t>
          </w:r>
          <w:r w:rsidRPr="00AF6D0F">
            <w:t>(pp. 17–23). IEEE. https://doi.org/10.1109/SYNASC51798.2020.00015</w:t>
          </w:r>
        </w:p>
        <w:p w14:paraId="3F9A891C" w14:textId="77777777" w:rsidR="00AF6D0F" w:rsidRDefault="00AF6D0F" w:rsidP="00AF6D0F">
          <w:pPr>
            <w:pStyle w:val="CitaviBibliographyEntry"/>
          </w:pPr>
          <w:bookmarkStart w:id="240" w:name="_CTVL001ca86fb2216cc4684a0165370b7561d52"/>
          <w:r>
            <w:t>TensorFlow (n.d.). TensorFlow Recommenders. Retrieved from https://www.tensorflow.org/recommenders</w:t>
          </w:r>
        </w:p>
        <w:p w14:paraId="2D87D02C" w14:textId="77777777" w:rsidR="00AF6D0F" w:rsidRDefault="00AF6D0F" w:rsidP="00AF6D0F">
          <w:pPr>
            <w:pStyle w:val="CitaviBibliographyEntry"/>
          </w:pPr>
          <w:bookmarkStart w:id="241" w:name="_CTVL0014f6a45c63ee14703a167af60e42ede23"/>
          <w:bookmarkEnd w:id="240"/>
          <w:r>
            <w:t>TensorFlow (2022a). Deep &amp; Cross Network (DCN). Retrieved from https://www.tensorflow.org/recommenders/examples/dcn</w:t>
          </w:r>
        </w:p>
        <w:p w14:paraId="475BB242" w14:textId="77777777" w:rsidR="00AF6D0F" w:rsidRDefault="00AF6D0F" w:rsidP="00AF6D0F">
          <w:pPr>
            <w:pStyle w:val="CitaviBibliographyEntry"/>
          </w:pPr>
          <w:bookmarkStart w:id="242" w:name="_CTVL00152fb0ebe12bf4715811c42ff098d666d"/>
          <w:bookmarkEnd w:id="241"/>
          <w:r>
            <w:t>TensorFlow (2022b). TFRS API: All symbols in TensorFlow Recommenders. Retrieved from https://www.tensorflow.org/recommenders/api_docs/python/tfrs/all_symbols</w:t>
          </w:r>
        </w:p>
        <w:p w14:paraId="640BB686" w14:textId="77777777" w:rsidR="00AF6D0F" w:rsidRDefault="00AF6D0F" w:rsidP="00AF6D0F">
          <w:pPr>
            <w:pStyle w:val="CitaviBibliographyEntry"/>
          </w:pPr>
          <w:bookmarkStart w:id="243" w:name="_CTVL0010396afe5ba6442bbb8faaa092f83e6ed"/>
          <w:bookmarkEnd w:id="242"/>
          <w:r>
            <w:t>Theodoridis, J., &amp; Grießhaber, D. (n.d.). Deeplearning Cluster - Docs. Retrieved from https://deeplearn.pages.mi.hdm-stuttgart.de/docs/</w:t>
          </w:r>
        </w:p>
        <w:p w14:paraId="26C87AC8" w14:textId="77777777" w:rsidR="00AF6D0F" w:rsidRDefault="00AF6D0F" w:rsidP="00AF6D0F">
          <w:pPr>
            <w:pStyle w:val="CitaviBibliographyEntry"/>
          </w:pPr>
          <w:bookmarkStart w:id="244" w:name="_CTVL0017b613a10395c40f9b01f41448c8ad104"/>
          <w:bookmarkEnd w:id="243"/>
          <w:r>
            <w:t>Vellido, A., Lisboa, P. J., &amp; Meehan, K. (2000). Quantitative Characterization and Prediction of On-Line Purchasing Behavior: A Latent Variable Approach.</w:t>
          </w:r>
          <w:bookmarkEnd w:id="244"/>
          <w:r>
            <w:t xml:space="preserve"> </w:t>
          </w:r>
          <w:r w:rsidRPr="00AF6D0F">
            <w:rPr>
              <w:i/>
            </w:rPr>
            <w:t>International Journal of Electronic Commerce</w:t>
          </w:r>
          <w:r w:rsidRPr="00AF6D0F">
            <w:t xml:space="preserve">, </w:t>
          </w:r>
          <w:r w:rsidRPr="00AF6D0F">
            <w:rPr>
              <w:i/>
            </w:rPr>
            <w:t>4</w:t>
          </w:r>
          <w:r w:rsidRPr="00AF6D0F">
            <w:t>(4), 83–104. https://doi.org/10.1080/10864415.2000.11518380</w:t>
          </w:r>
        </w:p>
        <w:p w14:paraId="19E1424F" w14:textId="77777777" w:rsidR="00AF6D0F" w:rsidRDefault="00AF6D0F" w:rsidP="00AF6D0F">
          <w:pPr>
            <w:pStyle w:val="CitaviBibliographyEntry"/>
          </w:pPr>
          <w:bookmarkStart w:id="245" w:name="_CTVL00107b59ad7728a4751ac1c97f8b0ba36fb"/>
          <w:r>
            <w:t>Wang, R., Fu, B., Fu, G., &amp; Wang, M. (2017, August 17).</w:t>
          </w:r>
          <w:bookmarkEnd w:id="245"/>
          <w:r>
            <w:t xml:space="preserve"> </w:t>
          </w:r>
          <w:r w:rsidRPr="00AF6D0F">
            <w:rPr>
              <w:i/>
            </w:rPr>
            <w:t>Deep &amp; Cross Network for Ad Click Predictions</w:t>
          </w:r>
          <w:r w:rsidRPr="00AF6D0F">
            <w:t>. Retrieved from http://arxiv.org/pdf/1708.05123v1 https://doi.org/AdKDD</w:t>
          </w:r>
        </w:p>
        <w:p w14:paraId="47691720" w14:textId="77777777" w:rsidR="00AF6D0F" w:rsidRDefault="00AF6D0F" w:rsidP="00AF6D0F">
          <w:pPr>
            <w:pStyle w:val="CitaviBibliographyEntry"/>
          </w:pPr>
          <w:bookmarkStart w:id="246" w:name="_CTVL00168c5ea5f5f1349bb9588b1d3e0cda53b"/>
          <w:r>
            <w:t>Wang, R., Shivanna, R., Cheng, D., Jain, S., Lin, D., Hong, L., &amp; Chi, E. (2021). DCN V2: Improved Deep &amp; Cross Network and Practical Lessons for Web-scale Learning to Rank Systems. In J. Leskovec, M. Grobelnik, M. Najork, J. Tang, &amp; L. Zia (Eds.),</w:t>
          </w:r>
          <w:bookmarkEnd w:id="246"/>
          <w:r>
            <w:t xml:space="preserve"> </w:t>
          </w:r>
          <w:r w:rsidRPr="00AF6D0F">
            <w:rPr>
              <w:i/>
            </w:rPr>
            <w:t xml:space="preserve">Proceedings of the Web Conference 2021 </w:t>
          </w:r>
          <w:r w:rsidRPr="00AF6D0F">
            <w:t>(pp. 1785–1797). New York, NY, USA: ACM. https://doi.org/10.1145/3442381.3450078</w:t>
          </w:r>
        </w:p>
        <w:p w14:paraId="29CA40B5" w14:textId="77777777" w:rsidR="00AF6D0F" w:rsidRDefault="00AF6D0F" w:rsidP="00AF6D0F">
          <w:pPr>
            <w:pStyle w:val="CitaviBibliographyEntry"/>
          </w:pPr>
          <w:bookmarkStart w:id="247" w:name="_CTVL001ac17342124684964b43fc4b0238de8e6"/>
          <w:r>
            <w:t>Wei, W. (2022, June 9). Question: examples/best practices for integrating tfrs with tfx #380. Retrieved from https://github.com/tensorflow/recommenders/issues/380#issuecomment-1151934730</w:t>
          </w:r>
        </w:p>
        <w:p w14:paraId="598ED931" w14:textId="77777777" w:rsidR="00AF6D0F" w:rsidRDefault="00AF6D0F" w:rsidP="00AF6D0F">
          <w:pPr>
            <w:pStyle w:val="CitaviBibliographyEntry"/>
          </w:pPr>
          <w:bookmarkStart w:id="248" w:name="_CTVL0014c2e6615c4b542419b7a225008c0f5c7"/>
          <w:bookmarkEnd w:id="247"/>
          <w:r>
            <w:t>Yan, Y., &amp; Li, L. (2020). xDeepInt: a hybrid architecture for modeling the vector-wise and bit-wise feature interactions.</w:t>
          </w:r>
        </w:p>
        <w:p w14:paraId="6A6F5E87" w14:textId="77777777" w:rsidR="00AF6D0F" w:rsidRDefault="00AF6D0F" w:rsidP="00AF6D0F">
          <w:pPr>
            <w:pStyle w:val="CitaviBibliographyEntry"/>
          </w:pPr>
          <w:bookmarkStart w:id="249" w:name="_CTVL001dbb186a3b223468da3083f0961f01254"/>
          <w:bookmarkEnd w:id="248"/>
          <w:r>
            <w:t>Yavuz, B., &amp; Chockalingam, P. (2019). Introducing Delta Time Travel for Large Scale Data Lakes. Retrieved from https://databricks.com/de/blog/2019/02/04/introducing-delta-time-travel-for-large-scale-data-lakes.html</w:t>
          </w:r>
        </w:p>
        <w:p w14:paraId="1BE64596" w14:textId="77777777" w:rsidR="00AF6D0F" w:rsidRDefault="00AF6D0F" w:rsidP="00AF6D0F">
          <w:pPr>
            <w:pStyle w:val="CitaviBibliographyEntry"/>
          </w:pPr>
          <w:bookmarkStart w:id="250" w:name="_CTVL001bfb220fb294440b4ac6b74af960989b8"/>
          <w:bookmarkEnd w:id="249"/>
          <w:r>
            <w:t>Zaharia, M., Chen, A., Davidson, A., Ghodsi, A., Hong, S. A., Konwinski, A., . . . others (2018). Accelerating the machine learning lifecycle with MLflow.</w:t>
          </w:r>
          <w:bookmarkEnd w:id="250"/>
          <w:r>
            <w:t xml:space="preserve"> </w:t>
          </w:r>
          <w:r w:rsidRPr="00AF6D0F">
            <w:rPr>
              <w:i/>
            </w:rPr>
            <w:t>IEEE Data Eng. Bull.</w:t>
          </w:r>
          <w:r w:rsidRPr="00AF6D0F">
            <w:t xml:space="preserve">, </w:t>
          </w:r>
          <w:r w:rsidRPr="00AF6D0F">
            <w:rPr>
              <w:i/>
            </w:rPr>
            <w:t>41</w:t>
          </w:r>
          <w:r w:rsidRPr="00AF6D0F">
            <w:t>(4), 39–45.</w:t>
          </w:r>
        </w:p>
        <w:p w14:paraId="6C546B3A" w14:textId="1D5B8B29" w:rsidR="00B32AE3" w:rsidRDefault="00AF6D0F" w:rsidP="00AF6D0F">
          <w:pPr>
            <w:pStyle w:val="CitaviBibliographyEntry"/>
          </w:pPr>
          <w:bookmarkStart w:id="251" w:name="_CTVL001d2ee07bd224242238ebb8b67b546de84"/>
          <w:r>
            <w:t>Zhang, Y., Chen, L., Yang, S., Yuan, M., Yi, H., Zhang, J. [Jie], . . . Zheng, B. (2022, April 11).</w:t>
          </w:r>
          <w:bookmarkEnd w:id="251"/>
          <w:r>
            <w:t xml:space="preserve"> </w:t>
          </w:r>
          <w:r w:rsidRPr="00AF6D0F">
            <w:rPr>
              <w:i/>
            </w:rPr>
            <w:t>PICASSO: Unleashing the Potential of GPU-centric Training for Wide-and-deep Recommender Systems</w:t>
          </w:r>
          <w:r w:rsidRPr="00AF6D0F">
            <w:t xml:space="preserve">. Retrieved from http://arxiv.org/pdf/2204.04903v2 </w:t>
          </w:r>
          <w:r w:rsidR="00B32AE3">
            <w:fldChar w:fldCharType="end"/>
          </w:r>
        </w:p>
      </w:sdtContent>
    </w:sdt>
    <w:p w14:paraId="00F76676" w14:textId="564FC5FF" w:rsidR="00B32AE3" w:rsidRDefault="00B32AE3" w:rsidP="00B32AE3"/>
    <w:sectPr w:rsidR="00B32AE3"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2F7C78" w14:textId="77777777" w:rsidR="00A63CFD" w:rsidRDefault="00A63CFD">
      <w:pPr>
        <w:spacing w:before="0" w:line="240" w:lineRule="auto"/>
      </w:pPr>
      <w:r>
        <w:separator/>
      </w:r>
    </w:p>
  </w:endnote>
  <w:endnote w:type="continuationSeparator" w:id="0">
    <w:p w14:paraId="2304F701" w14:textId="77777777" w:rsidR="00A63CFD" w:rsidRDefault="00A63CFD">
      <w:pPr>
        <w:spacing w:before="0" w:line="240" w:lineRule="auto"/>
      </w:pPr>
      <w:r>
        <w:continuationSeparator/>
      </w:r>
    </w:p>
  </w:endnote>
  <w:endnote w:type="continuationNotice" w:id="1">
    <w:p w14:paraId="4B965386" w14:textId="77777777" w:rsidR="00A63CFD" w:rsidRDefault="00A63CFD">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2542A7" w14:textId="77777777" w:rsidR="00A63CFD" w:rsidRDefault="00A63CFD">
      <w:pPr>
        <w:spacing w:before="0" w:line="240" w:lineRule="auto"/>
      </w:pPr>
      <w:r>
        <w:separator/>
      </w:r>
    </w:p>
  </w:footnote>
  <w:footnote w:type="continuationSeparator" w:id="0">
    <w:p w14:paraId="7A8197EA" w14:textId="77777777" w:rsidR="00A63CFD" w:rsidRDefault="00A63CFD">
      <w:pPr>
        <w:spacing w:before="0" w:line="240" w:lineRule="auto"/>
      </w:pPr>
      <w:r>
        <w:continuationSeparator/>
      </w:r>
    </w:p>
  </w:footnote>
  <w:footnote w:type="continuationNotice" w:id="1">
    <w:p w14:paraId="21BC1744" w14:textId="77777777" w:rsidR="00A63CFD" w:rsidRDefault="00A63CFD">
      <w:pPr>
        <w:spacing w:before="0" w:line="240" w:lineRule="auto"/>
      </w:pPr>
    </w:p>
  </w:footnote>
  <w:footnote w:id="2">
    <w:p w14:paraId="40708476" w14:textId="33E37A9D" w:rsidR="00A47A5A" w:rsidRDefault="00A47A5A">
      <w:pPr>
        <w:pStyle w:val="Funotentext"/>
      </w:pPr>
      <w:r>
        <w:rPr>
          <w:rStyle w:val="Funotenzeichen"/>
        </w:rPr>
        <w:footnoteRef/>
      </w:r>
      <w:r>
        <w:t xml:space="preserve"> Throughout this paper ML and AI will be used interchangeably.</w:t>
      </w:r>
    </w:p>
  </w:footnote>
  <w:footnote w:id="3">
    <w:p w14:paraId="39CCA044" w14:textId="7135C4D2" w:rsidR="006E7D26" w:rsidRPr="007901B7" w:rsidRDefault="006E7D26">
      <w:pPr>
        <w:pStyle w:val="Funotentext"/>
      </w:pPr>
      <w:r w:rsidRPr="007901B7">
        <w:rPr>
          <w:rStyle w:val="Funotenzeichen"/>
        </w:rPr>
        <w:footnoteRef/>
      </w:r>
      <w:r w:rsidRPr="007901B7">
        <w:t xml:space="preserve"> </w:t>
      </w:r>
      <w:r w:rsidR="00751040" w:rsidRPr="007901B7">
        <w:t>R</w:t>
      </w:r>
      <w:r w:rsidR="00C949F1" w:rsidRPr="007901B7">
        <w:t xml:space="preserve">ank refers to </w:t>
      </w:r>
      <w:r w:rsidR="00D55A17" w:rsidRPr="007901B7">
        <w:t xml:space="preserve">the dimensionality </w:t>
      </w:r>
      <m:oMath>
        <m:r>
          <w:rPr>
            <w:rFonts w:ascii="Cambria Math" w:hAnsi="Cambria Math"/>
          </w:rPr>
          <m:t>k</m:t>
        </m:r>
      </m:oMath>
      <w:r w:rsidR="00D55A17" w:rsidRPr="007901B7">
        <w:t xml:space="preserve"> of </w:t>
      </w:r>
      <w:r w:rsidR="00751040" w:rsidRPr="007901B7">
        <w:t>a</w:t>
      </w:r>
      <w:r w:rsidR="00945914" w:rsidRPr="007901B7">
        <w:t xml:space="preserve"> latent factor</w:t>
      </w:r>
      <w:r w:rsidR="00751040" w:rsidRPr="007901B7">
        <w:t xml:space="preserve"> </w:t>
      </w:r>
      <m:oMath>
        <m:r>
          <w:rPr>
            <w:rFonts w:ascii="Cambria Math" w:hAnsi="Cambria Math"/>
          </w:rPr>
          <m:t>m×k</m:t>
        </m:r>
      </m:oMath>
      <w:r w:rsidR="00CA3BEE">
        <w:t xml:space="preserve"> for Matrix </w:t>
      </w:r>
      <m:oMath>
        <m:r>
          <w:rPr>
            <w:rFonts w:ascii="Cambria Math" w:hAnsi="Cambria Math"/>
          </w:rPr>
          <m:t>U</m:t>
        </m:r>
      </m:oMath>
      <w:r w:rsidR="00CA3BEE">
        <w:t xml:space="preserve"> and </w:t>
      </w:r>
      <m:oMath>
        <m:r>
          <w:rPr>
            <w:rFonts w:ascii="Cambria Math" w:hAnsi="Cambria Math"/>
          </w:rPr>
          <m:t>n×k</m:t>
        </m:r>
      </m:oMath>
      <w:r w:rsidR="000C3652">
        <w:t xml:space="preserve"> for </w:t>
      </w:r>
      <w:r w:rsidR="00262420">
        <w:t xml:space="preserve">Matrix </w:t>
      </w:r>
      <m:oMath>
        <m:r>
          <w:rPr>
            <w:rFonts w:ascii="Cambria Math" w:hAnsi="Cambria Math"/>
          </w:rPr>
          <m:t>V</m:t>
        </m:r>
      </m:oMath>
      <w:r w:rsidR="00262420">
        <w:t>, l</w:t>
      </w:r>
      <w:r w:rsidR="00817EEF" w:rsidRPr="007901B7">
        <w:t xml:space="preserve">ow-rank meaning that </w:t>
      </w:r>
      <m:oMath>
        <m:r>
          <w:rPr>
            <w:rFonts w:ascii="Cambria Math" w:hAnsi="Cambria Math"/>
          </w:rPr>
          <m:t>k≪</m:t>
        </m:r>
        <m:r>
          <m:rPr>
            <m:sty m:val="p"/>
          </m:rPr>
          <w:rPr>
            <w:rFonts w:ascii="Cambria Math" w:hAnsi="Cambria Math"/>
          </w:rPr>
          <m:t>min⁡</m:t>
        </m:r>
        <m:r>
          <w:rPr>
            <w:rFonts w:ascii="Cambria Math" w:hAnsi="Cambria Math"/>
          </w:rPr>
          <m:t>{m,n}</m:t>
        </m:r>
      </m:oMath>
      <w:r w:rsidR="00C44007">
        <w:t>.</w:t>
      </w:r>
      <w:r w:rsidR="00131577">
        <w:t xml:space="preserve"> </w:t>
      </w:r>
      <m:oMath>
        <m:r>
          <w:rPr>
            <w:rFonts w:ascii="Cambria Math" w:hAnsi="Cambria Math"/>
          </w:rPr>
          <m:t>k</m:t>
        </m:r>
      </m:oMath>
      <w:r w:rsidR="007203FE">
        <w:t xml:space="preserve"> </w:t>
      </w:r>
      <w:r w:rsidR="003065CD">
        <w:t xml:space="preserve">represents the amount of linearly independent factors </w:t>
      </w:r>
      <w:r w:rsidR="00A02F7C">
        <w:t>in</w:t>
      </w:r>
      <w:r w:rsidR="00A32ECA">
        <w:t xml:space="preserve"> a latent factor </w:t>
      </w:r>
      <w:r w:rsidR="00D450E9">
        <w:t>(</w:t>
      </w:r>
      <w:sdt>
        <w:sdtPr>
          <w:alias w:val="To edit, see citavi.com/edit"/>
          <w:tag w:val="CitaviPlaceholder#6b349787-003d-4277-934c-990dddf8d152"/>
          <w:id w:val="489986127"/>
          <w:placeholder>
            <w:docPart w:val="DefaultPlaceholder_-1854013440"/>
          </w:placeholder>
        </w:sdtPr>
        <w:sdtEndPr/>
        <w:sdtContent>
          <w:r w:rsidR="00A32ECA">
            <w:fldChar w:fldCharType="begin"/>
          </w:r>
          <w:r w:rsidR="00A32EC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WU4ZTFjLTFmODAtNDlkNS04MjA1LWFjOTEzYzc0ODNiMyIsIlJhbmdlTGVuZ3RoIjoxNS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QWdnYXJ3YWwgKDIwMTYpIn1dfSwiVGFnIjoiQ2l0YXZpUGxhY2Vob2xkZXIjNmIzNDk3ODctMDAzZC00Mjc3LTkzNGMtOTkwZGRkZjhkMTUyIiwiVGV4dCI6IkFnZ2Fyd2FsICgyMDE2KSIsIldBSVZlcnNpb24iOiI2LjEyLjAuMCJ9}</w:instrText>
          </w:r>
          <w:r w:rsidR="00A32ECA">
            <w:fldChar w:fldCharType="separate"/>
          </w:r>
          <w:r w:rsidR="00A130B2">
            <w:t>Aggarwal (2016)</w:t>
          </w:r>
          <w:r w:rsidR="00A32ECA">
            <w:fldChar w:fldCharType="end"/>
          </w:r>
        </w:sdtContent>
      </w:sdt>
      <w:r w:rsidR="00A32ECA">
        <w:t>.</w:t>
      </w:r>
    </w:p>
  </w:footnote>
  <w:footnote w:id="4">
    <w:p w14:paraId="2BEF4199" w14:textId="5216EE87" w:rsidR="008E3EB4" w:rsidRPr="008134B0" w:rsidRDefault="008E3EB4">
      <w:pPr>
        <w:pStyle w:val="Funotentext"/>
      </w:pPr>
      <w:r w:rsidRPr="008134B0">
        <w:rPr>
          <w:rStyle w:val="Funotenzeichen"/>
        </w:rPr>
        <w:footnoteRef/>
      </w:r>
      <w:r w:rsidRPr="008134B0">
        <w:t xml:space="preserve"> </w:t>
      </w:r>
      <w:r w:rsidR="008134B0" w:rsidRPr="008134B0">
        <w:t>NNs and ANNs will be used interc</w:t>
      </w:r>
      <w:r w:rsidR="008134B0">
        <w:t>hangeably</w:t>
      </w:r>
      <w:r w:rsidR="00C707F1">
        <w:t xml:space="preserve"> in this paper.</w:t>
      </w:r>
    </w:p>
  </w:footnote>
  <w:footnote w:id="5">
    <w:p w14:paraId="7C306421" w14:textId="22EECFD5" w:rsidR="006C2193" w:rsidRDefault="006C2193">
      <w:pPr>
        <w:pStyle w:val="Funotentext"/>
      </w:pPr>
      <w:r>
        <w:rPr>
          <w:rStyle w:val="Funotenzeichen"/>
        </w:rPr>
        <w:footnoteRef/>
      </w:r>
      <w:r>
        <w:t xml:space="preserve"> </w:t>
      </w:r>
      <w:r w:rsidR="00D83125">
        <w:t xml:space="preserve">The </w:t>
      </w:r>
      <w:r w:rsidR="005E7E63">
        <w:t>Softmax</w:t>
      </w:r>
      <w:r w:rsidR="00D83125">
        <w:t xml:space="preserve"> function maps the neural output on range </w:t>
      </w:r>
      <w:r w:rsidR="00F0744F">
        <w:t xml:space="preserve">[0;1]. </w:t>
      </w:r>
      <w:r w:rsidR="000E4D90">
        <w:t>Highly n</w:t>
      </w:r>
      <w:r w:rsidR="00F0744F">
        <w:t xml:space="preserve">egative </w:t>
      </w:r>
      <w:r w:rsidR="0090051A">
        <w:t>inputs</w:t>
      </w:r>
      <w:r w:rsidR="00B37BED">
        <w:t xml:space="preserve"> </w:t>
      </w:r>
      <w:r w:rsidR="007F1D2A">
        <w:t xml:space="preserve">approach </w:t>
      </w:r>
      <w:r w:rsidR="0090051A">
        <w:t xml:space="preserve">value </w:t>
      </w:r>
      <w:r w:rsidR="000E4D90">
        <w:t xml:space="preserve">0, while highly positive </w:t>
      </w:r>
      <w:r w:rsidR="0090051A">
        <w:t>inputs</w:t>
      </w:r>
      <w:r w:rsidR="000E4D90">
        <w:t xml:space="preserve"> approach value 1</w:t>
      </w:r>
      <w:r w:rsidR="0090051A">
        <w:t>.</w:t>
      </w:r>
      <w:r w:rsidR="00E5256C">
        <w:t xml:space="preserve"> </w:t>
      </w:r>
    </w:p>
  </w:footnote>
  <w:footnote w:id="6">
    <w:p w14:paraId="669AB400" w14:textId="40290381" w:rsidR="00D235EE" w:rsidRPr="00D235EE" w:rsidRDefault="00D235EE">
      <w:pPr>
        <w:pStyle w:val="Funotentext"/>
        <w:rPr>
          <w:lang w:val="de-DE"/>
        </w:rPr>
      </w:pPr>
      <w:r>
        <w:rPr>
          <w:rStyle w:val="Funotenzeichen"/>
        </w:rPr>
        <w:footnoteRef/>
      </w:r>
      <w:r>
        <w:t xml:space="preserve"> </w:t>
      </w:r>
      <w:r w:rsidR="005919CA">
        <w:t xml:space="preserve">In dropout regularization random </w:t>
      </w:r>
      <w:r w:rsidR="00070E39">
        <w:t xml:space="preserve">neurons are skipped </w:t>
      </w:r>
      <w:r w:rsidR="000A108A">
        <w:t>during the training process to combat overfit of the model</w:t>
      </w:r>
      <w:r w:rsidR="003B55EC">
        <w:t xml:space="preserve"> </w:t>
      </w:r>
      <w:r w:rsidR="007D555A">
        <w:t>(</w:t>
      </w:r>
      <w:sdt>
        <w:sdtPr>
          <w:alias w:val="To edit, see citavi.com/edit"/>
          <w:tag w:val="CitaviPlaceholder#211da6ad-f4f1-42d6-bba9-8e4f790c27b4"/>
          <w:id w:val="-1549830040"/>
          <w:placeholder>
            <w:docPart w:val="DefaultPlaceholder_-1854013440"/>
          </w:placeholder>
        </w:sdtPr>
        <w:sdtEndPr/>
        <w:sdtContent>
          <w:r w:rsidR="003B55EC">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wZGYvMTIwNy4wNTgwdjEiLCJVcmlTdHJpbmciOiJodHRwOi8vYXJ4aXYub3JnL3BkZi8xMjA3LjA1ODB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M1QyMzozMDozMSIsIk1vZGlmaWVkQnkiOiJfU2ViYXN0aWFuIFPDpHR6bGVyIiwiSWQiOiI3YmViODQ3Mi01ZTYxLTRiOWEtYjgyMy04Zjk2YzIzOWI0MTMiLCJNb2RpZmllZE9uIjoiMjAyMi0wNi0yM1QyMzozMD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yMDcuMDU4MHYxIiwiVXJpU3RyaW5nIjoiaHR0cHM6Ly9hcnhpdi5vcmcvcGRmLzEyMDcuMDU4MH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i0yM1QyMzozMDozMSIsIk1vZGlmaWVkQnkiOiJfU2ViYXN0aWFuIFPDpHR6bGVyIiwiSWQiOiJmZDYwMDNjOS0wYzFmLTRjOTMtYjUzNy05ZDYxOWRmNDAxNTAiLCJNb2RpZmllZE9uIjoiMjAyMi0wNi0yM1QyMzozMDozM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YWJzLzEyMDcuMDU4MHYxIiwiVXJpU3RyaW5nIjoiaHR0cDovL2FyeGl2Lm9yZy9hYnMvMTIwNy4wNTgwd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}</w:instrText>
          </w:r>
          <w:r w:rsidR="003B55EC">
            <w:fldChar w:fldCharType="separate"/>
          </w:r>
          <w:r w:rsidR="00A130B2">
            <w:t>Hinton, Srivastava, Krizhevsky, Sutskever, and Salakhutdinov (2012)</w:t>
          </w:r>
          <w:r w:rsidR="003B55EC">
            <w:fldChar w:fldCharType="end"/>
          </w:r>
        </w:sdtContent>
      </w:sdt>
      <w:r w:rsidR="000A108A">
        <w:t>.</w:t>
      </w:r>
    </w:p>
  </w:footnote>
  <w:footnote w:id="7">
    <w:p w14:paraId="06199A37" w14:textId="2227ABD8" w:rsidR="00CA6E7B" w:rsidRPr="003F0F5D" w:rsidRDefault="00CA6E7B" w:rsidP="00CA6E7B">
      <w:pPr>
        <w:pStyle w:val="Funotentext"/>
        <w:rPr>
          <w:lang w:val="de-DE"/>
        </w:rPr>
      </w:pPr>
      <w:r>
        <w:rPr>
          <w:rStyle w:val="Funotenzeichen"/>
        </w:rPr>
        <w:footnoteRef/>
      </w:r>
      <w:r>
        <w:t xml:space="preserve"> Explicit feature interactions </w:t>
      </w:r>
      <w:r w:rsidR="000F6EC7">
        <w:t xml:space="preserve">are </w:t>
      </w:r>
      <w:r w:rsidR="0058636B">
        <w:t xml:space="preserve">usually </w:t>
      </w:r>
      <w:r w:rsidR="000F6EC7">
        <w:t xml:space="preserve">retrieved </w:t>
      </w:r>
      <w:r w:rsidR="0058636B">
        <w:t xml:space="preserve">by dedicated components in </w:t>
      </w:r>
      <w:r w:rsidR="00862D6E">
        <w:t xml:space="preserve">the model, such as </w:t>
      </w:r>
      <w:r w:rsidR="00FF7C36">
        <w:t xml:space="preserve">the cross network in DCN. </w:t>
      </w:r>
      <w:r w:rsidR="00033B9A">
        <w:t xml:space="preserve">The order of feature interaction </w:t>
      </w:r>
      <w:r w:rsidR="00B33221">
        <w:t>can be set</w:t>
      </w:r>
      <w:r w:rsidR="005F1495" w:rsidRPr="005F1495">
        <w:t xml:space="preserve"> </w:t>
      </w:r>
      <w:r w:rsidR="005F1495">
        <w:t>(bounded-degree)</w:t>
      </w:r>
      <w:r w:rsidR="0003136F">
        <w:t xml:space="preserve"> and inferred</w:t>
      </w:r>
      <w:r w:rsidR="00B33221">
        <w:t xml:space="preserve"> by said component</w:t>
      </w:r>
      <w:r w:rsidR="00FB695F">
        <w:t xml:space="preserve">, which makes the feature extraction more controllable and predictable. </w:t>
      </w:r>
      <w:r w:rsidR="002F7709">
        <w:t xml:space="preserve">On the contrary, implicit feature interactions can have an arbitrary </w:t>
      </w:r>
      <w:r w:rsidR="006029A0">
        <w:t xml:space="preserve">order, as </w:t>
      </w:r>
      <w:r w:rsidR="00AF7C31">
        <w:t xml:space="preserve">it is not explicitly defined </w:t>
      </w:r>
      <w:r w:rsidR="00997F54">
        <w:t>in the model</w:t>
      </w:r>
      <w:r w:rsidR="002C1881">
        <w:t xml:space="preserve"> to wh</w:t>
      </w:r>
      <w:r w:rsidR="008401FA">
        <w:t>ich</w:t>
      </w:r>
      <w:r w:rsidR="002C1881">
        <w:t xml:space="preserve"> degree </w:t>
      </w:r>
      <w:r w:rsidR="008401FA">
        <w:t xml:space="preserve">the interaction </w:t>
      </w:r>
      <w:r w:rsidR="002C1881">
        <w:t>is bound to</w:t>
      </w:r>
      <w:r w:rsidR="001147E9">
        <w:t xml:space="preserve"> (i.e. DNN)</w:t>
      </w:r>
      <w:r w:rsidR="00B4769C">
        <w:t>.</w:t>
      </w:r>
      <w:r w:rsidR="00631AB6">
        <w:t xml:space="preserve"> </w:t>
      </w:r>
      <w:r w:rsidR="0088160C">
        <w:t xml:space="preserve">Implicit feature </w:t>
      </w:r>
      <w:r w:rsidR="007973BB">
        <w:t xml:space="preserve">extraction </w:t>
      </w:r>
      <w:r w:rsidR="00203FE9">
        <w:t>is</w:t>
      </w:r>
      <w:r w:rsidR="007973BB">
        <w:t xml:space="preserve"> more flexib</w:t>
      </w:r>
      <w:r w:rsidR="00203FE9">
        <w:t xml:space="preserve">le at </w:t>
      </w:r>
      <w:r w:rsidR="00FB7B56">
        <w:t xml:space="preserve">picking up any </w:t>
      </w:r>
      <w:r w:rsidR="00624568">
        <w:t>pattern</w:t>
      </w:r>
      <w:r w:rsidR="00FA020B">
        <w:t>s</w:t>
      </w:r>
      <w:r w:rsidR="00624568">
        <w:t xml:space="preserve"> in the data</w:t>
      </w:r>
      <w:r w:rsidR="002A004F">
        <w:t>,</w:t>
      </w:r>
      <w:r w:rsidR="00E955B3">
        <w:t xml:space="preserve"> </w:t>
      </w:r>
      <w:r w:rsidR="00634B44">
        <w:t xml:space="preserve">at the cost of certainty </w:t>
      </w:r>
      <w:r w:rsidR="00737A6F">
        <w:t>of</w:t>
      </w:r>
      <w:r w:rsidR="00634B44">
        <w:t xml:space="preserve"> the degree of</w:t>
      </w:r>
      <w:r w:rsidR="00275EC9">
        <w:t xml:space="preserve"> </w:t>
      </w:r>
      <w:r w:rsidR="00737A6F">
        <w:t>the</w:t>
      </w:r>
      <w:r w:rsidR="00634B44">
        <w:t xml:space="preserve"> feature</w:t>
      </w:r>
      <w:r w:rsidR="000B4A08">
        <w:t xml:space="preserve"> </w:t>
      </w:r>
      <w:r w:rsidR="00737A6F">
        <w:t xml:space="preserve">interaction </w:t>
      </w:r>
      <w:sdt>
        <w:sdtPr>
          <w:alias w:val="To edit, see citavi.com/edit"/>
          <w:tag w:val="CitaviPlaceholder#a55261fe-9458-44b8-98b4-503a6d12e174"/>
          <w:id w:val="-560326660"/>
          <w:placeholder>
            <w:docPart w:val="DefaultPlaceholder_-1854013440"/>
          </w:placeholder>
        </w:sdtPr>
        <w:sdtEndPr/>
        <w:sdtContent>
          <w:r w:rsidR="000B4A08">
            <w:t>(</w:t>
          </w:r>
          <w:r w:rsidR="000B4A08">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DFjYTcwLWY5ZWEtNDAzZC05MDY3LTc3OTBiMWY0ZTc4ZSIsIlJhbmdlTGVuZ3RoIjoxOCwiUmVmZXJlbmNlSWQiOiIyMTg4NjFiYy00MmFhLTQ3OWMtYWQwOS1kY2JlNGM5MTJi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zMjE5ODE5LjMyMjAwMjMiLCJVcmlTdHJpbmciOiJodHRwczovL2RvaS5vcmcvMTAuMTE0NS8zMjE5ODE5LjMyMjAw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DA6Mzg6NDciLCJNb2RpZmllZEJ5IjoiX1NlYmFzdGlhbiBTw6R0emxlciIsIklkIjoiZmY0ZmQ5MGQtMWM3OC00NmJhLThiNjctM2NkZDkxZTVjODdlIiwiTW9kaWZpZWRPbiI6IjIwMjItMDYtMjdUMDA6Mzg6ND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sLmFjbS5vcmcvZG9pL3Byb2NlZWRpbmdzLzEwLjExNDUvMzIxOTgxOSIsIlVyaVN0cmluZyI6Imh0dHBzOi8vZGwuYWNtLm9yZy9kb2kvcHJvY2VlZGluZ3MvMTAuMTE0NS8zMjE5OD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0NS8zMjE5ODE5IiwiVXJpU3RyaW5nIjoiaHR0cHM6Ly9kb2kub3JnLzEwLjExNDUvMzIxOTgx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IwMDcuMDM1MTl2MSIsIlVyaVN0cmluZyI6Imh0dHBzOi8vYXJ4aXYub3JnL3BkZi8yMDA3LjAzNTE5djEucGRm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3VDAwOjQ2OjE5IiwiTW9kaWZpZWRCeSI6Il9TZWJhc3RpYW4gU8OkdHpsZXIiLCJJZCI6IjBhYmQwMzYwLWUyYTItNGMxNS1hZjY1LTAzZjE4MWYxNTIxZiIsIk1vZGlmaWVkT24iOiIyMDIyLTA2LTI3VDAwOjQ2OjE5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aHR0cDovL2FyeGl2Lm9yZy9wZGYvMjAwNy4wMzUxOXYxIiwiVXJpU3RyaW5nIjoiaHR0cDovL2FyeGl2Lm9yZy9wZGYvMjAwNy4wMzUxOXY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3VDAwOjQ2OjE5IiwiTW9kaWZpZWRCeSI6Il9TZWJhc3RpYW4gU8OkdHpsZXIiLCJJZCI6ImU0OGUwMDRlLTIwOWQtNGIzZi04ZTg2LTU0MjcxN2Y2NWYzYyIsIk1vZGlmaWVkT24iOiIyMDIyLTA2LTI3VDAwOjQ2OjE5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aHR0cDovL2FyeGl2Lm9yZy9hYnMvMjAwNy4wMzUxOXYxIiwiVXJpU3RyaW5nIjoiaHR0cDovL2FyeGl2Lm9yZy9hYnMvMjAwNy4wMzUxOXYx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}</w:instrText>
          </w:r>
          <w:r w:rsidR="000B4A08">
            <w:fldChar w:fldCharType="separate"/>
          </w:r>
          <w:r w:rsidR="00A130B2">
            <w:t>Lian et al. (2018); Huang, She, Wang, and Zhang (2020); Yan and Li (2020)</w:t>
          </w:r>
          <w:r w:rsidR="000B4A08">
            <w:fldChar w:fldCharType="end"/>
          </w:r>
        </w:sdtContent>
      </w:sdt>
      <w:r w:rsidR="00506838">
        <w:t>.</w:t>
      </w:r>
    </w:p>
  </w:footnote>
  <w:footnote w:id="8">
    <w:p w14:paraId="6BAEB846" w14:textId="6C3E26B2" w:rsidR="00DB5C16" w:rsidRPr="00827B31" w:rsidRDefault="00DB5C16">
      <w:pPr>
        <w:pStyle w:val="Funotentext"/>
      </w:pPr>
      <w:r w:rsidRPr="00827B31">
        <w:rPr>
          <w:rStyle w:val="Funotenzeichen"/>
        </w:rPr>
        <w:footnoteRef/>
      </w:r>
      <w:r w:rsidRPr="00827B31">
        <w:t xml:space="preserve"> </w:t>
      </w:r>
      <w:r w:rsidR="00DC7206" w:rsidRPr="00827B31">
        <w:t>A f</w:t>
      </w:r>
      <w:r w:rsidRPr="00827B31">
        <w:t>eature store</w:t>
      </w:r>
      <w:r w:rsidR="00827B31">
        <w:t xml:space="preserve"> is a</w:t>
      </w:r>
      <w:r w:rsidR="00AD5D8B">
        <w:t xml:space="preserve"> </w:t>
      </w:r>
      <w:r w:rsidR="00827B31">
        <w:t xml:space="preserve">data management layer that tracks </w:t>
      </w:r>
      <w:r w:rsidR="00846984">
        <w:t>and maintains features in ML data.</w:t>
      </w:r>
      <w:r w:rsidR="00FD2DDE">
        <w:t xml:space="preserve"> Feature stores </w:t>
      </w:r>
      <w:r w:rsidR="00CB4479">
        <w:t>simplify ML pipelines</w:t>
      </w:r>
      <w:r w:rsidR="006048CF">
        <w:t xml:space="preserve"> </w:t>
      </w:r>
      <w:r w:rsidR="006454B7">
        <w:t xml:space="preserve">and </w:t>
      </w:r>
      <w:r w:rsidR="006048CF">
        <w:t>the data engineering process</w:t>
      </w:r>
      <w:r w:rsidR="00CB4479">
        <w:t xml:space="preserve">, </w:t>
      </w:r>
      <w:r w:rsidR="00FB2617">
        <w:t xml:space="preserve">by providing a centralized space </w:t>
      </w:r>
      <w:r w:rsidR="007F44CD">
        <w:t>where</w:t>
      </w:r>
      <w:r w:rsidR="005D74CD">
        <w:t xml:space="preserve"> all raw and transformed data features are stored in.</w:t>
      </w:r>
      <w:r w:rsidR="00F12C9B">
        <w:t xml:space="preserve"> Previous</w:t>
      </w:r>
      <w:r w:rsidR="004847F6">
        <w:t xml:space="preserve"> data transformation steps are saved in the feature store</w:t>
      </w:r>
      <w:r w:rsidR="0015778C">
        <w:t>, where they can be reused</w:t>
      </w:r>
      <w:r w:rsidR="00D35129">
        <w:t xml:space="preserve"> </w:t>
      </w:r>
      <w:r w:rsidR="00B93D95">
        <w:t>by other</w:t>
      </w:r>
      <w:r w:rsidR="004847F6">
        <w:t xml:space="preserve"> data scientists</w:t>
      </w:r>
      <w:r w:rsidR="002866C0">
        <w:t xml:space="preserve"> </w:t>
      </w:r>
      <w:sdt>
        <w:sdtPr>
          <w:alias w:val="To edit, see citavi.com/edit"/>
          <w:tag w:val="CitaviPlaceholder#fe9251d8-3830-4b9f-a768-aca55ec25791"/>
          <w:id w:val="-1753812464"/>
          <w:placeholder>
            <w:docPart w:val="DefaultPlaceholder_-1854013440"/>
          </w:placeholder>
        </w:sdtPr>
        <w:sdtEndPr/>
        <w:sdtContent>
          <w:r w:rsidR="00A75EF8">
            <w:t>(</w:t>
          </w:r>
          <w:r w:rsidR="002866C0">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ThhMDJhLTI4Y2EtNGVmYS1iODYyLTYzNzRjOGYzNmY0YSIsIlJhbmdlTGVuZ3RoIjoyNSwiUmVmZXJlbmNlSWQiOiJkNTUxNWY5ZS1iNWU5LTQ4YmQtYmJmNi0wZDg4YzQ1NmQwZ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xM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}</w:instrText>
          </w:r>
          <w:r w:rsidR="002866C0">
            <w:fldChar w:fldCharType="separate"/>
          </w:r>
          <w:r w:rsidR="00A130B2">
            <w:t>Kakantousis et al. (2019)</w:t>
          </w:r>
          <w:r w:rsidR="002866C0">
            <w:fldChar w:fldCharType="end"/>
          </w:r>
        </w:sdtContent>
      </w:sdt>
      <w:r w:rsidR="004847F6">
        <w:t>.</w:t>
      </w:r>
    </w:p>
  </w:footnote>
  <w:footnote w:id="9">
    <w:p w14:paraId="5FCB683D" w14:textId="23D3226B" w:rsidR="003178C8" w:rsidRPr="003178C8" w:rsidRDefault="003178C8">
      <w:pPr>
        <w:pStyle w:val="Funotentext"/>
        <w:rPr>
          <w:lang w:val="de-DE"/>
        </w:rPr>
      </w:pPr>
      <w:r>
        <w:rPr>
          <w:rStyle w:val="Funotenzeichen"/>
        </w:rPr>
        <w:footnoteRef/>
      </w:r>
      <w:r>
        <w:t xml:space="preserve"> </w:t>
      </w:r>
      <w:r w:rsidR="00291D9B">
        <w:t>Distribution</w:t>
      </w:r>
      <w:r w:rsidR="00F45E2F">
        <w:t xml:space="preserve"> and concept are used synonymously in the context of concept drift.</w:t>
      </w:r>
    </w:p>
  </w:footnote>
  <w:footnote w:id="10">
    <w:p w14:paraId="6EF299B9" w14:textId="77777777" w:rsidR="00610785" w:rsidRDefault="00610785" w:rsidP="00610785">
      <w:pPr>
        <w:pStyle w:val="Funotentext"/>
      </w:pPr>
      <w:r>
        <w:rPr>
          <w:rStyle w:val="Funotenzeichen"/>
        </w:rPr>
        <w:footnoteRef/>
      </w:r>
      <w:r>
        <w:t xml:space="preserve"> </w:t>
      </w:r>
      <w:r w:rsidRPr="003F2CFC">
        <w:t>https://github.com/MyPetOctocat/bachelor_2022</w:t>
      </w:r>
    </w:p>
  </w:footnote>
  <w:footnote w:id="11">
    <w:p w14:paraId="161BAD5C" w14:textId="09622DFD" w:rsidR="00E17E66" w:rsidRPr="00E17E66" w:rsidRDefault="00E17E66">
      <w:pPr>
        <w:pStyle w:val="Funotentext"/>
        <w:rPr>
          <w:lang w:val="de-DE"/>
        </w:rPr>
      </w:pPr>
      <w:r>
        <w:rPr>
          <w:rStyle w:val="Funotenzeichen"/>
        </w:rPr>
        <w:footnoteRef/>
      </w:r>
      <w:r>
        <w:t xml:space="preserve"> IMDb </w:t>
      </w:r>
      <w:r w:rsidR="00BD15B9">
        <w:t>(Internet Movie Database) is a database</w:t>
      </w:r>
      <w:r w:rsidR="005162CC">
        <w:t xml:space="preserve"> </w:t>
      </w:r>
      <w:r w:rsidR="000366CA">
        <w:t xml:space="preserve">of entertainment media. It </w:t>
      </w:r>
      <w:r w:rsidR="001F7514">
        <w:t xml:space="preserve">provides information about movies, TV shows and videogames. </w:t>
      </w:r>
      <w:sdt>
        <w:sdtPr>
          <w:alias w:val="To edit, see citavi.com/edit"/>
          <w:tag w:val="CitaviPlaceholder#99a86228-1e69-4632-a5b6-c25054c9d091"/>
          <w:id w:val="707614439"/>
          <w:placeholder>
            <w:docPart w:val="DefaultPlaceholder_-1854013440"/>
          </w:placeholder>
        </w:sdtPr>
        <w:sdtEndPr/>
        <w:sdtContent>
          <w:r w:rsidR="005D3CD0">
            <w:t>(</w:t>
          </w:r>
          <w:r w:rsidR="005D3CD0">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NDk2ODhlLWRhOTEtNGNlOS05OTllLWMwZjI5ZDZjMGRlZCIsIlJhbmdlTGVuZ3RoIjoxMSwiUmVmZXJlbmNlSWQiOiI3NmE2NjY1ZC1iMjcwLTRkN2ItOWI1Mi04MmE3OWYwMTQ2NDY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}</w:instrText>
          </w:r>
          <w:r w:rsidR="005D3CD0">
            <w:fldChar w:fldCharType="separate"/>
          </w:r>
          <w:r w:rsidR="00A130B2">
            <w:t>IMDb (2022)</w:t>
          </w:r>
          <w:r w:rsidR="005D3CD0">
            <w:fldChar w:fldCharType="end"/>
          </w:r>
        </w:sdtContent>
      </w:sdt>
      <w:r w:rsidR="005E7D45">
        <w:t xml:space="preserve"> </w:t>
      </w:r>
    </w:p>
  </w:footnote>
  <w:footnote w:id="12">
    <w:p w14:paraId="6D302E1B" w14:textId="643FE164" w:rsidR="005817AE" w:rsidRPr="005817AE" w:rsidRDefault="005817AE">
      <w:pPr>
        <w:pStyle w:val="Funotentext"/>
        <w:rPr>
          <w:lang w:val="de-DE"/>
        </w:rPr>
      </w:pPr>
      <w:r>
        <w:rPr>
          <w:rStyle w:val="Funotenzeichen"/>
        </w:rPr>
        <w:footnoteRef/>
      </w:r>
      <w:r>
        <w:t xml:space="preserve"> </w:t>
      </w:r>
      <w:r w:rsidR="00C326F4">
        <w:t xml:space="preserve">The different </w:t>
      </w:r>
      <w:r w:rsidR="00C80451">
        <w:t xml:space="preserve">data preparation approaches can be reviewed in the repository of </w:t>
      </w:r>
      <w:r w:rsidR="003D652C">
        <w:t xml:space="preserve">this research under </w:t>
      </w:r>
      <w:r w:rsidR="003D652C" w:rsidRPr="00E341C4">
        <w:rPr>
          <w:rFonts w:ascii="Courier New" w:hAnsi="Courier New" w:cs="Courier New"/>
        </w:rPr>
        <w:t>artifact/data_fetch</w:t>
      </w:r>
    </w:p>
  </w:footnote>
  <w:footnote w:id="13">
    <w:p w14:paraId="4C720B43" w14:textId="01398D24" w:rsidR="004D0C59" w:rsidRPr="00672112" w:rsidRDefault="004D0C59">
      <w:pPr>
        <w:pStyle w:val="Funotentext"/>
        <w:rPr>
          <w:rFonts w:cs="Arial"/>
          <w:lang w:val="de-DE"/>
        </w:rPr>
      </w:pPr>
      <w:r>
        <w:rPr>
          <w:rStyle w:val="Funotenzeichen"/>
        </w:rPr>
        <w:footnoteRef/>
      </w:r>
      <w:r>
        <w:t xml:space="preserve"> </w:t>
      </w:r>
      <w:r w:rsidR="005440F2">
        <w:t xml:space="preserve">All components follow the same folder structure of </w:t>
      </w:r>
      <w:r w:rsidR="005440F2" w:rsidRPr="00AE36B2">
        <w:rPr>
          <w:rFonts w:ascii="Courier New" w:hAnsi="Courier New" w:cs="Courier New"/>
        </w:rPr>
        <w:t>pipelines/</w:t>
      </w:r>
      <w:r w:rsidR="00AE36B2" w:rsidRPr="00AE36B2">
        <w:rPr>
          <w:rFonts w:ascii="Courier New" w:hAnsi="Courier New" w:cs="Courier New"/>
        </w:rPr>
        <w:t>{component_name}/{task_number}/{component_output}</w:t>
      </w:r>
      <w:r w:rsidR="00672112">
        <w:rPr>
          <w:rFonts w:cs="Arial"/>
        </w:rPr>
        <w:t xml:space="preserve">. There reside the files that are passed on to the </w:t>
      </w:r>
      <w:r w:rsidR="00F02A0F">
        <w:rPr>
          <w:rFonts w:cs="Arial"/>
        </w:rPr>
        <w:t>other componen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B3FA24" w14:textId="576FD45D" w:rsidR="00B337B7" w:rsidRDefault="00B337B7" w:rsidP="009A796E">
    <w:pPr>
      <w:pStyle w:val="Kopfzeile"/>
      <w:pBdr>
        <w:bottom w:val="none" w:sz="0" w:space="0" w:color="auto"/>
      </w:pBdr>
      <w:tabs>
        <w:tab w:val="clear" w:pos="7938"/>
        <w:tab w:val="right" w:pos="8505"/>
      </w:tabs>
    </w:pPr>
    <w:r>
      <w:fldChar w:fldCharType="begin"/>
    </w:r>
    <w:r>
      <w:instrText xml:space="preserve"> IF  </w:instrText>
    </w:r>
    <w:r w:rsidR="00206AD9">
      <w:fldChar w:fldCharType="begin"/>
    </w:r>
    <w:r w:rsidR="00206AD9">
      <w:instrText xml:space="preserve"> STYLEREF "Überschrift 1" \n \* MERGEFORMAT </w:instrText>
    </w:r>
    <w:r w:rsidR="00206AD9">
      <w:fldChar w:fldCharType="separate"/>
    </w:r>
    <w:r w:rsidR="00206AD9">
      <w:rPr>
        <w:noProof/>
      </w:rPr>
      <w:instrText>5</w:instrText>
    </w:r>
    <w:r w:rsidR="00206AD9">
      <w:rPr>
        <w:noProof/>
      </w:rPr>
      <w:fldChar w:fldCharType="end"/>
    </w:r>
    <w:r>
      <w:instrText xml:space="preserve">&lt;&gt;"0" </w:instrText>
    </w:r>
    <w:r>
      <w:fldChar w:fldCharType="begin"/>
    </w:r>
    <w:r>
      <w:instrText xml:space="preserve"> QUOTE </w:instrText>
    </w:r>
    <w:r w:rsidR="00206AD9">
      <w:fldChar w:fldCharType="begin"/>
    </w:r>
    <w:r w:rsidR="00206AD9">
      <w:instrText xml:space="preserve"> STYLEREF "Überschrift 1" \n \* MERGEFORMAT </w:instrText>
    </w:r>
    <w:r w:rsidR="00206AD9">
      <w:fldChar w:fldCharType="separate"/>
    </w:r>
    <w:r w:rsidR="00206AD9">
      <w:rPr>
        <w:noProof/>
      </w:rPr>
      <w:instrText>5</w:instrText>
    </w:r>
    <w:r w:rsidR="00206AD9">
      <w:rPr>
        <w:noProof/>
      </w:rPr>
      <w:fldChar w:fldCharType="end"/>
    </w:r>
    <w:r>
      <w:instrText xml:space="preserve"> " " \* MERGEFORMAT </w:instrText>
    </w:r>
    <w:r>
      <w:fldChar w:fldCharType="separate"/>
    </w:r>
    <w:r w:rsidR="00206AD9">
      <w:rPr>
        <w:noProof/>
      </w:rPr>
      <w:instrText>5</w:instrText>
    </w:r>
    <w:r w:rsidR="00206AD9">
      <w:instrText xml:space="preserve"> </w:instrText>
    </w:r>
    <w:r>
      <w:fldChar w:fldCharType="end"/>
    </w:r>
    <w:r>
      <w:instrText xml:space="preserve"> \* MERGEFORMAT </w:instrText>
    </w:r>
    <w:r w:rsidR="00206AD9">
      <w:fldChar w:fldCharType="separate"/>
    </w:r>
    <w:r w:rsidR="00206AD9">
      <w:rPr>
        <w:noProof/>
      </w:rPr>
      <w:t xml:space="preserve">5 </w:t>
    </w:r>
    <w:r>
      <w:fldChar w:fldCharType="end"/>
    </w:r>
    <w:r w:rsidR="00206AD9">
      <w:fldChar w:fldCharType="begin"/>
    </w:r>
    <w:r w:rsidR="00206AD9">
      <w:instrText xml:space="preserve"> STYLEREF "Überschrift 1" \* MERGEFORMAT </w:instrText>
    </w:r>
    <w:r w:rsidR="00206AD9">
      <w:fldChar w:fldCharType="separate"/>
    </w:r>
    <w:r w:rsidR="00206AD9">
      <w:rPr>
        <w:noProof/>
      </w:rPr>
      <w:t>Evaluation</w:t>
    </w:r>
    <w:r w:rsidR="00206AD9">
      <w:rPr>
        <w:noProof/>
      </w:rPr>
      <w:fldChar w:fldCharType="end"/>
    </w:r>
    <w:r>
      <w:tab/>
    </w:r>
    <w:r>
      <w:fldChar w:fldCharType="begin"/>
    </w:r>
    <w:r>
      <w:instrText xml:space="preserve"> PAGE  \* MERGEFORMAT </w:instrText>
    </w:r>
    <w:r>
      <w:fldChar w:fldCharType="separate"/>
    </w:r>
    <w:r>
      <w:rPr>
        <w:noProof/>
      </w:rPr>
      <w:t>9</w:t>
    </w:r>
    <w:r>
      <w:fldChar w:fldCharType="end"/>
    </w:r>
  </w:p>
  <w:p w14:paraId="1C6B3993" w14:textId="77777777" w:rsidR="0089531D" w:rsidRDefault="0089531D" w:rsidP="009A796E">
    <w:pPr>
      <w:pStyle w:val="Kopfzeile"/>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F7E0E6A"/>
    <w:multiLevelType w:val="hybridMultilevel"/>
    <w:tmpl w:val="33D033A6"/>
    <w:lvl w:ilvl="0" w:tplc="28CA5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48542B"/>
    <w:multiLevelType w:val="hybridMultilevel"/>
    <w:tmpl w:val="62028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CB1279"/>
    <w:multiLevelType w:val="hybridMultilevel"/>
    <w:tmpl w:val="E0526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047A92"/>
    <w:multiLevelType w:val="multilevel"/>
    <w:tmpl w:val="004A5F58"/>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1EC3C1E"/>
    <w:multiLevelType w:val="hybridMultilevel"/>
    <w:tmpl w:val="11B82EC4"/>
    <w:lvl w:ilvl="0" w:tplc="A216BD8A">
      <w:start w:val="1995"/>
      <w:numFmt w:val="bullet"/>
      <w:lvlText w:val="-"/>
      <w:lvlJc w:val="left"/>
      <w:pPr>
        <w:ind w:left="780" w:hanging="360"/>
      </w:pPr>
      <w:rPr>
        <w:rFonts w:ascii="Courier New" w:eastAsia="Times New Roman" w:hAnsi="Courier New" w:cs="Courier New"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5"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6" w15:restartNumberingAfterBreak="0">
    <w:nsid w:val="4C7A2C6B"/>
    <w:multiLevelType w:val="multilevel"/>
    <w:tmpl w:val="04070025"/>
    <w:styleLink w:val="Formatvorlag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5A687E31"/>
    <w:multiLevelType w:val="hybridMultilevel"/>
    <w:tmpl w:val="796A6420"/>
    <w:lvl w:ilvl="0" w:tplc="6F9AC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1A37C05"/>
    <w:multiLevelType w:val="hybridMultilevel"/>
    <w:tmpl w:val="0D782EDC"/>
    <w:lvl w:ilvl="0" w:tplc="A216BD8A">
      <w:start w:val="1995"/>
      <w:numFmt w:val="bullet"/>
      <w:lvlText w:val="-"/>
      <w:lvlJc w:val="left"/>
      <w:pPr>
        <w:ind w:left="720" w:hanging="360"/>
      </w:pPr>
      <w:rPr>
        <w:rFonts w:ascii="Courier New" w:eastAsia="Times New Roman"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1" w15:restartNumberingAfterBreak="0">
    <w:nsid w:val="75D70A73"/>
    <w:multiLevelType w:val="hybridMultilevel"/>
    <w:tmpl w:val="148A42B0"/>
    <w:lvl w:ilvl="0" w:tplc="0407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3374"/>
        </w:tabs>
        <w:ind w:left="3374"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1673952391">
    <w:abstractNumId w:val="22"/>
  </w:num>
  <w:num w:numId="2" w16cid:durableId="2027632644">
    <w:abstractNumId w:val="6"/>
  </w:num>
  <w:num w:numId="3" w16cid:durableId="571505255">
    <w:abstractNumId w:val="9"/>
  </w:num>
  <w:num w:numId="4" w16cid:durableId="919867804">
    <w:abstractNumId w:val="7"/>
  </w:num>
  <w:num w:numId="5" w16cid:durableId="1383596785">
    <w:abstractNumId w:val="5"/>
  </w:num>
  <w:num w:numId="6" w16cid:durableId="248973708">
    <w:abstractNumId w:val="4"/>
  </w:num>
  <w:num w:numId="7" w16cid:durableId="1960524124">
    <w:abstractNumId w:val="8"/>
  </w:num>
  <w:num w:numId="8" w16cid:durableId="1945645206">
    <w:abstractNumId w:val="3"/>
  </w:num>
  <w:num w:numId="9" w16cid:durableId="466363423">
    <w:abstractNumId w:val="2"/>
  </w:num>
  <w:num w:numId="10" w16cid:durableId="1134906795">
    <w:abstractNumId w:val="1"/>
  </w:num>
  <w:num w:numId="11" w16cid:durableId="1861889826">
    <w:abstractNumId w:val="0"/>
  </w:num>
  <w:num w:numId="12" w16cid:durableId="850728202">
    <w:abstractNumId w:val="15"/>
  </w:num>
  <w:num w:numId="13" w16cid:durableId="2077435889">
    <w:abstractNumId w:val="20"/>
  </w:num>
  <w:num w:numId="14" w16cid:durableId="332536453">
    <w:abstractNumId w:val="19"/>
  </w:num>
  <w:num w:numId="15" w16cid:durableId="940842027">
    <w:abstractNumId w:val="13"/>
  </w:num>
  <w:num w:numId="16" w16cid:durableId="1668512502">
    <w:abstractNumId w:val="16"/>
  </w:num>
  <w:num w:numId="17" w16cid:durableId="1000933984">
    <w:abstractNumId w:val="17"/>
  </w:num>
  <w:num w:numId="18" w16cid:durableId="1935359487">
    <w:abstractNumId w:val="10"/>
  </w:num>
  <w:num w:numId="19" w16cid:durableId="43526500">
    <w:abstractNumId w:val="11"/>
  </w:num>
  <w:num w:numId="20" w16cid:durableId="372925390">
    <w:abstractNumId w:val="12"/>
  </w:num>
  <w:num w:numId="21" w16cid:durableId="1616138353">
    <w:abstractNumId w:val="18"/>
  </w:num>
  <w:num w:numId="22" w16cid:durableId="33359086">
    <w:abstractNumId w:val="14"/>
  </w:num>
  <w:num w:numId="23" w16cid:durableId="2052339678">
    <w:abstractNumId w:val="2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7"/>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242D"/>
    <w:rsid w:val="000001D6"/>
    <w:rsid w:val="000008E0"/>
    <w:rsid w:val="00000BA5"/>
    <w:rsid w:val="0000129E"/>
    <w:rsid w:val="000014BF"/>
    <w:rsid w:val="000017A3"/>
    <w:rsid w:val="0000190A"/>
    <w:rsid w:val="00001AF1"/>
    <w:rsid w:val="00001EEC"/>
    <w:rsid w:val="00002051"/>
    <w:rsid w:val="00002A53"/>
    <w:rsid w:val="00002AB5"/>
    <w:rsid w:val="00002C90"/>
    <w:rsid w:val="0000300F"/>
    <w:rsid w:val="000030AB"/>
    <w:rsid w:val="0000310B"/>
    <w:rsid w:val="0000418A"/>
    <w:rsid w:val="000047D1"/>
    <w:rsid w:val="00005675"/>
    <w:rsid w:val="000057EA"/>
    <w:rsid w:val="00005A91"/>
    <w:rsid w:val="00005AEC"/>
    <w:rsid w:val="00006B03"/>
    <w:rsid w:val="00006B4D"/>
    <w:rsid w:val="00006BD2"/>
    <w:rsid w:val="00006E0F"/>
    <w:rsid w:val="00007211"/>
    <w:rsid w:val="000076BF"/>
    <w:rsid w:val="00007A6E"/>
    <w:rsid w:val="00007FC6"/>
    <w:rsid w:val="0001008E"/>
    <w:rsid w:val="000104D3"/>
    <w:rsid w:val="00010704"/>
    <w:rsid w:val="000109C9"/>
    <w:rsid w:val="00010ABD"/>
    <w:rsid w:val="000111F8"/>
    <w:rsid w:val="000112D2"/>
    <w:rsid w:val="000114F5"/>
    <w:rsid w:val="00011667"/>
    <w:rsid w:val="00011858"/>
    <w:rsid w:val="00011F34"/>
    <w:rsid w:val="00012897"/>
    <w:rsid w:val="00012B9A"/>
    <w:rsid w:val="00012D31"/>
    <w:rsid w:val="000131D7"/>
    <w:rsid w:val="00013423"/>
    <w:rsid w:val="000134CF"/>
    <w:rsid w:val="000139ED"/>
    <w:rsid w:val="00013B83"/>
    <w:rsid w:val="000147AC"/>
    <w:rsid w:val="000151C4"/>
    <w:rsid w:val="0001594F"/>
    <w:rsid w:val="00015E2A"/>
    <w:rsid w:val="00015FCB"/>
    <w:rsid w:val="000163C5"/>
    <w:rsid w:val="000173CE"/>
    <w:rsid w:val="0001755C"/>
    <w:rsid w:val="00017585"/>
    <w:rsid w:val="00020369"/>
    <w:rsid w:val="0002041F"/>
    <w:rsid w:val="00020F19"/>
    <w:rsid w:val="000220CD"/>
    <w:rsid w:val="0002265A"/>
    <w:rsid w:val="000226E4"/>
    <w:rsid w:val="00023CBC"/>
    <w:rsid w:val="00023ED3"/>
    <w:rsid w:val="000242D4"/>
    <w:rsid w:val="0002461B"/>
    <w:rsid w:val="0002469D"/>
    <w:rsid w:val="0002503F"/>
    <w:rsid w:val="000257CB"/>
    <w:rsid w:val="00025827"/>
    <w:rsid w:val="00025A4E"/>
    <w:rsid w:val="00025E95"/>
    <w:rsid w:val="000264A1"/>
    <w:rsid w:val="000265FA"/>
    <w:rsid w:val="00026758"/>
    <w:rsid w:val="0002680D"/>
    <w:rsid w:val="000269EC"/>
    <w:rsid w:val="00026C23"/>
    <w:rsid w:val="00026D7E"/>
    <w:rsid w:val="00026E32"/>
    <w:rsid w:val="00027299"/>
    <w:rsid w:val="000278F8"/>
    <w:rsid w:val="00027FA5"/>
    <w:rsid w:val="00027FBE"/>
    <w:rsid w:val="000311EA"/>
    <w:rsid w:val="00031283"/>
    <w:rsid w:val="0003136F"/>
    <w:rsid w:val="000317C6"/>
    <w:rsid w:val="00031CDD"/>
    <w:rsid w:val="00031F58"/>
    <w:rsid w:val="0003242D"/>
    <w:rsid w:val="00032443"/>
    <w:rsid w:val="00032496"/>
    <w:rsid w:val="000326F9"/>
    <w:rsid w:val="000329B0"/>
    <w:rsid w:val="00032AA7"/>
    <w:rsid w:val="00033B9A"/>
    <w:rsid w:val="00033EB5"/>
    <w:rsid w:val="000344A1"/>
    <w:rsid w:val="00034A1E"/>
    <w:rsid w:val="00034B6A"/>
    <w:rsid w:val="000353F8"/>
    <w:rsid w:val="0003576F"/>
    <w:rsid w:val="00035F3D"/>
    <w:rsid w:val="00036172"/>
    <w:rsid w:val="00036493"/>
    <w:rsid w:val="000366CA"/>
    <w:rsid w:val="00036BA3"/>
    <w:rsid w:val="00036D8A"/>
    <w:rsid w:val="0003731E"/>
    <w:rsid w:val="00037987"/>
    <w:rsid w:val="00037A56"/>
    <w:rsid w:val="00040130"/>
    <w:rsid w:val="00040401"/>
    <w:rsid w:val="00040731"/>
    <w:rsid w:val="0004075A"/>
    <w:rsid w:val="00041301"/>
    <w:rsid w:val="000414D3"/>
    <w:rsid w:val="00041683"/>
    <w:rsid w:val="000417BC"/>
    <w:rsid w:val="00041A2E"/>
    <w:rsid w:val="00041A34"/>
    <w:rsid w:val="00041FE9"/>
    <w:rsid w:val="000425F5"/>
    <w:rsid w:val="000433AE"/>
    <w:rsid w:val="00043484"/>
    <w:rsid w:val="000439BD"/>
    <w:rsid w:val="00043DE0"/>
    <w:rsid w:val="00043FB6"/>
    <w:rsid w:val="000444E4"/>
    <w:rsid w:val="00044DC5"/>
    <w:rsid w:val="00044F1C"/>
    <w:rsid w:val="00044FEA"/>
    <w:rsid w:val="00045E67"/>
    <w:rsid w:val="00045EB2"/>
    <w:rsid w:val="000460FA"/>
    <w:rsid w:val="00047563"/>
    <w:rsid w:val="000476DF"/>
    <w:rsid w:val="000479EC"/>
    <w:rsid w:val="00047E2D"/>
    <w:rsid w:val="0005004B"/>
    <w:rsid w:val="00050499"/>
    <w:rsid w:val="00050833"/>
    <w:rsid w:val="000508F6"/>
    <w:rsid w:val="00050A2F"/>
    <w:rsid w:val="000510C0"/>
    <w:rsid w:val="000513B4"/>
    <w:rsid w:val="0005232B"/>
    <w:rsid w:val="00052531"/>
    <w:rsid w:val="0005264E"/>
    <w:rsid w:val="00052936"/>
    <w:rsid w:val="00052D52"/>
    <w:rsid w:val="00052F3C"/>
    <w:rsid w:val="00053BB1"/>
    <w:rsid w:val="00053DCF"/>
    <w:rsid w:val="00054188"/>
    <w:rsid w:val="00054928"/>
    <w:rsid w:val="00054A4B"/>
    <w:rsid w:val="00055834"/>
    <w:rsid w:val="00055A86"/>
    <w:rsid w:val="00056575"/>
    <w:rsid w:val="00056785"/>
    <w:rsid w:val="00056A8A"/>
    <w:rsid w:val="00056C01"/>
    <w:rsid w:val="00056DDB"/>
    <w:rsid w:val="00056EA0"/>
    <w:rsid w:val="0005717C"/>
    <w:rsid w:val="0005752A"/>
    <w:rsid w:val="00057A4A"/>
    <w:rsid w:val="0006025D"/>
    <w:rsid w:val="00060300"/>
    <w:rsid w:val="00060836"/>
    <w:rsid w:val="00060D86"/>
    <w:rsid w:val="00060ED5"/>
    <w:rsid w:val="00061245"/>
    <w:rsid w:val="000614F6"/>
    <w:rsid w:val="000614FF"/>
    <w:rsid w:val="000616E6"/>
    <w:rsid w:val="00061C13"/>
    <w:rsid w:val="00061EA9"/>
    <w:rsid w:val="00062013"/>
    <w:rsid w:val="0006256B"/>
    <w:rsid w:val="000626FF"/>
    <w:rsid w:val="000627B6"/>
    <w:rsid w:val="00063290"/>
    <w:rsid w:val="000637EC"/>
    <w:rsid w:val="00063926"/>
    <w:rsid w:val="00063CBD"/>
    <w:rsid w:val="000646D8"/>
    <w:rsid w:val="0006471A"/>
    <w:rsid w:val="0006472E"/>
    <w:rsid w:val="000649F0"/>
    <w:rsid w:val="00065174"/>
    <w:rsid w:val="000653B6"/>
    <w:rsid w:val="000654E7"/>
    <w:rsid w:val="000657BF"/>
    <w:rsid w:val="00065804"/>
    <w:rsid w:val="00065FD3"/>
    <w:rsid w:val="00066CB6"/>
    <w:rsid w:val="00066DC4"/>
    <w:rsid w:val="00066E6E"/>
    <w:rsid w:val="000671E3"/>
    <w:rsid w:val="000675BA"/>
    <w:rsid w:val="000677ED"/>
    <w:rsid w:val="000702B1"/>
    <w:rsid w:val="00070343"/>
    <w:rsid w:val="00070C9F"/>
    <w:rsid w:val="00070DD2"/>
    <w:rsid w:val="00070E39"/>
    <w:rsid w:val="00071381"/>
    <w:rsid w:val="0007145F"/>
    <w:rsid w:val="00071948"/>
    <w:rsid w:val="000719A8"/>
    <w:rsid w:val="00072204"/>
    <w:rsid w:val="00072753"/>
    <w:rsid w:val="00072A0E"/>
    <w:rsid w:val="00072A3E"/>
    <w:rsid w:val="0007302B"/>
    <w:rsid w:val="00073A55"/>
    <w:rsid w:val="00073A71"/>
    <w:rsid w:val="00074157"/>
    <w:rsid w:val="0007433C"/>
    <w:rsid w:val="000745EE"/>
    <w:rsid w:val="000747FE"/>
    <w:rsid w:val="00074DEA"/>
    <w:rsid w:val="000751D9"/>
    <w:rsid w:val="00075373"/>
    <w:rsid w:val="0007596B"/>
    <w:rsid w:val="00075C5E"/>
    <w:rsid w:val="00075E29"/>
    <w:rsid w:val="00076077"/>
    <w:rsid w:val="00076152"/>
    <w:rsid w:val="000767AD"/>
    <w:rsid w:val="00076EC1"/>
    <w:rsid w:val="0007715B"/>
    <w:rsid w:val="000772A3"/>
    <w:rsid w:val="0007749C"/>
    <w:rsid w:val="00077537"/>
    <w:rsid w:val="00077714"/>
    <w:rsid w:val="00077D9E"/>
    <w:rsid w:val="0008051B"/>
    <w:rsid w:val="0008066C"/>
    <w:rsid w:val="00080B9A"/>
    <w:rsid w:val="00080CFB"/>
    <w:rsid w:val="000813BA"/>
    <w:rsid w:val="000815B8"/>
    <w:rsid w:val="00081782"/>
    <w:rsid w:val="000818AD"/>
    <w:rsid w:val="00081947"/>
    <w:rsid w:val="00081D4F"/>
    <w:rsid w:val="00081EE2"/>
    <w:rsid w:val="00081F03"/>
    <w:rsid w:val="00082979"/>
    <w:rsid w:val="00082B1E"/>
    <w:rsid w:val="00082B23"/>
    <w:rsid w:val="00082B2C"/>
    <w:rsid w:val="00082C43"/>
    <w:rsid w:val="00082EA1"/>
    <w:rsid w:val="000833A2"/>
    <w:rsid w:val="0008414F"/>
    <w:rsid w:val="00084229"/>
    <w:rsid w:val="000842C5"/>
    <w:rsid w:val="00084C65"/>
    <w:rsid w:val="000850DD"/>
    <w:rsid w:val="000853CB"/>
    <w:rsid w:val="000856AC"/>
    <w:rsid w:val="00085AAC"/>
    <w:rsid w:val="00085BBE"/>
    <w:rsid w:val="00085BCD"/>
    <w:rsid w:val="00086052"/>
    <w:rsid w:val="00086383"/>
    <w:rsid w:val="00086416"/>
    <w:rsid w:val="00086559"/>
    <w:rsid w:val="00086719"/>
    <w:rsid w:val="000867AA"/>
    <w:rsid w:val="0008684F"/>
    <w:rsid w:val="00086999"/>
    <w:rsid w:val="0008724C"/>
    <w:rsid w:val="000872C4"/>
    <w:rsid w:val="0008738A"/>
    <w:rsid w:val="000873CF"/>
    <w:rsid w:val="0008799F"/>
    <w:rsid w:val="000902BD"/>
    <w:rsid w:val="00090667"/>
    <w:rsid w:val="00090805"/>
    <w:rsid w:val="00090986"/>
    <w:rsid w:val="00090E26"/>
    <w:rsid w:val="00090F24"/>
    <w:rsid w:val="000912D5"/>
    <w:rsid w:val="000915A9"/>
    <w:rsid w:val="000921EA"/>
    <w:rsid w:val="00092C7C"/>
    <w:rsid w:val="0009380A"/>
    <w:rsid w:val="000938E9"/>
    <w:rsid w:val="0009398A"/>
    <w:rsid w:val="00093B22"/>
    <w:rsid w:val="00094236"/>
    <w:rsid w:val="00094299"/>
    <w:rsid w:val="00094428"/>
    <w:rsid w:val="00094582"/>
    <w:rsid w:val="00094813"/>
    <w:rsid w:val="0009636E"/>
    <w:rsid w:val="000970E1"/>
    <w:rsid w:val="00097318"/>
    <w:rsid w:val="00097B2B"/>
    <w:rsid w:val="00097D93"/>
    <w:rsid w:val="00097ECA"/>
    <w:rsid w:val="00097FFA"/>
    <w:rsid w:val="000A0328"/>
    <w:rsid w:val="000A0566"/>
    <w:rsid w:val="000A0C72"/>
    <w:rsid w:val="000A0E53"/>
    <w:rsid w:val="000A0FE5"/>
    <w:rsid w:val="000A108A"/>
    <w:rsid w:val="000A1112"/>
    <w:rsid w:val="000A165F"/>
    <w:rsid w:val="000A1C19"/>
    <w:rsid w:val="000A202D"/>
    <w:rsid w:val="000A229A"/>
    <w:rsid w:val="000A2684"/>
    <w:rsid w:val="000A273A"/>
    <w:rsid w:val="000A2A94"/>
    <w:rsid w:val="000A30DA"/>
    <w:rsid w:val="000A31E5"/>
    <w:rsid w:val="000A3A1A"/>
    <w:rsid w:val="000A3C0D"/>
    <w:rsid w:val="000A3DE1"/>
    <w:rsid w:val="000A4180"/>
    <w:rsid w:val="000A44CF"/>
    <w:rsid w:val="000A46FB"/>
    <w:rsid w:val="000A4A05"/>
    <w:rsid w:val="000A4AC8"/>
    <w:rsid w:val="000A4B5B"/>
    <w:rsid w:val="000A4CDB"/>
    <w:rsid w:val="000A4E01"/>
    <w:rsid w:val="000A521B"/>
    <w:rsid w:val="000A7214"/>
    <w:rsid w:val="000A723B"/>
    <w:rsid w:val="000A7302"/>
    <w:rsid w:val="000A75C7"/>
    <w:rsid w:val="000A784F"/>
    <w:rsid w:val="000A7A5A"/>
    <w:rsid w:val="000A7E58"/>
    <w:rsid w:val="000B00E2"/>
    <w:rsid w:val="000B035F"/>
    <w:rsid w:val="000B0901"/>
    <w:rsid w:val="000B126B"/>
    <w:rsid w:val="000B137B"/>
    <w:rsid w:val="000B13BB"/>
    <w:rsid w:val="000B1C9C"/>
    <w:rsid w:val="000B1FDE"/>
    <w:rsid w:val="000B203E"/>
    <w:rsid w:val="000B3142"/>
    <w:rsid w:val="000B31CC"/>
    <w:rsid w:val="000B3768"/>
    <w:rsid w:val="000B3BE3"/>
    <w:rsid w:val="000B3C65"/>
    <w:rsid w:val="000B3CB4"/>
    <w:rsid w:val="000B43F0"/>
    <w:rsid w:val="000B4A08"/>
    <w:rsid w:val="000B4E5E"/>
    <w:rsid w:val="000B4ECF"/>
    <w:rsid w:val="000B50D9"/>
    <w:rsid w:val="000B5420"/>
    <w:rsid w:val="000B5BDC"/>
    <w:rsid w:val="000B65C3"/>
    <w:rsid w:val="000B6D2F"/>
    <w:rsid w:val="000B705C"/>
    <w:rsid w:val="000B7B0E"/>
    <w:rsid w:val="000B7DF1"/>
    <w:rsid w:val="000C0C48"/>
    <w:rsid w:val="000C0C7E"/>
    <w:rsid w:val="000C0C9A"/>
    <w:rsid w:val="000C0CCE"/>
    <w:rsid w:val="000C0DB1"/>
    <w:rsid w:val="000C0FAB"/>
    <w:rsid w:val="000C278D"/>
    <w:rsid w:val="000C28FA"/>
    <w:rsid w:val="000C2D98"/>
    <w:rsid w:val="000C35BF"/>
    <w:rsid w:val="000C3652"/>
    <w:rsid w:val="000C3859"/>
    <w:rsid w:val="000C38E0"/>
    <w:rsid w:val="000C3B4F"/>
    <w:rsid w:val="000C3C14"/>
    <w:rsid w:val="000C3EB8"/>
    <w:rsid w:val="000C3FBC"/>
    <w:rsid w:val="000C41E7"/>
    <w:rsid w:val="000C4466"/>
    <w:rsid w:val="000C4725"/>
    <w:rsid w:val="000C481F"/>
    <w:rsid w:val="000C4990"/>
    <w:rsid w:val="000C4D16"/>
    <w:rsid w:val="000C4DB8"/>
    <w:rsid w:val="000C510C"/>
    <w:rsid w:val="000C52C5"/>
    <w:rsid w:val="000C54A4"/>
    <w:rsid w:val="000C58C7"/>
    <w:rsid w:val="000C58F7"/>
    <w:rsid w:val="000C6265"/>
    <w:rsid w:val="000C68B0"/>
    <w:rsid w:val="000C71AC"/>
    <w:rsid w:val="000C76C3"/>
    <w:rsid w:val="000C7749"/>
    <w:rsid w:val="000C7A5F"/>
    <w:rsid w:val="000C7B10"/>
    <w:rsid w:val="000C7C8C"/>
    <w:rsid w:val="000C7CBD"/>
    <w:rsid w:val="000C7E47"/>
    <w:rsid w:val="000D01E0"/>
    <w:rsid w:val="000D049C"/>
    <w:rsid w:val="000D0612"/>
    <w:rsid w:val="000D10A3"/>
    <w:rsid w:val="000D16C1"/>
    <w:rsid w:val="000D1CA3"/>
    <w:rsid w:val="000D2128"/>
    <w:rsid w:val="000D21F3"/>
    <w:rsid w:val="000D24F4"/>
    <w:rsid w:val="000D2596"/>
    <w:rsid w:val="000D2666"/>
    <w:rsid w:val="000D2EE4"/>
    <w:rsid w:val="000D30C8"/>
    <w:rsid w:val="000D3A68"/>
    <w:rsid w:val="000D3DA4"/>
    <w:rsid w:val="000D4679"/>
    <w:rsid w:val="000D4697"/>
    <w:rsid w:val="000D494D"/>
    <w:rsid w:val="000D56E8"/>
    <w:rsid w:val="000D6079"/>
    <w:rsid w:val="000D631B"/>
    <w:rsid w:val="000D645C"/>
    <w:rsid w:val="000D655E"/>
    <w:rsid w:val="000D69C7"/>
    <w:rsid w:val="000D6C06"/>
    <w:rsid w:val="000D6F17"/>
    <w:rsid w:val="000D74BD"/>
    <w:rsid w:val="000D7919"/>
    <w:rsid w:val="000D7FAB"/>
    <w:rsid w:val="000E10CB"/>
    <w:rsid w:val="000E1B82"/>
    <w:rsid w:val="000E1C82"/>
    <w:rsid w:val="000E2020"/>
    <w:rsid w:val="000E250B"/>
    <w:rsid w:val="000E2720"/>
    <w:rsid w:val="000E279F"/>
    <w:rsid w:val="000E2840"/>
    <w:rsid w:val="000E2EDB"/>
    <w:rsid w:val="000E2F84"/>
    <w:rsid w:val="000E3192"/>
    <w:rsid w:val="000E31A1"/>
    <w:rsid w:val="000E3348"/>
    <w:rsid w:val="000E4471"/>
    <w:rsid w:val="000E45B2"/>
    <w:rsid w:val="000E484F"/>
    <w:rsid w:val="000E4D90"/>
    <w:rsid w:val="000E4DF4"/>
    <w:rsid w:val="000E4F9E"/>
    <w:rsid w:val="000E5065"/>
    <w:rsid w:val="000E52D9"/>
    <w:rsid w:val="000E573A"/>
    <w:rsid w:val="000E5741"/>
    <w:rsid w:val="000E589C"/>
    <w:rsid w:val="000E5CB7"/>
    <w:rsid w:val="000E5F17"/>
    <w:rsid w:val="000E6948"/>
    <w:rsid w:val="000E6E02"/>
    <w:rsid w:val="000E6E47"/>
    <w:rsid w:val="000E70CE"/>
    <w:rsid w:val="000E713A"/>
    <w:rsid w:val="000E769C"/>
    <w:rsid w:val="000F02D3"/>
    <w:rsid w:val="000F059A"/>
    <w:rsid w:val="000F0C15"/>
    <w:rsid w:val="000F0D2A"/>
    <w:rsid w:val="000F0D92"/>
    <w:rsid w:val="000F0EDE"/>
    <w:rsid w:val="000F1438"/>
    <w:rsid w:val="000F1DBA"/>
    <w:rsid w:val="000F2091"/>
    <w:rsid w:val="000F2613"/>
    <w:rsid w:val="000F2BFF"/>
    <w:rsid w:val="000F2DF4"/>
    <w:rsid w:val="000F2ED3"/>
    <w:rsid w:val="000F36E7"/>
    <w:rsid w:val="000F463F"/>
    <w:rsid w:val="000F4856"/>
    <w:rsid w:val="000F4B6C"/>
    <w:rsid w:val="000F4C18"/>
    <w:rsid w:val="000F4D15"/>
    <w:rsid w:val="000F5B10"/>
    <w:rsid w:val="000F63ED"/>
    <w:rsid w:val="000F649B"/>
    <w:rsid w:val="000F69CF"/>
    <w:rsid w:val="000F6BFD"/>
    <w:rsid w:val="000F6EC7"/>
    <w:rsid w:val="000F730C"/>
    <w:rsid w:val="000F7746"/>
    <w:rsid w:val="000F7757"/>
    <w:rsid w:val="0010091A"/>
    <w:rsid w:val="00100CA2"/>
    <w:rsid w:val="0010107D"/>
    <w:rsid w:val="00101166"/>
    <w:rsid w:val="001012D0"/>
    <w:rsid w:val="0010185A"/>
    <w:rsid w:val="00101933"/>
    <w:rsid w:val="00101DF4"/>
    <w:rsid w:val="001025E7"/>
    <w:rsid w:val="001031A0"/>
    <w:rsid w:val="001032D9"/>
    <w:rsid w:val="00103AB6"/>
    <w:rsid w:val="00104096"/>
    <w:rsid w:val="00104592"/>
    <w:rsid w:val="00104C91"/>
    <w:rsid w:val="0010599A"/>
    <w:rsid w:val="00106074"/>
    <w:rsid w:val="001061D5"/>
    <w:rsid w:val="00106B82"/>
    <w:rsid w:val="00106CD0"/>
    <w:rsid w:val="001071C6"/>
    <w:rsid w:val="00107744"/>
    <w:rsid w:val="001078B2"/>
    <w:rsid w:val="00107CD0"/>
    <w:rsid w:val="00107D7A"/>
    <w:rsid w:val="00107DD4"/>
    <w:rsid w:val="00110148"/>
    <w:rsid w:val="00110DD2"/>
    <w:rsid w:val="001110F2"/>
    <w:rsid w:val="00111618"/>
    <w:rsid w:val="0011189E"/>
    <w:rsid w:val="00111AC6"/>
    <w:rsid w:val="00111C28"/>
    <w:rsid w:val="001120D2"/>
    <w:rsid w:val="00112412"/>
    <w:rsid w:val="00112B62"/>
    <w:rsid w:val="001131BD"/>
    <w:rsid w:val="00113B82"/>
    <w:rsid w:val="00114477"/>
    <w:rsid w:val="0011467A"/>
    <w:rsid w:val="001147E9"/>
    <w:rsid w:val="0011483E"/>
    <w:rsid w:val="00114AA2"/>
    <w:rsid w:val="00114B57"/>
    <w:rsid w:val="00114BD4"/>
    <w:rsid w:val="00114D07"/>
    <w:rsid w:val="00114D61"/>
    <w:rsid w:val="00114E41"/>
    <w:rsid w:val="001157DB"/>
    <w:rsid w:val="00116081"/>
    <w:rsid w:val="00116261"/>
    <w:rsid w:val="0011705B"/>
    <w:rsid w:val="00117AED"/>
    <w:rsid w:val="00117EEC"/>
    <w:rsid w:val="00120215"/>
    <w:rsid w:val="00120314"/>
    <w:rsid w:val="0012038E"/>
    <w:rsid w:val="00120399"/>
    <w:rsid w:val="00120B6E"/>
    <w:rsid w:val="001217D8"/>
    <w:rsid w:val="00121EB2"/>
    <w:rsid w:val="00121EEC"/>
    <w:rsid w:val="00121EF9"/>
    <w:rsid w:val="00122317"/>
    <w:rsid w:val="00122346"/>
    <w:rsid w:val="001224C3"/>
    <w:rsid w:val="00122AC4"/>
    <w:rsid w:val="00122D4C"/>
    <w:rsid w:val="001230D7"/>
    <w:rsid w:val="00123146"/>
    <w:rsid w:val="00123777"/>
    <w:rsid w:val="00123ECA"/>
    <w:rsid w:val="0012465F"/>
    <w:rsid w:val="0012467F"/>
    <w:rsid w:val="001247DB"/>
    <w:rsid w:val="00124A75"/>
    <w:rsid w:val="00124C56"/>
    <w:rsid w:val="00124F63"/>
    <w:rsid w:val="00125110"/>
    <w:rsid w:val="0012518B"/>
    <w:rsid w:val="00125742"/>
    <w:rsid w:val="00125852"/>
    <w:rsid w:val="0012587F"/>
    <w:rsid w:val="00125A37"/>
    <w:rsid w:val="0012603C"/>
    <w:rsid w:val="00126718"/>
    <w:rsid w:val="0012689E"/>
    <w:rsid w:val="00126999"/>
    <w:rsid w:val="001269B7"/>
    <w:rsid w:val="00126DF9"/>
    <w:rsid w:val="00126FC3"/>
    <w:rsid w:val="00127248"/>
    <w:rsid w:val="00127350"/>
    <w:rsid w:val="0013064C"/>
    <w:rsid w:val="001306FD"/>
    <w:rsid w:val="0013073E"/>
    <w:rsid w:val="0013081F"/>
    <w:rsid w:val="00130DB3"/>
    <w:rsid w:val="0013117D"/>
    <w:rsid w:val="00131577"/>
    <w:rsid w:val="001315D8"/>
    <w:rsid w:val="00131D2C"/>
    <w:rsid w:val="00131F9E"/>
    <w:rsid w:val="001328F9"/>
    <w:rsid w:val="00132B6B"/>
    <w:rsid w:val="00132BFD"/>
    <w:rsid w:val="00132CA5"/>
    <w:rsid w:val="00132D47"/>
    <w:rsid w:val="00132DF5"/>
    <w:rsid w:val="0013338B"/>
    <w:rsid w:val="00133AB3"/>
    <w:rsid w:val="00134687"/>
    <w:rsid w:val="00134AC6"/>
    <w:rsid w:val="001353B4"/>
    <w:rsid w:val="00135835"/>
    <w:rsid w:val="00135C54"/>
    <w:rsid w:val="00135CA3"/>
    <w:rsid w:val="00135E30"/>
    <w:rsid w:val="00136471"/>
    <w:rsid w:val="0013664A"/>
    <w:rsid w:val="00136704"/>
    <w:rsid w:val="00136708"/>
    <w:rsid w:val="001368D4"/>
    <w:rsid w:val="00137273"/>
    <w:rsid w:val="00137483"/>
    <w:rsid w:val="00137673"/>
    <w:rsid w:val="0013787D"/>
    <w:rsid w:val="00140195"/>
    <w:rsid w:val="00140660"/>
    <w:rsid w:val="001406F3"/>
    <w:rsid w:val="0014073E"/>
    <w:rsid w:val="00140D67"/>
    <w:rsid w:val="0014109A"/>
    <w:rsid w:val="001413A2"/>
    <w:rsid w:val="0014174B"/>
    <w:rsid w:val="00141751"/>
    <w:rsid w:val="00141A67"/>
    <w:rsid w:val="00141C94"/>
    <w:rsid w:val="00141F57"/>
    <w:rsid w:val="00142B72"/>
    <w:rsid w:val="00143321"/>
    <w:rsid w:val="00143D60"/>
    <w:rsid w:val="0014409D"/>
    <w:rsid w:val="0014495C"/>
    <w:rsid w:val="00144BE2"/>
    <w:rsid w:val="00144EFB"/>
    <w:rsid w:val="0014524D"/>
    <w:rsid w:val="001460C5"/>
    <w:rsid w:val="001465F1"/>
    <w:rsid w:val="0014677E"/>
    <w:rsid w:val="00146856"/>
    <w:rsid w:val="001468D5"/>
    <w:rsid w:val="00146FE1"/>
    <w:rsid w:val="001473E0"/>
    <w:rsid w:val="00147E68"/>
    <w:rsid w:val="0015020D"/>
    <w:rsid w:val="001506C9"/>
    <w:rsid w:val="00150C90"/>
    <w:rsid w:val="00151B11"/>
    <w:rsid w:val="00151C74"/>
    <w:rsid w:val="00151E36"/>
    <w:rsid w:val="00152410"/>
    <w:rsid w:val="0015286F"/>
    <w:rsid w:val="00152CF6"/>
    <w:rsid w:val="001548FC"/>
    <w:rsid w:val="0015517C"/>
    <w:rsid w:val="00155703"/>
    <w:rsid w:val="00155E3C"/>
    <w:rsid w:val="00155EDB"/>
    <w:rsid w:val="001560B2"/>
    <w:rsid w:val="0015634F"/>
    <w:rsid w:val="001563BA"/>
    <w:rsid w:val="0015652B"/>
    <w:rsid w:val="0015698A"/>
    <w:rsid w:val="00156E16"/>
    <w:rsid w:val="00156E24"/>
    <w:rsid w:val="0015778C"/>
    <w:rsid w:val="001579E4"/>
    <w:rsid w:val="001601F0"/>
    <w:rsid w:val="001604FE"/>
    <w:rsid w:val="001606A4"/>
    <w:rsid w:val="00160963"/>
    <w:rsid w:val="00160AD9"/>
    <w:rsid w:val="00160CFA"/>
    <w:rsid w:val="00160E08"/>
    <w:rsid w:val="00161EDC"/>
    <w:rsid w:val="00162041"/>
    <w:rsid w:val="001620A1"/>
    <w:rsid w:val="00162525"/>
    <w:rsid w:val="0016311C"/>
    <w:rsid w:val="00163273"/>
    <w:rsid w:val="001639EF"/>
    <w:rsid w:val="00163B26"/>
    <w:rsid w:val="00163BC0"/>
    <w:rsid w:val="00163F5C"/>
    <w:rsid w:val="001642F7"/>
    <w:rsid w:val="00164630"/>
    <w:rsid w:val="00164823"/>
    <w:rsid w:val="00164E9E"/>
    <w:rsid w:val="00165253"/>
    <w:rsid w:val="00165452"/>
    <w:rsid w:val="00165CAD"/>
    <w:rsid w:val="00166255"/>
    <w:rsid w:val="0016693F"/>
    <w:rsid w:val="00166AC1"/>
    <w:rsid w:val="00166FE4"/>
    <w:rsid w:val="00167371"/>
    <w:rsid w:val="00167523"/>
    <w:rsid w:val="0016783E"/>
    <w:rsid w:val="00167A1D"/>
    <w:rsid w:val="00167B1D"/>
    <w:rsid w:val="00170549"/>
    <w:rsid w:val="00171ADB"/>
    <w:rsid w:val="00171DDA"/>
    <w:rsid w:val="00172450"/>
    <w:rsid w:val="00172C5D"/>
    <w:rsid w:val="00172DD4"/>
    <w:rsid w:val="001731AE"/>
    <w:rsid w:val="00173577"/>
    <w:rsid w:val="0017377E"/>
    <w:rsid w:val="00173A6B"/>
    <w:rsid w:val="001742EE"/>
    <w:rsid w:val="00175091"/>
    <w:rsid w:val="0017546E"/>
    <w:rsid w:val="00175C3E"/>
    <w:rsid w:val="0017628F"/>
    <w:rsid w:val="00176A13"/>
    <w:rsid w:val="0017727E"/>
    <w:rsid w:val="0017732E"/>
    <w:rsid w:val="00177600"/>
    <w:rsid w:val="001776D1"/>
    <w:rsid w:val="00177C64"/>
    <w:rsid w:val="00177CF9"/>
    <w:rsid w:val="00177E0B"/>
    <w:rsid w:val="001807BC"/>
    <w:rsid w:val="00180B18"/>
    <w:rsid w:val="00181239"/>
    <w:rsid w:val="0018145C"/>
    <w:rsid w:val="001820BC"/>
    <w:rsid w:val="00182277"/>
    <w:rsid w:val="00182553"/>
    <w:rsid w:val="001826BF"/>
    <w:rsid w:val="001826E5"/>
    <w:rsid w:val="001831F9"/>
    <w:rsid w:val="0018397C"/>
    <w:rsid w:val="00183B1A"/>
    <w:rsid w:val="00183C06"/>
    <w:rsid w:val="00183CD7"/>
    <w:rsid w:val="00183E9D"/>
    <w:rsid w:val="00184360"/>
    <w:rsid w:val="00184999"/>
    <w:rsid w:val="001849B6"/>
    <w:rsid w:val="00185809"/>
    <w:rsid w:val="00185961"/>
    <w:rsid w:val="001859EF"/>
    <w:rsid w:val="00185A63"/>
    <w:rsid w:val="00185C8C"/>
    <w:rsid w:val="00186BAB"/>
    <w:rsid w:val="00186ED4"/>
    <w:rsid w:val="00186F97"/>
    <w:rsid w:val="001873DC"/>
    <w:rsid w:val="00187CEF"/>
    <w:rsid w:val="001903A7"/>
    <w:rsid w:val="00190A00"/>
    <w:rsid w:val="00190FB2"/>
    <w:rsid w:val="001910A7"/>
    <w:rsid w:val="001913AA"/>
    <w:rsid w:val="00191646"/>
    <w:rsid w:val="00191825"/>
    <w:rsid w:val="00191ED2"/>
    <w:rsid w:val="00192320"/>
    <w:rsid w:val="00192A55"/>
    <w:rsid w:val="00192E7A"/>
    <w:rsid w:val="001932BD"/>
    <w:rsid w:val="001932E8"/>
    <w:rsid w:val="00193459"/>
    <w:rsid w:val="00193AF9"/>
    <w:rsid w:val="00193DF1"/>
    <w:rsid w:val="00194638"/>
    <w:rsid w:val="001946A1"/>
    <w:rsid w:val="00194B41"/>
    <w:rsid w:val="001953CF"/>
    <w:rsid w:val="0019566A"/>
    <w:rsid w:val="0019585B"/>
    <w:rsid w:val="00196191"/>
    <w:rsid w:val="00196425"/>
    <w:rsid w:val="001968D3"/>
    <w:rsid w:val="00196C73"/>
    <w:rsid w:val="001975F6"/>
    <w:rsid w:val="00197DBE"/>
    <w:rsid w:val="001A0701"/>
    <w:rsid w:val="001A0C97"/>
    <w:rsid w:val="001A11C6"/>
    <w:rsid w:val="001A11FD"/>
    <w:rsid w:val="001A13C1"/>
    <w:rsid w:val="001A1425"/>
    <w:rsid w:val="001A2263"/>
    <w:rsid w:val="001A2AD4"/>
    <w:rsid w:val="001A2B6D"/>
    <w:rsid w:val="001A2B8F"/>
    <w:rsid w:val="001A2D58"/>
    <w:rsid w:val="001A2D62"/>
    <w:rsid w:val="001A2F82"/>
    <w:rsid w:val="001A324F"/>
    <w:rsid w:val="001A32C0"/>
    <w:rsid w:val="001A34D2"/>
    <w:rsid w:val="001A3CFA"/>
    <w:rsid w:val="001A4253"/>
    <w:rsid w:val="001A4692"/>
    <w:rsid w:val="001A4E60"/>
    <w:rsid w:val="001A51C0"/>
    <w:rsid w:val="001A530B"/>
    <w:rsid w:val="001A536F"/>
    <w:rsid w:val="001A543D"/>
    <w:rsid w:val="001A58D8"/>
    <w:rsid w:val="001A595C"/>
    <w:rsid w:val="001A5E33"/>
    <w:rsid w:val="001A61FB"/>
    <w:rsid w:val="001A6495"/>
    <w:rsid w:val="001A6C83"/>
    <w:rsid w:val="001A6C95"/>
    <w:rsid w:val="001A7B58"/>
    <w:rsid w:val="001A7F1F"/>
    <w:rsid w:val="001B077A"/>
    <w:rsid w:val="001B0A55"/>
    <w:rsid w:val="001B1A48"/>
    <w:rsid w:val="001B1F15"/>
    <w:rsid w:val="001B1FB9"/>
    <w:rsid w:val="001B25BC"/>
    <w:rsid w:val="001B2888"/>
    <w:rsid w:val="001B2A3B"/>
    <w:rsid w:val="001B2CC3"/>
    <w:rsid w:val="001B2EC3"/>
    <w:rsid w:val="001B34D9"/>
    <w:rsid w:val="001B3B4C"/>
    <w:rsid w:val="001B3CDA"/>
    <w:rsid w:val="001B3E3E"/>
    <w:rsid w:val="001B402A"/>
    <w:rsid w:val="001B44BA"/>
    <w:rsid w:val="001B500E"/>
    <w:rsid w:val="001B56D3"/>
    <w:rsid w:val="001B5868"/>
    <w:rsid w:val="001B6163"/>
    <w:rsid w:val="001B6168"/>
    <w:rsid w:val="001B64C2"/>
    <w:rsid w:val="001B66F2"/>
    <w:rsid w:val="001B6B7D"/>
    <w:rsid w:val="001B6CCB"/>
    <w:rsid w:val="001B6EA7"/>
    <w:rsid w:val="001B7028"/>
    <w:rsid w:val="001B731A"/>
    <w:rsid w:val="001B7658"/>
    <w:rsid w:val="001B7F8D"/>
    <w:rsid w:val="001C0221"/>
    <w:rsid w:val="001C06EF"/>
    <w:rsid w:val="001C0B80"/>
    <w:rsid w:val="001C0EE5"/>
    <w:rsid w:val="001C0F90"/>
    <w:rsid w:val="001C1505"/>
    <w:rsid w:val="001C15C5"/>
    <w:rsid w:val="001C184F"/>
    <w:rsid w:val="001C195F"/>
    <w:rsid w:val="001C1A7A"/>
    <w:rsid w:val="001C1B6E"/>
    <w:rsid w:val="001C231E"/>
    <w:rsid w:val="001C2FC2"/>
    <w:rsid w:val="001C3851"/>
    <w:rsid w:val="001C3B56"/>
    <w:rsid w:val="001C448A"/>
    <w:rsid w:val="001C50A3"/>
    <w:rsid w:val="001C50D7"/>
    <w:rsid w:val="001C631B"/>
    <w:rsid w:val="001C6534"/>
    <w:rsid w:val="001C6825"/>
    <w:rsid w:val="001C6EDF"/>
    <w:rsid w:val="001C6FA3"/>
    <w:rsid w:val="001C70A4"/>
    <w:rsid w:val="001C75D1"/>
    <w:rsid w:val="001C7663"/>
    <w:rsid w:val="001C7C23"/>
    <w:rsid w:val="001C7D41"/>
    <w:rsid w:val="001D0292"/>
    <w:rsid w:val="001D06DA"/>
    <w:rsid w:val="001D08DB"/>
    <w:rsid w:val="001D0AD6"/>
    <w:rsid w:val="001D10DB"/>
    <w:rsid w:val="001D1300"/>
    <w:rsid w:val="001D1920"/>
    <w:rsid w:val="001D1AB4"/>
    <w:rsid w:val="001D238D"/>
    <w:rsid w:val="001D25C6"/>
    <w:rsid w:val="001D26AB"/>
    <w:rsid w:val="001D310D"/>
    <w:rsid w:val="001D3148"/>
    <w:rsid w:val="001D35B7"/>
    <w:rsid w:val="001D3605"/>
    <w:rsid w:val="001D36A4"/>
    <w:rsid w:val="001D3D88"/>
    <w:rsid w:val="001D3FB6"/>
    <w:rsid w:val="001D4CE2"/>
    <w:rsid w:val="001D4D54"/>
    <w:rsid w:val="001D538C"/>
    <w:rsid w:val="001D573D"/>
    <w:rsid w:val="001D5A01"/>
    <w:rsid w:val="001D6836"/>
    <w:rsid w:val="001E00A2"/>
    <w:rsid w:val="001E056B"/>
    <w:rsid w:val="001E0577"/>
    <w:rsid w:val="001E07F1"/>
    <w:rsid w:val="001E0820"/>
    <w:rsid w:val="001E0848"/>
    <w:rsid w:val="001E09B8"/>
    <w:rsid w:val="001E0EE1"/>
    <w:rsid w:val="001E11C5"/>
    <w:rsid w:val="001E12BE"/>
    <w:rsid w:val="001E14A6"/>
    <w:rsid w:val="001E14CB"/>
    <w:rsid w:val="001E194D"/>
    <w:rsid w:val="001E19BD"/>
    <w:rsid w:val="001E19D5"/>
    <w:rsid w:val="001E283F"/>
    <w:rsid w:val="001E28AC"/>
    <w:rsid w:val="001E2A7D"/>
    <w:rsid w:val="001E339F"/>
    <w:rsid w:val="001E3729"/>
    <w:rsid w:val="001E3938"/>
    <w:rsid w:val="001E3AE4"/>
    <w:rsid w:val="001E3D20"/>
    <w:rsid w:val="001E3E25"/>
    <w:rsid w:val="001E3E5A"/>
    <w:rsid w:val="001E4891"/>
    <w:rsid w:val="001E4D20"/>
    <w:rsid w:val="001E4EE2"/>
    <w:rsid w:val="001E4FF9"/>
    <w:rsid w:val="001E502F"/>
    <w:rsid w:val="001E5217"/>
    <w:rsid w:val="001E59D8"/>
    <w:rsid w:val="001E6309"/>
    <w:rsid w:val="001E6AA5"/>
    <w:rsid w:val="001E6DCF"/>
    <w:rsid w:val="001E7179"/>
    <w:rsid w:val="001E73B3"/>
    <w:rsid w:val="001E7514"/>
    <w:rsid w:val="001E7808"/>
    <w:rsid w:val="001E7A92"/>
    <w:rsid w:val="001E7BE6"/>
    <w:rsid w:val="001F0642"/>
    <w:rsid w:val="001F06DF"/>
    <w:rsid w:val="001F09F3"/>
    <w:rsid w:val="001F14C3"/>
    <w:rsid w:val="001F175E"/>
    <w:rsid w:val="001F1862"/>
    <w:rsid w:val="001F2B1A"/>
    <w:rsid w:val="001F2BDD"/>
    <w:rsid w:val="001F305F"/>
    <w:rsid w:val="001F343B"/>
    <w:rsid w:val="001F3AA6"/>
    <w:rsid w:val="001F3F8C"/>
    <w:rsid w:val="001F438E"/>
    <w:rsid w:val="001F499E"/>
    <w:rsid w:val="001F4C35"/>
    <w:rsid w:val="001F4CAB"/>
    <w:rsid w:val="001F4E71"/>
    <w:rsid w:val="001F52EE"/>
    <w:rsid w:val="001F53E2"/>
    <w:rsid w:val="001F56B1"/>
    <w:rsid w:val="001F5D94"/>
    <w:rsid w:val="001F5DC4"/>
    <w:rsid w:val="001F6475"/>
    <w:rsid w:val="001F6990"/>
    <w:rsid w:val="001F6AFC"/>
    <w:rsid w:val="001F6DBC"/>
    <w:rsid w:val="001F6E12"/>
    <w:rsid w:val="001F6EF5"/>
    <w:rsid w:val="001F7166"/>
    <w:rsid w:val="001F73A8"/>
    <w:rsid w:val="001F7514"/>
    <w:rsid w:val="002001A9"/>
    <w:rsid w:val="00200533"/>
    <w:rsid w:val="00200EAF"/>
    <w:rsid w:val="0020143D"/>
    <w:rsid w:val="00201F2C"/>
    <w:rsid w:val="002029A9"/>
    <w:rsid w:val="0020323F"/>
    <w:rsid w:val="002036BB"/>
    <w:rsid w:val="00203708"/>
    <w:rsid w:val="00203971"/>
    <w:rsid w:val="002039C7"/>
    <w:rsid w:val="002039DB"/>
    <w:rsid w:val="00203DAB"/>
    <w:rsid w:val="00203FE9"/>
    <w:rsid w:val="00204267"/>
    <w:rsid w:val="00204B11"/>
    <w:rsid w:val="00204D43"/>
    <w:rsid w:val="00204E4D"/>
    <w:rsid w:val="00205090"/>
    <w:rsid w:val="002052AE"/>
    <w:rsid w:val="0020543F"/>
    <w:rsid w:val="002057FD"/>
    <w:rsid w:val="00205E02"/>
    <w:rsid w:val="002063AA"/>
    <w:rsid w:val="002069F8"/>
    <w:rsid w:val="00206AD9"/>
    <w:rsid w:val="00207026"/>
    <w:rsid w:val="00207878"/>
    <w:rsid w:val="00207FD7"/>
    <w:rsid w:val="00210088"/>
    <w:rsid w:val="002100E0"/>
    <w:rsid w:val="002100E4"/>
    <w:rsid w:val="0021073B"/>
    <w:rsid w:val="00210883"/>
    <w:rsid w:val="00210D40"/>
    <w:rsid w:val="0021168F"/>
    <w:rsid w:val="002116A8"/>
    <w:rsid w:val="002116C5"/>
    <w:rsid w:val="00211756"/>
    <w:rsid w:val="00212563"/>
    <w:rsid w:val="002125E7"/>
    <w:rsid w:val="00212B86"/>
    <w:rsid w:val="00212EAA"/>
    <w:rsid w:val="0021362D"/>
    <w:rsid w:val="00213CB2"/>
    <w:rsid w:val="002143C1"/>
    <w:rsid w:val="00214506"/>
    <w:rsid w:val="002145E2"/>
    <w:rsid w:val="00214AAE"/>
    <w:rsid w:val="00214C0E"/>
    <w:rsid w:val="00215252"/>
    <w:rsid w:val="0021539F"/>
    <w:rsid w:val="002154A8"/>
    <w:rsid w:val="0021579E"/>
    <w:rsid w:val="00215BA3"/>
    <w:rsid w:val="0021633C"/>
    <w:rsid w:val="00216703"/>
    <w:rsid w:val="002167C3"/>
    <w:rsid w:val="002169A6"/>
    <w:rsid w:val="00217054"/>
    <w:rsid w:val="00217263"/>
    <w:rsid w:val="00217BC3"/>
    <w:rsid w:val="00217F71"/>
    <w:rsid w:val="0022027E"/>
    <w:rsid w:val="00220693"/>
    <w:rsid w:val="0022078E"/>
    <w:rsid w:val="002212D9"/>
    <w:rsid w:val="00221329"/>
    <w:rsid w:val="00221B1A"/>
    <w:rsid w:val="00221B70"/>
    <w:rsid w:val="00221FCC"/>
    <w:rsid w:val="00222822"/>
    <w:rsid w:val="00222BD5"/>
    <w:rsid w:val="00222DFA"/>
    <w:rsid w:val="00223103"/>
    <w:rsid w:val="00223825"/>
    <w:rsid w:val="00223B92"/>
    <w:rsid w:val="002242F4"/>
    <w:rsid w:val="00224C47"/>
    <w:rsid w:val="00225568"/>
    <w:rsid w:val="00225717"/>
    <w:rsid w:val="002257BC"/>
    <w:rsid w:val="002258F8"/>
    <w:rsid w:val="00225C3A"/>
    <w:rsid w:val="00225D13"/>
    <w:rsid w:val="00225EC6"/>
    <w:rsid w:val="002265A2"/>
    <w:rsid w:val="00226D4B"/>
    <w:rsid w:val="00226EFA"/>
    <w:rsid w:val="00227019"/>
    <w:rsid w:val="002270BB"/>
    <w:rsid w:val="00227123"/>
    <w:rsid w:val="00227FF1"/>
    <w:rsid w:val="0023025E"/>
    <w:rsid w:val="00230D28"/>
    <w:rsid w:val="00230D77"/>
    <w:rsid w:val="00231149"/>
    <w:rsid w:val="002314CF"/>
    <w:rsid w:val="0023165D"/>
    <w:rsid w:val="002318C1"/>
    <w:rsid w:val="00231C3F"/>
    <w:rsid w:val="00231EF6"/>
    <w:rsid w:val="00232ABB"/>
    <w:rsid w:val="00232C25"/>
    <w:rsid w:val="00233401"/>
    <w:rsid w:val="002334F3"/>
    <w:rsid w:val="00233D83"/>
    <w:rsid w:val="00233D8F"/>
    <w:rsid w:val="002340F5"/>
    <w:rsid w:val="002343DF"/>
    <w:rsid w:val="002345D3"/>
    <w:rsid w:val="00234711"/>
    <w:rsid w:val="00235FA7"/>
    <w:rsid w:val="002363D7"/>
    <w:rsid w:val="0023652B"/>
    <w:rsid w:val="00236538"/>
    <w:rsid w:val="00236DA2"/>
    <w:rsid w:val="002370E4"/>
    <w:rsid w:val="00237265"/>
    <w:rsid w:val="002378C5"/>
    <w:rsid w:val="00237B17"/>
    <w:rsid w:val="00240151"/>
    <w:rsid w:val="002403EF"/>
    <w:rsid w:val="0024070B"/>
    <w:rsid w:val="00241141"/>
    <w:rsid w:val="002415CA"/>
    <w:rsid w:val="002417E6"/>
    <w:rsid w:val="00241ABF"/>
    <w:rsid w:val="00241C4C"/>
    <w:rsid w:val="00241DFF"/>
    <w:rsid w:val="002425A6"/>
    <w:rsid w:val="0024289C"/>
    <w:rsid w:val="002428BF"/>
    <w:rsid w:val="00242D40"/>
    <w:rsid w:val="00243864"/>
    <w:rsid w:val="00243E49"/>
    <w:rsid w:val="00244A17"/>
    <w:rsid w:val="00244D56"/>
    <w:rsid w:val="00245267"/>
    <w:rsid w:val="00245304"/>
    <w:rsid w:val="00245B7D"/>
    <w:rsid w:val="00245FFE"/>
    <w:rsid w:val="002460F3"/>
    <w:rsid w:val="002467CC"/>
    <w:rsid w:val="00246A24"/>
    <w:rsid w:val="00246F51"/>
    <w:rsid w:val="002478C4"/>
    <w:rsid w:val="002479E6"/>
    <w:rsid w:val="0025063D"/>
    <w:rsid w:val="00250769"/>
    <w:rsid w:val="00250DDD"/>
    <w:rsid w:val="00250F37"/>
    <w:rsid w:val="002517EB"/>
    <w:rsid w:val="00251C42"/>
    <w:rsid w:val="0025206A"/>
    <w:rsid w:val="002529D4"/>
    <w:rsid w:val="002531A2"/>
    <w:rsid w:val="002535B1"/>
    <w:rsid w:val="00253F00"/>
    <w:rsid w:val="002541F5"/>
    <w:rsid w:val="00254D42"/>
    <w:rsid w:val="00254F2F"/>
    <w:rsid w:val="00255D72"/>
    <w:rsid w:val="00255F11"/>
    <w:rsid w:val="002561D3"/>
    <w:rsid w:val="00256A3F"/>
    <w:rsid w:val="00256D60"/>
    <w:rsid w:val="00257564"/>
    <w:rsid w:val="0025772F"/>
    <w:rsid w:val="00257809"/>
    <w:rsid w:val="00257BD3"/>
    <w:rsid w:val="00257C1C"/>
    <w:rsid w:val="00257CA8"/>
    <w:rsid w:val="00257DEA"/>
    <w:rsid w:val="00260081"/>
    <w:rsid w:val="0026016C"/>
    <w:rsid w:val="00260407"/>
    <w:rsid w:val="0026049F"/>
    <w:rsid w:val="002606FA"/>
    <w:rsid w:val="00261A00"/>
    <w:rsid w:val="00261AE3"/>
    <w:rsid w:val="00262020"/>
    <w:rsid w:val="002620D8"/>
    <w:rsid w:val="00262185"/>
    <w:rsid w:val="00262420"/>
    <w:rsid w:val="0026260A"/>
    <w:rsid w:val="0026298F"/>
    <w:rsid w:val="00262CE9"/>
    <w:rsid w:val="00263BC0"/>
    <w:rsid w:val="002642C9"/>
    <w:rsid w:val="00264A97"/>
    <w:rsid w:val="00264B3B"/>
    <w:rsid w:val="00264BDD"/>
    <w:rsid w:val="00264E75"/>
    <w:rsid w:val="002651F4"/>
    <w:rsid w:val="0026584E"/>
    <w:rsid w:val="00265F36"/>
    <w:rsid w:val="00266304"/>
    <w:rsid w:val="0026631B"/>
    <w:rsid w:val="00266C07"/>
    <w:rsid w:val="00266C5D"/>
    <w:rsid w:val="0026717E"/>
    <w:rsid w:val="00267267"/>
    <w:rsid w:val="00267CB7"/>
    <w:rsid w:val="00267F9B"/>
    <w:rsid w:val="0027010D"/>
    <w:rsid w:val="00270313"/>
    <w:rsid w:val="002704A3"/>
    <w:rsid w:val="0027081C"/>
    <w:rsid w:val="002708AC"/>
    <w:rsid w:val="00270909"/>
    <w:rsid w:val="00270A65"/>
    <w:rsid w:val="00270AE4"/>
    <w:rsid w:val="002710DB"/>
    <w:rsid w:val="002713AB"/>
    <w:rsid w:val="00271521"/>
    <w:rsid w:val="00271CCC"/>
    <w:rsid w:val="00271E8F"/>
    <w:rsid w:val="00271F2B"/>
    <w:rsid w:val="00272621"/>
    <w:rsid w:val="00272B14"/>
    <w:rsid w:val="00273390"/>
    <w:rsid w:val="00273B1A"/>
    <w:rsid w:val="00273E03"/>
    <w:rsid w:val="002741F4"/>
    <w:rsid w:val="002742DF"/>
    <w:rsid w:val="00274381"/>
    <w:rsid w:val="00274859"/>
    <w:rsid w:val="00274E27"/>
    <w:rsid w:val="002755E2"/>
    <w:rsid w:val="00275884"/>
    <w:rsid w:val="00275BFF"/>
    <w:rsid w:val="00275D98"/>
    <w:rsid w:val="00275EC9"/>
    <w:rsid w:val="00276A29"/>
    <w:rsid w:val="00276B8B"/>
    <w:rsid w:val="002773DF"/>
    <w:rsid w:val="002779A4"/>
    <w:rsid w:val="00277D50"/>
    <w:rsid w:val="00280C9B"/>
    <w:rsid w:val="00282A25"/>
    <w:rsid w:val="00282BA2"/>
    <w:rsid w:val="00282DAD"/>
    <w:rsid w:val="00282E98"/>
    <w:rsid w:val="00283331"/>
    <w:rsid w:val="00283482"/>
    <w:rsid w:val="002835F3"/>
    <w:rsid w:val="00283827"/>
    <w:rsid w:val="00284BAA"/>
    <w:rsid w:val="00284FA6"/>
    <w:rsid w:val="00285507"/>
    <w:rsid w:val="00285595"/>
    <w:rsid w:val="0028586D"/>
    <w:rsid w:val="00285C5F"/>
    <w:rsid w:val="00286083"/>
    <w:rsid w:val="002864FD"/>
    <w:rsid w:val="00286621"/>
    <w:rsid w:val="002866C0"/>
    <w:rsid w:val="00287650"/>
    <w:rsid w:val="002877D1"/>
    <w:rsid w:val="00287B09"/>
    <w:rsid w:val="00287DF0"/>
    <w:rsid w:val="002905F6"/>
    <w:rsid w:val="00290852"/>
    <w:rsid w:val="00290984"/>
    <w:rsid w:val="00290AEF"/>
    <w:rsid w:val="00290B5F"/>
    <w:rsid w:val="00290F9D"/>
    <w:rsid w:val="002917AE"/>
    <w:rsid w:val="00291D9B"/>
    <w:rsid w:val="00291EF2"/>
    <w:rsid w:val="00291F6F"/>
    <w:rsid w:val="002920B9"/>
    <w:rsid w:val="00292143"/>
    <w:rsid w:val="00292883"/>
    <w:rsid w:val="00292DDE"/>
    <w:rsid w:val="00293A54"/>
    <w:rsid w:val="00294099"/>
    <w:rsid w:val="0029463E"/>
    <w:rsid w:val="00294F81"/>
    <w:rsid w:val="00295437"/>
    <w:rsid w:val="0029564D"/>
    <w:rsid w:val="0029578B"/>
    <w:rsid w:val="002957DC"/>
    <w:rsid w:val="0029592F"/>
    <w:rsid w:val="00295A5C"/>
    <w:rsid w:val="00295D33"/>
    <w:rsid w:val="00296067"/>
    <w:rsid w:val="0029624D"/>
    <w:rsid w:val="00296BF3"/>
    <w:rsid w:val="00296CB6"/>
    <w:rsid w:val="002971AD"/>
    <w:rsid w:val="0029770B"/>
    <w:rsid w:val="00297DAF"/>
    <w:rsid w:val="002A004F"/>
    <w:rsid w:val="002A02C6"/>
    <w:rsid w:val="002A0DFE"/>
    <w:rsid w:val="002A0F19"/>
    <w:rsid w:val="002A0F50"/>
    <w:rsid w:val="002A0FB0"/>
    <w:rsid w:val="002A1068"/>
    <w:rsid w:val="002A118F"/>
    <w:rsid w:val="002A1628"/>
    <w:rsid w:val="002A2157"/>
    <w:rsid w:val="002A2236"/>
    <w:rsid w:val="002A2276"/>
    <w:rsid w:val="002A2304"/>
    <w:rsid w:val="002A2576"/>
    <w:rsid w:val="002A2942"/>
    <w:rsid w:val="002A30A3"/>
    <w:rsid w:val="002A30C4"/>
    <w:rsid w:val="002A3230"/>
    <w:rsid w:val="002A34FE"/>
    <w:rsid w:val="002A3CBD"/>
    <w:rsid w:val="002A3FC9"/>
    <w:rsid w:val="002A46AE"/>
    <w:rsid w:val="002A4880"/>
    <w:rsid w:val="002A5A5E"/>
    <w:rsid w:val="002A65DE"/>
    <w:rsid w:val="002A6873"/>
    <w:rsid w:val="002A722B"/>
    <w:rsid w:val="002A7CBC"/>
    <w:rsid w:val="002B1115"/>
    <w:rsid w:val="002B144E"/>
    <w:rsid w:val="002B210F"/>
    <w:rsid w:val="002B2E7B"/>
    <w:rsid w:val="002B31D4"/>
    <w:rsid w:val="002B32F9"/>
    <w:rsid w:val="002B33BE"/>
    <w:rsid w:val="002B3789"/>
    <w:rsid w:val="002B3971"/>
    <w:rsid w:val="002B3E01"/>
    <w:rsid w:val="002B4D53"/>
    <w:rsid w:val="002B4D9E"/>
    <w:rsid w:val="002B527F"/>
    <w:rsid w:val="002B5BD6"/>
    <w:rsid w:val="002B5EF5"/>
    <w:rsid w:val="002B61CA"/>
    <w:rsid w:val="002B64A0"/>
    <w:rsid w:val="002B66C0"/>
    <w:rsid w:val="002B68B9"/>
    <w:rsid w:val="002B68D8"/>
    <w:rsid w:val="002B6E02"/>
    <w:rsid w:val="002B71E9"/>
    <w:rsid w:val="002B7413"/>
    <w:rsid w:val="002B77B9"/>
    <w:rsid w:val="002C09EF"/>
    <w:rsid w:val="002C09FD"/>
    <w:rsid w:val="002C0D6E"/>
    <w:rsid w:val="002C0E6D"/>
    <w:rsid w:val="002C103B"/>
    <w:rsid w:val="002C1679"/>
    <w:rsid w:val="002C1881"/>
    <w:rsid w:val="002C1BCD"/>
    <w:rsid w:val="002C21B2"/>
    <w:rsid w:val="002C2223"/>
    <w:rsid w:val="002C23C4"/>
    <w:rsid w:val="002C27E3"/>
    <w:rsid w:val="002C3174"/>
    <w:rsid w:val="002C3336"/>
    <w:rsid w:val="002C3765"/>
    <w:rsid w:val="002C43CE"/>
    <w:rsid w:val="002C4529"/>
    <w:rsid w:val="002C45F9"/>
    <w:rsid w:val="002C4DB8"/>
    <w:rsid w:val="002C5071"/>
    <w:rsid w:val="002C523A"/>
    <w:rsid w:val="002C526C"/>
    <w:rsid w:val="002C5477"/>
    <w:rsid w:val="002C55C0"/>
    <w:rsid w:val="002C564D"/>
    <w:rsid w:val="002C586A"/>
    <w:rsid w:val="002C5EF8"/>
    <w:rsid w:val="002C669A"/>
    <w:rsid w:val="002C6B84"/>
    <w:rsid w:val="002C74B4"/>
    <w:rsid w:val="002D050F"/>
    <w:rsid w:val="002D07B9"/>
    <w:rsid w:val="002D0A37"/>
    <w:rsid w:val="002D12A7"/>
    <w:rsid w:val="002D157F"/>
    <w:rsid w:val="002D1991"/>
    <w:rsid w:val="002D1C1F"/>
    <w:rsid w:val="002D22C1"/>
    <w:rsid w:val="002D237F"/>
    <w:rsid w:val="002D2676"/>
    <w:rsid w:val="002D29BA"/>
    <w:rsid w:val="002D2A1A"/>
    <w:rsid w:val="002D2D39"/>
    <w:rsid w:val="002D3810"/>
    <w:rsid w:val="002D3818"/>
    <w:rsid w:val="002D3836"/>
    <w:rsid w:val="002D3A2D"/>
    <w:rsid w:val="002D4038"/>
    <w:rsid w:val="002D4469"/>
    <w:rsid w:val="002D44EB"/>
    <w:rsid w:val="002D46D9"/>
    <w:rsid w:val="002D46FA"/>
    <w:rsid w:val="002D4C3D"/>
    <w:rsid w:val="002D4FBE"/>
    <w:rsid w:val="002D519D"/>
    <w:rsid w:val="002D5C45"/>
    <w:rsid w:val="002D5CBF"/>
    <w:rsid w:val="002D5D83"/>
    <w:rsid w:val="002D6006"/>
    <w:rsid w:val="002D6654"/>
    <w:rsid w:val="002D691A"/>
    <w:rsid w:val="002D6CE9"/>
    <w:rsid w:val="002D6D90"/>
    <w:rsid w:val="002D79D6"/>
    <w:rsid w:val="002D7C8E"/>
    <w:rsid w:val="002E11DB"/>
    <w:rsid w:val="002E219D"/>
    <w:rsid w:val="002E2B0F"/>
    <w:rsid w:val="002E30C0"/>
    <w:rsid w:val="002E3FF7"/>
    <w:rsid w:val="002E4534"/>
    <w:rsid w:val="002E453F"/>
    <w:rsid w:val="002E4B09"/>
    <w:rsid w:val="002E4D5B"/>
    <w:rsid w:val="002E5035"/>
    <w:rsid w:val="002E59ED"/>
    <w:rsid w:val="002E5CC0"/>
    <w:rsid w:val="002E5D8D"/>
    <w:rsid w:val="002E5F21"/>
    <w:rsid w:val="002E6210"/>
    <w:rsid w:val="002E6309"/>
    <w:rsid w:val="002E6595"/>
    <w:rsid w:val="002E7041"/>
    <w:rsid w:val="002E7435"/>
    <w:rsid w:val="002E791B"/>
    <w:rsid w:val="002E7B83"/>
    <w:rsid w:val="002E7D7B"/>
    <w:rsid w:val="002F00A7"/>
    <w:rsid w:val="002F0176"/>
    <w:rsid w:val="002F088D"/>
    <w:rsid w:val="002F0D5D"/>
    <w:rsid w:val="002F113B"/>
    <w:rsid w:val="002F24BA"/>
    <w:rsid w:val="002F2E6F"/>
    <w:rsid w:val="002F2EF5"/>
    <w:rsid w:val="002F375F"/>
    <w:rsid w:val="002F3790"/>
    <w:rsid w:val="002F3B90"/>
    <w:rsid w:val="002F3BBD"/>
    <w:rsid w:val="002F4670"/>
    <w:rsid w:val="002F4DDE"/>
    <w:rsid w:val="002F63D1"/>
    <w:rsid w:val="002F63EE"/>
    <w:rsid w:val="002F64F8"/>
    <w:rsid w:val="002F678E"/>
    <w:rsid w:val="002F6A69"/>
    <w:rsid w:val="002F7709"/>
    <w:rsid w:val="002F7C0D"/>
    <w:rsid w:val="003004AC"/>
    <w:rsid w:val="003008ED"/>
    <w:rsid w:val="00301110"/>
    <w:rsid w:val="00301A99"/>
    <w:rsid w:val="00301BBE"/>
    <w:rsid w:val="00302259"/>
    <w:rsid w:val="0030256D"/>
    <w:rsid w:val="003026A7"/>
    <w:rsid w:val="00302928"/>
    <w:rsid w:val="00302A1C"/>
    <w:rsid w:val="00302B1F"/>
    <w:rsid w:val="00302D09"/>
    <w:rsid w:val="00302E4F"/>
    <w:rsid w:val="00303178"/>
    <w:rsid w:val="00303295"/>
    <w:rsid w:val="003033A4"/>
    <w:rsid w:val="0030383B"/>
    <w:rsid w:val="00303BF8"/>
    <w:rsid w:val="00303EBD"/>
    <w:rsid w:val="00303FB9"/>
    <w:rsid w:val="003043A1"/>
    <w:rsid w:val="00304520"/>
    <w:rsid w:val="003048EE"/>
    <w:rsid w:val="00304AAF"/>
    <w:rsid w:val="00304E72"/>
    <w:rsid w:val="00304FCD"/>
    <w:rsid w:val="003056CC"/>
    <w:rsid w:val="00305E76"/>
    <w:rsid w:val="00306497"/>
    <w:rsid w:val="003065CD"/>
    <w:rsid w:val="00306886"/>
    <w:rsid w:val="003068C8"/>
    <w:rsid w:val="00306D74"/>
    <w:rsid w:val="00307262"/>
    <w:rsid w:val="0030762B"/>
    <w:rsid w:val="0030796D"/>
    <w:rsid w:val="00307D2A"/>
    <w:rsid w:val="00307D35"/>
    <w:rsid w:val="00310046"/>
    <w:rsid w:val="003101F1"/>
    <w:rsid w:val="0031088D"/>
    <w:rsid w:val="0031104B"/>
    <w:rsid w:val="00311242"/>
    <w:rsid w:val="00311599"/>
    <w:rsid w:val="003119CD"/>
    <w:rsid w:val="00311D26"/>
    <w:rsid w:val="00311D5E"/>
    <w:rsid w:val="00311E36"/>
    <w:rsid w:val="00312014"/>
    <w:rsid w:val="003121AE"/>
    <w:rsid w:val="00312487"/>
    <w:rsid w:val="00312FE9"/>
    <w:rsid w:val="0031323C"/>
    <w:rsid w:val="003133CA"/>
    <w:rsid w:val="00313E23"/>
    <w:rsid w:val="00313FA7"/>
    <w:rsid w:val="00314277"/>
    <w:rsid w:val="00314401"/>
    <w:rsid w:val="00314DA1"/>
    <w:rsid w:val="00314E6B"/>
    <w:rsid w:val="00315411"/>
    <w:rsid w:val="00315472"/>
    <w:rsid w:val="003155EB"/>
    <w:rsid w:val="00315765"/>
    <w:rsid w:val="00315BBA"/>
    <w:rsid w:val="00315CE4"/>
    <w:rsid w:val="0031644D"/>
    <w:rsid w:val="00316CD7"/>
    <w:rsid w:val="00317407"/>
    <w:rsid w:val="0031775E"/>
    <w:rsid w:val="003178C8"/>
    <w:rsid w:val="00317BF4"/>
    <w:rsid w:val="00320026"/>
    <w:rsid w:val="00320028"/>
    <w:rsid w:val="00320125"/>
    <w:rsid w:val="00320340"/>
    <w:rsid w:val="00320348"/>
    <w:rsid w:val="00320465"/>
    <w:rsid w:val="00320487"/>
    <w:rsid w:val="003205CD"/>
    <w:rsid w:val="00320A37"/>
    <w:rsid w:val="0032136F"/>
    <w:rsid w:val="00321C96"/>
    <w:rsid w:val="003228CD"/>
    <w:rsid w:val="00322BE4"/>
    <w:rsid w:val="00322FB9"/>
    <w:rsid w:val="003235DF"/>
    <w:rsid w:val="00323A32"/>
    <w:rsid w:val="00323DBF"/>
    <w:rsid w:val="003240D2"/>
    <w:rsid w:val="0032415A"/>
    <w:rsid w:val="00324320"/>
    <w:rsid w:val="00324B99"/>
    <w:rsid w:val="003250E8"/>
    <w:rsid w:val="00325120"/>
    <w:rsid w:val="0032547D"/>
    <w:rsid w:val="0032577A"/>
    <w:rsid w:val="00325BD8"/>
    <w:rsid w:val="00325EF4"/>
    <w:rsid w:val="003263C0"/>
    <w:rsid w:val="003264E0"/>
    <w:rsid w:val="00326CB8"/>
    <w:rsid w:val="00326E22"/>
    <w:rsid w:val="00327057"/>
    <w:rsid w:val="00327378"/>
    <w:rsid w:val="00327411"/>
    <w:rsid w:val="00327571"/>
    <w:rsid w:val="0032767F"/>
    <w:rsid w:val="00327796"/>
    <w:rsid w:val="00327CBC"/>
    <w:rsid w:val="00327ECE"/>
    <w:rsid w:val="0033035F"/>
    <w:rsid w:val="00330365"/>
    <w:rsid w:val="00330483"/>
    <w:rsid w:val="003304A8"/>
    <w:rsid w:val="0033076E"/>
    <w:rsid w:val="00330E36"/>
    <w:rsid w:val="00330FB4"/>
    <w:rsid w:val="00331124"/>
    <w:rsid w:val="0033113A"/>
    <w:rsid w:val="003316D9"/>
    <w:rsid w:val="003320DF"/>
    <w:rsid w:val="003328A0"/>
    <w:rsid w:val="003328C5"/>
    <w:rsid w:val="0033299F"/>
    <w:rsid w:val="003329A6"/>
    <w:rsid w:val="0033315F"/>
    <w:rsid w:val="003331F5"/>
    <w:rsid w:val="00333997"/>
    <w:rsid w:val="0033399F"/>
    <w:rsid w:val="0033400C"/>
    <w:rsid w:val="0033408A"/>
    <w:rsid w:val="003341DA"/>
    <w:rsid w:val="00334226"/>
    <w:rsid w:val="0033436B"/>
    <w:rsid w:val="00334598"/>
    <w:rsid w:val="00334BC2"/>
    <w:rsid w:val="00334C49"/>
    <w:rsid w:val="00334E9C"/>
    <w:rsid w:val="003353EE"/>
    <w:rsid w:val="00335597"/>
    <w:rsid w:val="00335697"/>
    <w:rsid w:val="00335C76"/>
    <w:rsid w:val="00335D75"/>
    <w:rsid w:val="0033641C"/>
    <w:rsid w:val="0033686E"/>
    <w:rsid w:val="003373D0"/>
    <w:rsid w:val="00337547"/>
    <w:rsid w:val="0033770B"/>
    <w:rsid w:val="00337EE1"/>
    <w:rsid w:val="00340166"/>
    <w:rsid w:val="003401E0"/>
    <w:rsid w:val="00340216"/>
    <w:rsid w:val="003402BC"/>
    <w:rsid w:val="0034041E"/>
    <w:rsid w:val="003404E5"/>
    <w:rsid w:val="0034086F"/>
    <w:rsid w:val="00340F00"/>
    <w:rsid w:val="00341071"/>
    <w:rsid w:val="00341085"/>
    <w:rsid w:val="003411FC"/>
    <w:rsid w:val="003412C0"/>
    <w:rsid w:val="00341769"/>
    <w:rsid w:val="0034189C"/>
    <w:rsid w:val="003423D1"/>
    <w:rsid w:val="00342883"/>
    <w:rsid w:val="00343479"/>
    <w:rsid w:val="00343573"/>
    <w:rsid w:val="003435DD"/>
    <w:rsid w:val="00343961"/>
    <w:rsid w:val="00343CE3"/>
    <w:rsid w:val="003447AC"/>
    <w:rsid w:val="003448B4"/>
    <w:rsid w:val="00344E1A"/>
    <w:rsid w:val="0034544D"/>
    <w:rsid w:val="003456CC"/>
    <w:rsid w:val="003457B3"/>
    <w:rsid w:val="00345C10"/>
    <w:rsid w:val="003462E7"/>
    <w:rsid w:val="00346793"/>
    <w:rsid w:val="0034689D"/>
    <w:rsid w:val="00346D58"/>
    <w:rsid w:val="00346FD8"/>
    <w:rsid w:val="00347443"/>
    <w:rsid w:val="00347450"/>
    <w:rsid w:val="00347F9F"/>
    <w:rsid w:val="003504D8"/>
    <w:rsid w:val="003505DD"/>
    <w:rsid w:val="00350B5D"/>
    <w:rsid w:val="00350C9C"/>
    <w:rsid w:val="00350D0A"/>
    <w:rsid w:val="00351108"/>
    <w:rsid w:val="003511CB"/>
    <w:rsid w:val="00351285"/>
    <w:rsid w:val="003519E4"/>
    <w:rsid w:val="00352216"/>
    <w:rsid w:val="0035240F"/>
    <w:rsid w:val="0035268F"/>
    <w:rsid w:val="00352949"/>
    <w:rsid w:val="00352A84"/>
    <w:rsid w:val="00352C46"/>
    <w:rsid w:val="00352F08"/>
    <w:rsid w:val="00352F77"/>
    <w:rsid w:val="00353214"/>
    <w:rsid w:val="003532A2"/>
    <w:rsid w:val="00353BD5"/>
    <w:rsid w:val="00353D0F"/>
    <w:rsid w:val="00353DF2"/>
    <w:rsid w:val="00354793"/>
    <w:rsid w:val="00354B92"/>
    <w:rsid w:val="00354C1F"/>
    <w:rsid w:val="00354EC6"/>
    <w:rsid w:val="00355164"/>
    <w:rsid w:val="003551E4"/>
    <w:rsid w:val="0035526C"/>
    <w:rsid w:val="00355AFD"/>
    <w:rsid w:val="00355C0C"/>
    <w:rsid w:val="0035671D"/>
    <w:rsid w:val="00356DBF"/>
    <w:rsid w:val="003570D6"/>
    <w:rsid w:val="003575CE"/>
    <w:rsid w:val="003576F1"/>
    <w:rsid w:val="00357C4D"/>
    <w:rsid w:val="00357D0D"/>
    <w:rsid w:val="00360BE9"/>
    <w:rsid w:val="00360FEE"/>
    <w:rsid w:val="003612C1"/>
    <w:rsid w:val="003613A4"/>
    <w:rsid w:val="00361424"/>
    <w:rsid w:val="003614B2"/>
    <w:rsid w:val="0036190D"/>
    <w:rsid w:val="00361C0F"/>
    <w:rsid w:val="00361EB4"/>
    <w:rsid w:val="0036242D"/>
    <w:rsid w:val="00362A62"/>
    <w:rsid w:val="0036361B"/>
    <w:rsid w:val="00364829"/>
    <w:rsid w:val="00364B2E"/>
    <w:rsid w:val="003653A9"/>
    <w:rsid w:val="00365631"/>
    <w:rsid w:val="00365AB6"/>
    <w:rsid w:val="0036627A"/>
    <w:rsid w:val="003663D8"/>
    <w:rsid w:val="00366B15"/>
    <w:rsid w:val="00366CD3"/>
    <w:rsid w:val="00367025"/>
    <w:rsid w:val="003672C3"/>
    <w:rsid w:val="00367448"/>
    <w:rsid w:val="00367506"/>
    <w:rsid w:val="00367700"/>
    <w:rsid w:val="00370631"/>
    <w:rsid w:val="003707E4"/>
    <w:rsid w:val="003711ED"/>
    <w:rsid w:val="003713EB"/>
    <w:rsid w:val="003715DB"/>
    <w:rsid w:val="003716E6"/>
    <w:rsid w:val="00371D61"/>
    <w:rsid w:val="00371D7E"/>
    <w:rsid w:val="003721DE"/>
    <w:rsid w:val="003722A1"/>
    <w:rsid w:val="003722D0"/>
    <w:rsid w:val="0037293B"/>
    <w:rsid w:val="00372A73"/>
    <w:rsid w:val="00372B70"/>
    <w:rsid w:val="003730A4"/>
    <w:rsid w:val="003735E4"/>
    <w:rsid w:val="0037363A"/>
    <w:rsid w:val="00373C18"/>
    <w:rsid w:val="00374A22"/>
    <w:rsid w:val="00374F39"/>
    <w:rsid w:val="003750B4"/>
    <w:rsid w:val="00376222"/>
    <w:rsid w:val="0037652C"/>
    <w:rsid w:val="003768E7"/>
    <w:rsid w:val="00376DCD"/>
    <w:rsid w:val="00377767"/>
    <w:rsid w:val="00377EA0"/>
    <w:rsid w:val="00380233"/>
    <w:rsid w:val="0038027F"/>
    <w:rsid w:val="003804B2"/>
    <w:rsid w:val="00380B66"/>
    <w:rsid w:val="00380C58"/>
    <w:rsid w:val="0038185F"/>
    <w:rsid w:val="0038191A"/>
    <w:rsid w:val="00381B2E"/>
    <w:rsid w:val="00381BF0"/>
    <w:rsid w:val="00381F28"/>
    <w:rsid w:val="00381F60"/>
    <w:rsid w:val="00382B92"/>
    <w:rsid w:val="00382C51"/>
    <w:rsid w:val="00382F90"/>
    <w:rsid w:val="00383260"/>
    <w:rsid w:val="00383561"/>
    <w:rsid w:val="00383AD9"/>
    <w:rsid w:val="00383EB1"/>
    <w:rsid w:val="00384748"/>
    <w:rsid w:val="00384C2D"/>
    <w:rsid w:val="003855F6"/>
    <w:rsid w:val="003858D4"/>
    <w:rsid w:val="00386033"/>
    <w:rsid w:val="00386657"/>
    <w:rsid w:val="0038683E"/>
    <w:rsid w:val="00387B9F"/>
    <w:rsid w:val="00387CF8"/>
    <w:rsid w:val="00390AB5"/>
    <w:rsid w:val="00390C56"/>
    <w:rsid w:val="00390EA4"/>
    <w:rsid w:val="00391A99"/>
    <w:rsid w:val="00392AE3"/>
    <w:rsid w:val="0039323A"/>
    <w:rsid w:val="003932CC"/>
    <w:rsid w:val="0039343D"/>
    <w:rsid w:val="003938C8"/>
    <w:rsid w:val="0039409C"/>
    <w:rsid w:val="0039429D"/>
    <w:rsid w:val="0039448B"/>
    <w:rsid w:val="0039460C"/>
    <w:rsid w:val="00394965"/>
    <w:rsid w:val="00394C7B"/>
    <w:rsid w:val="003956D0"/>
    <w:rsid w:val="00395920"/>
    <w:rsid w:val="00395BD7"/>
    <w:rsid w:val="00396A61"/>
    <w:rsid w:val="003971BF"/>
    <w:rsid w:val="0039739C"/>
    <w:rsid w:val="0039766B"/>
    <w:rsid w:val="00397870"/>
    <w:rsid w:val="00397CFE"/>
    <w:rsid w:val="00397D2A"/>
    <w:rsid w:val="003A040D"/>
    <w:rsid w:val="003A04B2"/>
    <w:rsid w:val="003A0B41"/>
    <w:rsid w:val="003A0C20"/>
    <w:rsid w:val="003A0E15"/>
    <w:rsid w:val="003A19F4"/>
    <w:rsid w:val="003A1FF9"/>
    <w:rsid w:val="003A2079"/>
    <w:rsid w:val="003A21BE"/>
    <w:rsid w:val="003A26DB"/>
    <w:rsid w:val="003A2768"/>
    <w:rsid w:val="003A3630"/>
    <w:rsid w:val="003A3A27"/>
    <w:rsid w:val="003A3F8E"/>
    <w:rsid w:val="003A4109"/>
    <w:rsid w:val="003A415D"/>
    <w:rsid w:val="003A4673"/>
    <w:rsid w:val="003A4CEA"/>
    <w:rsid w:val="003A4FF9"/>
    <w:rsid w:val="003A5B05"/>
    <w:rsid w:val="003A5BA9"/>
    <w:rsid w:val="003A60EB"/>
    <w:rsid w:val="003A617B"/>
    <w:rsid w:val="003A6417"/>
    <w:rsid w:val="003A6578"/>
    <w:rsid w:val="003A664C"/>
    <w:rsid w:val="003A6A1F"/>
    <w:rsid w:val="003A6DF8"/>
    <w:rsid w:val="003A6FB3"/>
    <w:rsid w:val="003A72A2"/>
    <w:rsid w:val="003A7ACA"/>
    <w:rsid w:val="003B07BB"/>
    <w:rsid w:val="003B07F2"/>
    <w:rsid w:val="003B1208"/>
    <w:rsid w:val="003B12BE"/>
    <w:rsid w:val="003B1493"/>
    <w:rsid w:val="003B1995"/>
    <w:rsid w:val="003B2537"/>
    <w:rsid w:val="003B25AB"/>
    <w:rsid w:val="003B2E18"/>
    <w:rsid w:val="003B30D4"/>
    <w:rsid w:val="003B3229"/>
    <w:rsid w:val="003B3A5E"/>
    <w:rsid w:val="003B3A6B"/>
    <w:rsid w:val="003B3FBB"/>
    <w:rsid w:val="003B3FD1"/>
    <w:rsid w:val="003B55EC"/>
    <w:rsid w:val="003B5C65"/>
    <w:rsid w:val="003B5CD2"/>
    <w:rsid w:val="003B61C5"/>
    <w:rsid w:val="003B6761"/>
    <w:rsid w:val="003B6831"/>
    <w:rsid w:val="003B6A8B"/>
    <w:rsid w:val="003B6CAB"/>
    <w:rsid w:val="003B6DF9"/>
    <w:rsid w:val="003B75B3"/>
    <w:rsid w:val="003B7B78"/>
    <w:rsid w:val="003B7D45"/>
    <w:rsid w:val="003C0773"/>
    <w:rsid w:val="003C0CA9"/>
    <w:rsid w:val="003C101E"/>
    <w:rsid w:val="003C1DF1"/>
    <w:rsid w:val="003C2CD1"/>
    <w:rsid w:val="003C3C52"/>
    <w:rsid w:val="003C3D50"/>
    <w:rsid w:val="003C4036"/>
    <w:rsid w:val="003C44D0"/>
    <w:rsid w:val="003C4565"/>
    <w:rsid w:val="003C4566"/>
    <w:rsid w:val="003C4E90"/>
    <w:rsid w:val="003C57B5"/>
    <w:rsid w:val="003C5A85"/>
    <w:rsid w:val="003C62B0"/>
    <w:rsid w:val="003C62F3"/>
    <w:rsid w:val="003C63C2"/>
    <w:rsid w:val="003C6494"/>
    <w:rsid w:val="003C66E7"/>
    <w:rsid w:val="003C6FDB"/>
    <w:rsid w:val="003C7019"/>
    <w:rsid w:val="003C76AA"/>
    <w:rsid w:val="003C793A"/>
    <w:rsid w:val="003C7A5F"/>
    <w:rsid w:val="003C7DF5"/>
    <w:rsid w:val="003C7F60"/>
    <w:rsid w:val="003C7F98"/>
    <w:rsid w:val="003D0407"/>
    <w:rsid w:val="003D071A"/>
    <w:rsid w:val="003D0ECF"/>
    <w:rsid w:val="003D1225"/>
    <w:rsid w:val="003D140A"/>
    <w:rsid w:val="003D1562"/>
    <w:rsid w:val="003D19F2"/>
    <w:rsid w:val="003D271F"/>
    <w:rsid w:val="003D2D39"/>
    <w:rsid w:val="003D2DF5"/>
    <w:rsid w:val="003D2E17"/>
    <w:rsid w:val="003D3C95"/>
    <w:rsid w:val="003D3F42"/>
    <w:rsid w:val="003D4296"/>
    <w:rsid w:val="003D439A"/>
    <w:rsid w:val="003D43BB"/>
    <w:rsid w:val="003D44A4"/>
    <w:rsid w:val="003D4691"/>
    <w:rsid w:val="003D4EC2"/>
    <w:rsid w:val="003D51F4"/>
    <w:rsid w:val="003D5368"/>
    <w:rsid w:val="003D54AD"/>
    <w:rsid w:val="003D5F56"/>
    <w:rsid w:val="003D622F"/>
    <w:rsid w:val="003D652C"/>
    <w:rsid w:val="003D6ABF"/>
    <w:rsid w:val="003D6B37"/>
    <w:rsid w:val="003D6B5F"/>
    <w:rsid w:val="003D6C82"/>
    <w:rsid w:val="003D6E59"/>
    <w:rsid w:val="003D76D6"/>
    <w:rsid w:val="003D7B7E"/>
    <w:rsid w:val="003E0B11"/>
    <w:rsid w:val="003E0FF3"/>
    <w:rsid w:val="003E10AF"/>
    <w:rsid w:val="003E1195"/>
    <w:rsid w:val="003E12FC"/>
    <w:rsid w:val="003E17AF"/>
    <w:rsid w:val="003E17EA"/>
    <w:rsid w:val="003E1B78"/>
    <w:rsid w:val="003E1E87"/>
    <w:rsid w:val="003E20D3"/>
    <w:rsid w:val="003E27A4"/>
    <w:rsid w:val="003E2A93"/>
    <w:rsid w:val="003E2D54"/>
    <w:rsid w:val="003E2E1C"/>
    <w:rsid w:val="003E2F4E"/>
    <w:rsid w:val="003E2F95"/>
    <w:rsid w:val="003E3378"/>
    <w:rsid w:val="003E367A"/>
    <w:rsid w:val="003E3F84"/>
    <w:rsid w:val="003E3FA1"/>
    <w:rsid w:val="003E4179"/>
    <w:rsid w:val="003E485F"/>
    <w:rsid w:val="003E4893"/>
    <w:rsid w:val="003E4CFA"/>
    <w:rsid w:val="003E5036"/>
    <w:rsid w:val="003E5535"/>
    <w:rsid w:val="003E5808"/>
    <w:rsid w:val="003E5841"/>
    <w:rsid w:val="003E5D85"/>
    <w:rsid w:val="003E5FF1"/>
    <w:rsid w:val="003E6103"/>
    <w:rsid w:val="003E6ED2"/>
    <w:rsid w:val="003E7389"/>
    <w:rsid w:val="003E77EC"/>
    <w:rsid w:val="003E78B8"/>
    <w:rsid w:val="003E78CF"/>
    <w:rsid w:val="003F06F8"/>
    <w:rsid w:val="003F0CEA"/>
    <w:rsid w:val="003F0D0D"/>
    <w:rsid w:val="003F0F5D"/>
    <w:rsid w:val="003F0FA8"/>
    <w:rsid w:val="003F105F"/>
    <w:rsid w:val="003F1603"/>
    <w:rsid w:val="003F1A88"/>
    <w:rsid w:val="003F1BC1"/>
    <w:rsid w:val="003F1EFF"/>
    <w:rsid w:val="003F1F52"/>
    <w:rsid w:val="003F23C3"/>
    <w:rsid w:val="003F2CFC"/>
    <w:rsid w:val="003F2E86"/>
    <w:rsid w:val="003F315F"/>
    <w:rsid w:val="003F35FD"/>
    <w:rsid w:val="003F3742"/>
    <w:rsid w:val="003F38EA"/>
    <w:rsid w:val="003F402A"/>
    <w:rsid w:val="003F492E"/>
    <w:rsid w:val="003F4A4A"/>
    <w:rsid w:val="003F52B3"/>
    <w:rsid w:val="003F53F8"/>
    <w:rsid w:val="003F5517"/>
    <w:rsid w:val="003F5ACA"/>
    <w:rsid w:val="003F6505"/>
    <w:rsid w:val="003F682C"/>
    <w:rsid w:val="003F69E0"/>
    <w:rsid w:val="003F6D56"/>
    <w:rsid w:val="003F6E27"/>
    <w:rsid w:val="003F6EF3"/>
    <w:rsid w:val="003F70BB"/>
    <w:rsid w:val="003F7622"/>
    <w:rsid w:val="003F78C9"/>
    <w:rsid w:val="003F7C99"/>
    <w:rsid w:val="003F7D4F"/>
    <w:rsid w:val="004004A0"/>
    <w:rsid w:val="004005F1"/>
    <w:rsid w:val="00400B4E"/>
    <w:rsid w:val="00400E09"/>
    <w:rsid w:val="004012AC"/>
    <w:rsid w:val="004012CE"/>
    <w:rsid w:val="004015D8"/>
    <w:rsid w:val="004017D0"/>
    <w:rsid w:val="00401D75"/>
    <w:rsid w:val="004020FD"/>
    <w:rsid w:val="00402343"/>
    <w:rsid w:val="004032A4"/>
    <w:rsid w:val="004034BC"/>
    <w:rsid w:val="0040378A"/>
    <w:rsid w:val="004037A2"/>
    <w:rsid w:val="004037D2"/>
    <w:rsid w:val="0040398A"/>
    <w:rsid w:val="004039AD"/>
    <w:rsid w:val="00403CEF"/>
    <w:rsid w:val="00403E26"/>
    <w:rsid w:val="004041F2"/>
    <w:rsid w:val="00404703"/>
    <w:rsid w:val="00404EA7"/>
    <w:rsid w:val="004051CB"/>
    <w:rsid w:val="0040536C"/>
    <w:rsid w:val="00405464"/>
    <w:rsid w:val="00406EC0"/>
    <w:rsid w:val="00407323"/>
    <w:rsid w:val="0040767B"/>
    <w:rsid w:val="00407890"/>
    <w:rsid w:val="004107C5"/>
    <w:rsid w:val="0041085E"/>
    <w:rsid w:val="00410C8B"/>
    <w:rsid w:val="00410F86"/>
    <w:rsid w:val="00410F8E"/>
    <w:rsid w:val="004113BC"/>
    <w:rsid w:val="004113C8"/>
    <w:rsid w:val="004117EF"/>
    <w:rsid w:val="00411C8E"/>
    <w:rsid w:val="00411DE7"/>
    <w:rsid w:val="00411DEE"/>
    <w:rsid w:val="004121E0"/>
    <w:rsid w:val="004122AB"/>
    <w:rsid w:val="00413281"/>
    <w:rsid w:val="00413ECA"/>
    <w:rsid w:val="00413FC9"/>
    <w:rsid w:val="00414091"/>
    <w:rsid w:val="00414BBC"/>
    <w:rsid w:val="004150CB"/>
    <w:rsid w:val="0041548F"/>
    <w:rsid w:val="0041570E"/>
    <w:rsid w:val="004158DB"/>
    <w:rsid w:val="00415C36"/>
    <w:rsid w:val="00415E70"/>
    <w:rsid w:val="004161B9"/>
    <w:rsid w:val="0041633B"/>
    <w:rsid w:val="00416423"/>
    <w:rsid w:val="00416434"/>
    <w:rsid w:val="004164EF"/>
    <w:rsid w:val="00416962"/>
    <w:rsid w:val="00416D8F"/>
    <w:rsid w:val="00416FCB"/>
    <w:rsid w:val="0041775D"/>
    <w:rsid w:val="00417DF3"/>
    <w:rsid w:val="004201D0"/>
    <w:rsid w:val="00420329"/>
    <w:rsid w:val="00420352"/>
    <w:rsid w:val="0042042B"/>
    <w:rsid w:val="004212C7"/>
    <w:rsid w:val="0042133C"/>
    <w:rsid w:val="004214EF"/>
    <w:rsid w:val="00421C50"/>
    <w:rsid w:val="00422232"/>
    <w:rsid w:val="00422302"/>
    <w:rsid w:val="00422DA8"/>
    <w:rsid w:val="0042317D"/>
    <w:rsid w:val="004233AA"/>
    <w:rsid w:val="00423741"/>
    <w:rsid w:val="004247DF"/>
    <w:rsid w:val="00424C1F"/>
    <w:rsid w:val="004253EF"/>
    <w:rsid w:val="0042572F"/>
    <w:rsid w:val="00425C5C"/>
    <w:rsid w:val="0042609F"/>
    <w:rsid w:val="004260A4"/>
    <w:rsid w:val="00426182"/>
    <w:rsid w:val="00426B55"/>
    <w:rsid w:val="00426B6E"/>
    <w:rsid w:val="004272A5"/>
    <w:rsid w:val="004272E6"/>
    <w:rsid w:val="004273C9"/>
    <w:rsid w:val="00427550"/>
    <w:rsid w:val="00427D88"/>
    <w:rsid w:val="00427E04"/>
    <w:rsid w:val="00430988"/>
    <w:rsid w:val="00430C57"/>
    <w:rsid w:val="00430E22"/>
    <w:rsid w:val="004315C7"/>
    <w:rsid w:val="0043211F"/>
    <w:rsid w:val="00432AE7"/>
    <w:rsid w:val="00433491"/>
    <w:rsid w:val="00433869"/>
    <w:rsid w:val="00433E78"/>
    <w:rsid w:val="00434029"/>
    <w:rsid w:val="004342B2"/>
    <w:rsid w:val="00434EDE"/>
    <w:rsid w:val="00435006"/>
    <w:rsid w:val="00436569"/>
    <w:rsid w:val="00436DD8"/>
    <w:rsid w:val="004379E2"/>
    <w:rsid w:val="004402CC"/>
    <w:rsid w:val="004404D8"/>
    <w:rsid w:val="0044075A"/>
    <w:rsid w:val="0044087A"/>
    <w:rsid w:val="00440893"/>
    <w:rsid w:val="00440AD4"/>
    <w:rsid w:val="00440CC2"/>
    <w:rsid w:val="00440D21"/>
    <w:rsid w:val="00441967"/>
    <w:rsid w:val="00441ACD"/>
    <w:rsid w:val="00442E22"/>
    <w:rsid w:val="00443621"/>
    <w:rsid w:val="004436C4"/>
    <w:rsid w:val="00443FC8"/>
    <w:rsid w:val="00444206"/>
    <w:rsid w:val="004442DC"/>
    <w:rsid w:val="004443B6"/>
    <w:rsid w:val="00444BF3"/>
    <w:rsid w:val="00444D5D"/>
    <w:rsid w:val="0044505C"/>
    <w:rsid w:val="004451B0"/>
    <w:rsid w:val="004459A0"/>
    <w:rsid w:val="0044603A"/>
    <w:rsid w:val="004473F6"/>
    <w:rsid w:val="00447590"/>
    <w:rsid w:val="00447849"/>
    <w:rsid w:val="00447FE6"/>
    <w:rsid w:val="0045006C"/>
    <w:rsid w:val="00450517"/>
    <w:rsid w:val="004507D8"/>
    <w:rsid w:val="00450BC4"/>
    <w:rsid w:val="00450CC7"/>
    <w:rsid w:val="00450F28"/>
    <w:rsid w:val="004511D1"/>
    <w:rsid w:val="004514D0"/>
    <w:rsid w:val="004514D2"/>
    <w:rsid w:val="00451B08"/>
    <w:rsid w:val="00451B18"/>
    <w:rsid w:val="00451BBD"/>
    <w:rsid w:val="004527B5"/>
    <w:rsid w:val="00452D7D"/>
    <w:rsid w:val="004535AF"/>
    <w:rsid w:val="0045391C"/>
    <w:rsid w:val="0045673A"/>
    <w:rsid w:val="00456D6D"/>
    <w:rsid w:val="0045707F"/>
    <w:rsid w:val="004570D5"/>
    <w:rsid w:val="004571B1"/>
    <w:rsid w:val="004572B2"/>
    <w:rsid w:val="004575BD"/>
    <w:rsid w:val="00457C0A"/>
    <w:rsid w:val="00460123"/>
    <w:rsid w:val="0046042A"/>
    <w:rsid w:val="004604D1"/>
    <w:rsid w:val="00460BA1"/>
    <w:rsid w:val="0046141A"/>
    <w:rsid w:val="00461633"/>
    <w:rsid w:val="00461675"/>
    <w:rsid w:val="00461820"/>
    <w:rsid w:val="00461DCE"/>
    <w:rsid w:val="00461FEA"/>
    <w:rsid w:val="00462002"/>
    <w:rsid w:val="00462144"/>
    <w:rsid w:val="00462476"/>
    <w:rsid w:val="00462527"/>
    <w:rsid w:val="0046322E"/>
    <w:rsid w:val="004639E3"/>
    <w:rsid w:val="00463A90"/>
    <w:rsid w:val="00463F52"/>
    <w:rsid w:val="00464354"/>
    <w:rsid w:val="004643F2"/>
    <w:rsid w:val="00464CA5"/>
    <w:rsid w:val="00464DEF"/>
    <w:rsid w:val="0046552E"/>
    <w:rsid w:val="004663DF"/>
    <w:rsid w:val="00466611"/>
    <w:rsid w:val="0046689B"/>
    <w:rsid w:val="00466957"/>
    <w:rsid w:val="00466D03"/>
    <w:rsid w:val="0046769C"/>
    <w:rsid w:val="00467928"/>
    <w:rsid w:val="00467DA2"/>
    <w:rsid w:val="00470256"/>
    <w:rsid w:val="00470569"/>
    <w:rsid w:val="00470805"/>
    <w:rsid w:val="0047083D"/>
    <w:rsid w:val="004708CA"/>
    <w:rsid w:val="004717BB"/>
    <w:rsid w:val="00472167"/>
    <w:rsid w:val="004723A9"/>
    <w:rsid w:val="0047241F"/>
    <w:rsid w:val="00472840"/>
    <w:rsid w:val="0047294B"/>
    <w:rsid w:val="00472C76"/>
    <w:rsid w:val="004734C1"/>
    <w:rsid w:val="00473617"/>
    <w:rsid w:val="004739AB"/>
    <w:rsid w:val="00473A97"/>
    <w:rsid w:val="00473EF0"/>
    <w:rsid w:val="004740AA"/>
    <w:rsid w:val="00474573"/>
    <w:rsid w:val="004748A4"/>
    <w:rsid w:val="0047506E"/>
    <w:rsid w:val="0047509E"/>
    <w:rsid w:val="0047525A"/>
    <w:rsid w:val="00475527"/>
    <w:rsid w:val="0047561F"/>
    <w:rsid w:val="00475C5A"/>
    <w:rsid w:val="00475F37"/>
    <w:rsid w:val="004763A0"/>
    <w:rsid w:val="0047686B"/>
    <w:rsid w:val="004769B7"/>
    <w:rsid w:val="004776D2"/>
    <w:rsid w:val="004777BC"/>
    <w:rsid w:val="004801F4"/>
    <w:rsid w:val="00480225"/>
    <w:rsid w:val="0048045A"/>
    <w:rsid w:val="00480A26"/>
    <w:rsid w:val="00481077"/>
    <w:rsid w:val="00481696"/>
    <w:rsid w:val="004819AA"/>
    <w:rsid w:val="00482257"/>
    <w:rsid w:val="00482543"/>
    <w:rsid w:val="00482F60"/>
    <w:rsid w:val="004830E7"/>
    <w:rsid w:val="00483354"/>
    <w:rsid w:val="00483402"/>
    <w:rsid w:val="004837E1"/>
    <w:rsid w:val="00483C08"/>
    <w:rsid w:val="0048425B"/>
    <w:rsid w:val="004847F6"/>
    <w:rsid w:val="004848EB"/>
    <w:rsid w:val="00484C80"/>
    <w:rsid w:val="00484FAA"/>
    <w:rsid w:val="00485A16"/>
    <w:rsid w:val="00485CE1"/>
    <w:rsid w:val="00486A52"/>
    <w:rsid w:val="00486D7F"/>
    <w:rsid w:val="00486F4C"/>
    <w:rsid w:val="004870B1"/>
    <w:rsid w:val="00487586"/>
    <w:rsid w:val="00487755"/>
    <w:rsid w:val="00487B19"/>
    <w:rsid w:val="00487C14"/>
    <w:rsid w:val="00487DC6"/>
    <w:rsid w:val="00487EC2"/>
    <w:rsid w:val="00490189"/>
    <w:rsid w:val="004904E1"/>
    <w:rsid w:val="004908D0"/>
    <w:rsid w:val="00490B5D"/>
    <w:rsid w:val="00490D46"/>
    <w:rsid w:val="00490D82"/>
    <w:rsid w:val="004913E3"/>
    <w:rsid w:val="0049155C"/>
    <w:rsid w:val="004917EB"/>
    <w:rsid w:val="00491FB9"/>
    <w:rsid w:val="0049218D"/>
    <w:rsid w:val="004921CA"/>
    <w:rsid w:val="00492442"/>
    <w:rsid w:val="00492E31"/>
    <w:rsid w:val="00492F62"/>
    <w:rsid w:val="0049351D"/>
    <w:rsid w:val="00493623"/>
    <w:rsid w:val="00493ACD"/>
    <w:rsid w:val="004940BE"/>
    <w:rsid w:val="0049494A"/>
    <w:rsid w:val="004949EA"/>
    <w:rsid w:val="00494AAB"/>
    <w:rsid w:val="00495509"/>
    <w:rsid w:val="00495546"/>
    <w:rsid w:val="00495687"/>
    <w:rsid w:val="00495988"/>
    <w:rsid w:val="00495FE3"/>
    <w:rsid w:val="004963FA"/>
    <w:rsid w:val="004965E4"/>
    <w:rsid w:val="00496C22"/>
    <w:rsid w:val="0049710F"/>
    <w:rsid w:val="00497267"/>
    <w:rsid w:val="0049727F"/>
    <w:rsid w:val="0049742E"/>
    <w:rsid w:val="00497519"/>
    <w:rsid w:val="00497CBA"/>
    <w:rsid w:val="00497D51"/>
    <w:rsid w:val="004A05A1"/>
    <w:rsid w:val="004A05BB"/>
    <w:rsid w:val="004A10A9"/>
    <w:rsid w:val="004A192E"/>
    <w:rsid w:val="004A2036"/>
    <w:rsid w:val="004A2844"/>
    <w:rsid w:val="004A29C1"/>
    <w:rsid w:val="004A29F9"/>
    <w:rsid w:val="004A2BEB"/>
    <w:rsid w:val="004A307B"/>
    <w:rsid w:val="004A37FB"/>
    <w:rsid w:val="004A3BA9"/>
    <w:rsid w:val="004A3EB2"/>
    <w:rsid w:val="004A3EB9"/>
    <w:rsid w:val="004A3EC6"/>
    <w:rsid w:val="004A430F"/>
    <w:rsid w:val="004A4978"/>
    <w:rsid w:val="004A4EC0"/>
    <w:rsid w:val="004A525F"/>
    <w:rsid w:val="004A55C5"/>
    <w:rsid w:val="004A5B7E"/>
    <w:rsid w:val="004A5D83"/>
    <w:rsid w:val="004A5E88"/>
    <w:rsid w:val="004A6375"/>
    <w:rsid w:val="004A644A"/>
    <w:rsid w:val="004A66D1"/>
    <w:rsid w:val="004A6720"/>
    <w:rsid w:val="004A6C82"/>
    <w:rsid w:val="004A6DD2"/>
    <w:rsid w:val="004A7447"/>
    <w:rsid w:val="004A762C"/>
    <w:rsid w:val="004B091F"/>
    <w:rsid w:val="004B0960"/>
    <w:rsid w:val="004B0C03"/>
    <w:rsid w:val="004B0F84"/>
    <w:rsid w:val="004B13D0"/>
    <w:rsid w:val="004B18F4"/>
    <w:rsid w:val="004B1A33"/>
    <w:rsid w:val="004B21EF"/>
    <w:rsid w:val="004B22EB"/>
    <w:rsid w:val="004B2305"/>
    <w:rsid w:val="004B241A"/>
    <w:rsid w:val="004B25DB"/>
    <w:rsid w:val="004B27EB"/>
    <w:rsid w:val="004B2E90"/>
    <w:rsid w:val="004B2FB9"/>
    <w:rsid w:val="004B3579"/>
    <w:rsid w:val="004B43FD"/>
    <w:rsid w:val="004B47BC"/>
    <w:rsid w:val="004B4C30"/>
    <w:rsid w:val="004B5080"/>
    <w:rsid w:val="004B524B"/>
    <w:rsid w:val="004B59D0"/>
    <w:rsid w:val="004B5D0E"/>
    <w:rsid w:val="004B639B"/>
    <w:rsid w:val="004B6D3D"/>
    <w:rsid w:val="004B74AE"/>
    <w:rsid w:val="004B7560"/>
    <w:rsid w:val="004B7B2C"/>
    <w:rsid w:val="004B7CFE"/>
    <w:rsid w:val="004B7E66"/>
    <w:rsid w:val="004C0023"/>
    <w:rsid w:val="004C00A8"/>
    <w:rsid w:val="004C0743"/>
    <w:rsid w:val="004C0DF6"/>
    <w:rsid w:val="004C107A"/>
    <w:rsid w:val="004C1321"/>
    <w:rsid w:val="004C1D66"/>
    <w:rsid w:val="004C2F04"/>
    <w:rsid w:val="004C3674"/>
    <w:rsid w:val="004C369A"/>
    <w:rsid w:val="004C3F89"/>
    <w:rsid w:val="004C4143"/>
    <w:rsid w:val="004C4238"/>
    <w:rsid w:val="004C4B3B"/>
    <w:rsid w:val="004C4BC7"/>
    <w:rsid w:val="004C4BD8"/>
    <w:rsid w:val="004C4F0D"/>
    <w:rsid w:val="004C573F"/>
    <w:rsid w:val="004C5819"/>
    <w:rsid w:val="004C59B7"/>
    <w:rsid w:val="004C632E"/>
    <w:rsid w:val="004C6451"/>
    <w:rsid w:val="004C650C"/>
    <w:rsid w:val="004C680B"/>
    <w:rsid w:val="004C784F"/>
    <w:rsid w:val="004C7E7E"/>
    <w:rsid w:val="004D01AF"/>
    <w:rsid w:val="004D09AE"/>
    <w:rsid w:val="004D0C59"/>
    <w:rsid w:val="004D1115"/>
    <w:rsid w:val="004D16C6"/>
    <w:rsid w:val="004D1748"/>
    <w:rsid w:val="004D1FF8"/>
    <w:rsid w:val="004D22A3"/>
    <w:rsid w:val="004D2D41"/>
    <w:rsid w:val="004D2D56"/>
    <w:rsid w:val="004D2F33"/>
    <w:rsid w:val="004D338F"/>
    <w:rsid w:val="004D37E7"/>
    <w:rsid w:val="004D3C07"/>
    <w:rsid w:val="004D3C8A"/>
    <w:rsid w:val="004D3DB0"/>
    <w:rsid w:val="004D3F7D"/>
    <w:rsid w:val="004D479B"/>
    <w:rsid w:val="004D4FFF"/>
    <w:rsid w:val="004D510D"/>
    <w:rsid w:val="004D5208"/>
    <w:rsid w:val="004D5388"/>
    <w:rsid w:val="004D572D"/>
    <w:rsid w:val="004D5733"/>
    <w:rsid w:val="004D5B77"/>
    <w:rsid w:val="004D61DB"/>
    <w:rsid w:val="004D6A50"/>
    <w:rsid w:val="004D6C3D"/>
    <w:rsid w:val="004D7B86"/>
    <w:rsid w:val="004D7C5B"/>
    <w:rsid w:val="004E01A5"/>
    <w:rsid w:val="004E0602"/>
    <w:rsid w:val="004E0AB6"/>
    <w:rsid w:val="004E102E"/>
    <w:rsid w:val="004E1621"/>
    <w:rsid w:val="004E16C7"/>
    <w:rsid w:val="004E1736"/>
    <w:rsid w:val="004E1E3D"/>
    <w:rsid w:val="004E20C2"/>
    <w:rsid w:val="004E2B05"/>
    <w:rsid w:val="004E2F72"/>
    <w:rsid w:val="004E301B"/>
    <w:rsid w:val="004E3455"/>
    <w:rsid w:val="004E3713"/>
    <w:rsid w:val="004E416B"/>
    <w:rsid w:val="004E436C"/>
    <w:rsid w:val="004E48B5"/>
    <w:rsid w:val="004E48C0"/>
    <w:rsid w:val="004E4A88"/>
    <w:rsid w:val="004E50FD"/>
    <w:rsid w:val="004E55DB"/>
    <w:rsid w:val="004E5A2B"/>
    <w:rsid w:val="004E5B82"/>
    <w:rsid w:val="004E5E13"/>
    <w:rsid w:val="004E5F60"/>
    <w:rsid w:val="004E6398"/>
    <w:rsid w:val="004E7863"/>
    <w:rsid w:val="004E7A51"/>
    <w:rsid w:val="004F0195"/>
    <w:rsid w:val="004F0288"/>
    <w:rsid w:val="004F045E"/>
    <w:rsid w:val="004F0E72"/>
    <w:rsid w:val="004F104B"/>
    <w:rsid w:val="004F180F"/>
    <w:rsid w:val="004F2349"/>
    <w:rsid w:val="004F2981"/>
    <w:rsid w:val="004F2CCB"/>
    <w:rsid w:val="004F35E2"/>
    <w:rsid w:val="004F3817"/>
    <w:rsid w:val="004F3CAB"/>
    <w:rsid w:val="004F40BB"/>
    <w:rsid w:val="004F46C4"/>
    <w:rsid w:val="004F4736"/>
    <w:rsid w:val="004F4C4C"/>
    <w:rsid w:val="004F510F"/>
    <w:rsid w:val="004F5121"/>
    <w:rsid w:val="004F523E"/>
    <w:rsid w:val="004F5335"/>
    <w:rsid w:val="004F555D"/>
    <w:rsid w:val="004F57E5"/>
    <w:rsid w:val="004F59B9"/>
    <w:rsid w:val="004F5CE4"/>
    <w:rsid w:val="004F6539"/>
    <w:rsid w:val="004F68E2"/>
    <w:rsid w:val="004F6A35"/>
    <w:rsid w:val="004F6E3F"/>
    <w:rsid w:val="004F7585"/>
    <w:rsid w:val="005000EA"/>
    <w:rsid w:val="005002D5"/>
    <w:rsid w:val="00500569"/>
    <w:rsid w:val="0050068A"/>
    <w:rsid w:val="00500702"/>
    <w:rsid w:val="00500A45"/>
    <w:rsid w:val="00500D98"/>
    <w:rsid w:val="00500DFE"/>
    <w:rsid w:val="00500F17"/>
    <w:rsid w:val="00501D88"/>
    <w:rsid w:val="00502C4B"/>
    <w:rsid w:val="005032FF"/>
    <w:rsid w:val="005034D8"/>
    <w:rsid w:val="00503F7B"/>
    <w:rsid w:val="00503FB0"/>
    <w:rsid w:val="00503FE8"/>
    <w:rsid w:val="00504362"/>
    <w:rsid w:val="00504462"/>
    <w:rsid w:val="00504827"/>
    <w:rsid w:val="005049F9"/>
    <w:rsid w:val="0050535E"/>
    <w:rsid w:val="005059F5"/>
    <w:rsid w:val="0050650B"/>
    <w:rsid w:val="00506838"/>
    <w:rsid w:val="005068C3"/>
    <w:rsid w:val="00506EA4"/>
    <w:rsid w:val="00506F02"/>
    <w:rsid w:val="00506F5F"/>
    <w:rsid w:val="00507037"/>
    <w:rsid w:val="00507201"/>
    <w:rsid w:val="005072EE"/>
    <w:rsid w:val="00507541"/>
    <w:rsid w:val="005075BE"/>
    <w:rsid w:val="00507F2E"/>
    <w:rsid w:val="005104D7"/>
    <w:rsid w:val="00510C3D"/>
    <w:rsid w:val="00511857"/>
    <w:rsid w:val="00511897"/>
    <w:rsid w:val="0051189A"/>
    <w:rsid w:val="00511D57"/>
    <w:rsid w:val="005122C9"/>
    <w:rsid w:val="005127F7"/>
    <w:rsid w:val="00512905"/>
    <w:rsid w:val="00512F4E"/>
    <w:rsid w:val="0051386E"/>
    <w:rsid w:val="0051399D"/>
    <w:rsid w:val="00513E37"/>
    <w:rsid w:val="00513FA9"/>
    <w:rsid w:val="00513FDA"/>
    <w:rsid w:val="00514114"/>
    <w:rsid w:val="00514325"/>
    <w:rsid w:val="00514775"/>
    <w:rsid w:val="00514797"/>
    <w:rsid w:val="005148C1"/>
    <w:rsid w:val="00514971"/>
    <w:rsid w:val="00515324"/>
    <w:rsid w:val="005153DD"/>
    <w:rsid w:val="005155C0"/>
    <w:rsid w:val="00516226"/>
    <w:rsid w:val="005162CC"/>
    <w:rsid w:val="005165CA"/>
    <w:rsid w:val="0051683D"/>
    <w:rsid w:val="005168E5"/>
    <w:rsid w:val="00517B6C"/>
    <w:rsid w:val="00517C5D"/>
    <w:rsid w:val="00517DEE"/>
    <w:rsid w:val="005202C3"/>
    <w:rsid w:val="00520C05"/>
    <w:rsid w:val="005211BE"/>
    <w:rsid w:val="00521377"/>
    <w:rsid w:val="00521432"/>
    <w:rsid w:val="005214EF"/>
    <w:rsid w:val="00521ECF"/>
    <w:rsid w:val="00521F48"/>
    <w:rsid w:val="00521FDF"/>
    <w:rsid w:val="00521FE9"/>
    <w:rsid w:val="005221A2"/>
    <w:rsid w:val="0052234E"/>
    <w:rsid w:val="00522474"/>
    <w:rsid w:val="005228B1"/>
    <w:rsid w:val="00522A07"/>
    <w:rsid w:val="00522AD7"/>
    <w:rsid w:val="00522FF1"/>
    <w:rsid w:val="0052308A"/>
    <w:rsid w:val="0052316D"/>
    <w:rsid w:val="00523DE7"/>
    <w:rsid w:val="00524B0C"/>
    <w:rsid w:val="0052554A"/>
    <w:rsid w:val="00525896"/>
    <w:rsid w:val="00525CB2"/>
    <w:rsid w:val="00526182"/>
    <w:rsid w:val="00526706"/>
    <w:rsid w:val="00526AA2"/>
    <w:rsid w:val="0052719E"/>
    <w:rsid w:val="00527517"/>
    <w:rsid w:val="00527796"/>
    <w:rsid w:val="0052786D"/>
    <w:rsid w:val="005278AC"/>
    <w:rsid w:val="00527AFB"/>
    <w:rsid w:val="0053008F"/>
    <w:rsid w:val="005302A2"/>
    <w:rsid w:val="00530327"/>
    <w:rsid w:val="0053046E"/>
    <w:rsid w:val="005308CF"/>
    <w:rsid w:val="00530DE3"/>
    <w:rsid w:val="0053116C"/>
    <w:rsid w:val="00531C1E"/>
    <w:rsid w:val="00531FC4"/>
    <w:rsid w:val="00533091"/>
    <w:rsid w:val="00533104"/>
    <w:rsid w:val="0053333C"/>
    <w:rsid w:val="00533A3B"/>
    <w:rsid w:val="00533CE8"/>
    <w:rsid w:val="00533D1C"/>
    <w:rsid w:val="00533DEE"/>
    <w:rsid w:val="00535041"/>
    <w:rsid w:val="005350B7"/>
    <w:rsid w:val="00535C00"/>
    <w:rsid w:val="00535D73"/>
    <w:rsid w:val="00535DF6"/>
    <w:rsid w:val="005360D3"/>
    <w:rsid w:val="00536481"/>
    <w:rsid w:val="00536A1C"/>
    <w:rsid w:val="00536E4A"/>
    <w:rsid w:val="0053709A"/>
    <w:rsid w:val="00537196"/>
    <w:rsid w:val="005376DF"/>
    <w:rsid w:val="00540408"/>
    <w:rsid w:val="00540592"/>
    <w:rsid w:val="00540B0A"/>
    <w:rsid w:val="00540F16"/>
    <w:rsid w:val="00541058"/>
    <w:rsid w:val="00541556"/>
    <w:rsid w:val="00542EBB"/>
    <w:rsid w:val="00542EE4"/>
    <w:rsid w:val="005430ED"/>
    <w:rsid w:val="00543306"/>
    <w:rsid w:val="005433D0"/>
    <w:rsid w:val="00543D2E"/>
    <w:rsid w:val="005440F2"/>
    <w:rsid w:val="00544C09"/>
    <w:rsid w:val="00545D7F"/>
    <w:rsid w:val="00545E8F"/>
    <w:rsid w:val="00546286"/>
    <w:rsid w:val="0054698A"/>
    <w:rsid w:val="00546FCC"/>
    <w:rsid w:val="00547815"/>
    <w:rsid w:val="00550B5D"/>
    <w:rsid w:val="00550C68"/>
    <w:rsid w:val="00550D1A"/>
    <w:rsid w:val="005512C8"/>
    <w:rsid w:val="00551A90"/>
    <w:rsid w:val="00551D6B"/>
    <w:rsid w:val="00551E24"/>
    <w:rsid w:val="00552634"/>
    <w:rsid w:val="00553182"/>
    <w:rsid w:val="005538C6"/>
    <w:rsid w:val="005543F0"/>
    <w:rsid w:val="00554B6D"/>
    <w:rsid w:val="00555B7B"/>
    <w:rsid w:val="005563BF"/>
    <w:rsid w:val="005570B6"/>
    <w:rsid w:val="005574EA"/>
    <w:rsid w:val="0055793E"/>
    <w:rsid w:val="00557AE6"/>
    <w:rsid w:val="00557E5B"/>
    <w:rsid w:val="00560189"/>
    <w:rsid w:val="00560501"/>
    <w:rsid w:val="0056071D"/>
    <w:rsid w:val="0056093E"/>
    <w:rsid w:val="00560F45"/>
    <w:rsid w:val="00561056"/>
    <w:rsid w:val="005616EB"/>
    <w:rsid w:val="00561A6B"/>
    <w:rsid w:val="00561D4A"/>
    <w:rsid w:val="00562416"/>
    <w:rsid w:val="00562C9C"/>
    <w:rsid w:val="00562C9D"/>
    <w:rsid w:val="00562ED5"/>
    <w:rsid w:val="00563014"/>
    <w:rsid w:val="005630D9"/>
    <w:rsid w:val="005635C0"/>
    <w:rsid w:val="0056399F"/>
    <w:rsid w:val="00563A94"/>
    <w:rsid w:val="00563BD0"/>
    <w:rsid w:val="00563F46"/>
    <w:rsid w:val="00564135"/>
    <w:rsid w:val="00564B1D"/>
    <w:rsid w:val="00564BFD"/>
    <w:rsid w:val="00564EA9"/>
    <w:rsid w:val="00565B12"/>
    <w:rsid w:val="005661E7"/>
    <w:rsid w:val="00566444"/>
    <w:rsid w:val="00566544"/>
    <w:rsid w:val="00566AA8"/>
    <w:rsid w:val="00566AB6"/>
    <w:rsid w:val="00566B48"/>
    <w:rsid w:val="00566BEC"/>
    <w:rsid w:val="00566C84"/>
    <w:rsid w:val="00566E1C"/>
    <w:rsid w:val="00566FAA"/>
    <w:rsid w:val="0057017D"/>
    <w:rsid w:val="005707CE"/>
    <w:rsid w:val="0057081F"/>
    <w:rsid w:val="00570A18"/>
    <w:rsid w:val="00571627"/>
    <w:rsid w:val="00571658"/>
    <w:rsid w:val="00571700"/>
    <w:rsid w:val="00571865"/>
    <w:rsid w:val="00571C33"/>
    <w:rsid w:val="00571F66"/>
    <w:rsid w:val="0057232E"/>
    <w:rsid w:val="005725A8"/>
    <w:rsid w:val="0057335E"/>
    <w:rsid w:val="00573418"/>
    <w:rsid w:val="0057371E"/>
    <w:rsid w:val="00573A2A"/>
    <w:rsid w:val="00573BB1"/>
    <w:rsid w:val="00573C8E"/>
    <w:rsid w:val="00573E2A"/>
    <w:rsid w:val="00573F47"/>
    <w:rsid w:val="005748C0"/>
    <w:rsid w:val="0057493E"/>
    <w:rsid w:val="00575452"/>
    <w:rsid w:val="00575735"/>
    <w:rsid w:val="005758CC"/>
    <w:rsid w:val="00575940"/>
    <w:rsid w:val="00575A20"/>
    <w:rsid w:val="005769CC"/>
    <w:rsid w:val="005771AA"/>
    <w:rsid w:val="005772AE"/>
    <w:rsid w:val="00577834"/>
    <w:rsid w:val="00580755"/>
    <w:rsid w:val="005817AE"/>
    <w:rsid w:val="005818F0"/>
    <w:rsid w:val="005823C1"/>
    <w:rsid w:val="00582615"/>
    <w:rsid w:val="005834B9"/>
    <w:rsid w:val="00583636"/>
    <w:rsid w:val="0058370A"/>
    <w:rsid w:val="00583AA1"/>
    <w:rsid w:val="00583CC0"/>
    <w:rsid w:val="00583E72"/>
    <w:rsid w:val="005842E3"/>
    <w:rsid w:val="005843E0"/>
    <w:rsid w:val="00584486"/>
    <w:rsid w:val="00584772"/>
    <w:rsid w:val="00584879"/>
    <w:rsid w:val="00584957"/>
    <w:rsid w:val="00584F9D"/>
    <w:rsid w:val="0058526C"/>
    <w:rsid w:val="00585707"/>
    <w:rsid w:val="00586344"/>
    <w:rsid w:val="0058636B"/>
    <w:rsid w:val="005865C6"/>
    <w:rsid w:val="00587177"/>
    <w:rsid w:val="00587858"/>
    <w:rsid w:val="00587B52"/>
    <w:rsid w:val="00587DCA"/>
    <w:rsid w:val="00590204"/>
    <w:rsid w:val="005903AF"/>
    <w:rsid w:val="00590AB6"/>
    <w:rsid w:val="00590BBC"/>
    <w:rsid w:val="00590E25"/>
    <w:rsid w:val="00590F25"/>
    <w:rsid w:val="005914A7"/>
    <w:rsid w:val="005915E4"/>
    <w:rsid w:val="00591647"/>
    <w:rsid w:val="00591817"/>
    <w:rsid w:val="005919CA"/>
    <w:rsid w:val="00591CF8"/>
    <w:rsid w:val="00591D9D"/>
    <w:rsid w:val="00591F0A"/>
    <w:rsid w:val="00592048"/>
    <w:rsid w:val="0059219C"/>
    <w:rsid w:val="005921A2"/>
    <w:rsid w:val="005926FD"/>
    <w:rsid w:val="00592954"/>
    <w:rsid w:val="00592E90"/>
    <w:rsid w:val="00593023"/>
    <w:rsid w:val="0059334B"/>
    <w:rsid w:val="005936BA"/>
    <w:rsid w:val="005943F5"/>
    <w:rsid w:val="005949DB"/>
    <w:rsid w:val="00594DD8"/>
    <w:rsid w:val="00595A95"/>
    <w:rsid w:val="00596490"/>
    <w:rsid w:val="005971D9"/>
    <w:rsid w:val="00597242"/>
    <w:rsid w:val="00597278"/>
    <w:rsid w:val="005A0113"/>
    <w:rsid w:val="005A0927"/>
    <w:rsid w:val="005A0B86"/>
    <w:rsid w:val="005A0DE8"/>
    <w:rsid w:val="005A133F"/>
    <w:rsid w:val="005A18DE"/>
    <w:rsid w:val="005A1960"/>
    <w:rsid w:val="005A2228"/>
    <w:rsid w:val="005A2329"/>
    <w:rsid w:val="005A25B8"/>
    <w:rsid w:val="005A25D3"/>
    <w:rsid w:val="005A289D"/>
    <w:rsid w:val="005A304C"/>
    <w:rsid w:val="005A34DC"/>
    <w:rsid w:val="005A360D"/>
    <w:rsid w:val="005A3B36"/>
    <w:rsid w:val="005A3C5F"/>
    <w:rsid w:val="005A4107"/>
    <w:rsid w:val="005A4354"/>
    <w:rsid w:val="005A44F4"/>
    <w:rsid w:val="005A4596"/>
    <w:rsid w:val="005A4679"/>
    <w:rsid w:val="005A46F1"/>
    <w:rsid w:val="005A4E9F"/>
    <w:rsid w:val="005A4F34"/>
    <w:rsid w:val="005A514D"/>
    <w:rsid w:val="005A5522"/>
    <w:rsid w:val="005A55A8"/>
    <w:rsid w:val="005A55D1"/>
    <w:rsid w:val="005A61BF"/>
    <w:rsid w:val="005A681A"/>
    <w:rsid w:val="005A68C2"/>
    <w:rsid w:val="005A6996"/>
    <w:rsid w:val="005A6BF8"/>
    <w:rsid w:val="005A7692"/>
    <w:rsid w:val="005A76E3"/>
    <w:rsid w:val="005A7C1A"/>
    <w:rsid w:val="005A7CBE"/>
    <w:rsid w:val="005A7D44"/>
    <w:rsid w:val="005B040E"/>
    <w:rsid w:val="005B06C5"/>
    <w:rsid w:val="005B094B"/>
    <w:rsid w:val="005B0D94"/>
    <w:rsid w:val="005B1086"/>
    <w:rsid w:val="005B18CB"/>
    <w:rsid w:val="005B207E"/>
    <w:rsid w:val="005B20AC"/>
    <w:rsid w:val="005B2854"/>
    <w:rsid w:val="005B2A92"/>
    <w:rsid w:val="005B2C3A"/>
    <w:rsid w:val="005B2F98"/>
    <w:rsid w:val="005B306E"/>
    <w:rsid w:val="005B3374"/>
    <w:rsid w:val="005B3920"/>
    <w:rsid w:val="005B3B19"/>
    <w:rsid w:val="005B4C13"/>
    <w:rsid w:val="005B50F6"/>
    <w:rsid w:val="005B5AD6"/>
    <w:rsid w:val="005B5EE3"/>
    <w:rsid w:val="005B735A"/>
    <w:rsid w:val="005B7419"/>
    <w:rsid w:val="005B74DF"/>
    <w:rsid w:val="005B785D"/>
    <w:rsid w:val="005B7929"/>
    <w:rsid w:val="005C0163"/>
    <w:rsid w:val="005C02EB"/>
    <w:rsid w:val="005C0475"/>
    <w:rsid w:val="005C09A0"/>
    <w:rsid w:val="005C0C6C"/>
    <w:rsid w:val="005C0D0A"/>
    <w:rsid w:val="005C1AE0"/>
    <w:rsid w:val="005C1D95"/>
    <w:rsid w:val="005C1F0B"/>
    <w:rsid w:val="005C1F9E"/>
    <w:rsid w:val="005C1FD2"/>
    <w:rsid w:val="005C223B"/>
    <w:rsid w:val="005C2297"/>
    <w:rsid w:val="005C35B4"/>
    <w:rsid w:val="005C3778"/>
    <w:rsid w:val="005C42EA"/>
    <w:rsid w:val="005C430B"/>
    <w:rsid w:val="005C4469"/>
    <w:rsid w:val="005C495D"/>
    <w:rsid w:val="005C49E7"/>
    <w:rsid w:val="005C4D6E"/>
    <w:rsid w:val="005C534B"/>
    <w:rsid w:val="005C5AD2"/>
    <w:rsid w:val="005C5AE9"/>
    <w:rsid w:val="005C5E7B"/>
    <w:rsid w:val="005C6171"/>
    <w:rsid w:val="005C6635"/>
    <w:rsid w:val="005C6880"/>
    <w:rsid w:val="005C6B35"/>
    <w:rsid w:val="005C6CDA"/>
    <w:rsid w:val="005C7085"/>
    <w:rsid w:val="005C718E"/>
    <w:rsid w:val="005C7564"/>
    <w:rsid w:val="005C776B"/>
    <w:rsid w:val="005C7A47"/>
    <w:rsid w:val="005C7D3C"/>
    <w:rsid w:val="005C7EE2"/>
    <w:rsid w:val="005D009D"/>
    <w:rsid w:val="005D0218"/>
    <w:rsid w:val="005D118E"/>
    <w:rsid w:val="005D15B2"/>
    <w:rsid w:val="005D1643"/>
    <w:rsid w:val="005D175A"/>
    <w:rsid w:val="005D19C2"/>
    <w:rsid w:val="005D1D9C"/>
    <w:rsid w:val="005D26BD"/>
    <w:rsid w:val="005D3164"/>
    <w:rsid w:val="005D31A5"/>
    <w:rsid w:val="005D33DE"/>
    <w:rsid w:val="005D3416"/>
    <w:rsid w:val="005D3C1E"/>
    <w:rsid w:val="005D3CD0"/>
    <w:rsid w:val="005D4201"/>
    <w:rsid w:val="005D4493"/>
    <w:rsid w:val="005D4625"/>
    <w:rsid w:val="005D4894"/>
    <w:rsid w:val="005D571C"/>
    <w:rsid w:val="005D6A3D"/>
    <w:rsid w:val="005D74CD"/>
    <w:rsid w:val="005D7722"/>
    <w:rsid w:val="005D7BF3"/>
    <w:rsid w:val="005D7F7C"/>
    <w:rsid w:val="005D7FE2"/>
    <w:rsid w:val="005E03B5"/>
    <w:rsid w:val="005E0BA1"/>
    <w:rsid w:val="005E0BE4"/>
    <w:rsid w:val="005E0E3C"/>
    <w:rsid w:val="005E20BE"/>
    <w:rsid w:val="005E256B"/>
    <w:rsid w:val="005E26A3"/>
    <w:rsid w:val="005E29A7"/>
    <w:rsid w:val="005E347D"/>
    <w:rsid w:val="005E36FD"/>
    <w:rsid w:val="005E3EA4"/>
    <w:rsid w:val="005E3F75"/>
    <w:rsid w:val="005E4852"/>
    <w:rsid w:val="005E4BA8"/>
    <w:rsid w:val="005E4D7D"/>
    <w:rsid w:val="005E522F"/>
    <w:rsid w:val="005E523D"/>
    <w:rsid w:val="005E592A"/>
    <w:rsid w:val="005E5C0D"/>
    <w:rsid w:val="005E5CC4"/>
    <w:rsid w:val="005E5DA9"/>
    <w:rsid w:val="005E6285"/>
    <w:rsid w:val="005E62AB"/>
    <w:rsid w:val="005E6F06"/>
    <w:rsid w:val="005E7AEF"/>
    <w:rsid w:val="005E7C63"/>
    <w:rsid w:val="005E7D45"/>
    <w:rsid w:val="005E7D55"/>
    <w:rsid w:val="005E7E63"/>
    <w:rsid w:val="005E7ED4"/>
    <w:rsid w:val="005F02F4"/>
    <w:rsid w:val="005F07F3"/>
    <w:rsid w:val="005F1293"/>
    <w:rsid w:val="005F13F2"/>
    <w:rsid w:val="005F1495"/>
    <w:rsid w:val="005F159C"/>
    <w:rsid w:val="005F1DBF"/>
    <w:rsid w:val="005F226E"/>
    <w:rsid w:val="005F26BC"/>
    <w:rsid w:val="005F2C91"/>
    <w:rsid w:val="005F2CC0"/>
    <w:rsid w:val="005F336A"/>
    <w:rsid w:val="005F36D5"/>
    <w:rsid w:val="005F39EE"/>
    <w:rsid w:val="005F40D8"/>
    <w:rsid w:val="005F4230"/>
    <w:rsid w:val="005F48B2"/>
    <w:rsid w:val="005F4BD6"/>
    <w:rsid w:val="005F54E9"/>
    <w:rsid w:val="005F556F"/>
    <w:rsid w:val="005F5597"/>
    <w:rsid w:val="005F55A3"/>
    <w:rsid w:val="005F58CD"/>
    <w:rsid w:val="005F60D4"/>
    <w:rsid w:val="005F621F"/>
    <w:rsid w:val="005F682C"/>
    <w:rsid w:val="005F6932"/>
    <w:rsid w:val="005F6EE6"/>
    <w:rsid w:val="005F775F"/>
    <w:rsid w:val="005F7BE1"/>
    <w:rsid w:val="005F7D28"/>
    <w:rsid w:val="005F7D5A"/>
    <w:rsid w:val="0060004B"/>
    <w:rsid w:val="00600286"/>
    <w:rsid w:val="00600406"/>
    <w:rsid w:val="006009BB"/>
    <w:rsid w:val="006016D0"/>
    <w:rsid w:val="00601AC9"/>
    <w:rsid w:val="00601ACB"/>
    <w:rsid w:val="00601B0F"/>
    <w:rsid w:val="00601C25"/>
    <w:rsid w:val="00601E63"/>
    <w:rsid w:val="00601E6C"/>
    <w:rsid w:val="00602471"/>
    <w:rsid w:val="00602722"/>
    <w:rsid w:val="006029A0"/>
    <w:rsid w:val="00603138"/>
    <w:rsid w:val="00603323"/>
    <w:rsid w:val="00604187"/>
    <w:rsid w:val="00604764"/>
    <w:rsid w:val="0060479C"/>
    <w:rsid w:val="006048CF"/>
    <w:rsid w:val="006049B8"/>
    <w:rsid w:val="00604D49"/>
    <w:rsid w:val="00604E2C"/>
    <w:rsid w:val="006053C2"/>
    <w:rsid w:val="006054F4"/>
    <w:rsid w:val="006056EC"/>
    <w:rsid w:val="006058EA"/>
    <w:rsid w:val="00605A1B"/>
    <w:rsid w:val="00605E7B"/>
    <w:rsid w:val="0060607B"/>
    <w:rsid w:val="006060C1"/>
    <w:rsid w:val="006064C5"/>
    <w:rsid w:val="00606531"/>
    <w:rsid w:val="006068B1"/>
    <w:rsid w:val="00606B12"/>
    <w:rsid w:val="00606B37"/>
    <w:rsid w:val="00606D0B"/>
    <w:rsid w:val="006074D1"/>
    <w:rsid w:val="006077B1"/>
    <w:rsid w:val="00607A7E"/>
    <w:rsid w:val="00607AA0"/>
    <w:rsid w:val="00607C55"/>
    <w:rsid w:val="00607CB5"/>
    <w:rsid w:val="00610316"/>
    <w:rsid w:val="006106B6"/>
    <w:rsid w:val="00610778"/>
    <w:rsid w:val="00610785"/>
    <w:rsid w:val="0061083A"/>
    <w:rsid w:val="00610DCE"/>
    <w:rsid w:val="00611531"/>
    <w:rsid w:val="00611A6C"/>
    <w:rsid w:val="00611D54"/>
    <w:rsid w:val="00611FAF"/>
    <w:rsid w:val="006123D4"/>
    <w:rsid w:val="00612473"/>
    <w:rsid w:val="00612692"/>
    <w:rsid w:val="006129AD"/>
    <w:rsid w:val="00612E29"/>
    <w:rsid w:val="00612F33"/>
    <w:rsid w:val="00612F36"/>
    <w:rsid w:val="00613689"/>
    <w:rsid w:val="006136BB"/>
    <w:rsid w:val="00613A75"/>
    <w:rsid w:val="00614354"/>
    <w:rsid w:val="006145E8"/>
    <w:rsid w:val="00614677"/>
    <w:rsid w:val="006147D4"/>
    <w:rsid w:val="0061483A"/>
    <w:rsid w:val="006159BF"/>
    <w:rsid w:val="00615A9F"/>
    <w:rsid w:val="00615B48"/>
    <w:rsid w:val="00615E5B"/>
    <w:rsid w:val="00615F33"/>
    <w:rsid w:val="00616252"/>
    <w:rsid w:val="0061678E"/>
    <w:rsid w:val="006168AE"/>
    <w:rsid w:val="00616BAC"/>
    <w:rsid w:val="00617894"/>
    <w:rsid w:val="00617E76"/>
    <w:rsid w:val="00617E95"/>
    <w:rsid w:val="00620BAC"/>
    <w:rsid w:val="00620F63"/>
    <w:rsid w:val="00620FB0"/>
    <w:rsid w:val="00621153"/>
    <w:rsid w:val="0062117D"/>
    <w:rsid w:val="00621236"/>
    <w:rsid w:val="00621733"/>
    <w:rsid w:val="00621EE0"/>
    <w:rsid w:val="006220CE"/>
    <w:rsid w:val="00622F51"/>
    <w:rsid w:val="00623333"/>
    <w:rsid w:val="0062357D"/>
    <w:rsid w:val="006237B3"/>
    <w:rsid w:val="006237CD"/>
    <w:rsid w:val="00623CBB"/>
    <w:rsid w:val="00624047"/>
    <w:rsid w:val="00624283"/>
    <w:rsid w:val="00624305"/>
    <w:rsid w:val="00624421"/>
    <w:rsid w:val="006244CD"/>
    <w:rsid w:val="00624568"/>
    <w:rsid w:val="006248C8"/>
    <w:rsid w:val="006249F4"/>
    <w:rsid w:val="00624FEE"/>
    <w:rsid w:val="0062590C"/>
    <w:rsid w:val="00625B24"/>
    <w:rsid w:val="00625F7F"/>
    <w:rsid w:val="00625F8F"/>
    <w:rsid w:val="0062639A"/>
    <w:rsid w:val="00626446"/>
    <w:rsid w:val="00626681"/>
    <w:rsid w:val="00626747"/>
    <w:rsid w:val="00626F98"/>
    <w:rsid w:val="00626FE3"/>
    <w:rsid w:val="006278E1"/>
    <w:rsid w:val="00627946"/>
    <w:rsid w:val="00627A18"/>
    <w:rsid w:val="00627DD7"/>
    <w:rsid w:val="0063006E"/>
    <w:rsid w:val="006305D8"/>
    <w:rsid w:val="0063083E"/>
    <w:rsid w:val="00630D10"/>
    <w:rsid w:val="00630DB0"/>
    <w:rsid w:val="006311EB"/>
    <w:rsid w:val="0063122E"/>
    <w:rsid w:val="00631AB6"/>
    <w:rsid w:val="006327C9"/>
    <w:rsid w:val="00633381"/>
    <w:rsid w:val="0063347C"/>
    <w:rsid w:val="006336DC"/>
    <w:rsid w:val="00633A45"/>
    <w:rsid w:val="00633C62"/>
    <w:rsid w:val="00633E24"/>
    <w:rsid w:val="00634112"/>
    <w:rsid w:val="00634200"/>
    <w:rsid w:val="0063433E"/>
    <w:rsid w:val="00634B44"/>
    <w:rsid w:val="00635937"/>
    <w:rsid w:val="00635BC5"/>
    <w:rsid w:val="00635E29"/>
    <w:rsid w:val="00635F77"/>
    <w:rsid w:val="006365A4"/>
    <w:rsid w:val="00636E84"/>
    <w:rsid w:val="006370D3"/>
    <w:rsid w:val="006372FE"/>
    <w:rsid w:val="00640A10"/>
    <w:rsid w:val="00640F7F"/>
    <w:rsid w:val="00641087"/>
    <w:rsid w:val="0064118E"/>
    <w:rsid w:val="0064160E"/>
    <w:rsid w:val="006417A2"/>
    <w:rsid w:val="006419B2"/>
    <w:rsid w:val="00641C53"/>
    <w:rsid w:val="00642737"/>
    <w:rsid w:val="00642E12"/>
    <w:rsid w:val="0064389A"/>
    <w:rsid w:val="00644189"/>
    <w:rsid w:val="00644588"/>
    <w:rsid w:val="006448BE"/>
    <w:rsid w:val="00644FDC"/>
    <w:rsid w:val="00645465"/>
    <w:rsid w:val="006454B7"/>
    <w:rsid w:val="00645527"/>
    <w:rsid w:val="00645AD6"/>
    <w:rsid w:val="00645E36"/>
    <w:rsid w:val="00646422"/>
    <w:rsid w:val="00646446"/>
    <w:rsid w:val="00646728"/>
    <w:rsid w:val="00646746"/>
    <w:rsid w:val="00646AFF"/>
    <w:rsid w:val="00646E25"/>
    <w:rsid w:val="00647752"/>
    <w:rsid w:val="00647B72"/>
    <w:rsid w:val="00647D5F"/>
    <w:rsid w:val="006501C9"/>
    <w:rsid w:val="006503E6"/>
    <w:rsid w:val="00650A81"/>
    <w:rsid w:val="00650D31"/>
    <w:rsid w:val="00650DBF"/>
    <w:rsid w:val="00650E13"/>
    <w:rsid w:val="00651457"/>
    <w:rsid w:val="00651507"/>
    <w:rsid w:val="0065209B"/>
    <w:rsid w:val="00652B94"/>
    <w:rsid w:val="0065318A"/>
    <w:rsid w:val="00653526"/>
    <w:rsid w:val="0065364F"/>
    <w:rsid w:val="006537AE"/>
    <w:rsid w:val="00653E0C"/>
    <w:rsid w:val="00653E75"/>
    <w:rsid w:val="006540CC"/>
    <w:rsid w:val="00654874"/>
    <w:rsid w:val="00654A75"/>
    <w:rsid w:val="006551F2"/>
    <w:rsid w:val="0065545E"/>
    <w:rsid w:val="00655FF1"/>
    <w:rsid w:val="0065677B"/>
    <w:rsid w:val="00656A44"/>
    <w:rsid w:val="00656F17"/>
    <w:rsid w:val="00657032"/>
    <w:rsid w:val="0065712D"/>
    <w:rsid w:val="006571CD"/>
    <w:rsid w:val="0066027D"/>
    <w:rsid w:val="00660F82"/>
    <w:rsid w:val="00661B8B"/>
    <w:rsid w:val="00661F18"/>
    <w:rsid w:val="00662450"/>
    <w:rsid w:val="00662D76"/>
    <w:rsid w:val="00663054"/>
    <w:rsid w:val="006634CE"/>
    <w:rsid w:val="00663D69"/>
    <w:rsid w:val="00663DFC"/>
    <w:rsid w:val="006643CA"/>
    <w:rsid w:val="00664E8B"/>
    <w:rsid w:val="00664E8F"/>
    <w:rsid w:val="0066504A"/>
    <w:rsid w:val="006655CD"/>
    <w:rsid w:val="00666636"/>
    <w:rsid w:val="006666C9"/>
    <w:rsid w:val="00667235"/>
    <w:rsid w:val="00667555"/>
    <w:rsid w:val="0066763B"/>
    <w:rsid w:val="00667C6D"/>
    <w:rsid w:val="00670A57"/>
    <w:rsid w:val="00670AC0"/>
    <w:rsid w:val="0067106D"/>
    <w:rsid w:val="006711A4"/>
    <w:rsid w:val="00671D3F"/>
    <w:rsid w:val="00672112"/>
    <w:rsid w:val="00672198"/>
    <w:rsid w:val="00672874"/>
    <w:rsid w:val="00672ECD"/>
    <w:rsid w:val="006734CD"/>
    <w:rsid w:val="00673754"/>
    <w:rsid w:val="00673C40"/>
    <w:rsid w:val="00673F69"/>
    <w:rsid w:val="0067476B"/>
    <w:rsid w:val="00674EF6"/>
    <w:rsid w:val="006753A2"/>
    <w:rsid w:val="006756F9"/>
    <w:rsid w:val="00675B6D"/>
    <w:rsid w:val="00675D70"/>
    <w:rsid w:val="00676185"/>
    <w:rsid w:val="006764EF"/>
    <w:rsid w:val="006769ED"/>
    <w:rsid w:val="00676A79"/>
    <w:rsid w:val="00676AE4"/>
    <w:rsid w:val="00676C58"/>
    <w:rsid w:val="00677122"/>
    <w:rsid w:val="00677204"/>
    <w:rsid w:val="00677765"/>
    <w:rsid w:val="0067799A"/>
    <w:rsid w:val="006800FA"/>
    <w:rsid w:val="0068025C"/>
    <w:rsid w:val="006803F6"/>
    <w:rsid w:val="00680400"/>
    <w:rsid w:val="00680737"/>
    <w:rsid w:val="0068096C"/>
    <w:rsid w:val="00680998"/>
    <w:rsid w:val="00680F1F"/>
    <w:rsid w:val="00680F4F"/>
    <w:rsid w:val="006815F0"/>
    <w:rsid w:val="006816C3"/>
    <w:rsid w:val="006820EF"/>
    <w:rsid w:val="00682388"/>
    <w:rsid w:val="00682ADF"/>
    <w:rsid w:val="00682BAD"/>
    <w:rsid w:val="00683111"/>
    <w:rsid w:val="0068331C"/>
    <w:rsid w:val="00683A8F"/>
    <w:rsid w:val="00683B5A"/>
    <w:rsid w:val="00683D2F"/>
    <w:rsid w:val="00683FE4"/>
    <w:rsid w:val="00684942"/>
    <w:rsid w:val="00685089"/>
    <w:rsid w:val="0068518B"/>
    <w:rsid w:val="00685304"/>
    <w:rsid w:val="0068556B"/>
    <w:rsid w:val="00685768"/>
    <w:rsid w:val="00685AB2"/>
    <w:rsid w:val="00685D99"/>
    <w:rsid w:val="006861CA"/>
    <w:rsid w:val="00686265"/>
    <w:rsid w:val="0068658F"/>
    <w:rsid w:val="0068679A"/>
    <w:rsid w:val="00686B3E"/>
    <w:rsid w:val="006871E3"/>
    <w:rsid w:val="006872D4"/>
    <w:rsid w:val="00687721"/>
    <w:rsid w:val="006879A8"/>
    <w:rsid w:val="00687D8E"/>
    <w:rsid w:val="00687DA9"/>
    <w:rsid w:val="00687DB8"/>
    <w:rsid w:val="0069011D"/>
    <w:rsid w:val="006905D7"/>
    <w:rsid w:val="00690AE0"/>
    <w:rsid w:val="00690BA7"/>
    <w:rsid w:val="00690C32"/>
    <w:rsid w:val="00690EBB"/>
    <w:rsid w:val="0069125F"/>
    <w:rsid w:val="0069179D"/>
    <w:rsid w:val="00691A58"/>
    <w:rsid w:val="00691AB9"/>
    <w:rsid w:val="00691DC8"/>
    <w:rsid w:val="00692103"/>
    <w:rsid w:val="006923FC"/>
    <w:rsid w:val="00692988"/>
    <w:rsid w:val="00692D7A"/>
    <w:rsid w:val="00692EEC"/>
    <w:rsid w:val="00692FA7"/>
    <w:rsid w:val="006931A6"/>
    <w:rsid w:val="00693268"/>
    <w:rsid w:val="006939EE"/>
    <w:rsid w:val="00693E3B"/>
    <w:rsid w:val="00694406"/>
    <w:rsid w:val="00695946"/>
    <w:rsid w:val="00695D5B"/>
    <w:rsid w:val="00696279"/>
    <w:rsid w:val="00696657"/>
    <w:rsid w:val="006967C9"/>
    <w:rsid w:val="00696AD3"/>
    <w:rsid w:val="00696BC1"/>
    <w:rsid w:val="00696F9D"/>
    <w:rsid w:val="006977C2"/>
    <w:rsid w:val="00697A1D"/>
    <w:rsid w:val="006A005C"/>
    <w:rsid w:val="006A008C"/>
    <w:rsid w:val="006A00EB"/>
    <w:rsid w:val="006A040B"/>
    <w:rsid w:val="006A047C"/>
    <w:rsid w:val="006A0980"/>
    <w:rsid w:val="006A098C"/>
    <w:rsid w:val="006A0A00"/>
    <w:rsid w:val="006A0A0F"/>
    <w:rsid w:val="006A0A5C"/>
    <w:rsid w:val="006A1939"/>
    <w:rsid w:val="006A19A9"/>
    <w:rsid w:val="006A23D4"/>
    <w:rsid w:val="006A31AC"/>
    <w:rsid w:val="006A36D5"/>
    <w:rsid w:val="006A39DD"/>
    <w:rsid w:val="006A3A41"/>
    <w:rsid w:val="006A40DD"/>
    <w:rsid w:val="006A4DD8"/>
    <w:rsid w:val="006A4E99"/>
    <w:rsid w:val="006A6570"/>
    <w:rsid w:val="006A65FE"/>
    <w:rsid w:val="006A68C7"/>
    <w:rsid w:val="006A6B4F"/>
    <w:rsid w:val="006A7086"/>
    <w:rsid w:val="006A725E"/>
    <w:rsid w:val="006A78D2"/>
    <w:rsid w:val="006A78F3"/>
    <w:rsid w:val="006B02C0"/>
    <w:rsid w:val="006B05B3"/>
    <w:rsid w:val="006B099C"/>
    <w:rsid w:val="006B0AF9"/>
    <w:rsid w:val="006B0B6E"/>
    <w:rsid w:val="006B216F"/>
    <w:rsid w:val="006B2371"/>
    <w:rsid w:val="006B23C5"/>
    <w:rsid w:val="006B2932"/>
    <w:rsid w:val="006B296E"/>
    <w:rsid w:val="006B2F46"/>
    <w:rsid w:val="006B3150"/>
    <w:rsid w:val="006B321E"/>
    <w:rsid w:val="006B33E5"/>
    <w:rsid w:val="006B36A7"/>
    <w:rsid w:val="006B3D34"/>
    <w:rsid w:val="006B3ED5"/>
    <w:rsid w:val="006B426D"/>
    <w:rsid w:val="006B4459"/>
    <w:rsid w:val="006B45B1"/>
    <w:rsid w:val="006B4FDA"/>
    <w:rsid w:val="006B5AC3"/>
    <w:rsid w:val="006B5DC0"/>
    <w:rsid w:val="006B69D8"/>
    <w:rsid w:val="006B6B8E"/>
    <w:rsid w:val="006B6C07"/>
    <w:rsid w:val="006B6CAD"/>
    <w:rsid w:val="006B6F05"/>
    <w:rsid w:val="006B701B"/>
    <w:rsid w:val="006B73F7"/>
    <w:rsid w:val="006B77EF"/>
    <w:rsid w:val="006B7949"/>
    <w:rsid w:val="006B7A3B"/>
    <w:rsid w:val="006B7B51"/>
    <w:rsid w:val="006B7E30"/>
    <w:rsid w:val="006C057F"/>
    <w:rsid w:val="006C09F2"/>
    <w:rsid w:val="006C0E18"/>
    <w:rsid w:val="006C1C94"/>
    <w:rsid w:val="006C1CE0"/>
    <w:rsid w:val="006C1FDB"/>
    <w:rsid w:val="006C218F"/>
    <w:rsid w:val="006C2193"/>
    <w:rsid w:val="006C2A89"/>
    <w:rsid w:val="006C3841"/>
    <w:rsid w:val="006C385B"/>
    <w:rsid w:val="006C41D8"/>
    <w:rsid w:val="006C4287"/>
    <w:rsid w:val="006C4379"/>
    <w:rsid w:val="006C48B4"/>
    <w:rsid w:val="006C49F5"/>
    <w:rsid w:val="006C51A9"/>
    <w:rsid w:val="006C532A"/>
    <w:rsid w:val="006C5446"/>
    <w:rsid w:val="006C6A74"/>
    <w:rsid w:val="006C6CD7"/>
    <w:rsid w:val="006C70BD"/>
    <w:rsid w:val="006C7312"/>
    <w:rsid w:val="006C7D79"/>
    <w:rsid w:val="006D004C"/>
    <w:rsid w:val="006D0DA4"/>
    <w:rsid w:val="006D11B3"/>
    <w:rsid w:val="006D13F2"/>
    <w:rsid w:val="006D14BF"/>
    <w:rsid w:val="006D193C"/>
    <w:rsid w:val="006D194E"/>
    <w:rsid w:val="006D1C03"/>
    <w:rsid w:val="006D27C7"/>
    <w:rsid w:val="006D2C75"/>
    <w:rsid w:val="006D2CA4"/>
    <w:rsid w:val="006D2CA5"/>
    <w:rsid w:val="006D2E65"/>
    <w:rsid w:val="006D33F2"/>
    <w:rsid w:val="006D3C98"/>
    <w:rsid w:val="006D41FD"/>
    <w:rsid w:val="006D4543"/>
    <w:rsid w:val="006D45A1"/>
    <w:rsid w:val="006D4787"/>
    <w:rsid w:val="006D4C18"/>
    <w:rsid w:val="006D50ED"/>
    <w:rsid w:val="006D54FF"/>
    <w:rsid w:val="006D55AA"/>
    <w:rsid w:val="006D56DD"/>
    <w:rsid w:val="006D586C"/>
    <w:rsid w:val="006D5D9C"/>
    <w:rsid w:val="006D6153"/>
    <w:rsid w:val="006D6169"/>
    <w:rsid w:val="006D7118"/>
    <w:rsid w:val="006D73E6"/>
    <w:rsid w:val="006D7C69"/>
    <w:rsid w:val="006D7CB9"/>
    <w:rsid w:val="006E02A3"/>
    <w:rsid w:val="006E1228"/>
    <w:rsid w:val="006E13E3"/>
    <w:rsid w:val="006E1832"/>
    <w:rsid w:val="006E18FE"/>
    <w:rsid w:val="006E1B73"/>
    <w:rsid w:val="006E1C64"/>
    <w:rsid w:val="006E231F"/>
    <w:rsid w:val="006E27B5"/>
    <w:rsid w:val="006E2AE4"/>
    <w:rsid w:val="006E2D56"/>
    <w:rsid w:val="006E2DE6"/>
    <w:rsid w:val="006E31C1"/>
    <w:rsid w:val="006E357B"/>
    <w:rsid w:val="006E378C"/>
    <w:rsid w:val="006E390D"/>
    <w:rsid w:val="006E3B46"/>
    <w:rsid w:val="006E3C41"/>
    <w:rsid w:val="006E3C51"/>
    <w:rsid w:val="006E4083"/>
    <w:rsid w:val="006E4449"/>
    <w:rsid w:val="006E4CBA"/>
    <w:rsid w:val="006E4FD3"/>
    <w:rsid w:val="006E5257"/>
    <w:rsid w:val="006E59DF"/>
    <w:rsid w:val="006E5AAB"/>
    <w:rsid w:val="006E5B06"/>
    <w:rsid w:val="006E5B6C"/>
    <w:rsid w:val="006E5D7C"/>
    <w:rsid w:val="006E5E93"/>
    <w:rsid w:val="006E60F4"/>
    <w:rsid w:val="006E6153"/>
    <w:rsid w:val="006E619D"/>
    <w:rsid w:val="006E61B6"/>
    <w:rsid w:val="006E66CF"/>
    <w:rsid w:val="006E681B"/>
    <w:rsid w:val="006E686D"/>
    <w:rsid w:val="006E7126"/>
    <w:rsid w:val="006E7D26"/>
    <w:rsid w:val="006F0CBF"/>
    <w:rsid w:val="006F194F"/>
    <w:rsid w:val="006F1A3B"/>
    <w:rsid w:val="006F1A5B"/>
    <w:rsid w:val="006F1C00"/>
    <w:rsid w:val="006F208D"/>
    <w:rsid w:val="006F2DAE"/>
    <w:rsid w:val="006F2F0B"/>
    <w:rsid w:val="006F341B"/>
    <w:rsid w:val="006F3C09"/>
    <w:rsid w:val="006F3EE9"/>
    <w:rsid w:val="006F439D"/>
    <w:rsid w:val="006F4747"/>
    <w:rsid w:val="006F4808"/>
    <w:rsid w:val="006F4849"/>
    <w:rsid w:val="006F484D"/>
    <w:rsid w:val="006F4B32"/>
    <w:rsid w:val="006F4D48"/>
    <w:rsid w:val="006F4E60"/>
    <w:rsid w:val="006F50E4"/>
    <w:rsid w:val="006F5788"/>
    <w:rsid w:val="006F5C39"/>
    <w:rsid w:val="006F618C"/>
    <w:rsid w:val="006F64C1"/>
    <w:rsid w:val="006F6B48"/>
    <w:rsid w:val="006F6D3C"/>
    <w:rsid w:val="006F7315"/>
    <w:rsid w:val="006F75DC"/>
    <w:rsid w:val="006F768E"/>
    <w:rsid w:val="006F7F30"/>
    <w:rsid w:val="006F7F3D"/>
    <w:rsid w:val="006F7F96"/>
    <w:rsid w:val="006F7FE4"/>
    <w:rsid w:val="00700048"/>
    <w:rsid w:val="00700651"/>
    <w:rsid w:val="00700A1F"/>
    <w:rsid w:val="00700CCA"/>
    <w:rsid w:val="00700CD8"/>
    <w:rsid w:val="00700D22"/>
    <w:rsid w:val="0070117E"/>
    <w:rsid w:val="00701231"/>
    <w:rsid w:val="00701955"/>
    <w:rsid w:val="00701B05"/>
    <w:rsid w:val="00701D7F"/>
    <w:rsid w:val="007020DF"/>
    <w:rsid w:val="007029A8"/>
    <w:rsid w:val="00702AE8"/>
    <w:rsid w:val="00703283"/>
    <w:rsid w:val="007035C5"/>
    <w:rsid w:val="007039F6"/>
    <w:rsid w:val="00704235"/>
    <w:rsid w:val="0070425D"/>
    <w:rsid w:val="00704BAB"/>
    <w:rsid w:val="00704E67"/>
    <w:rsid w:val="00705119"/>
    <w:rsid w:val="00705919"/>
    <w:rsid w:val="00705C49"/>
    <w:rsid w:val="00705CF0"/>
    <w:rsid w:val="00705E9A"/>
    <w:rsid w:val="00705F45"/>
    <w:rsid w:val="007075A9"/>
    <w:rsid w:val="00707B29"/>
    <w:rsid w:val="00707F37"/>
    <w:rsid w:val="007102E3"/>
    <w:rsid w:val="00710433"/>
    <w:rsid w:val="00710B1C"/>
    <w:rsid w:val="00710DAA"/>
    <w:rsid w:val="00710FC0"/>
    <w:rsid w:val="007117A0"/>
    <w:rsid w:val="0071211F"/>
    <w:rsid w:val="00712923"/>
    <w:rsid w:val="00713397"/>
    <w:rsid w:val="007139B1"/>
    <w:rsid w:val="00714A32"/>
    <w:rsid w:val="00715175"/>
    <w:rsid w:val="00715A4D"/>
    <w:rsid w:val="00715C6D"/>
    <w:rsid w:val="00715D60"/>
    <w:rsid w:val="00715F52"/>
    <w:rsid w:val="007162D2"/>
    <w:rsid w:val="00717608"/>
    <w:rsid w:val="0072034D"/>
    <w:rsid w:val="00720383"/>
    <w:rsid w:val="007203FE"/>
    <w:rsid w:val="00720ADD"/>
    <w:rsid w:val="00720CB4"/>
    <w:rsid w:val="00720F66"/>
    <w:rsid w:val="00721218"/>
    <w:rsid w:val="00721412"/>
    <w:rsid w:val="007215F2"/>
    <w:rsid w:val="00721A18"/>
    <w:rsid w:val="00721B1E"/>
    <w:rsid w:val="00721DCD"/>
    <w:rsid w:val="00721F39"/>
    <w:rsid w:val="00721FD8"/>
    <w:rsid w:val="007221AA"/>
    <w:rsid w:val="00722A85"/>
    <w:rsid w:val="0072524F"/>
    <w:rsid w:val="00725400"/>
    <w:rsid w:val="00725724"/>
    <w:rsid w:val="00725996"/>
    <w:rsid w:val="00725E08"/>
    <w:rsid w:val="00725EAB"/>
    <w:rsid w:val="007260FF"/>
    <w:rsid w:val="007262CE"/>
    <w:rsid w:val="00726562"/>
    <w:rsid w:val="007266E9"/>
    <w:rsid w:val="00726AC3"/>
    <w:rsid w:val="00726F1A"/>
    <w:rsid w:val="007273DD"/>
    <w:rsid w:val="007278C1"/>
    <w:rsid w:val="00727DA1"/>
    <w:rsid w:val="007310B7"/>
    <w:rsid w:val="00731710"/>
    <w:rsid w:val="00731846"/>
    <w:rsid w:val="0073196B"/>
    <w:rsid w:val="0073214B"/>
    <w:rsid w:val="007328A3"/>
    <w:rsid w:val="00733156"/>
    <w:rsid w:val="00733494"/>
    <w:rsid w:val="00733CDD"/>
    <w:rsid w:val="007341D5"/>
    <w:rsid w:val="00734D20"/>
    <w:rsid w:val="007358AD"/>
    <w:rsid w:val="007359F4"/>
    <w:rsid w:val="00735B33"/>
    <w:rsid w:val="00735C48"/>
    <w:rsid w:val="00735E69"/>
    <w:rsid w:val="00736362"/>
    <w:rsid w:val="00736623"/>
    <w:rsid w:val="007368F0"/>
    <w:rsid w:val="007368FD"/>
    <w:rsid w:val="00736AEF"/>
    <w:rsid w:val="00736C11"/>
    <w:rsid w:val="00736D29"/>
    <w:rsid w:val="00737639"/>
    <w:rsid w:val="00737A6F"/>
    <w:rsid w:val="00737DF9"/>
    <w:rsid w:val="0074035D"/>
    <w:rsid w:val="0074054D"/>
    <w:rsid w:val="00740655"/>
    <w:rsid w:val="00740794"/>
    <w:rsid w:val="00740F09"/>
    <w:rsid w:val="00741224"/>
    <w:rsid w:val="00741716"/>
    <w:rsid w:val="00741831"/>
    <w:rsid w:val="00741A9D"/>
    <w:rsid w:val="00743C1A"/>
    <w:rsid w:val="00743F03"/>
    <w:rsid w:val="00744E21"/>
    <w:rsid w:val="00745412"/>
    <w:rsid w:val="007454C1"/>
    <w:rsid w:val="00745DD2"/>
    <w:rsid w:val="0074604F"/>
    <w:rsid w:val="0074612B"/>
    <w:rsid w:val="007461B1"/>
    <w:rsid w:val="00746937"/>
    <w:rsid w:val="0074725B"/>
    <w:rsid w:val="007474C3"/>
    <w:rsid w:val="0075085A"/>
    <w:rsid w:val="00750A43"/>
    <w:rsid w:val="00751040"/>
    <w:rsid w:val="007511BD"/>
    <w:rsid w:val="00751274"/>
    <w:rsid w:val="007517C0"/>
    <w:rsid w:val="007522D7"/>
    <w:rsid w:val="00752422"/>
    <w:rsid w:val="00752967"/>
    <w:rsid w:val="00752B2B"/>
    <w:rsid w:val="00752CA1"/>
    <w:rsid w:val="00752DBE"/>
    <w:rsid w:val="00753166"/>
    <w:rsid w:val="00753441"/>
    <w:rsid w:val="00753A51"/>
    <w:rsid w:val="00753DD6"/>
    <w:rsid w:val="00754046"/>
    <w:rsid w:val="00754089"/>
    <w:rsid w:val="0075427D"/>
    <w:rsid w:val="007542C0"/>
    <w:rsid w:val="00754915"/>
    <w:rsid w:val="00754C6F"/>
    <w:rsid w:val="0075513F"/>
    <w:rsid w:val="0075524A"/>
    <w:rsid w:val="00755760"/>
    <w:rsid w:val="0075618F"/>
    <w:rsid w:val="00756402"/>
    <w:rsid w:val="007565F3"/>
    <w:rsid w:val="00756763"/>
    <w:rsid w:val="0075676E"/>
    <w:rsid w:val="00757328"/>
    <w:rsid w:val="0075769A"/>
    <w:rsid w:val="007576FC"/>
    <w:rsid w:val="007578E5"/>
    <w:rsid w:val="00757A6B"/>
    <w:rsid w:val="0076043B"/>
    <w:rsid w:val="00760891"/>
    <w:rsid w:val="007608A3"/>
    <w:rsid w:val="00761129"/>
    <w:rsid w:val="007611E4"/>
    <w:rsid w:val="007612D0"/>
    <w:rsid w:val="00761513"/>
    <w:rsid w:val="007617AA"/>
    <w:rsid w:val="00761802"/>
    <w:rsid w:val="00762267"/>
    <w:rsid w:val="00762437"/>
    <w:rsid w:val="007624A1"/>
    <w:rsid w:val="0076269C"/>
    <w:rsid w:val="00762A48"/>
    <w:rsid w:val="00762A66"/>
    <w:rsid w:val="00762B49"/>
    <w:rsid w:val="00762D22"/>
    <w:rsid w:val="00762DC1"/>
    <w:rsid w:val="00762E41"/>
    <w:rsid w:val="007633E4"/>
    <w:rsid w:val="007636BA"/>
    <w:rsid w:val="007636F4"/>
    <w:rsid w:val="00763F80"/>
    <w:rsid w:val="00763FD8"/>
    <w:rsid w:val="00764221"/>
    <w:rsid w:val="00764227"/>
    <w:rsid w:val="007642CD"/>
    <w:rsid w:val="007643C3"/>
    <w:rsid w:val="007648E0"/>
    <w:rsid w:val="00764FAE"/>
    <w:rsid w:val="00765351"/>
    <w:rsid w:val="00765849"/>
    <w:rsid w:val="007659A1"/>
    <w:rsid w:val="0076629B"/>
    <w:rsid w:val="007669E1"/>
    <w:rsid w:val="00766A0F"/>
    <w:rsid w:val="00766DC0"/>
    <w:rsid w:val="0076713E"/>
    <w:rsid w:val="007673AF"/>
    <w:rsid w:val="00767963"/>
    <w:rsid w:val="00767B7A"/>
    <w:rsid w:val="00770056"/>
    <w:rsid w:val="007701A1"/>
    <w:rsid w:val="00770BF3"/>
    <w:rsid w:val="00770F3D"/>
    <w:rsid w:val="00770FE0"/>
    <w:rsid w:val="007713E9"/>
    <w:rsid w:val="007715C4"/>
    <w:rsid w:val="00771CCE"/>
    <w:rsid w:val="00771F85"/>
    <w:rsid w:val="0077200E"/>
    <w:rsid w:val="00772283"/>
    <w:rsid w:val="0077232F"/>
    <w:rsid w:val="007727F0"/>
    <w:rsid w:val="00772C70"/>
    <w:rsid w:val="007730BD"/>
    <w:rsid w:val="007732EA"/>
    <w:rsid w:val="00773366"/>
    <w:rsid w:val="007735DF"/>
    <w:rsid w:val="00773E1F"/>
    <w:rsid w:val="00773F72"/>
    <w:rsid w:val="00774092"/>
    <w:rsid w:val="00774116"/>
    <w:rsid w:val="00774207"/>
    <w:rsid w:val="00774774"/>
    <w:rsid w:val="00776158"/>
    <w:rsid w:val="00776460"/>
    <w:rsid w:val="00776531"/>
    <w:rsid w:val="00776779"/>
    <w:rsid w:val="00776A76"/>
    <w:rsid w:val="00776FFF"/>
    <w:rsid w:val="00777B9D"/>
    <w:rsid w:val="00780D2B"/>
    <w:rsid w:val="00780E0A"/>
    <w:rsid w:val="00781298"/>
    <w:rsid w:val="00781591"/>
    <w:rsid w:val="00781679"/>
    <w:rsid w:val="0078221C"/>
    <w:rsid w:val="00782750"/>
    <w:rsid w:val="00782CA3"/>
    <w:rsid w:val="00782DBA"/>
    <w:rsid w:val="00782EA3"/>
    <w:rsid w:val="00782F63"/>
    <w:rsid w:val="00783095"/>
    <w:rsid w:val="00783A92"/>
    <w:rsid w:val="00784232"/>
    <w:rsid w:val="00784288"/>
    <w:rsid w:val="00784336"/>
    <w:rsid w:val="00784601"/>
    <w:rsid w:val="007849D1"/>
    <w:rsid w:val="00784AA3"/>
    <w:rsid w:val="00784B34"/>
    <w:rsid w:val="00784FEE"/>
    <w:rsid w:val="0078550D"/>
    <w:rsid w:val="0078574A"/>
    <w:rsid w:val="00785C62"/>
    <w:rsid w:val="00786D09"/>
    <w:rsid w:val="00786FE2"/>
    <w:rsid w:val="00787A07"/>
    <w:rsid w:val="00787C56"/>
    <w:rsid w:val="007901B7"/>
    <w:rsid w:val="007903C2"/>
    <w:rsid w:val="00790E6B"/>
    <w:rsid w:val="00790F7A"/>
    <w:rsid w:val="00791471"/>
    <w:rsid w:val="007915F1"/>
    <w:rsid w:val="00791ACC"/>
    <w:rsid w:val="00792099"/>
    <w:rsid w:val="00792139"/>
    <w:rsid w:val="0079224B"/>
    <w:rsid w:val="007923E5"/>
    <w:rsid w:val="007929D0"/>
    <w:rsid w:val="00792B6A"/>
    <w:rsid w:val="00792B6C"/>
    <w:rsid w:val="00793199"/>
    <w:rsid w:val="007932DD"/>
    <w:rsid w:val="0079413B"/>
    <w:rsid w:val="0079433C"/>
    <w:rsid w:val="0079438C"/>
    <w:rsid w:val="007946CE"/>
    <w:rsid w:val="00794BDD"/>
    <w:rsid w:val="00795628"/>
    <w:rsid w:val="00795BE4"/>
    <w:rsid w:val="00795F27"/>
    <w:rsid w:val="007968D0"/>
    <w:rsid w:val="007973BB"/>
    <w:rsid w:val="007973FD"/>
    <w:rsid w:val="00797500"/>
    <w:rsid w:val="007977C1"/>
    <w:rsid w:val="007978DF"/>
    <w:rsid w:val="00797C7E"/>
    <w:rsid w:val="007A01FD"/>
    <w:rsid w:val="007A060E"/>
    <w:rsid w:val="007A096C"/>
    <w:rsid w:val="007A0B71"/>
    <w:rsid w:val="007A0CFD"/>
    <w:rsid w:val="007A0E85"/>
    <w:rsid w:val="007A1293"/>
    <w:rsid w:val="007A172C"/>
    <w:rsid w:val="007A1C48"/>
    <w:rsid w:val="007A2007"/>
    <w:rsid w:val="007A21A6"/>
    <w:rsid w:val="007A24C3"/>
    <w:rsid w:val="007A3849"/>
    <w:rsid w:val="007A4040"/>
    <w:rsid w:val="007A4382"/>
    <w:rsid w:val="007A449E"/>
    <w:rsid w:val="007A47E9"/>
    <w:rsid w:val="007A49F2"/>
    <w:rsid w:val="007A49FA"/>
    <w:rsid w:val="007A52B2"/>
    <w:rsid w:val="007A5A3A"/>
    <w:rsid w:val="007A5B3F"/>
    <w:rsid w:val="007A5B99"/>
    <w:rsid w:val="007A5EF4"/>
    <w:rsid w:val="007A5F41"/>
    <w:rsid w:val="007A67D6"/>
    <w:rsid w:val="007A682C"/>
    <w:rsid w:val="007A76A8"/>
    <w:rsid w:val="007A79D5"/>
    <w:rsid w:val="007A7FD7"/>
    <w:rsid w:val="007B0171"/>
    <w:rsid w:val="007B04A2"/>
    <w:rsid w:val="007B054D"/>
    <w:rsid w:val="007B063B"/>
    <w:rsid w:val="007B09A4"/>
    <w:rsid w:val="007B0AB4"/>
    <w:rsid w:val="007B0AD9"/>
    <w:rsid w:val="007B0E2F"/>
    <w:rsid w:val="007B0F06"/>
    <w:rsid w:val="007B17DA"/>
    <w:rsid w:val="007B1912"/>
    <w:rsid w:val="007B1AC1"/>
    <w:rsid w:val="007B1D8F"/>
    <w:rsid w:val="007B1DFA"/>
    <w:rsid w:val="007B1F13"/>
    <w:rsid w:val="007B2327"/>
    <w:rsid w:val="007B24E9"/>
    <w:rsid w:val="007B25A4"/>
    <w:rsid w:val="007B25E3"/>
    <w:rsid w:val="007B2A3E"/>
    <w:rsid w:val="007B2AD9"/>
    <w:rsid w:val="007B4160"/>
    <w:rsid w:val="007B436C"/>
    <w:rsid w:val="007B45E0"/>
    <w:rsid w:val="007B488F"/>
    <w:rsid w:val="007B4C14"/>
    <w:rsid w:val="007B54A2"/>
    <w:rsid w:val="007B5BCA"/>
    <w:rsid w:val="007B5C48"/>
    <w:rsid w:val="007B6050"/>
    <w:rsid w:val="007B630B"/>
    <w:rsid w:val="007B6433"/>
    <w:rsid w:val="007B68EF"/>
    <w:rsid w:val="007B695E"/>
    <w:rsid w:val="007B6A1A"/>
    <w:rsid w:val="007B7381"/>
    <w:rsid w:val="007B74A8"/>
    <w:rsid w:val="007B74D6"/>
    <w:rsid w:val="007B7E2C"/>
    <w:rsid w:val="007C00FD"/>
    <w:rsid w:val="007C0409"/>
    <w:rsid w:val="007C04E0"/>
    <w:rsid w:val="007C0A42"/>
    <w:rsid w:val="007C1552"/>
    <w:rsid w:val="007C19A2"/>
    <w:rsid w:val="007C1D0A"/>
    <w:rsid w:val="007C207E"/>
    <w:rsid w:val="007C214C"/>
    <w:rsid w:val="007C21BE"/>
    <w:rsid w:val="007C262B"/>
    <w:rsid w:val="007C27D2"/>
    <w:rsid w:val="007C2DDC"/>
    <w:rsid w:val="007C2F5F"/>
    <w:rsid w:val="007C3B8E"/>
    <w:rsid w:val="007C414E"/>
    <w:rsid w:val="007C445B"/>
    <w:rsid w:val="007C4553"/>
    <w:rsid w:val="007C67AE"/>
    <w:rsid w:val="007C7134"/>
    <w:rsid w:val="007C7254"/>
    <w:rsid w:val="007C7EAD"/>
    <w:rsid w:val="007D02E3"/>
    <w:rsid w:val="007D1090"/>
    <w:rsid w:val="007D1AC8"/>
    <w:rsid w:val="007D1E36"/>
    <w:rsid w:val="007D20EA"/>
    <w:rsid w:val="007D2205"/>
    <w:rsid w:val="007D26B2"/>
    <w:rsid w:val="007D35B9"/>
    <w:rsid w:val="007D38D4"/>
    <w:rsid w:val="007D3976"/>
    <w:rsid w:val="007D3B02"/>
    <w:rsid w:val="007D3C72"/>
    <w:rsid w:val="007D43F0"/>
    <w:rsid w:val="007D4464"/>
    <w:rsid w:val="007D4C32"/>
    <w:rsid w:val="007D555A"/>
    <w:rsid w:val="007D5E2D"/>
    <w:rsid w:val="007D5EFD"/>
    <w:rsid w:val="007D69AC"/>
    <w:rsid w:val="007D6E11"/>
    <w:rsid w:val="007D6F9E"/>
    <w:rsid w:val="007D7396"/>
    <w:rsid w:val="007D75F2"/>
    <w:rsid w:val="007D778E"/>
    <w:rsid w:val="007E00AB"/>
    <w:rsid w:val="007E024F"/>
    <w:rsid w:val="007E04B4"/>
    <w:rsid w:val="007E09A8"/>
    <w:rsid w:val="007E16DB"/>
    <w:rsid w:val="007E16EA"/>
    <w:rsid w:val="007E1818"/>
    <w:rsid w:val="007E2110"/>
    <w:rsid w:val="007E25F5"/>
    <w:rsid w:val="007E48DC"/>
    <w:rsid w:val="007E491C"/>
    <w:rsid w:val="007E4BC3"/>
    <w:rsid w:val="007E522A"/>
    <w:rsid w:val="007E668B"/>
    <w:rsid w:val="007E71EB"/>
    <w:rsid w:val="007E7870"/>
    <w:rsid w:val="007E7DE4"/>
    <w:rsid w:val="007E7F2A"/>
    <w:rsid w:val="007F0BAC"/>
    <w:rsid w:val="007F161E"/>
    <w:rsid w:val="007F1D2A"/>
    <w:rsid w:val="007F1D92"/>
    <w:rsid w:val="007F2013"/>
    <w:rsid w:val="007F2CF0"/>
    <w:rsid w:val="007F330A"/>
    <w:rsid w:val="007F3581"/>
    <w:rsid w:val="007F3B42"/>
    <w:rsid w:val="007F3BF5"/>
    <w:rsid w:val="007F44CD"/>
    <w:rsid w:val="007F5354"/>
    <w:rsid w:val="007F5512"/>
    <w:rsid w:val="007F55F9"/>
    <w:rsid w:val="007F5B0D"/>
    <w:rsid w:val="007F5CD9"/>
    <w:rsid w:val="007F6069"/>
    <w:rsid w:val="007F6099"/>
    <w:rsid w:val="007F6352"/>
    <w:rsid w:val="007F6357"/>
    <w:rsid w:val="007F6E25"/>
    <w:rsid w:val="007F7184"/>
    <w:rsid w:val="007F7252"/>
    <w:rsid w:val="007F7362"/>
    <w:rsid w:val="007F7D3B"/>
    <w:rsid w:val="007F7E67"/>
    <w:rsid w:val="0080052E"/>
    <w:rsid w:val="008005B9"/>
    <w:rsid w:val="00800728"/>
    <w:rsid w:val="00800A6C"/>
    <w:rsid w:val="008011A1"/>
    <w:rsid w:val="00801493"/>
    <w:rsid w:val="00801EEA"/>
    <w:rsid w:val="00801F08"/>
    <w:rsid w:val="008022E1"/>
    <w:rsid w:val="0080235B"/>
    <w:rsid w:val="00802A8D"/>
    <w:rsid w:val="00802F21"/>
    <w:rsid w:val="00803115"/>
    <w:rsid w:val="008038E0"/>
    <w:rsid w:val="008039BE"/>
    <w:rsid w:val="00803B49"/>
    <w:rsid w:val="00804479"/>
    <w:rsid w:val="008045FA"/>
    <w:rsid w:val="00804712"/>
    <w:rsid w:val="00804B97"/>
    <w:rsid w:val="00804DEF"/>
    <w:rsid w:val="00805260"/>
    <w:rsid w:val="00805892"/>
    <w:rsid w:val="00805DAC"/>
    <w:rsid w:val="00805E71"/>
    <w:rsid w:val="0080635C"/>
    <w:rsid w:val="008068EC"/>
    <w:rsid w:val="008069E2"/>
    <w:rsid w:val="008078CF"/>
    <w:rsid w:val="00807AC1"/>
    <w:rsid w:val="00807CFA"/>
    <w:rsid w:val="0081093E"/>
    <w:rsid w:val="00810F22"/>
    <w:rsid w:val="0081102F"/>
    <w:rsid w:val="0081129A"/>
    <w:rsid w:val="00811492"/>
    <w:rsid w:val="00811629"/>
    <w:rsid w:val="00812C36"/>
    <w:rsid w:val="008133C0"/>
    <w:rsid w:val="008134B0"/>
    <w:rsid w:val="0081361D"/>
    <w:rsid w:val="00813625"/>
    <w:rsid w:val="00813630"/>
    <w:rsid w:val="00813A5C"/>
    <w:rsid w:val="00813B5B"/>
    <w:rsid w:val="00814021"/>
    <w:rsid w:val="0081421A"/>
    <w:rsid w:val="00814EEB"/>
    <w:rsid w:val="008151D1"/>
    <w:rsid w:val="008154D2"/>
    <w:rsid w:val="00815A94"/>
    <w:rsid w:val="00815ADA"/>
    <w:rsid w:val="00815CD9"/>
    <w:rsid w:val="00815EFE"/>
    <w:rsid w:val="00815F7E"/>
    <w:rsid w:val="008160F2"/>
    <w:rsid w:val="00816DF1"/>
    <w:rsid w:val="008174F4"/>
    <w:rsid w:val="00817C6D"/>
    <w:rsid w:val="00817EEF"/>
    <w:rsid w:val="008204F9"/>
    <w:rsid w:val="00820591"/>
    <w:rsid w:val="008207C4"/>
    <w:rsid w:val="00820B3C"/>
    <w:rsid w:val="00820D61"/>
    <w:rsid w:val="00820E2D"/>
    <w:rsid w:val="00821BFD"/>
    <w:rsid w:val="0082220C"/>
    <w:rsid w:val="00822533"/>
    <w:rsid w:val="00822BD6"/>
    <w:rsid w:val="00823459"/>
    <w:rsid w:val="008236A8"/>
    <w:rsid w:val="00823710"/>
    <w:rsid w:val="00823807"/>
    <w:rsid w:val="00823ADD"/>
    <w:rsid w:val="0082428E"/>
    <w:rsid w:val="00824316"/>
    <w:rsid w:val="0082435D"/>
    <w:rsid w:val="008245A0"/>
    <w:rsid w:val="00824E20"/>
    <w:rsid w:val="00825544"/>
    <w:rsid w:val="0082557C"/>
    <w:rsid w:val="00825BF4"/>
    <w:rsid w:val="00825F74"/>
    <w:rsid w:val="0082611C"/>
    <w:rsid w:val="00826642"/>
    <w:rsid w:val="00826651"/>
    <w:rsid w:val="008275F4"/>
    <w:rsid w:val="008279FC"/>
    <w:rsid w:val="00827B31"/>
    <w:rsid w:val="00827B81"/>
    <w:rsid w:val="00827BF3"/>
    <w:rsid w:val="008300CC"/>
    <w:rsid w:val="008300DD"/>
    <w:rsid w:val="008309B5"/>
    <w:rsid w:val="00831DC8"/>
    <w:rsid w:val="00831DD8"/>
    <w:rsid w:val="00832050"/>
    <w:rsid w:val="00832128"/>
    <w:rsid w:val="0083232D"/>
    <w:rsid w:val="0083272F"/>
    <w:rsid w:val="00832957"/>
    <w:rsid w:val="0083295A"/>
    <w:rsid w:val="00832C47"/>
    <w:rsid w:val="00833181"/>
    <w:rsid w:val="0083324F"/>
    <w:rsid w:val="0083346B"/>
    <w:rsid w:val="0083384C"/>
    <w:rsid w:val="00833ADC"/>
    <w:rsid w:val="0083408E"/>
    <w:rsid w:val="008343EC"/>
    <w:rsid w:val="00834CBE"/>
    <w:rsid w:val="0083531A"/>
    <w:rsid w:val="0083549E"/>
    <w:rsid w:val="008355BC"/>
    <w:rsid w:val="008356EE"/>
    <w:rsid w:val="00835AB2"/>
    <w:rsid w:val="0083660C"/>
    <w:rsid w:val="00837084"/>
    <w:rsid w:val="0083716E"/>
    <w:rsid w:val="008401F2"/>
    <w:rsid w:val="008401FA"/>
    <w:rsid w:val="008402A4"/>
    <w:rsid w:val="008409C1"/>
    <w:rsid w:val="00840F1B"/>
    <w:rsid w:val="00841394"/>
    <w:rsid w:val="00842D91"/>
    <w:rsid w:val="00843302"/>
    <w:rsid w:val="00844092"/>
    <w:rsid w:val="0084409F"/>
    <w:rsid w:val="0084472A"/>
    <w:rsid w:val="00845210"/>
    <w:rsid w:val="00845565"/>
    <w:rsid w:val="00845C37"/>
    <w:rsid w:val="00845DFB"/>
    <w:rsid w:val="00846984"/>
    <w:rsid w:val="00846D2A"/>
    <w:rsid w:val="008475B4"/>
    <w:rsid w:val="008478A8"/>
    <w:rsid w:val="00847DF2"/>
    <w:rsid w:val="00847E2E"/>
    <w:rsid w:val="008509F2"/>
    <w:rsid w:val="00850A13"/>
    <w:rsid w:val="00850E22"/>
    <w:rsid w:val="00850E4C"/>
    <w:rsid w:val="00851040"/>
    <w:rsid w:val="00851365"/>
    <w:rsid w:val="008514DC"/>
    <w:rsid w:val="00851576"/>
    <w:rsid w:val="00851917"/>
    <w:rsid w:val="0085216C"/>
    <w:rsid w:val="008521AD"/>
    <w:rsid w:val="0085251D"/>
    <w:rsid w:val="00852D9D"/>
    <w:rsid w:val="00852EE6"/>
    <w:rsid w:val="00852EF4"/>
    <w:rsid w:val="00853528"/>
    <w:rsid w:val="008535B4"/>
    <w:rsid w:val="00853744"/>
    <w:rsid w:val="00853907"/>
    <w:rsid w:val="00853F08"/>
    <w:rsid w:val="008541A5"/>
    <w:rsid w:val="0085461C"/>
    <w:rsid w:val="00855033"/>
    <w:rsid w:val="0085515B"/>
    <w:rsid w:val="0085533A"/>
    <w:rsid w:val="008555B7"/>
    <w:rsid w:val="00855B1F"/>
    <w:rsid w:val="00855C3D"/>
    <w:rsid w:val="00855C51"/>
    <w:rsid w:val="00855EDF"/>
    <w:rsid w:val="00856019"/>
    <w:rsid w:val="008565E3"/>
    <w:rsid w:val="008565FB"/>
    <w:rsid w:val="008567A1"/>
    <w:rsid w:val="008570C2"/>
    <w:rsid w:val="0085758B"/>
    <w:rsid w:val="0086014E"/>
    <w:rsid w:val="0086030F"/>
    <w:rsid w:val="00860D1C"/>
    <w:rsid w:val="0086159D"/>
    <w:rsid w:val="008618E2"/>
    <w:rsid w:val="00862088"/>
    <w:rsid w:val="008622A8"/>
    <w:rsid w:val="00862666"/>
    <w:rsid w:val="00862A45"/>
    <w:rsid w:val="00862D6E"/>
    <w:rsid w:val="00862DDF"/>
    <w:rsid w:val="00862F9F"/>
    <w:rsid w:val="0086325D"/>
    <w:rsid w:val="00863310"/>
    <w:rsid w:val="0086508D"/>
    <w:rsid w:val="008656E9"/>
    <w:rsid w:val="0086592F"/>
    <w:rsid w:val="008659DC"/>
    <w:rsid w:val="00865C52"/>
    <w:rsid w:val="00866038"/>
    <w:rsid w:val="00866162"/>
    <w:rsid w:val="00866E24"/>
    <w:rsid w:val="0086727D"/>
    <w:rsid w:val="00867655"/>
    <w:rsid w:val="00867AE2"/>
    <w:rsid w:val="00867B0C"/>
    <w:rsid w:val="008707AA"/>
    <w:rsid w:val="00870DD1"/>
    <w:rsid w:val="0087123A"/>
    <w:rsid w:val="00871482"/>
    <w:rsid w:val="008716A1"/>
    <w:rsid w:val="00871BE8"/>
    <w:rsid w:val="0087236B"/>
    <w:rsid w:val="0087242F"/>
    <w:rsid w:val="008727C4"/>
    <w:rsid w:val="008728A2"/>
    <w:rsid w:val="00872CCC"/>
    <w:rsid w:val="00872EF1"/>
    <w:rsid w:val="00872FFD"/>
    <w:rsid w:val="0087375B"/>
    <w:rsid w:val="008738F9"/>
    <w:rsid w:val="00874296"/>
    <w:rsid w:val="008745A8"/>
    <w:rsid w:val="0087526F"/>
    <w:rsid w:val="008758B4"/>
    <w:rsid w:val="008765AB"/>
    <w:rsid w:val="008768E8"/>
    <w:rsid w:val="008777E4"/>
    <w:rsid w:val="00877815"/>
    <w:rsid w:val="00877CB4"/>
    <w:rsid w:val="00880ABA"/>
    <w:rsid w:val="00880D22"/>
    <w:rsid w:val="008810DC"/>
    <w:rsid w:val="00881223"/>
    <w:rsid w:val="0088133A"/>
    <w:rsid w:val="0088160C"/>
    <w:rsid w:val="00881A46"/>
    <w:rsid w:val="00881C81"/>
    <w:rsid w:val="0088202A"/>
    <w:rsid w:val="008822AB"/>
    <w:rsid w:val="008826F7"/>
    <w:rsid w:val="00882C34"/>
    <w:rsid w:val="00883217"/>
    <w:rsid w:val="008835BD"/>
    <w:rsid w:val="00884D97"/>
    <w:rsid w:val="00885477"/>
    <w:rsid w:val="00885850"/>
    <w:rsid w:val="00885A55"/>
    <w:rsid w:val="00885ADC"/>
    <w:rsid w:val="00885BEB"/>
    <w:rsid w:val="0088632E"/>
    <w:rsid w:val="008864A4"/>
    <w:rsid w:val="00886C0D"/>
    <w:rsid w:val="008871A9"/>
    <w:rsid w:val="0088732B"/>
    <w:rsid w:val="00887627"/>
    <w:rsid w:val="00887F9A"/>
    <w:rsid w:val="00890075"/>
    <w:rsid w:val="00890344"/>
    <w:rsid w:val="00890F31"/>
    <w:rsid w:val="008912C4"/>
    <w:rsid w:val="008915D4"/>
    <w:rsid w:val="008916B7"/>
    <w:rsid w:val="0089233E"/>
    <w:rsid w:val="00892481"/>
    <w:rsid w:val="00892891"/>
    <w:rsid w:val="00892D63"/>
    <w:rsid w:val="00892DFC"/>
    <w:rsid w:val="00892F23"/>
    <w:rsid w:val="008934BE"/>
    <w:rsid w:val="0089374D"/>
    <w:rsid w:val="00894294"/>
    <w:rsid w:val="008949A8"/>
    <w:rsid w:val="00894A3E"/>
    <w:rsid w:val="00894C2E"/>
    <w:rsid w:val="0089531D"/>
    <w:rsid w:val="00895815"/>
    <w:rsid w:val="00895A2C"/>
    <w:rsid w:val="00895B60"/>
    <w:rsid w:val="00895C92"/>
    <w:rsid w:val="008966E8"/>
    <w:rsid w:val="00896902"/>
    <w:rsid w:val="00896A8C"/>
    <w:rsid w:val="00896CA9"/>
    <w:rsid w:val="00897072"/>
    <w:rsid w:val="00897385"/>
    <w:rsid w:val="00897585"/>
    <w:rsid w:val="008976A0"/>
    <w:rsid w:val="0089770A"/>
    <w:rsid w:val="008A0A67"/>
    <w:rsid w:val="008A0BDE"/>
    <w:rsid w:val="008A0C1C"/>
    <w:rsid w:val="008A1702"/>
    <w:rsid w:val="008A180D"/>
    <w:rsid w:val="008A1970"/>
    <w:rsid w:val="008A20C5"/>
    <w:rsid w:val="008A2485"/>
    <w:rsid w:val="008A24D3"/>
    <w:rsid w:val="008A253F"/>
    <w:rsid w:val="008A2879"/>
    <w:rsid w:val="008A2C27"/>
    <w:rsid w:val="008A2F93"/>
    <w:rsid w:val="008A32C5"/>
    <w:rsid w:val="008A3B96"/>
    <w:rsid w:val="008A41B1"/>
    <w:rsid w:val="008A4319"/>
    <w:rsid w:val="008A4400"/>
    <w:rsid w:val="008A48F5"/>
    <w:rsid w:val="008A50A7"/>
    <w:rsid w:val="008A5B0B"/>
    <w:rsid w:val="008A5CDC"/>
    <w:rsid w:val="008A5DEF"/>
    <w:rsid w:val="008A6010"/>
    <w:rsid w:val="008A667B"/>
    <w:rsid w:val="008A677E"/>
    <w:rsid w:val="008A740E"/>
    <w:rsid w:val="008A7448"/>
    <w:rsid w:val="008A7506"/>
    <w:rsid w:val="008A7528"/>
    <w:rsid w:val="008A7577"/>
    <w:rsid w:val="008A78FB"/>
    <w:rsid w:val="008A79F9"/>
    <w:rsid w:val="008A7BC1"/>
    <w:rsid w:val="008A7D11"/>
    <w:rsid w:val="008A7E03"/>
    <w:rsid w:val="008B04EE"/>
    <w:rsid w:val="008B0A35"/>
    <w:rsid w:val="008B16A3"/>
    <w:rsid w:val="008B1833"/>
    <w:rsid w:val="008B19D3"/>
    <w:rsid w:val="008B22B1"/>
    <w:rsid w:val="008B266B"/>
    <w:rsid w:val="008B270C"/>
    <w:rsid w:val="008B27AE"/>
    <w:rsid w:val="008B29F8"/>
    <w:rsid w:val="008B2ADD"/>
    <w:rsid w:val="008B2E11"/>
    <w:rsid w:val="008B357F"/>
    <w:rsid w:val="008B39C2"/>
    <w:rsid w:val="008B4072"/>
    <w:rsid w:val="008B4B4E"/>
    <w:rsid w:val="008B51D9"/>
    <w:rsid w:val="008B5A64"/>
    <w:rsid w:val="008B5D54"/>
    <w:rsid w:val="008B5D87"/>
    <w:rsid w:val="008B6959"/>
    <w:rsid w:val="008B6A19"/>
    <w:rsid w:val="008B6BBD"/>
    <w:rsid w:val="008B724C"/>
    <w:rsid w:val="008B72B1"/>
    <w:rsid w:val="008B735B"/>
    <w:rsid w:val="008B7774"/>
    <w:rsid w:val="008B7960"/>
    <w:rsid w:val="008B7E44"/>
    <w:rsid w:val="008C02F9"/>
    <w:rsid w:val="008C0358"/>
    <w:rsid w:val="008C0553"/>
    <w:rsid w:val="008C0C41"/>
    <w:rsid w:val="008C17F2"/>
    <w:rsid w:val="008C1888"/>
    <w:rsid w:val="008C1AD1"/>
    <w:rsid w:val="008C2C2B"/>
    <w:rsid w:val="008C2ED0"/>
    <w:rsid w:val="008C3233"/>
    <w:rsid w:val="008C390A"/>
    <w:rsid w:val="008C3CF1"/>
    <w:rsid w:val="008C3F25"/>
    <w:rsid w:val="008C44B0"/>
    <w:rsid w:val="008C46F2"/>
    <w:rsid w:val="008C4BC0"/>
    <w:rsid w:val="008C4D9A"/>
    <w:rsid w:val="008C5959"/>
    <w:rsid w:val="008C5A0A"/>
    <w:rsid w:val="008C5E1F"/>
    <w:rsid w:val="008C643F"/>
    <w:rsid w:val="008C65B4"/>
    <w:rsid w:val="008C6696"/>
    <w:rsid w:val="008C6CD9"/>
    <w:rsid w:val="008C7572"/>
    <w:rsid w:val="008C7ADA"/>
    <w:rsid w:val="008C7ED8"/>
    <w:rsid w:val="008D023D"/>
    <w:rsid w:val="008D0767"/>
    <w:rsid w:val="008D0799"/>
    <w:rsid w:val="008D0EF2"/>
    <w:rsid w:val="008D139E"/>
    <w:rsid w:val="008D1488"/>
    <w:rsid w:val="008D1CD7"/>
    <w:rsid w:val="008D1D80"/>
    <w:rsid w:val="008D20CD"/>
    <w:rsid w:val="008D271C"/>
    <w:rsid w:val="008D2884"/>
    <w:rsid w:val="008D2D40"/>
    <w:rsid w:val="008D2FC3"/>
    <w:rsid w:val="008D30A7"/>
    <w:rsid w:val="008D3198"/>
    <w:rsid w:val="008D37D8"/>
    <w:rsid w:val="008D4560"/>
    <w:rsid w:val="008D45BF"/>
    <w:rsid w:val="008D4774"/>
    <w:rsid w:val="008D4A3F"/>
    <w:rsid w:val="008D4CDA"/>
    <w:rsid w:val="008D4EAA"/>
    <w:rsid w:val="008D5299"/>
    <w:rsid w:val="008D5899"/>
    <w:rsid w:val="008D5DFC"/>
    <w:rsid w:val="008D5E6E"/>
    <w:rsid w:val="008D64A0"/>
    <w:rsid w:val="008D64F5"/>
    <w:rsid w:val="008D65A3"/>
    <w:rsid w:val="008D67BA"/>
    <w:rsid w:val="008D6CE1"/>
    <w:rsid w:val="008D6D83"/>
    <w:rsid w:val="008D71E7"/>
    <w:rsid w:val="008D78FE"/>
    <w:rsid w:val="008D796A"/>
    <w:rsid w:val="008D79A3"/>
    <w:rsid w:val="008D7A1B"/>
    <w:rsid w:val="008D7A4F"/>
    <w:rsid w:val="008D7BF6"/>
    <w:rsid w:val="008D7CA2"/>
    <w:rsid w:val="008E091F"/>
    <w:rsid w:val="008E0AD5"/>
    <w:rsid w:val="008E1279"/>
    <w:rsid w:val="008E14A1"/>
    <w:rsid w:val="008E14AD"/>
    <w:rsid w:val="008E15CF"/>
    <w:rsid w:val="008E213B"/>
    <w:rsid w:val="008E248B"/>
    <w:rsid w:val="008E29F1"/>
    <w:rsid w:val="008E2C13"/>
    <w:rsid w:val="008E2C39"/>
    <w:rsid w:val="008E37EA"/>
    <w:rsid w:val="008E3AB6"/>
    <w:rsid w:val="008E3EB4"/>
    <w:rsid w:val="008E410B"/>
    <w:rsid w:val="008E42A1"/>
    <w:rsid w:val="008E43F1"/>
    <w:rsid w:val="008E481C"/>
    <w:rsid w:val="008E5214"/>
    <w:rsid w:val="008E5456"/>
    <w:rsid w:val="008E68C5"/>
    <w:rsid w:val="008E6E7F"/>
    <w:rsid w:val="008E70E8"/>
    <w:rsid w:val="008E760D"/>
    <w:rsid w:val="008E77A0"/>
    <w:rsid w:val="008E77D3"/>
    <w:rsid w:val="008F007E"/>
    <w:rsid w:val="008F04C9"/>
    <w:rsid w:val="008F0668"/>
    <w:rsid w:val="008F099C"/>
    <w:rsid w:val="008F0B53"/>
    <w:rsid w:val="008F0E9E"/>
    <w:rsid w:val="008F1219"/>
    <w:rsid w:val="008F1281"/>
    <w:rsid w:val="008F19A7"/>
    <w:rsid w:val="008F1E48"/>
    <w:rsid w:val="008F29BD"/>
    <w:rsid w:val="008F2B64"/>
    <w:rsid w:val="008F2B6F"/>
    <w:rsid w:val="008F2C2E"/>
    <w:rsid w:val="008F2D01"/>
    <w:rsid w:val="008F2E28"/>
    <w:rsid w:val="008F3009"/>
    <w:rsid w:val="008F30F7"/>
    <w:rsid w:val="008F328C"/>
    <w:rsid w:val="008F3E9C"/>
    <w:rsid w:val="008F3EDA"/>
    <w:rsid w:val="008F3EDE"/>
    <w:rsid w:val="008F3F4C"/>
    <w:rsid w:val="008F42DA"/>
    <w:rsid w:val="008F44D2"/>
    <w:rsid w:val="008F4816"/>
    <w:rsid w:val="008F52D0"/>
    <w:rsid w:val="008F55F6"/>
    <w:rsid w:val="008F57B7"/>
    <w:rsid w:val="008F5840"/>
    <w:rsid w:val="008F587E"/>
    <w:rsid w:val="008F59E5"/>
    <w:rsid w:val="008F5BE8"/>
    <w:rsid w:val="008F5CB2"/>
    <w:rsid w:val="008F5E79"/>
    <w:rsid w:val="008F6146"/>
    <w:rsid w:val="008F6307"/>
    <w:rsid w:val="008F6648"/>
    <w:rsid w:val="008F6CF4"/>
    <w:rsid w:val="008F6E37"/>
    <w:rsid w:val="008F6E3C"/>
    <w:rsid w:val="008F6F1A"/>
    <w:rsid w:val="008F6F7A"/>
    <w:rsid w:val="008F732A"/>
    <w:rsid w:val="008F7519"/>
    <w:rsid w:val="008F75D3"/>
    <w:rsid w:val="008F77C4"/>
    <w:rsid w:val="008F7D57"/>
    <w:rsid w:val="008F7D96"/>
    <w:rsid w:val="00900397"/>
    <w:rsid w:val="0090051A"/>
    <w:rsid w:val="009007AA"/>
    <w:rsid w:val="00900950"/>
    <w:rsid w:val="00900D9F"/>
    <w:rsid w:val="009013B2"/>
    <w:rsid w:val="00901420"/>
    <w:rsid w:val="00901B92"/>
    <w:rsid w:val="0090267A"/>
    <w:rsid w:val="00902740"/>
    <w:rsid w:val="009033DD"/>
    <w:rsid w:val="00903499"/>
    <w:rsid w:val="00904013"/>
    <w:rsid w:val="0090455E"/>
    <w:rsid w:val="009045F4"/>
    <w:rsid w:val="00904861"/>
    <w:rsid w:val="009048DF"/>
    <w:rsid w:val="009050B8"/>
    <w:rsid w:val="0090585A"/>
    <w:rsid w:val="00905DA9"/>
    <w:rsid w:val="009060EE"/>
    <w:rsid w:val="00906111"/>
    <w:rsid w:val="00906BC1"/>
    <w:rsid w:val="00906EE9"/>
    <w:rsid w:val="009075FB"/>
    <w:rsid w:val="0090775C"/>
    <w:rsid w:val="00907780"/>
    <w:rsid w:val="00910F3C"/>
    <w:rsid w:val="0091105A"/>
    <w:rsid w:val="009111AB"/>
    <w:rsid w:val="00911356"/>
    <w:rsid w:val="0091203D"/>
    <w:rsid w:val="009120C7"/>
    <w:rsid w:val="00912134"/>
    <w:rsid w:val="009121FC"/>
    <w:rsid w:val="00912334"/>
    <w:rsid w:val="009125C6"/>
    <w:rsid w:val="00913073"/>
    <w:rsid w:val="0091308C"/>
    <w:rsid w:val="009130F4"/>
    <w:rsid w:val="009132A9"/>
    <w:rsid w:val="00914186"/>
    <w:rsid w:val="0091433A"/>
    <w:rsid w:val="009146DB"/>
    <w:rsid w:val="00914A12"/>
    <w:rsid w:val="00914F77"/>
    <w:rsid w:val="009153F1"/>
    <w:rsid w:val="00915608"/>
    <w:rsid w:val="00915B1B"/>
    <w:rsid w:val="00915C39"/>
    <w:rsid w:val="0091617C"/>
    <w:rsid w:val="009161FD"/>
    <w:rsid w:val="00916299"/>
    <w:rsid w:val="00916687"/>
    <w:rsid w:val="00916BA9"/>
    <w:rsid w:val="0091741B"/>
    <w:rsid w:val="009175A2"/>
    <w:rsid w:val="00917B3F"/>
    <w:rsid w:val="00917C33"/>
    <w:rsid w:val="00917C83"/>
    <w:rsid w:val="00917C9C"/>
    <w:rsid w:val="00917FC7"/>
    <w:rsid w:val="00920CDA"/>
    <w:rsid w:val="00921DFC"/>
    <w:rsid w:val="00922368"/>
    <w:rsid w:val="00922538"/>
    <w:rsid w:val="009229D4"/>
    <w:rsid w:val="00922B45"/>
    <w:rsid w:val="00922F30"/>
    <w:rsid w:val="009230DA"/>
    <w:rsid w:val="009231A2"/>
    <w:rsid w:val="00924DDE"/>
    <w:rsid w:val="009252AF"/>
    <w:rsid w:val="0092576E"/>
    <w:rsid w:val="00925C7F"/>
    <w:rsid w:val="0092622C"/>
    <w:rsid w:val="00926243"/>
    <w:rsid w:val="009264EB"/>
    <w:rsid w:val="0092676E"/>
    <w:rsid w:val="0092711F"/>
    <w:rsid w:val="009276E8"/>
    <w:rsid w:val="00927C48"/>
    <w:rsid w:val="00927E7F"/>
    <w:rsid w:val="00927F22"/>
    <w:rsid w:val="00927FB6"/>
    <w:rsid w:val="009302C2"/>
    <w:rsid w:val="00930321"/>
    <w:rsid w:val="00930572"/>
    <w:rsid w:val="00930884"/>
    <w:rsid w:val="00930A23"/>
    <w:rsid w:val="00930DC9"/>
    <w:rsid w:val="00930FF4"/>
    <w:rsid w:val="009311A5"/>
    <w:rsid w:val="0093123A"/>
    <w:rsid w:val="0093170A"/>
    <w:rsid w:val="00931A3A"/>
    <w:rsid w:val="0093312A"/>
    <w:rsid w:val="0093390D"/>
    <w:rsid w:val="0093394A"/>
    <w:rsid w:val="00933A32"/>
    <w:rsid w:val="00933C3C"/>
    <w:rsid w:val="00933F5D"/>
    <w:rsid w:val="00933FB9"/>
    <w:rsid w:val="0093428B"/>
    <w:rsid w:val="00935302"/>
    <w:rsid w:val="00936549"/>
    <w:rsid w:val="00936C36"/>
    <w:rsid w:val="00936DE3"/>
    <w:rsid w:val="009371AC"/>
    <w:rsid w:val="0093785C"/>
    <w:rsid w:val="00937D9E"/>
    <w:rsid w:val="009400D2"/>
    <w:rsid w:val="00940160"/>
    <w:rsid w:val="0094067F"/>
    <w:rsid w:val="00940FB3"/>
    <w:rsid w:val="009415AF"/>
    <w:rsid w:val="00941BF0"/>
    <w:rsid w:val="00941C8D"/>
    <w:rsid w:val="00941D93"/>
    <w:rsid w:val="009420A6"/>
    <w:rsid w:val="00942225"/>
    <w:rsid w:val="0094267D"/>
    <w:rsid w:val="00942698"/>
    <w:rsid w:val="009426D0"/>
    <w:rsid w:val="00942AE1"/>
    <w:rsid w:val="00942F2F"/>
    <w:rsid w:val="00943037"/>
    <w:rsid w:val="00943061"/>
    <w:rsid w:val="00943356"/>
    <w:rsid w:val="0094345F"/>
    <w:rsid w:val="0094351E"/>
    <w:rsid w:val="009439D4"/>
    <w:rsid w:val="00943B58"/>
    <w:rsid w:val="00943D8E"/>
    <w:rsid w:val="00944042"/>
    <w:rsid w:val="00944043"/>
    <w:rsid w:val="0094442E"/>
    <w:rsid w:val="0094510D"/>
    <w:rsid w:val="00945914"/>
    <w:rsid w:val="00945E7C"/>
    <w:rsid w:val="009461E2"/>
    <w:rsid w:val="00946336"/>
    <w:rsid w:val="0094715C"/>
    <w:rsid w:val="00947400"/>
    <w:rsid w:val="00947A21"/>
    <w:rsid w:val="00947CB4"/>
    <w:rsid w:val="00950001"/>
    <w:rsid w:val="0095037D"/>
    <w:rsid w:val="00951372"/>
    <w:rsid w:val="0095162D"/>
    <w:rsid w:val="00951701"/>
    <w:rsid w:val="0095179B"/>
    <w:rsid w:val="00951941"/>
    <w:rsid w:val="00951D3E"/>
    <w:rsid w:val="00951F33"/>
    <w:rsid w:val="00952002"/>
    <w:rsid w:val="00953358"/>
    <w:rsid w:val="00953B56"/>
    <w:rsid w:val="00953C86"/>
    <w:rsid w:val="00954992"/>
    <w:rsid w:val="00954B83"/>
    <w:rsid w:val="00954C45"/>
    <w:rsid w:val="00954E75"/>
    <w:rsid w:val="00955151"/>
    <w:rsid w:val="0095539E"/>
    <w:rsid w:val="00955840"/>
    <w:rsid w:val="009559A9"/>
    <w:rsid w:val="00955FB9"/>
    <w:rsid w:val="00956055"/>
    <w:rsid w:val="009562D0"/>
    <w:rsid w:val="00956636"/>
    <w:rsid w:val="0095673D"/>
    <w:rsid w:val="00957332"/>
    <w:rsid w:val="0095733D"/>
    <w:rsid w:val="00957618"/>
    <w:rsid w:val="00957851"/>
    <w:rsid w:val="00957C27"/>
    <w:rsid w:val="00957F78"/>
    <w:rsid w:val="00957FB9"/>
    <w:rsid w:val="0096025D"/>
    <w:rsid w:val="009606E6"/>
    <w:rsid w:val="00960B3D"/>
    <w:rsid w:val="00960E4F"/>
    <w:rsid w:val="00960F24"/>
    <w:rsid w:val="00961437"/>
    <w:rsid w:val="009616D1"/>
    <w:rsid w:val="00961A75"/>
    <w:rsid w:val="0096200C"/>
    <w:rsid w:val="009622A1"/>
    <w:rsid w:val="00962A41"/>
    <w:rsid w:val="00963343"/>
    <w:rsid w:val="00964320"/>
    <w:rsid w:val="0096460E"/>
    <w:rsid w:val="00965A75"/>
    <w:rsid w:val="00966262"/>
    <w:rsid w:val="00966699"/>
    <w:rsid w:val="00966925"/>
    <w:rsid w:val="0096703D"/>
    <w:rsid w:val="00967090"/>
    <w:rsid w:val="0096713B"/>
    <w:rsid w:val="009671F3"/>
    <w:rsid w:val="009674DA"/>
    <w:rsid w:val="00967ACE"/>
    <w:rsid w:val="00967BB1"/>
    <w:rsid w:val="00967BCF"/>
    <w:rsid w:val="00967E6A"/>
    <w:rsid w:val="00970E1E"/>
    <w:rsid w:val="009710A5"/>
    <w:rsid w:val="00971179"/>
    <w:rsid w:val="00971501"/>
    <w:rsid w:val="009716DC"/>
    <w:rsid w:val="00971710"/>
    <w:rsid w:val="00971A04"/>
    <w:rsid w:val="00972162"/>
    <w:rsid w:val="009723ED"/>
    <w:rsid w:val="00972496"/>
    <w:rsid w:val="009725B7"/>
    <w:rsid w:val="009726AC"/>
    <w:rsid w:val="0097295C"/>
    <w:rsid w:val="009729D6"/>
    <w:rsid w:val="00973090"/>
    <w:rsid w:val="00973110"/>
    <w:rsid w:val="00973179"/>
    <w:rsid w:val="00973E53"/>
    <w:rsid w:val="0097485E"/>
    <w:rsid w:val="00974C12"/>
    <w:rsid w:val="00974C53"/>
    <w:rsid w:val="00974CE3"/>
    <w:rsid w:val="009750F9"/>
    <w:rsid w:val="00975222"/>
    <w:rsid w:val="00975451"/>
    <w:rsid w:val="00976274"/>
    <w:rsid w:val="0097705B"/>
    <w:rsid w:val="00977568"/>
    <w:rsid w:val="00977AB3"/>
    <w:rsid w:val="00977F9E"/>
    <w:rsid w:val="009800C3"/>
    <w:rsid w:val="00980145"/>
    <w:rsid w:val="00980542"/>
    <w:rsid w:val="009805CA"/>
    <w:rsid w:val="009808FB"/>
    <w:rsid w:val="009811D0"/>
    <w:rsid w:val="00981284"/>
    <w:rsid w:val="009813F3"/>
    <w:rsid w:val="00981AD3"/>
    <w:rsid w:val="0098202A"/>
    <w:rsid w:val="00982104"/>
    <w:rsid w:val="00982814"/>
    <w:rsid w:val="00982A23"/>
    <w:rsid w:val="00982B65"/>
    <w:rsid w:val="00982C42"/>
    <w:rsid w:val="00982D80"/>
    <w:rsid w:val="0098318D"/>
    <w:rsid w:val="00983251"/>
    <w:rsid w:val="00983736"/>
    <w:rsid w:val="00983791"/>
    <w:rsid w:val="009837C4"/>
    <w:rsid w:val="00983A2B"/>
    <w:rsid w:val="00983DA9"/>
    <w:rsid w:val="00983F81"/>
    <w:rsid w:val="0098437F"/>
    <w:rsid w:val="00984628"/>
    <w:rsid w:val="00984758"/>
    <w:rsid w:val="0098494F"/>
    <w:rsid w:val="00985167"/>
    <w:rsid w:val="00985578"/>
    <w:rsid w:val="009857BE"/>
    <w:rsid w:val="00985DC4"/>
    <w:rsid w:val="00985E5B"/>
    <w:rsid w:val="00985F59"/>
    <w:rsid w:val="00986038"/>
    <w:rsid w:val="00986C2C"/>
    <w:rsid w:val="00986C3C"/>
    <w:rsid w:val="00987D58"/>
    <w:rsid w:val="009902CE"/>
    <w:rsid w:val="00990473"/>
    <w:rsid w:val="00990F0D"/>
    <w:rsid w:val="009910A9"/>
    <w:rsid w:val="00991E06"/>
    <w:rsid w:val="0099280E"/>
    <w:rsid w:val="00992A2E"/>
    <w:rsid w:val="00992A94"/>
    <w:rsid w:val="00992D52"/>
    <w:rsid w:val="00992D9F"/>
    <w:rsid w:val="00993D37"/>
    <w:rsid w:val="0099414B"/>
    <w:rsid w:val="00994780"/>
    <w:rsid w:val="00994BA8"/>
    <w:rsid w:val="00994DAE"/>
    <w:rsid w:val="009953D8"/>
    <w:rsid w:val="00996114"/>
    <w:rsid w:val="009962C9"/>
    <w:rsid w:val="00996E78"/>
    <w:rsid w:val="00997422"/>
    <w:rsid w:val="0099768F"/>
    <w:rsid w:val="00997A53"/>
    <w:rsid w:val="00997F54"/>
    <w:rsid w:val="009A009F"/>
    <w:rsid w:val="009A017A"/>
    <w:rsid w:val="009A07DA"/>
    <w:rsid w:val="009A17BD"/>
    <w:rsid w:val="009A180C"/>
    <w:rsid w:val="009A1A31"/>
    <w:rsid w:val="009A1E58"/>
    <w:rsid w:val="009A25B0"/>
    <w:rsid w:val="009A315F"/>
    <w:rsid w:val="009A318C"/>
    <w:rsid w:val="009A319A"/>
    <w:rsid w:val="009A355C"/>
    <w:rsid w:val="009A3A64"/>
    <w:rsid w:val="009A441F"/>
    <w:rsid w:val="009A503A"/>
    <w:rsid w:val="009A5630"/>
    <w:rsid w:val="009A5796"/>
    <w:rsid w:val="009A59E7"/>
    <w:rsid w:val="009A5AA7"/>
    <w:rsid w:val="009A6C3E"/>
    <w:rsid w:val="009A6FF9"/>
    <w:rsid w:val="009A72CB"/>
    <w:rsid w:val="009A796E"/>
    <w:rsid w:val="009A7C6E"/>
    <w:rsid w:val="009B0487"/>
    <w:rsid w:val="009B0F31"/>
    <w:rsid w:val="009B11EF"/>
    <w:rsid w:val="009B148B"/>
    <w:rsid w:val="009B2335"/>
    <w:rsid w:val="009B3412"/>
    <w:rsid w:val="009B39FA"/>
    <w:rsid w:val="009B3C55"/>
    <w:rsid w:val="009B4AE0"/>
    <w:rsid w:val="009B5466"/>
    <w:rsid w:val="009B56EB"/>
    <w:rsid w:val="009B56FF"/>
    <w:rsid w:val="009B5A16"/>
    <w:rsid w:val="009B5A50"/>
    <w:rsid w:val="009B6214"/>
    <w:rsid w:val="009B6787"/>
    <w:rsid w:val="009B6801"/>
    <w:rsid w:val="009B6E45"/>
    <w:rsid w:val="009B71CD"/>
    <w:rsid w:val="009B7DC3"/>
    <w:rsid w:val="009C00D6"/>
    <w:rsid w:val="009C02EA"/>
    <w:rsid w:val="009C03F2"/>
    <w:rsid w:val="009C07E6"/>
    <w:rsid w:val="009C083C"/>
    <w:rsid w:val="009C0CA0"/>
    <w:rsid w:val="009C15ED"/>
    <w:rsid w:val="009C1707"/>
    <w:rsid w:val="009C1A9B"/>
    <w:rsid w:val="009C1CDA"/>
    <w:rsid w:val="009C2717"/>
    <w:rsid w:val="009C3A87"/>
    <w:rsid w:val="009C3D4D"/>
    <w:rsid w:val="009C4D79"/>
    <w:rsid w:val="009C5766"/>
    <w:rsid w:val="009C5993"/>
    <w:rsid w:val="009C5C63"/>
    <w:rsid w:val="009C5E54"/>
    <w:rsid w:val="009C6BE2"/>
    <w:rsid w:val="009C75CA"/>
    <w:rsid w:val="009C7D20"/>
    <w:rsid w:val="009C7FAB"/>
    <w:rsid w:val="009D08AE"/>
    <w:rsid w:val="009D0E63"/>
    <w:rsid w:val="009D124E"/>
    <w:rsid w:val="009D1286"/>
    <w:rsid w:val="009D1A9E"/>
    <w:rsid w:val="009D1C50"/>
    <w:rsid w:val="009D2869"/>
    <w:rsid w:val="009D3287"/>
    <w:rsid w:val="009D3588"/>
    <w:rsid w:val="009D39F0"/>
    <w:rsid w:val="009D3ACF"/>
    <w:rsid w:val="009D3B91"/>
    <w:rsid w:val="009D4174"/>
    <w:rsid w:val="009D426C"/>
    <w:rsid w:val="009D4406"/>
    <w:rsid w:val="009D45F5"/>
    <w:rsid w:val="009D5109"/>
    <w:rsid w:val="009D53D4"/>
    <w:rsid w:val="009D5623"/>
    <w:rsid w:val="009D6016"/>
    <w:rsid w:val="009D6EF2"/>
    <w:rsid w:val="009D7250"/>
    <w:rsid w:val="009D7FC3"/>
    <w:rsid w:val="009E11B1"/>
    <w:rsid w:val="009E125F"/>
    <w:rsid w:val="009E14E0"/>
    <w:rsid w:val="009E1622"/>
    <w:rsid w:val="009E25CC"/>
    <w:rsid w:val="009E25CE"/>
    <w:rsid w:val="009E29A0"/>
    <w:rsid w:val="009E2D07"/>
    <w:rsid w:val="009E4502"/>
    <w:rsid w:val="009E48A3"/>
    <w:rsid w:val="009E4A43"/>
    <w:rsid w:val="009E4A5E"/>
    <w:rsid w:val="009E4A6E"/>
    <w:rsid w:val="009E4B81"/>
    <w:rsid w:val="009E4C32"/>
    <w:rsid w:val="009E4E1D"/>
    <w:rsid w:val="009E507D"/>
    <w:rsid w:val="009E593B"/>
    <w:rsid w:val="009E5B2F"/>
    <w:rsid w:val="009E5D05"/>
    <w:rsid w:val="009E660E"/>
    <w:rsid w:val="009E6743"/>
    <w:rsid w:val="009E69FE"/>
    <w:rsid w:val="009E7261"/>
    <w:rsid w:val="009E7322"/>
    <w:rsid w:val="009E743A"/>
    <w:rsid w:val="009E75E4"/>
    <w:rsid w:val="009E7661"/>
    <w:rsid w:val="009E7783"/>
    <w:rsid w:val="009E788E"/>
    <w:rsid w:val="009F0146"/>
    <w:rsid w:val="009F022F"/>
    <w:rsid w:val="009F0279"/>
    <w:rsid w:val="009F064A"/>
    <w:rsid w:val="009F096E"/>
    <w:rsid w:val="009F0DEC"/>
    <w:rsid w:val="009F0FFC"/>
    <w:rsid w:val="009F12DA"/>
    <w:rsid w:val="009F136D"/>
    <w:rsid w:val="009F14C1"/>
    <w:rsid w:val="009F169E"/>
    <w:rsid w:val="009F171C"/>
    <w:rsid w:val="009F1763"/>
    <w:rsid w:val="009F182A"/>
    <w:rsid w:val="009F1873"/>
    <w:rsid w:val="009F1990"/>
    <w:rsid w:val="009F1ED3"/>
    <w:rsid w:val="009F2209"/>
    <w:rsid w:val="009F24D4"/>
    <w:rsid w:val="009F264A"/>
    <w:rsid w:val="009F295D"/>
    <w:rsid w:val="009F3428"/>
    <w:rsid w:val="009F350E"/>
    <w:rsid w:val="009F36A9"/>
    <w:rsid w:val="009F41D1"/>
    <w:rsid w:val="009F5441"/>
    <w:rsid w:val="009F5B44"/>
    <w:rsid w:val="009F5CDA"/>
    <w:rsid w:val="009F5D8C"/>
    <w:rsid w:val="009F5EB4"/>
    <w:rsid w:val="009F621B"/>
    <w:rsid w:val="009F6538"/>
    <w:rsid w:val="009F6766"/>
    <w:rsid w:val="009F697B"/>
    <w:rsid w:val="009F6F47"/>
    <w:rsid w:val="009F71CB"/>
    <w:rsid w:val="009F7730"/>
    <w:rsid w:val="00A00038"/>
    <w:rsid w:val="00A00177"/>
    <w:rsid w:val="00A01196"/>
    <w:rsid w:val="00A0121E"/>
    <w:rsid w:val="00A014E4"/>
    <w:rsid w:val="00A0170D"/>
    <w:rsid w:val="00A019EB"/>
    <w:rsid w:val="00A019EF"/>
    <w:rsid w:val="00A01E93"/>
    <w:rsid w:val="00A01FE0"/>
    <w:rsid w:val="00A022B5"/>
    <w:rsid w:val="00A0253E"/>
    <w:rsid w:val="00A0284D"/>
    <w:rsid w:val="00A02E0D"/>
    <w:rsid w:val="00A02EDC"/>
    <w:rsid w:val="00A02F7C"/>
    <w:rsid w:val="00A037A0"/>
    <w:rsid w:val="00A03968"/>
    <w:rsid w:val="00A03EF2"/>
    <w:rsid w:val="00A04005"/>
    <w:rsid w:val="00A04306"/>
    <w:rsid w:val="00A04F13"/>
    <w:rsid w:val="00A05033"/>
    <w:rsid w:val="00A05B84"/>
    <w:rsid w:val="00A05EC2"/>
    <w:rsid w:val="00A06411"/>
    <w:rsid w:val="00A0726A"/>
    <w:rsid w:val="00A0768B"/>
    <w:rsid w:val="00A07B82"/>
    <w:rsid w:val="00A07D6B"/>
    <w:rsid w:val="00A100FE"/>
    <w:rsid w:val="00A1014C"/>
    <w:rsid w:val="00A104EB"/>
    <w:rsid w:val="00A104EE"/>
    <w:rsid w:val="00A107FB"/>
    <w:rsid w:val="00A108CA"/>
    <w:rsid w:val="00A10D18"/>
    <w:rsid w:val="00A10D58"/>
    <w:rsid w:val="00A10F66"/>
    <w:rsid w:val="00A1194C"/>
    <w:rsid w:val="00A11D8B"/>
    <w:rsid w:val="00A124DE"/>
    <w:rsid w:val="00A12775"/>
    <w:rsid w:val="00A127CF"/>
    <w:rsid w:val="00A130B2"/>
    <w:rsid w:val="00A139BB"/>
    <w:rsid w:val="00A13ABF"/>
    <w:rsid w:val="00A13F99"/>
    <w:rsid w:val="00A1445A"/>
    <w:rsid w:val="00A145BA"/>
    <w:rsid w:val="00A14610"/>
    <w:rsid w:val="00A148C8"/>
    <w:rsid w:val="00A1494A"/>
    <w:rsid w:val="00A14B33"/>
    <w:rsid w:val="00A14CD4"/>
    <w:rsid w:val="00A15810"/>
    <w:rsid w:val="00A158F9"/>
    <w:rsid w:val="00A16D42"/>
    <w:rsid w:val="00A17191"/>
    <w:rsid w:val="00A173CA"/>
    <w:rsid w:val="00A17B57"/>
    <w:rsid w:val="00A201AC"/>
    <w:rsid w:val="00A21025"/>
    <w:rsid w:val="00A2160E"/>
    <w:rsid w:val="00A2161F"/>
    <w:rsid w:val="00A217DE"/>
    <w:rsid w:val="00A21B7E"/>
    <w:rsid w:val="00A21EA3"/>
    <w:rsid w:val="00A22522"/>
    <w:rsid w:val="00A2252C"/>
    <w:rsid w:val="00A22619"/>
    <w:rsid w:val="00A232BD"/>
    <w:rsid w:val="00A23505"/>
    <w:rsid w:val="00A235CE"/>
    <w:rsid w:val="00A23D39"/>
    <w:rsid w:val="00A2416B"/>
    <w:rsid w:val="00A241DB"/>
    <w:rsid w:val="00A248C1"/>
    <w:rsid w:val="00A24DD2"/>
    <w:rsid w:val="00A24FA3"/>
    <w:rsid w:val="00A252E2"/>
    <w:rsid w:val="00A259D1"/>
    <w:rsid w:val="00A25C34"/>
    <w:rsid w:val="00A25CD2"/>
    <w:rsid w:val="00A261A2"/>
    <w:rsid w:val="00A263AB"/>
    <w:rsid w:val="00A267C6"/>
    <w:rsid w:val="00A26DD1"/>
    <w:rsid w:val="00A26DFB"/>
    <w:rsid w:val="00A270BA"/>
    <w:rsid w:val="00A27D15"/>
    <w:rsid w:val="00A30581"/>
    <w:rsid w:val="00A30BFB"/>
    <w:rsid w:val="00A31498"/>
    <w:rsid w:val="00A31728"/>
    <w:rsid w:val="00A31AAA"/>
    <w:rsid w:val="00A326B3"/>
    <w:rsid w:val="00A32ECA"/>
    <w:rsid w:val="00A33055"/>
    <w:rsid w:val="00A33141"/>
    <w:rsid w:val="00A33402"/>
    <w:rsid w:val="00A3361F"/>
    <w:rsid w:val="00A33FB2"/>
    <w:rsid w:val="00A3436E"/>
    <w:rsid w:val="00A349B7"/>
    <w:rsid w:val="00A34B70"/>
    <w:rsid w:val="00A35092"/>
    <w:rsid w:val="00A35213"/>
    <w:rsid w:val="00A35763"/>
    <w:rsid w:val="00A358D4"/>
    <w:rsid w:val="00A35A6B"/>
    <w:rsid w:val="00A362AD"/>
    <w:rsid w:val="00A362DA"/>
    <w:rsid w:val="00A362EB"/>
    <w:rsid w:val="00A36B72"/>
    <w:rsid w:val="00A36C9E"/>
    <w:rsid w:val="00A3719F"/>
    <w:rsid w:val="00A374D3"/>
    <w:rsid w:val="00A37E7E"/>
    <w:rsid w:val="00A40094"/>
    <w:rsid w:val="00A4035F"/>
    <w:rsid w:val="00A40403"/>
    <w:rsid w:val="00A408E6"/>
    <w:rsid w:val="00A40C2D"/>
    <w:rsid w:val="00A4136A"/>
    <w:rsid w:val="00A41436"/>
    <w:rsid w:val="00A4173F"/>
    <w:rsid w:val="00A41845"/>
    <w:rsid w:val="00A41DA8"/>
    <w:rsid w:val="00A41F74"/>
    <w:rsid w:val="00A424E6"/>
    <w:rsid w:val="00A42591"/>
    <w:rsid w:val="00A42A93"/>
    <w:rsid w:val="00A43059"/>
    <w:rsid w:val="00A435E5"/>
    <w:rsid w:val="00A4372A"/>
    <w:rsid w:val="00A4396D"/>
    <w:rsid w:val="00A43E36"/>
    <w:rsid w:val="00A44101"/>
    <w:rsid w:val="00A44946"/>
    <w:rsid w:val="00A44ECA"/>
    <w:rsid w:val="00A4507F"/>
    <w:rsid w:val="00A452FA"/>
    <w:rsid w:val="00A45885"/>
    <w:rsid w:val="00A45A3F"/>
    <w:rsid w:val="00A46216"/>
    <w:rsid w:val="00A462A4"/>
    <w:rsid w:val="00A4670C"/>
    <w:rsid w:val="00A469F9"/>
    <w:rsid w:val="00A47200"/>
    <w:rsid w:val="00A475B8"/>
    <w:rsid w:val="00A478A9"/>
    <w:rsid w:val="00A478F6"/>
    <w:rsid w:val="00A479D5"/>
    <w:rsid w:val="00A479FC"/>
    <w:rsid w:val="00A47A5A"/>
    <w:rsid w:val="00A47C84"/>
    <w:rsid w:val="00A47F49"/>
    <w:rsid w:val="00A50146"/>
    <w:rsid w:val="00A501BD"/>
    <w:rsid w:val="00A50247"/>
    <w:rsid w:val="00A50332"/>
    <w:rsid w:val="00A503E1"/>
    <w:rsid w:val="00A5067E"/>
    <w:rsid w:val="00A50A1D"/>
    <w:rsid w:val="00A5102F"/>
    <w:rsid w:val="00A5114A"/>
    <w:rsid w:val="00A511D0"/>
    <w:rsid w:val="00A519AD"/>
    <w:rsid w:val="00A51B15"/>
    <w:rsid w:val="00A51EF7"/>
    <w:rsid w:val="00A52646"/>
    <w:rsid w:val="00A527B6"/>
    <w:rsid w:val="00A528F1"/>
    <w:rsid w:val="00A52BD8"/>
    <w:rsid w:val="00A53046"/>
    <w:rsid w:val="00A53432"/>
    <w:rsid w:val="00A5372C"/>
    <w:rsid w:val="00A538DA"/>
    <w:rsid w:val="00A53D21"/>
    <w:rsid w:val="00A53D76"/>
    <w:rsid w:val="00A54268"/>
    <w:rsid w:val="00A542A0"/>
    <w:rsid w:val="00A542A2"/>
    <w:rsid w:val="00A544C3"/>
    <w:rsid w:val="00A545D2"/>
    <w:rsid w:val="00A549F5"/>
    <w:rsid w:val="00A54B7F"/>
    <w:rsid w:val="00A54F42"/>
    <w:rsid w:val="00A554AB"/>
    <w:rsid w:val="00A56322"/>
    <w:rsid w:val="00A566F8"/>
    <w:rsid w:val="00A568C6"/>
    <w:rsid w:val="00A56DE3"/>
    <w:rsid w:val="00A574B3"/>
    <w:rsid w:val="00A57509"/>
    <w:rsid w:val="00A579CE"/>
    <w:rsid w:val="00A57A4B"/>
    <w:rsid w:val="00A57ABD"/>
    <w:rsid w:val="00A57E37"/>
    <w:rsid w:val="00A57E86"/>
    <w:rsid w:val="00A57F06"/>
    <w:rsid w:val="00A601A2"/>
    <w:rsid w:val="00A6028B"/>
    <w:rsid w:val="00A60563"/>
    <w:rsid w:val="00A60B0A"/>
    <w:rsid w:val="00A610C4"/>
    <w:rsid w:val="00A61628"/>
    <w:rsid w:val="00A61C61"/>
    <w:rsid w:val="00A61FB8"/>
    <w:rsid w:val="00A62A5C"/>
    <w:rsid w:val="00A62AF9"/>
    <w:rsid w:val="00A62D2C"/>
    <w:rsid w:val="00A6317E"/>
    <w:rsid w:val="00A63670"/>
    <w:rsid w:val="00A6381C"/>
    <w:rsid w:val="00A63CFD"/>
    <w:rsid w:val="00A6400A"/>
    <w:rsid w:val="00A64609"/>
    <w:rsid w:val="00A648B8"/>
    <w:rsid w:val="00A64E59"/>
    <w:rsid w:val="00A6589D"/>
    <w:rsid w:val="00A65BDE"/>
    <w:rsid w:val="00A65CBF"/>
    <w:rsid w:val="00A65DCE"/>
    <w:rsid w:val="00A65E36"/>
    <w:rsid w:val="00A6673C"/>
    <w:rsid w:val="00A6703D"/>
    <w:rsid w:val="00A6704A"/>
    <w:rsid w:val="00A672D9"/>
    <w:rsid w:val="00A70033"/>
    <w:rsid w:val="00A70377"/>
    <w:rsid w:val="00A70511"/>
    <w:rsid w:val="00A70BA7"/>
    <w:rsid w:val="00A70FBC"/>
    <w:rsid w:val="00A71882"/>
    <w:rsid w:val="00A72090"/>
    <w:rsid w:val="00A722CD"/>
    <w:rsid w:val="00A72729"/>
    <w:rsid w:val="00A72976"/>
    <w:rsid w:val="00A72D0B"/>
    <w:rsid w:val="00A73052"/>
    <w:rsid w:val="00A73476"/>
    <w:rsid w:val="00A73769"/>
    <w:rsid w:val="00A73837"/>
    <w:rsid w:val="00A73AE4"/>
    <w:rsid w:val="00A73D17"/>
    <w:rsid w:val="00A745D3"/>
    <w:rsid w:val="00A74B0D"/>
    <w:rsid w:val="00A754F9"/>
    <w:rsid w:val="00A75579"/>
    <w:rsid w:val="00A755AA"/>
    <w:rsid w:val="00A758D0"/>
    <w:rsid w:val="00A75EF8"/>
    <w:rsid w:val="00A75FE5"/>
    <w:rsid w:val="00A76864"/>
    <w:rsid w:val="00A772C3"/>
    <w:rsid w:val="00A772C6"/>
    <w:rsid w:val="00A7737E"/>
    <w:rsid w:val="00A77979"/>
    <w:rsid w:val="00A77AEB"/>
    <w:rsid w:val="00A80713"/>
    <w:rsid w:val="00A80A0E"/>
    <w:rsid w:val="00A80E90"/>
    <w:rsid w:val="00A80EA4"/>
    <w:rsid w:val="00A811B9"/>
    <w:rsid w:val="00A81517"/>
    <w:rsid w:val="00A815B9"/>
    <w:rsid w:val="00A81698"/>
    <w:rsid w:val="00A819D1"/>
    <w:rsid w:val="00A81B75"/>
    <w:rsid w:val="00A81C05"/>
    <w:rsid w:val="00A823E0"/>
    <w:rsid w:val="00A82A9D"/>
    <w:rsid w:val="00A82FCE"/>
    <w:rsid w:val="00A8365E"/>
    <w:rsid w:val="00A83964"/>
    <w:rsid w:val="00A83BBA"/>
    <w:rsid w:val="00A83C97"/>
    <w:rsid w:val="00A8479D"/>
    <w:rsid w:val="00A84B63"/>
    <w:rsid w:val="00A84EB4"/>
    <w:rsid w:val="00A855D7"/>
    <w:rsid w:val="00A85600"/>
    <w:rsid w:val="00A85B78"/>
    <w:rsid w:val="00A85D0D"/>
    <w:rsid w:val="00A86A56"/>
    <w:rsid w:val="00A86A7B"/>
    <w:rsid w:val="00A86BCA"/>
    <w:rsid w:val="00A86F25"/>
    <w:rsid w:val="00A875BC"/>
    <w:rsid w:val="00A8799D"/>
    <w:rsid w:val="00A87C2B"/>
    <w:rsid w:val="00A908D3"/>
    <w:rsid w:val="00A9093B"/>
    <w:rsid w:val="00A90999"/>
    <w:rsid w:val="00A909E4"/>
    <w:rsid w:val="00A90E70"/>
    <w:rsid w:val="00A91B5C"/>
    <w:rsid w:val="00A91FFF"/>
    <w:rsid w:val="00A92538"/>
    <w:rsid w:val="00A926CA"/>
    <w:rsid w:val="00A92C1D"/>
    <w:rsid w:val="00A92C91"/>
    <w:rsid w:val="00A93989"/>
    <w:rsid w:val="00A94360"/>
    <w:rsid w:val="00A949A4"/>
    <w:rsid w:val="00A94F87"/>
    <w:rsid w:val="00A95018"/>
    <w:rsid w:val="00A9537C"/>
    <w:rsid w:val="00A95859"/>
    <w:rsid w:val="00A95E9F"/>
    <w:rsid w:val="00A95F24"/>
    <w:rsid w:val="00A96085"/>
    <w:rsid w:val="00A96C10"/>
    <w:rsid w:val="00A96C33"/>
    <w:rsid w:val="00A96E94"/>
    <w:rsid w:val="00A97088"/>
    <w:rsid w:val="00A978F2"/>
    <w:rsid w:val="00A97AD8"/>
    <w:rsid w:val="00A97D53"/>
    <w:rsid w:val="00AA02EC"/>
    <w:rsid w:val="00AA033D"/>
    <w:rsid w:val="00AA04DD"/>
    <w:rsid w:val="00AA0A4E"/>
    <w:rsid w:val="00AA0ECD"/>
    <w:rsid w:val="00AA0FA0"/>
    <w:rsid w:val="00AA12E3"/>
    <w:rsid w:val="00AA232A"/>
    <w:rsid w:val="00AA2C06"/>
    <w:rsid w:val="00AA332F"/>
    <w:rsid w:val="00AA3B48"/>
    <w:rsid w:val="00AA4151"/>
    <w:rsid w:val="00AA455A"/>
    <w:rsid w:val="00AA5032"/>
    <w:rsid w:val="00AA532D"/>
    <w:rsid w:val="00AA5876"/>
    <w:rsid w:val="00AA5F34"/>
    <w:rsid w:val="00AA631D"/>
    <w:rsid w:val="00AA6330"/>
    <w:rsid w:val="00AA7191"/>
    <w:rsid w:val="00AA7B4F"/>
    <w:rsid w:val="00AB0803"/>
    <w:rsid w:val="00AB085D"/>
    <w:rsid w:val="00AB1A2E"/>
    <w:rsid w:val="00AB20C8"/>
    <w:rsid w:val="00AB264A"/>
    <w:rsid w:val="00AB27B7"/>
    <w:rsid w:val="00AB2E17"/>
    <w:rsid w:val="00AB3077"/>
    <w:rsid w:val="00AB30AC"/>
    <w:rsid w:val="00AB310C"/>
    <w:rsid w:val="00AB3129"/>
    <w:rsid w:val="00AB455C"/>
    <w:rsid w:val="00AB45B3"/>
    <w:rsid w:val="00AB4F17"/>
    <w:rsid w:val="00AB54E6"/>
    <w:rsid w:val="00AB5670"/>
    <w:rsid w:val="00AB5E34"/>
    <w:rsid w:val="00AB6057"/>
    <w:rsid w:val="00AB61F5"/>
    <w:rsid w:val="00AB647A"/>
    <w:rsid w:val="00AB6486"/>
    <w:rsid w:val="00AB66B4"/>
    <w:rsid w:val="00AB6756"/>
    <w:rsid w:val="00AB69DF"/>
    <w:rsid w:val="00AB6A1F"/>
    <w:rsid w:val="00AB70FE"/>
    <w:rsid w:val="00AB711A"/>
    <w:rsid w:val="00AB732B"/>
    <w:rsid w:val="00AB73FC"/>
    <w:rsid w:val="00AB7C1E"/>
    <w:rsid w:val="00AC020E"/>
    <w:rsid w:val="00AC05E7"/>
    <w:rsid w:val="00AC0D46"/>
    <w:rsid w:val="00AC1AFD"/>
    <w:rsid w:val="00AC1BB0"/>
    <w:rsid w:val="00AC1EBB"/>
    <w:rsid w:val="00AC2438"/>
    <w:rsid w:val="00AC2565"/>
    <w:rsid w:val="00AC27E7"/>
    <w:rsid w:val="00AC2821"/>
    <w:rsid w:val="00AC2C10"/>
    <w:rsid w:val="00AC2F19"/>
    <w:rsid w:val="00AC3467"/>
    <w:rsid w:val="00AC36D0"/>
    <w:rsid w:val="00AC37FE"/>
    <w:rsid w:val="00AC3EA2"/>
    <w:rsid w:val="00AC3EDE"/>
    <w:rsid w:val="00AC474B"/>
    <w:rsid w:val="00AC48B2"/>
    <w:rsid w:val="00AC520E"/>
    <w:rsid w:val="00AC5385"/>
    <w:rsid w:val="00AC59A0"/>
    <w:rsid w:val="00AC637D"/>
    <w:rsid w:val="00AC6742"/>
    <w:rsid w:val="00AC69AF"/>
    <w:rsid w:val="00AC6B3D"/>
    <w:rsid w:val="00AC7049"/>
    <w:rsid w:val="00AC704A"/>
    <w:rsid w:val="00AC72EF"/>
    <w:rsid w:val="00AC7B0B"/>
    <w:rsid w:val="00AC7E1A"/>
    <w:rsid w:val="00AC7EF5"/>
    <w:rsid w:val="00AC7FDC"/>
    <w:rsid w:val="00AD01F9"/>
    <w:rsid w:val="00AD0444"/>
    <w:rsid w:val="00AD0858"/>
    <w:rsid w:val="00AD096D"/>
    <w:rsid w:val="00AD100A"/>
    <w:rsid w:val="00AD1434"/>
    <w:rsid w:val="00AD1E6C"/>
    <w:rsid w:val="00AD2078"/>
    <w:rsid w:val="00AD2C85"/>
    <w:rsid w:val="00AD30C9"/>
    <w:rsid w:val="00AD3B48"/>
    <w:rsid w:val="00AD3B8E"/>
    <w:rsid w:val="00AD3E21"/>
    <w:rsid w:val="00AD42C7"/>
    <w:rsid w:val="00AD4471"/>
    <w:rsid w:val="00AD45F7"/>
    <w:rsid w:val="00AD4921"/>
    <w:rsid w:val="00AD4ADE"/>
    <w:rsid w:val="00AD5029"/>
    <w:rsid w:val="00AD5D8B"/>
    <w:rsid w:val="00AD6056"/>
    <w:rsid w:val="00AD61F3"/>
    <w:rsid w:val="00AD65B3"/>
    <w:rsid w:val="00AD678A"/>
    <w:rsid w:val="00AD6E14"/>
    <w:rsid w:val="00AD7037"/>
    <w:rsid w:val="00AD70B8"/>
    <w:rsid w:val="00AD72BE"/>
    <w:rsid w:val="00AD750F"/>
    <w:rsid w:val="00AD7B2E"/>
    <w:rsid w:val="00AE04BC"/>
    <w:rsid w:val="00AE0C23"/>
    <w:rsid w:val="00AE0E85"/>
    <w:rsid w:val="00AE1046"/>
    <w:rsid w:val="00AE15CA"/>
    <w:rsid w:val="00AE1808"/>
    <w:rsid w:val="00AE1850"/>
    <w:rsid w:val="00AE1955"/>
    <w:rsid w:val="00AE19A9"/>
    <w:rsid w:val="00AE214A"/>
    <w:rsid w:val="00AE2692"/>
    <w:rsid w:val="00AE26F5"/>
    <w:rsid w:val="00AE2727"/>
    <w:rsid w:val="00AE2AD5"/>
    <w:rsid w:val="00AE2D5A"/>
    <w:rsid w:val="00AE2E5A"/>
    <w:rsid w:val="00AE36B2"/>
    <w:rsid w:val="00AE483E"/>
    <w:rsid w:val="00AE49BE"/>
    <w:rsid w:val="00AE4B28"/>
    <w:rsid w:val="00AE4D86"/>
    <w:rsid w:val="00AE5705"/>
    <w:rsid w:val="00AE5855"/>
    <w:rsid w:val="00AE5A35"/>
    <w:rsid w:val="00AE5AE3"/>
    <w:rsid w:val="00AE660A"/>
    <w:rsid w:val="00AE66B8"/>
    <w:rsid w:val="00AE6D31"/>
    <w:rsid w:val="00AE709D"/>
    <w:rsid w:val="00AE737F"/>
    <w:rsid w:val="00AE7575"/>
    <w:rsid w:val="00AE78DA"/>
    <w:rsid w:val="00AE7A46"/>
    <w:rsid w:val="00AF01F7"/>
    <w:rsid w:val="00AF02AD"/>
    <w:rsid w:val="00AF08F0"/>
    <w:rsid w:val="00AF12DD"/>
    <w:rsid w:val="00AF1378"/>
    <w:rsid w:val="00AF1810"/>
    <w:rsid w:val="00AF191C"/>
    <w:rsid w:val="00AF1B0E"/>
    <w:rsid w:val="00AF1C0B"/>
    <w:rsid w:val="00AF1D54"/>
    <w:rsid w:val="00AF2169"/>
    <w:rsid w:val="00AF28CD"/>
    <w:rsid w:val="00AF2A1A"/>
    <w:rsid w:val="00AF3C75"/>
    <w:rsid w:val="00AF4320"/>
    <w:rsid w:val="00AF4B7D"/>
    <w:rsid w:val="00AF5450"/>
    <w:rsid w:val="00AF5648"/>
    <w:rsid w:val="00AF5680"/>
    <w:rsid w:val="00AF58E5"/>
    <w:rsid w:val="00AF5AC7"/>
    <w:rsid w:val="00AF5AEE"/>
    <w:rsid w:val="00AF5DBD"/>
    <w:rsid w:val="00AF5F1B"/>
    <w:rsid w:val="00AF6552"/>
    <w:rsid w:val="00AF66B3"/>
    <w:rsid w:val="00AF6D0F"/>
    <w:rsid w:val="00AF6E67"/>
    <w:rsid w:val="00AF6E73"/>
    <w:rsid w:val="00AF70B7"/>
    <w:rsid w:val="00AF71BD"/>
    <w:rsid w:val="00AF72A2"/>
    <w:rsid w:val="00AF7B21"/>
    <w:rsid w:val="00AF7C31"/>
    <w:rsid w:val="00AF7D77"/>
    <w:rsid w:val="00B001CC"/>
    <w:rsid w:val="00B003BE"/>
    <w:rsid w:val="00B006D5"/>
    <w:rsid w:val="00B00F53"/>
    <w:rsid w:val="00B011F0"/>
    <w:rsid w:val="00B013C4"/>
    <w:rsid w:val="00B022B3"/>
    <w:rsid w:val="00B028AD"/>
    <w:rsid w:val="00B029FF"/>
    <w:rsid w:val="00B02A70"/>
    <w:rsid w:val="00B030ED"/>
    <w:rsid w:val="00B032C1"/>
    <w:rsid w:val="00B035B1"/>
    <w:rsid w:val="00B03666"/>
    <w:rsid w:val="00B04016"/>
    <w:rsid w:val="00B04303"/>
    <w:rsid w:val="00B045F2"/>
    <w:rsid w:val="00B0471E"/>
    <w:rsid w:val="00B05257"/>
    <w:rsid w:val="00B05398"/>
    <w:rsid w:val="00B054D7"/>
    <w:rsid w:val="00B0593C"/>
    <w:rsid w:val="00B066EE"/>
    <w:rsid w:val="00B0689F"/>
    <w:rsid w:val="00B06D1E"/>
    <w:rsid w:val="00B07483"/>
    <w:rsid w:val="00B07655"/>
    <w:rsid w:val="00B07703"/>
    <w:rsid w:val="00B07E94"/>
    <w:rsid w:val="00B103E4"/>
    <w:rsid w:val="00B10A23"/>
    <w:rsid w:val="00B10D30"/>
    <w:rsid w:val="00B11128"/>
    <w:rsid w:val="00B114D7"/>
    <w:rsid w:val="00B115C0"/>
    <w:rsid w:val="00B11743"/>
    <w:rsid w:val="00B11A05"/>
    <w:rsid w:val="00B11C24"/>
    <w:rsid w:val="00B11DCE"/>
    <w:rsid w:val="00B11E06"/>
    <w:rsid w:val="00B12837"/>
    <w:rsid w:val="00B128F2"/>
    <w:rsid w:val="00B12A3C"/>
    <w:rsid w:val="00B12EAE"/>
    <w:rsid w:val="00B13A17"/>
    <w:rsid w:val="00B13A49"/>
    <w:rsid w:val="00B13C7E"/>
    <w:rsid w:val="00B13D46"/>
    <w:rsid w:val="00B145E1"/>
    <w:rsid w:val="00B14BCA"/>
    <w:rsid w:val="00B14EB0"/>
    <w:rsid w:val="00B14FC0"/>
    <w:rsid w:val="00B150FF"/>
    <w:rsid w:val="00B15155"/>
    <w:rsid w:val="00B155D2"/>
    <w:rsid w:val="00B1563A"/>
    <w:rsid w:val="00B15B8D"/>
    <w:rsid w:val="00B15BEE"/>
    <w:rsid w:val="00B15E3F"/>
    <w:rsid w:val="00B16083"/>
    <w:rsid w:val="00B16151"/>
    <w:rsid w:val="00B16BF6"/>
    <w:rsid w:val="00B1719C"/>
    <w:rsid w:val="00B17213"/>
    <w:rsid w:val="00B17253"/>
    <w:rsid w:val="00B173F2"/>
    <w:rsid w:val="00B176D1"/>
    <w:rsid w:val="00B177E6"/>
    <w:rsid w:val="00B1780F"/>
    <w:rsid w:val="00B2040E"/>
    <w:rsid w:val="00B20466"/>
    <w:rsid w:val="00B20F0C"/>
    <w:rsid w:val="00B211DC"/>
    <w:rsid w:val="00B213D2"/>
    <w:rsid w:val="00B216FF"/>
    <w:rsid w:val="00B218FE"/>
    <w:rsid w:val="00B21926"/>
    <w:rsid w:val="00B21D08"/>
    <w:rsid w:val="00B21DAC"/>
    <w:rsid w:val="00B223D3"/>
    <w:rsid w:val="00B2257B"/>
    <w:rsid w:val="00B22EAF"/>
    <w:rsid w:val="00B231BB"/>
    <w:rsid w:val="00B237DB"/>
    <w:rsid w:val="00B23BE7"/>
    <w:rsid w:val="00B24016"/>
    <w:rsid w:val="00B2466C"/>
    <w:rsid w:val="00B248D9"/>
    <w:rsid w:val="00B2495E"/>
    <w:rsid w:val="00B24CFA"/>
    <w:rsid w:val="00B24D7F"/>
    <w:rsid w:val="00B25CDA"/>
    <w:rsid w:val="00B25F64"/>
    <w:rsid w:val="00B26198"/>
    <w:rsid w:val="00B26ADC"/>
    <w:rsid w:val="00B26C92"/>
    <w:rsid w:val="00B26CF7"/>
    <w:rsid w:val="00B271A4"/>
    <w:rsid w:val="00B27EAC"/>
    <w:rsid w:val="00B30073"/>
    <w:rsid w:val="00B3013C"/>
    <w:rsid w:val="00B302B7"/>
    <w:rsid w:val="00B3056E"/>
    <w:rsid w:val="00B307FA"/>
    <w:rsid w:val="00B3080C"/>
    <w:rsid w:val="00B3098E"/>
    <w:rsid w:val="00B311A9"/>
    <w:rsid w:val="00B3127D"/>
    <w:rsid w:val="00B3143A"/>
    <w:rsid w:val="00B31735"/>
    <w:rsid w:val="00B318BB"/>
    <w:rsid w:val="00B32272"/>
    <w:rsid w:val="00B32569"/>
    <w:rsid w:val="00B326BF"/>
    <w:rsid w:val="00B327A9"/>
    <w:rsid w:val="00B3291E"/>
    <w:rsid w:val="00B32AE3"/>
    <w:rsid w:val="00B32D4C"/>
    <w:rsid w:val="00B32DA8"/>
    <w:rsid w:val="00B33221"/>
    <w:rsid w:val="00B33525"/>
    <w:rsid w:val="00B337B7"/>
    <w:rsid w:val="00B338E3"/>
    <w:rsid w:val="00B33A4F"/>
    <w:rsid w:val="00B33A63"/>
    <w:rsid w:val="00B33F73"/>
    <w:rsid w:val="00B3415F"/>
    <w:rsid w:val="00B341E9"/>
    <w:rsid w:val="00B349E4"/>
    <w:rsid w:val="00B34CBE"/>
    <w:rsid w:val="00B34D2D"/>
    <w:rsid w:val="00B35279"/>
    <w:rsid w:val="00B35C5D"/>
    <w:rsid w:val="00B35E81"/>
    <w:rsid w:val="00B35E8C"/>
    <w:rsid w:val="00B3634F"/>
    <w:rsid w:val="00B36D4E"/>
    <w:rsid w:val="00B36DE9"/>
    <w:rsid w:val="00B36EB5"/>
    <w:rsid w:val="00B36ED5"/>
    <w:rsid w:val="00B37117"/>
    <w:rsid w:val="00B377C9"/>
    <w:rsid w:val="00B37B57"/>
    <w:rsid w:val="00B37BED"/>
    <w:rsid w:val="00B37C53"/>
    <w:rsid w:val="00B37C71"/>
    <w:rsid w:val="00B37C74"/>
    <w:rsid w:val="00B40232"/>
    <w:rsid w:val="00B40260"/>
    <w:rsid w:val="00B40334"/>
    <w:rsid w:val="00B40405"/>
    <w:rsid w:val="00B409FC"/>
    <w:rsid w:val="00B41366"/>
    <w:rsid w:val="00B41877"/>
    <w:rsid w:val="00B42833"/>
    <w:rsid w:val="00B444D0"/>
    <w:rsid w:val="00B4519A"/>
    <w:rsid w:val="00B45339"/>
    <w:rsid w:val="00B45508"/>
    <w:rsid w:val="00B45D62"/>
    <w:rsid w:val="00B45F75"/>
    <w:rsid w:val="00B46189"/>
    <w:rsid w:val="00B46A60"/>
    <w:rsid w:val="00B46D43"/>
    <w:rsid w:val="00B46F39"/>
    <w:rsid w:val="00B47425"/>
    <w:rsid w:val="00B4763B"/>
    <w:rsid w:val="00B4769C"/>
    <w:rsid w:val="00B47870"/>
    <w:rsid w:val="00B479A7"/>
    <w:rsid w:val="00B47A99"/>
    <w:rsid w:val="00B5060E"/>
    <w:rsid w:val="00B509A1"/>
    <w:rsid w:val="00B50CE0"/>
    <w:rsid w:val="00B511C7"/>
    <w:rsid w:val="00B511D9"/>
    <w:rsid w:val="00B51434"/>
    <w:rsid w:val="00B517EB"/>
    <w:rsid w:val="00B51846"/>
    <w:rsid w:val="00B51DD3"/>
    <w:rsid w:val="00B5217D"/>
    <w:rsid w:val="00B5259A"/>
    <w:rsid w:val="00B52649"/>
    <w:rsid w:val="00B52C58"/>
    <w:rsid w:val="00B52DFA"/>
    <w:rsid w:val="00B52EEC"/>
    <w:rsid w:val="00B52FFF"/>
    <w:rsid w:val="00B531CC"/>
    <w:rsid w:val="00B536E0"/>
    <w:rsid w:val="00B53833"/>
    <w:rsid w:val="00B546A0"/>
    <w:rsid w:val="00B54CFE"/>
    <w:rsid w:val="00B55101"/>
    <w:rsid w:val="00B55545"/>
    <w:rsid w:val="00B55625"/>
    <w:rsid w:val="00B5591A"/>
    <w:rsid w:val="00B55957"/>
    <w:rsid w:val="00B56205"/>
    <w:rsid w:val="00B56253"/>
    <w:rsid w:val="00B575C5"/>
    <w:rsid w:val="00B579BA"/>
    <w:rsid w:val="00B607F1"/>
    <w:rsid w:val="00B6122C"/>
    <w:rsid w:val="00B6191A"/>
    <w:rsid w:val="00B61F57"/>
    <w:rsid w:val="00B61F5A"/>
    <w:rsid w:val="00B62221"/>
    <w:rsid w:val="00B625B2"/>
    <w:rsid w:val="00B63151"/>
    <w:rsid w:val="00B634E1"/>
    <w:rsid w:val="00B635DC"/>
    <w:rsid w:val="00B63991"/>
    <w:rsid w:val="00B63B92"/>
    <w:rsid w:val="00B64266"/>
    <w:rsid w:val="00B64600"/>
    <w:rsid w:val="00B648E2"/>
    <w:rsid w:val="00B64D09"/>
    <w:rsid w:val="00B65174"/>
    <w:rsid w:val="00B65401"/>
    <w:rsid w:val="00B655CA"/>
    <w:rsid w:val="00B65E23"/>
    <w:rsid w:val="00B65F59"/>
    <w:rsid w:val="00B663AD"/>
    <w:rsid w:val="00B66528"/>
    <w:rsid w:val="00B66644"/>
    <w:rsid w:val="00B66795"/>
    <w:rsid w:val="00B66A57"/>
    <w:rsid w:val="00B66D21"/>
    <w:rsid w:val="00B6730F"/>
    <w:rsid w:val="00B673BA"/>
    <w:rsid w:val="00B67563"/>
    <w:rsid w:val="00B67B46"/>
    <w:rsid w:val="00B67C9F"/>
    <w:rsid w:val="00B67CAB"/>
    <w:rsid w:val="00B67FC1"/>
    <w:rsid w:val="00B70280"/>
    <w:rsid w:val="00B709F3"/>
    <w:rsid w:val="00B70D24"/>
    <w:rsid w:val="00B70F29"/>
    <w:rsid w:val="00B7110A"/>
    <w:rsid w:val="00B7117B"/>
    <w:rsid w:val="00B71260"/>
    <w:rsid w:val="00B714EE"/>
    <w:rsid w:val="00B71793"/>
    <w:rsid w:val="00B72579"/>
    <w:rsid w:val="00B725BD"/>
    <w:rsid w:val="00B729B3"/>
    <w:rsid w:val="00B729DD"/>
    <w:rsid w:val="00B72AD4"/>
    <w:rsid w:val="00B72E48"/>
    <w:rsid w:val="00B72F93"/>
    <w:rsid w:val="00B73851"/>
    <w:rsid w:val="00B73EF6"/>
    <w:rsid w:val="00B73F5B"/>
    <w:rsid w:val="00B73FDA"/>
    <w:rsid w:val="00B751C6"/>
    <w:rsid w:val="00B757FC"/>
    <w:rsid w:val="00B75D1A"/>
    <w:rsid w:val="00B762A9"/>
    <w:rsid w:val="00B76548"/>
    <w:rsid w:val="00B7688F"/>
    <w:rsid w:val="00B76B4B"/>
    <w:rsid w:val="00B77318"/>
    <w:rsid w:val="00B77AAD"/>
    <w:rsid w:val="00B77ED5"/>
    <w:rsid w:val="00B808D5"/>
    <w:rsid w:val="00B80978"/>
    <w:rsid w:val="00B809F1"/>
    <w:rsid w:val="00B80AE1"/>
    <w:rsid w:val="00B80C94"/>
    <w:rsid w:val="00B80CC3"/>
    <w:rsid w:val="00B80E3A"/>
    <w:rsid w:val="00B815C8"/>
    <w:rsid w:val="00B81734"/>
    <w:rsid w:val="00B819CE"/>
    <w:rsid w:val="00B81DBE"/>
    <w:rsid w:val="00B81FEF"/>
    <w:rsid w:val="00B821F0"/>
    <w:rsid w:val="00B82875"/>
    <w:rsid w:val="00B82D97"/>
    <w:rsid w:val="00B82DA5"/>
    <w:rsid w:val="00B8337A"/>
    <w:rsid w:val="00B83497"/>
    <w:rsid w:val="00B83EF1"/>
    <w:rsid w:val="00B8438B"/>
    <w:rsid w:val="00B84604"/>
    <w:rsid w:val="00B84DA4"/>
    <w:rsid w:val="00B860E8"/>
    <w:rsid w:val="00B864EB"/>
    <w:rsid w:val="00B87574"/>
    <w:rsid w:val="00B8778C"/>
    <w:rsid w:val="00B87861"/>
    <w:rsid w:val="00B87A99"/>
    <w:rsid w:val="00B87BAC"/>
    <w:rsid w:val="00B90F95"/>
    <w:rsid w:val="00B910D3"/>
    <w:rsid w:val="00B9170F"/>
    <w:rsid w:val="00B9173E"/>
    <w:rsid w:val="00B918DF"/>
    <w:rsid w:val="00B91C52"/>
    <w:rsid w:val="00B91CD0"/>
    <w:rsid w:val="00B92202"/>
    <w:rsid w:val="00B92B3B"/>
    <w:rsid w:val="00B9308B"/>
    <w:rsid w:val="00B93D95"/>
    <w:rsid w:val="00B93F6E"/>
    <w:rsid w:val="00B94780"/>
    <w:rsid w:val="00B94919"/>
    <w:rsid w:val="00B94C24"/>
    <w:rsid w:val="00B94C26"/>
    <w:rsid w:val="00B94C7F"/>
    <w:rsid w:val="00B94FAD"/>
    <w:rsid w:val="00B94FBB"/>
    <w:rsid w:val="00B957DE"/>
    <w:rsid w:val="00B9613D"/>
    <w:rsid w:val="00B96564"/>
    <w:rsid w:val="00B96BDE"/>
    <w:rsid w:val="00B96DA0"/>
    <w:rsid w:val="00B97B7F"/>
    <w:rsid w:val="00BA026F"/>
    <w:rsid w:val="00BA02E2"/>
    <w:rsid w:val="00BA0601"/>
    <w:rsid w:val="00BA06FD"/>
    <w:rsid w:val="00BA075A"/>
    <w:rsid w:val="00BA0A13"/>
    <w:rsid w:val="00BA0E6B"/>
    <w:rsid w:val="00BA1160"/>
    <w:rsid w:val="00BA1368"/>
    <w:rsid w:val="00BA1564"/>
    <w:rsid w:val="00BA1741"/>
    <w:rsid w:val="00BA1825"/>
    <w:rsid w:val="00BA1F5A"/>
    <w:rsid w:val="00BA26D9"/>
    <w:rsid w:val="00BA2707"/>
    <w:rsid w:val="00BA27FC"/>
    <w:rsid w:val="00BA3319"/>
    <w:rsid w:val="00BA37D3"/>
    <w:rsid w:val="00BA3867"/>
    <w:rsid w:val="00BA4093"/>
    <w:rsid w:val="00BA44E7"/>
    <w:rsid w:val="00BA47DB"/>
    <w:rsid w:val="00BA4A3E"/>
    <w:rsid w:val="00BA4AFA"/>
    <w:rsid w:val="00BA597E"/>
    <w:rsid w:val="00BA6035"/>
    <w:rsid w:val="00BA6086"/>
    <w:rsid w:val="00BA6960"/>
    <w:rsid w:val="00BA6ACC"/>
    <w:rsid w:val="00BA6BB1"/>
    <w:rsid w:val="00BA6BE3"/>
    <w:rsid w:val="00BA6E4F"/>
    <w:rsid w:val="00BA70F4"/>
    <w:rsid w:val="00BA7291"/>
    <w:rsid w:val="00BA7363"/>
    <w:rsid w:val="00BA7590"/>
    <w:rsid w:val="00BB0529"/>
    <w:rsid w:val="00BB057A"/>
    <w:rsid w:val="00BB083A"/>
    <w:rsid w:val="00BB104D"/>
    <w:rsid w:val="00BB1277"/>
    <w:rsid w:val="00BB1CAA"/>
    <w:rsid w:val="00BB2830"/>
    <w:rsid w:val="00BB32AA"/>
    <w:rsid w:val="00BB3305"/>
    <w:rsid w:val="00BB3539"/>
    <w:rsid w:val="00BB4261"/>
    <w:rsid w:val="00BB4AAF"/>
    <w:rsid w:val="00BB4D7E"/>
    <w:rsid w:val="00BB4EBB"/>
    <w:rsid w:val="00BB54F2"/>
    <w:rsid w:val="00BB5943"/>
    <w:rsid w:val="00BB6059"/>
    <w:rsid w:val="00BB61C6"/>
    <w:rsid w:val="00BB6B4B"/>
    <w:rsid w:val="00BB6EE4"/>
    <w:rsid w:val="00BB717F"/>
    <w:rsid w:val="00BB7470"/>
    <w:rsid w:val="00BB769E"/>
    <w:rsid w:val="00BB76DC"/>
    <w:rsid w:val="00BB78F7"/>
    <w:rsid w:val="00BB79E1"/>
    <w:rsid w:val="00BB7A63"/>
    <w:rsid w:val="00BB7E89"/>
    <w:rsid w:val="00BB7F45"/>
    <w:rsid w:val="00BC005A"/>
    <w:rsid w:val="00BC00B0"/>
    <w:rsid w:val="00BC01AD"/>
    <w:rsid w:val="00BC0C31"/>
    <w:rsid w:val="00BC193F"/>
    <w:rsid w:val="00BC1CBF"/>
    <w:rsid w:val="00BC1F4F"/>
    <w:rsid w:val="00BC2A86"/>
    <w:rsid w:val="00BC2DF8"/>
    <w:rsid w:val="00BC331D"/>
    <w:rsid w:val="00BC3413"/>
    <w:rsid w:val="00BC3991"/>
    <w:rsid w:val="00BC3A43"/>
    <w:rsid w:val="00BC41C2"/>
    <w:rsid w:val="00BC48E0"/>
    <w:rsid w:val="00BC53F7"/>
    <w:rsid w:val="00BC5525"/>
    <w:rsid w:val="00BC5971"/>
    <w:rsid w:val="00BC65D5"/>
    <w:rsid w:val="00BC662D"/>
    <w:rsid w:val="00BC74D9"/>
    <w:rsid w:val="00BC754B"/>
    <w:rsid w:val="00BC7906"/>
    <w:rsid w:val="00BC7AF0"/>
    <w:rsid w:val="00BD0B1C"/>
    <w:rsid w:val="00BD0E9D"/>
    <w:rsid w:val="00BD108F"/>
    <w:rsid w:val="00BD15B9"/>
    <w:rsid w:val="00BD1A2C"/>
    <w:rsid w:val="00BD282A"/>
    <w:rsid w:val="00BD2848"/>
    <w:rsid w:val="00BD2901"/>
    <w:rsid w:val="00BD2BAA"/>
    <w:rsid w:val="00BD2D60"/>
    <w:rsid w:val="00BD2F91"/>
    <w:rsid w:val="00BD3639"/>
    <w:rsid w:val="00BD36CE"/>
    <w:rsid w:val="00BD3705"/>
    <w:rsid w:val="00BD398F"/>
    <w:rsid w:val="00BD3D38"/>
    <w:rsid w:val="00BD491A"/>
    <w:rsid w:val="00BD4973"/>
    <w:rsid w:val="00BD4B07"/>
    <w:rsid w:val="00BD4EC9"/>
    <w:rsid w:val="00BD4F01"/>
    <w:rsid w:val="00BD4F80"/>
    <w:rsid w:val="00BD5085"/>
    <w:rsid w:val="00BD6175"/>
    <w:rsid w:val="00BD6592"/>
    <w:rsid w:val="00BD6986"/>
    <w:rsid w:val="00BD700C"/>
    <w:rsid w:val="00BD721E"/>
    <w:rsid w:val="00BD7375"/>
    <w:rsid w:val="00BE001E"/>
    <w:rsid w:val="00BE0FC8"/>
    <w:rsid w:val="00BE1215"/>
    <w:rsid w:val="00BE1253"/>
    <w:rsid w:val="00BE15CF"/>
    <w:rsid w:val="00BE1D3B"/>
    <w:rsid w:val="00BE20CB"/>
    <w:rsid w:val="00BE2184"/>
    <w:rsid w:val="00BE23C9"/>
    <w:rsid w:val="00BE246F"/>
    <w:rsid w:val="00BE27FA"/>
    <w:rsid w:val="00BE2ACA"/>
    <w:rsid w:val="00BE2DC5"/>
    <w:rsid w:val="00BE329A"/>
    <w:rsid w:val="00BE32C9"/>
    <w:rsid w:val="00BE37B8"/>
    <w:rsid w:val="00BE3DFC"/>
    <w:rsid w:val="00BE3E7B"/>
    <w:rsid w:val="00BE411C"/>
    <w:rsid w:val="00BE4231"/>
    <w:rsid w:val="00BE4483"/>
    <w:rsid w:val="00BE4514"/>
    <w:rsid w:val="00BE4571"/>
    <w:rsid w:val="00BE4A44"/>
    <w:rsid w:val="00BE4BFA"/>
    <w:rsid w:val="00BE51C7"/>
    <w:rsid w:val="00BE5213"/>
    <w:rsid w:val="00BE5508"/>
    <w:rsid w:val="00BE57C8"/>
    <w:rsid w:val="00BE5883"/>
    <w:rsid w:val="00BE6285"/>
    <w:rsid w:val="00BE6997"/>
    <w:rsid w:val="00BE6A1E"/>
    <w:rsid w:val="00BE772C"/>
    <w:rsid w:val="00BF02A6"/>
    <w:rsid w:val="00BF0354"/>
    <w:rsid w:val="00BF04E6"/>
    <w:rsid w:val="00BF061E"/>
    <w:rsid w:val="00BF0D9E"/>
    <w:rsid w:val="00BF0ED1"/>
    <w:rsid w:val="00BF10E3"/>
    <w:rsid w:val="00BF1196"/>
    <w:rsid w:val="00BF15B9"/>
    <w:rsid w:val="00BF174B"/>
    <w:rsid w:val="00BF1D5A"/>
    <w:rsid w:val="00BF2F94"/>
    <w:rsid w:val="00BF3247"/>
    <w:rsid w:val="00BF32B6"/>
    <w:rsid w:val="00BF35E7"/>
    <w:rsid w:val="00BF37F5"/>
    <w:rsid w:val="00BF3828"/>
    <w:rsid w:val="00BF40F4"/>
    <w:rsid w:val="00BF430D"/>
    <w:rsid w:val="00BF4434"/>
    <w:rsid w:val="00BF47A5"/>
    <w:rsid w:val="00BF5518"/>
    <w:rsid w:val="00BF5BEB"/>
    <w:rsid w:val="00BF63A8"/>
    <w:rsid w:val="00BF6CB7"/>
    <w:rsid w:val="00BF7B11"/>
    <w:rsid w:val="00BF7EB9"/>
    <w:rsid w:val="00C002C6"/>
    <w:rsid w:val="00C01349"/>
    <w:rsid w:val="00C019E1"/>
    <w:rsid w:val="00C01DB9"/>
    <w:rsid w:val="00C0207E"/>
    <w:rsid w:val="00C0234E"/>
    <w:rsid w:val="00C023AD"/>
    <w:rsid w:val="00C024E1"/>
    <w:rsid w:val="00C02511"/>
    <w:rsid w:val="00C02F04"/>
    <w:rsid w:val="00C031B9"/>
    <w:rsid w:val="00C0384D"/>
    <w:rsid w:val="00C03D23"/>
    <w:rsid w:val="00C03F36"/>
    <w:rsid w:val="00C04181"/>
    <w:rsid w:val="00C04672"/>
    <w:rsid w:val="00C04967"/>
    <w:rsid w:val="00C049B8"/>
    <w:rsid w:val="00C04BE5"/>
    <w:rsid w:val="00C051B5"/>
    <w:rsid w:val="00C061E2"/>
    <w:rsid w:val="00C06B62"/>
    <w:rsid w:val="00C072FE"/>
    <w:rsid w:val="00C076B5"/>
    <w:rsid w:val="00C077F2"/>
    <w:rsid w:val="00C104EA"/>
    <w:rsid w:val="00C1060F"/>
    <w:rsid w:val="00C10E66"/>
    <w:rsid w:val="00C11A50"/>
    <w:rsid w:val="00C11EA6"/>
    <w:rsid w:val="00C12988"/>
    <w:rsid w:val="00C12C4A"/>
    <w:rsid w:val="00C12C4E"/>
    <w:rsid w:val="00C131A2"/>
    <w:rsid w:val="00C13F5F"/>
    <w:rsid w:val="00C143DF"/>
    <w:rsid w:val="00C146C3"/>
    <w:rsid w:val="00C15DEA"/>
    <w:rsid w:val="00C1644A"/>
    <w:rsid w:val="00C16CAC"/>
    <w:rsid w:val="00C16F6F"/>
    <w:rsid w:val="00C16F9A"/>
    <w:rsid w:val="00C17773"/>
    <w:rsid w:val="00C17C7E"/>
    <w:rsid w:val="00C17FAD"/>
    <w:rsid w:val="00C21353"/>
    <w:rsid w:val="00C21865"/>
    <w:rsid w:val="00C21BBD"/>
    <w:rsid w:val="00C22009"/>
    <w:rsid w:val="00C22027"/>
    <w:rsid w:val="00C22138"/>
    <w:rsid w:val="00C223C3"/>
    <w:rsid w:val="00C23682"/>
    <w:rsid w:val="00C238C2"/>
    <w:rsid w:val="00C248B1"/>
    <w:rsid w:val="00C24E59"/>
    <w:rsid w:val="00C24E8B"/>
    <w:rsid w:val="00C24F61"/>
    <w:rsid w:val="00C2509C"/>
    <w:rsid w:val="00C25870"/>
    <w:rsid w:val="00C25AD7"/>
    <w:rsid w:val="00C25F52"/>
    <w:rsid w:val="00C25FBB"/>
    <w:rsid w:val="00C26158"/>
    <w:rsid w:val="00C268D8"/>
    <w:rsid w:val="00C27645"/>
    <w:rsid w:val="00C27B41"/>
    <w:rsid w:val="00C27D78"/>
    <w:rsid w:val="00C3009E"/>
    <w:rsid w:val="00C303E5"/>
    <w:rsid w:val="00C30D09"/>
    <w:rsid w:val="00C30DFD"/>
    <w:rsid w:val="00C315FD"/>
    <w:rsid w:val="00C316C2"/>
    <w:rsid w:val="00C317BA"/>
    <w:rsid w:val="00C326F4"/>
    <w:rsid w:val="00C32AE0"/>
    <w:rsid w:val="00C32E0E"/>
    <w:rsid w:val="00C32E95"/>
    <w:rsid w:val="00C331AF"/>
    <w:rsid w:val="00C333DD"/>
    <w:rsid w:val="00C3344A"/>
    <w:rsid w:val="00C3477E"/>
    <w:rsid w:val="00C34990"/>
    <w:rsid w:val="00C34A59"/>
    <w:rsid w:val="00C34D77"/>
    <w:rsid w:val="00C36229"/>
    <w:rsid w:val="00C3669B"/>
    <w:rsid w:val="00C36DB0"/>
    <w:rsid w:val="00C36E24"/>
    <w:rsid w:val="00C400CE"/>
    <w:rsid w:val="00C405AF"/>
    <w:rsid w:val="00C4065E"/>
    <w:rsid w:val="00C40669"/>
    <w:rsid w:val="00C407EF"/>
    <w:rsid w:val="00C40B8D"/>
    <w:rsid w:val="00C40CC3"/>
    <w:rsid w:val="00C41219"/>
    <w:rsid w:val="00C41549"/>
    <w:rsid w:val="00C41B17"/>
    <w:rsid w:val="00C41FE1"/>
    <w:rsid w:val="00C425C4"/>
    <w:rsid w:val="00C42718"/>
    <w:rsid w:val="00C42A8E"/>
    <w:rsid w:val="00C42C15"/>
    <w:rsid w:val="00C42D54"/>
    <w:rsid w:val="00C42F9C"/>
    <w:rsid w:val="00C430F7"/>
    <w:rsid w:val="00C438BD"/>
    <w:rsid w:val="00C43988"/>
    <w:rsid w:val="00C43E73"/>
    <w:rsid w:val="00C44007"/>
    <w:rsid w:val="00C44A96"/>
    <w:rsid w:val="00C45B21"/>
    <w:rsid w:val="00C46FFF"/>
    <w:rsid w:val="00C472B3"/>
    <w:rsid w:val="00C4757B"/>
    <w:rsid w:val="00C47DD1"/>
    <w:rsid w:val="00C5033B"/>
    <w:rsid w:val="00C5058A"/>
    <w:rsid w:val="00C50D15"/>
    <w:rsid w:val="00C50F3F"/>
    <w:rsid w:val="00C50FE0"/>
    <w:rsid w:val="00C518C3"/>
    <w:rsid w:val="00C51CA8"/>
    <w:rsid w:val="00C51D16"/>
    <w:rsid w:val="00C52196"/>
    <w:rsid w:val="00C523ED"/>
    <w:rsid w:val="00C52995"/>
    <w:rsid w:val="00C52C5F"/>
    <w:rsid w:val="00C531B2"/>
    <w:rsid w:val="00C531F7"/>
    <w:rsid w:val="00C53593"/>
    <w:rsid w:val="00C536F1"/>
    <w:rsid w:val="00C53909"/>
    <w:rsid w:val="00C540DC"/>
    <w:rsid w:val="00C541CD"/>
    <w:rsid w:val="00C545FA"/>
    <w:rsid w:val="00C5496A"/>
    <w:rsid w:val="00C54C79"/>
    <w:rsid w:val="00C5503F"/>
    <w:rsid w:val="00C55370"/>
    <w:rsid w:val="00C555A6"/>
    <w:rsid w:val="00C555B7"/>
    <w:rsid w:val="00C56094"/>
    <w:rsid w:val="00C56377"/>
    <w:rsid w:val="00C5657B"/>
    <w:rsid w:val="00C56791"/>
    <w:rsid w:val="00C573FD"/>
    <w:rsid w:val="00C577CD"/>
    <w:rsid w:val="00C57800"/>
    <w:rsid w:val="00C57BA9"/>
    <w:rsid w:val="00C57BDF"/>
    <w:rsid w:val="00C60100"/>
    <w:rsid w:val="00C60477"/>
    <w:rsid w:val="00C60501"/>
    <w:rsid w:val="00C60B26"/>
    <w:rsid w:val="00C60FEF"/>
    <w:rsid w:val="00C6130B"/>
    <w:rsid w:val="00C613A8"/>
    <w:rsid w:val="00C6163C"/>
    <w:rsid w:val="00C617B4"/>
    <w:rsid w:val="00C618B3"/>
    <w:rsid w:val="00C621A8"/>
    <w:rsid w:val="00C623B7"/>
    <w:rsid w:val="00C626D0"/>
    <w:rsid w:val="00C62AA9"/>
    <w:rsid w:val="00C62DD4"/>
    <w:rsid w:val="00C63452"/>
    <w:rsid w:val="00C637AF"/>
    <w:rsid w:val="00C6381C"/>
    <w:rsid w:val="00C63BC1"/>
    <w:rsid w:val="00C63D9D"/>
    <w:rsid w:val="00C63F5D"/>
    <w:rsid w:val="00C640B0"/>
    <w:rsid w:val="00C64101"/>
    <w:rsid w:val="00C641E8"/>
    <w:rsid w:val="00C64236"/>
    <w:rsid w:val="00C645A1"/>
    <w:rsid w:val="00C647C3"/>
    <w:rsid w:val="00C647FB"/>
    <w:rsid w:val="00C64BD1"/>
    <w:rsid w:val="00C64C00"/>
    <w:rsid w:val="00C64E7C"/>
    <w:rsid w:val="00C65436"/>
    <w:rsid w:val="00C65746"/>
    <w:rsid w:val="00C65BE4"/>
    <w:rsid w:val="00C65DD7"/>
    <w:rsid w:val="00C661CC"/>
    <w:rsid w:val="00C6649C"/>
    <w:rsid w:val="00C67476"/>
    <w:rsid w:val="00C6786F"/>
    <w:rsid w:val="00C679AC"/>
    <w:rsid w:val="00C70565"/>
    <w:rsid w:val="00C70639"/>
    <w:rsid w:val="00C707D7"/>
    <w:rsid w:val="00C707F1"/>
    <w:rsid w:val="00C70C5A"/>
    <w:rsid w:val="00C7110F"/>
    <w:rsid w:val="00C71190"/>
    <w:rsid w:val="00C71400"/>
    <w:rsid w:val="00C71570"/>
    <w:rsid w:val="00C71EBB"/>
    <w:rsid w:val="00C721A1"/>
    <w:rsid w:val="00C7242D"/>
    <w:rsid w:val="00C726AF"/>
    <w:rsid w:val="00C727F1"/>
    <w:rsid w:val="00C72BD9"/>
    <w:rsid w:val="00C72C28"/>
    <w:rsid w:val="00C72FE6"/>
    <w:rsid w:val="00C731AF"/>
    <w:rsid w:val="00C73468"/>
    <w:rsid w:val="00C7385E"/>
    <w:rsid w:val="00C73F59"/>
    <w:rsid w:val="00C73F98"/>
    <w:rsid w:val="00C74343"/>
    <w:rsid w:val="00C7484C"/>
    <w:rsid w:val="00C74E2E"/>
    <w:rsid w:val="00C752A8"/>
    <w:rsid w:val="00C75464"/>
    <w:rsid w:val="00C75468"/>
    <w:rsid w:val="00C75524"/>
    <w:rsid w:val="00C75852"/>
    <w:rsid w:val="00C7588E"/>
    <w:rsid w:val="00C75B6E"/>
    <w:rsid w:val="00C75FC4"/>
    <w:rsid w:val="00C766B0"/>
    <w:rsid w:val="00C76791"/>
    <w:rsid w:val="00C768CA"/>
    <w:rsid w:val="00C76B01"/>
    <w:rsid w:val="00C76E90"/>
    <w:rsid w:val="00C770AF"/>
    <w:rsid w:val="00C7712A"/>
    <w:rsid w:val="00C77497"/>
    <w:rsid w:val="00C80451"/>
    <w:rsid w:val="00C804AB"/>
    <w:rsid w:val="00C80649"/>
    <w:rsid w:val="00C807AA"/>
    <w:rsid w:val="00C80941"/>
    <w:rsid w:val="00C80A70"/>
    <w:rsid w:val="00C81294"/>
    <w:rsid w:val="00C814D9"/>
    <w:rsid w:val="00C8151C"/>
    <w:rsid w:val="00C815F1"/>
    <w:rsid w:val="00C8178B"/>
    <w:rsid w:val="00C81DF4"/>
    <w:rsid w:val="00C82025"/>
    <w:rsid w:val="00C82317"/>
    <w:rsid w:val="00C825AB"/>
    <w:rsid w:val="00C82871"/>
    <w:rsid w:val="00C83143"/>
    <w:rsid w:val="00C83413"/>
    <w:rsid w:val="00C83508"/>
    <w:rsid w:val="00C83779"/>
    <w:rsid w:val="00C83BEC"/>
    <w:rsid w:val="00C83F70"/>
    <w:rsid w:val="00C84197"/>
    <w:rsid w:val="00C848AD"/>
    <w:rsid w:val="00C848F1"/>
    <w:rsid w:val="00C84B97"/>
    <w:rsid w:val="00C84C89"/>
    <w:rsid w:val="00C85011"/>
    <w:rsid w:val="00C852D1"/>
    <w:rsid w:val="00C85300"/>
    <w:rsid w:val="00C8672B"/>
    <w:rsid w:val="00C86C27"/>
    <w:rsid w:val="00C86FBE"/>
    <w:rsid w:val="00C87177"/>
    <w:rsid w:val="00C87679"/>
    <w:rsid w:val="00C878A4"/>
    <w:rsid w:val="00C87AC3"/>
    <w:rsid w:val="00C90056"/>
    <w:rsid w:val="00C9029F"/>
    <w:rsid w:val="00C90998"/>
    <w:rsid w:val="00C90A2D"/>
    <w:rsid w:val="00C90E18"/>
    <w:rsid w:val="00C917E9"/>
    <w:rsid w:val="00C91C05"/>
    <w:rsid w:val="00C91C18"/>
    <w:rsid w:val="00C91C22"/>
    <w:rsid w:val="00C91CBB"/>
    <w:rsid w:val="00C91E40"/>
    <w:rsid w:val="00C92A1B"/>
    <w:rsid w:val="00C92E19"/>
    <w:rsid w:val="00C92EC4"/>
    <w:rsid w:val="00C9301E"/>
    <w:rsid w:val="00C9322C"/>
    <w:rsid w:val="00C934B2"/>
    <w:rsid w:val="00C93DF1"/>
    <w:rsid w:val="00C93E79"/>
    <w:rsid w:val="00C9402C"/>
    <w:rsid w:val="00C943A8"/>
    <w:rsid w:val="00C943EF"/>
    <w:rsid w:val="00C9454A"/>
    <w:rsid w:val="00C949F1"/>
    <w:rsid w:val="00C94C2D"/>
    <w:rsid w:val="00C94C92"/>
    <w:rsid w:val="00C95089"/>
    <w:rsid w:val="00C9543D"/>
    <w:rsid w:val="00C95E34"/>
    <w:rsid w:val="00C95E61"/>
    <w:rsid w:val="00C95E7E"/>
    <w:rsid w:val="00C960D9"/>
    <w:rsid w:val="00C965E1"/>
    <w:rsid w:val="00C969F6"/>
    <w:rsid w:val="00C96B25"/>
    <w:rsid w:val="00C970C4"/>
    <w:rsid w:val="00C9739D"/>
    <w:rsid w:val="00C9749B"/>
    <w:rsid w:val="00C979F2"/>
    <w:rsid w:val="00CA00A4"/>
    <w:rsid w:val="00CA0539"/>
    <w:rsid w:val="00CA13F8"/>
    <w:rsid w:val="00CA1657"/>
    <w:rsid w:val="00CA2829"/>
    <w:rsid w:val="00CA2C8B"/>
    <w:rsid w:val="00CA2D31"/>
    <w:rsid w:val="00CA2F98"/>
    <w:rsid w:val="00CA3128"/>
    <w:rsid w:val="00CA3503"/>
    <w:rsid w:val="00CA362A"/>
    <w:rsid w:val="00CA37AC"/>
    <w:rsid w:val="00CA3BEE"/>
    <w:rsid w:val="00CA3E22"/>
    <w:rsid w:val="00CA41C2"/>
    <w:rsid w:val="00CA47D5"/>
    <w:rsid w:val="00CA4B0E"/>
    <w:rsid w:val="00CA4E22"/>
    <w:rsid w:val="00CA4E60"/>
    <w:rsid w:val="00CA50D6"/>
    <w:rsid w:val="00CA5DDE"/>
    <w:rsid w:val="00CA5DE7"/>
    <w:rsid w:val="00CA62D0"/>
    <w:rsid w:val="00CA65C9"/>
    <w:rsid w:val="00CA6777"/>
    <w:rsid w:val="00CA6874"/>
    <w:rsid w:val="00CA6A44"/>
    <w:rsid w:val="00CA6B49"/>
    <w:rsid w:val="00CA6E7B"/>
    <w:rsid w:val="00CA6EAD"/>
    <w:rsid w:val="00CA7533"/>
    <w:rsid w:val="00CA7A8B"/>
    <w:rsid w:val="00CA7AF5"/>
    <w:rsid w:val="00CA7BEB"/>
    <w:rsid w:val="00CA7F0C"/>
    <w:rsid w:val="00CB0EC3"/>
    <w:rsid w:val="00CB0FE7"/>
    <w:rsid w:val="00CB0FEA"/>
    <w:rsid w:val="00CB1C21"/>
    <w:rsid w:val="00CB1C3D"/>
    <w:rsid w:val="00CB1DC7"/>
    <w:rsid w:val="00CB1DC8"/>
    <w:rsid w:val="00CB1E98"/>
    <w:rsid w:val="00CB2424"/>
    <w:rsid w:val="00CB243D"/>
    <w:rsid w:val="00CB28D4"/>
    <w:rsid w:val="00CB2DCA"/>
    <w:rsid w:val="00CB31FD"/>
    <w:rsid w:val="00CB33CB"/>
    <w:rsid w:val="00CB3D3A"/>
    <w:rsid w:val="00CB3FB8"/>
    <w:rsid w:val="00CB4258"/>
    <w:rsid w:val="00CB4479"/>
    <w:rsid w:val="00CB4B89"/>
    <w:rsid w:val="00CB4BD6"/>
    <w:rsid w:val="00CB4D97"/>
    <w:rsid w:val="00CB5068"/>
    <w:rsid w:val="00CB5715"/>
    <w:rsid w:val="00CB5885"/>
    <w:rsid w:val="00CB5C06"/>
    <w:rsid w:val="00CB5D78"/>
    <w:rsid w:val="00CB6387"/>
    <w:rsid w:val="00CB63E7"/>
    <w:rsid w:val="00CB64DE"/>
    <w:rsid w:val="00CB6576"/>
    <w:rsid w:val="00CB74B1"/>
    <w:rsid w:val="00CC08FB"/>
    <w:rsid w:val="00CC0948"/>
    <w:rsid w:val="00CC0A9E"/>
    <w:rsid w:val="00CC0B72"/>
    <w:rsid w:val="00CC1062"/>
    <w:rsid w:val="00CC10D4"/>
    <w:rsid w:val="00CC1398"/>
    <w:rsid w:val="00CC1728"/>
    <w:rsid w:val="00CC172C"/>
    <w:rsid w:val="00CC24AF"/>
    <w:rsid w:val="00CC24B2"/>
    <w:rsid w:val="00CC26DA"/>
    <w:rsid w:val="00CC2D5D"/>
    <w:rsid w:val="00CC3056"/>
    <w:rsid w:val="00CC3175"/>
    <w:rsid w:val="00CC3535"/>
    <w:rsid w:val="00CC3C0B"/>
    <w:rsid w:val="00CC447D"/>
    <w:rsid w:val="00CC470A"/>
    <w:rsid w:val="00CC4971"/>
    <w:rsid w:val="00CC4F75"/>
    <w:rsid w:val="00CC54FF"/>
    <w:rsid w:val="00CC6406"/>
    <w:rsid w:val="00CC67E9"/>
    <w:rsid w:val="00CC6823"/>
    <w:rsid w:val="00CC6AB4"/>
    <w:rsid w:val="00CC7A77"/>
    <w:rsid w:val="00CC7A82"/>
    <w:rsid w:val="00CD0007"/>
    <w:rsid w:val="00CD03F1"/>
    <w:rsid w:val="00CD05BA"/>
    <w:rsid w:val="00CD106A"/>
    <w:rsid w:val="00CD1245"/>
    <w:rsid w:val="00CD169F"/>
    <w:rsid w:val="00CD1774"/>
    <w:rsid w:val="00CD21A8"/>
    <w:rsid w:val="00CD2443"/>
    <w:rsid w:val="00CD312E"/>
    <w:rsid w:val="00CD35C6"/>
    <w:rsid w:val="00CD39E4"/>
    <w:rsid w:val="00CD4141"/>
    <w:rsid w:val="00CD42FD"/>
    <w:rsid w:val="00CD446A"/>
    <w:rsid w:val="00CD4D4A"/>
    <w:rsid w:val="00CD4F0F"/>
    <w:rsid w:val="00CD50AF"/>
    <w:rsid w:val="00CD50C5"/>
    <w:rsid w:val="00CD517C"/>
    <w:rsid w:val="00CD55DF"/>
    <w:rsid w:val="00CD5951"/>
    <w:rsid w:val="00CD5CF5"/>
    <w:rsid w:val="00CD5E08"/>
    <w:rsid w:val="00CD5F99"/>
    <w:rsid w:val="00CD6DB3"/>
    <w:rsid w:val="00CD7106"/>
    <w:rsid w:val="00CD7CB0"/>
    <w:rsid w:val="00CD7E25"/>
    <w:rsid w:val="00CE03DD"/>
    <w:rsid w:val="00CE088D"/>
    <w:rsid w:val="00CE0A71"/>
    <w:rsid w:val="00CE110A"/>
    <w:rsid w:val="00CE1444"/>
    <w:rsid w:val="00CE14C6"/>
    <w:rsid w:val="00CE161D"/>
    <w:rsid w:val="00CE2067"/>
    <w:rsid w:val="00CE2AF2"/>
    <w:rsid w:val="00CE311E"/>
    <w:rsid w:val="00CE3464"/>
    <w:rsid w:val="00CE354B"/>
    <w:rsid w:val="00CE36CA"/>
    <w:rsid w:val="00CE4254"/>
    <w:rsid w:val="00CE4846"/>
    <w:rsid w:val="00CE4935"/>
    <w:rsid w:val="00CE4D88"/>
    <w:rsid w:val="00CE4E94"/>
    <w:rsid w:val="00CE56DB"/>
    <w:rsid w:val="00CE58B5"/>
    <w:rsid w:val="00CE613B"/>
    <w:rsid w:val="00CE6161"/>
    <w:rsid w:val="00CE67F9"/>
    <w:rsid w:val="00CE68D8"/>
    <w:rsid w:val="00CE6B46"/>
    <w:rsid w:val="00CE6CB5"/>
    <w:rsid w:val="00CE73A9"/>
    <w:rsid w:val="00CE73C2"/>
    <w:rsid w:val="00CE74A8"/>
    <w:rsid w:val="00CE7551"/>
    <w:rsid w:val="00CE75A8"/>
    <w:rsid w:val="00CE7EB8"/>
    <w:rsid w:val="00CF0939"/>
    <w:rsid w:val="00CF0AF1"/>
    <w:rsid w:val="00CF0CC5"/>
    <w:rsid w:val="00CF0D06"/>
    <w:rsid w:val="00CF1219"/>
    <w:rsid w:val="00CF133A"/>
    <w:rsid w:val="00CF1345"/>
    <w:rsid w:val="00CF15B8"/>
    <w:rsid w:val="00CF16C9"/>
    <w:rsid w:val="00CF1852"/>
    <w:rsid w:val="00CF28A2"/>
    <w:rsid w:val="00CF28A4"/>
    <w:rsid w:val="00CF2AE2"/>
    <w:rsid w:val="00CF2C00"/>
    <w:rsid w:val="00CF2FBB"/>
    <w:rsid w:val="00CF3179"/>
    <w:rsid w:val="00CF32B7"/>
    <w:rsid w:val="00CF3A57"/>
    <w:rsid w:val="00CF3CD4"/>
    <w:rsid w:val="00CF3DCF"/>
    <w:rsid w:val="00CF4C27"/>
    <w:rsid w:val="00CF4C84"/>
    <w:rsid w:val="00CF4F4F"/>
    <w:rsid w:val="00CF54B6"/>
    <w:rsid w:val="00CF5802"/>
    <w:rsid w:val="00CF5C38"/>
    <w:rsid w:val="00CF6645"/>
    <w:rsid w:val="00CF67ED"/>
    <w:rsid w:val="00CF6C8F"/>
    <w:rsid w:val="00CF6EF9"/>
    <w:rsid w:val="00CF7395"/>
    <w:rsid w:val="00CF779A"/>
    <w:rsid w:val="00CF79A0"/>
    <w:rsid w:val="00D001AE"/>
    <w:rsid w:val="00D00CDC"/>
    <w:rsid w:val="00D00DD4"/>
    <w:rsid w:val="00D00E64"/>
    <w:rsid w:val="00D01693"/>
    <w:rsid w:val="00D019D0"/>
    <w:rsid w:val="00D01EF9"/>
    <w:rsid w:val="00D02A59"/>
    <w:rsid w:val="00D02C57"/>
    <w:rsid w:val="00D02CBD"/>
    <w:rsid w:val="00D03019"/>
    <w:rsid w:val="00D033EC"/>
    <w:rsid w:val="00D0372A"/>
    <w:rsid w:val="00D03C12"/>
    <w:rsid w:val="00D041C1"/>
    <w:rsid w:val="00D045E9"/>
    <w:rsid w:val="00D04CF3"/>
    <w:rsid w:val="00D05751"/>
    <w:rsid w:val="00D058E4"/>
    <w:rsid w:val="00D05CDC"/>
    <w:rsid w:val="00D05E98"/>
    <w:rsid w:val="00D061DE"/>
    <w:rsid w:val="00D063C1"/>
    <w:rsid w:val="00D067FD"/>
    <w:rsid w:val="00D06DDB"/>
    <w:rsid w:val="00D076F9"/>
    <w:rsid w:val="00D079D1"/>
    <w:rsid w:val="00D07B5C"/>
    <w:rsid w:val="00D1004A"/>
    <w:rsid w:val="00D106CA"/>
    <w:rsid w:val="00D11019"/>
    <w:rsid w:val="00D11326"/>
    <w:rsid w:val="00D117F0"/>
    <w:rsid w:val="00D11DB9"/>
    <w:rsid w:val="00D12418"/>
    <w:rsid w:val="00D1292D"/>
    <w:rsid w:val="00D12C3B"/>
    <w:rsid w:val="00D12CE4"/>
    <w:rsid w:val="00D12F9A"/>
    <w:rsid w:val="00D12F9E"/>
    <w:rsid w:val="00D1303B"/>
    <w:rsid w:val="00D1325E"/>
    <w:rsid w:val="00D13383"/>
    <w:rsid w:val="00D13CBC"/>
    <w:rsid w:val="00D13E7F"/>
    <w:rsid w:val="00D1450F"/>
    <w:rsid w:val="00D14738"/>
    <w:rsid w:val="00D14ADA"/>
    <w:rsid w:val="00D14C40"/>
    <w:rsid w:val="00D15297"/>
    <w:rsid w:val="00D153F0"/>
    <w:rsid w:val="00D15CDB"/>
    <w:rsid w:val="00D15D8C"/>
    <w:rsid w:val="00D160AA"/>
    <w:rsid w:val="00D163B0"/>
    <w:rsid w:val="00D1647E"/>
    <w:rsid w:val="00D170CD"/>
    <w:rsid w:val="00D17342"/>
    <w:rsid w:val="00D177DC"/>
    <w:rsid w:val="00D17EF8"/>
    <w:rsid w:val="00D20166"/>
    <w:rsid w:val="00D20A40"/>
    <w:rsid w:val="00D224BB"/>
    <w:rsid w:val="00D224C5"/>
    <w:rsid w:val="00D22684"/>
    <w:rsid w:val="00D22D2D"/>
    <w:rsid w:val="00D235EE"/>
    <w:rsid w:val="00D2362A"/>
    <w:rsid w:val="00D23800"/>
    <w:rsid w:val="00D23BA6"/>
    <w:rsid w:val="00D23CB3"/>
    <w:rsid w:val="00D23D04"/>
    <w:rsid w:val="00D23D42"/>
    <w:rsid w:val="00D23E08"/>
    <w:rsid w:val="00D24919"/>
    <w:rsid w:val="00D24B37"/>
    <w:rsid w:val="00D2559F"/>
    <w:rsid w:val="00D2598C"/>
    <w:rsid w:val="00D259E4"/>
    <w:rsid w:val="00D25D66"/>
    <w:rsid w:val="00D25D8E"/>
    <w:rsid w:val="00D261A0"/>
    <w:rsid w:val="00D261B8"/>
    <w:rsid w:val="00D261D4"/>
    <w:rsid w:val="00D266D7"/>
    <w:rsid w:val="00D26F40"/>
    <w:rsid w:val="00D26FAF"/>
    <w:rsid w:val="00D27B17"/>
    <w:rsid w:val="00D30084"/>
    <w:rsid w:val="00D30A11"/>
    <w:rsid w:val="00D30B5C"/>
    <w:rsid w:val="00D312E4"/>
    <w:rsid w:val="00D3213A"/>
    <w:rsid w:val="00D32386"/>
    <w:rsid w:val="00D326C1"/>
    <w:rsid w:val="00D3301E"/>
    <w:rsid w:val="00D3313D"/>
    <w:rsid w:val="00D3316F"/>
    <w:rsid w:val="00D33557"/>
    <w:rsid w:val="00D33F1C"/>
    <w:rsid w:val="00D341F3"/>
    <w:rsid w:val="00D342BE"/>
    <w:rsid w:val="00D35129"/>
    <w:rsid w:val="00D353D0"/>
    <w:rsid w:val="00D36652"/>
    <w:rsid w:val="00D37281"/>
    <w:rsid w:val="00D374D7"/>
    <w:rsid w:val="00D37656"/>
    <w:rsid w:val="00D376D2"/>
    <w:rsid w:val="00D37793"/>
    <w:rsid w:val="00D37DAE"/>
    <w:rsid w:val="00D37DD5"/>
    <w:rsid w:val="00D37F28"/>
    <w:rsid w:val="00D408B2"/>
    <w:rsid w:val="00D40CB0"/>
    <w:rsid w:val="00D40E67"/>
    <w:rsid w:val="00D40EEE"/>
    <w:rsid w:val="00D416D3"/>
    <w:rsid w:val="00D4254A"/>
    <w:rsid w:val="00D42694"/>
    <w:rsid w:val="00D43110"/>
    <w:rsid w:val="00D432FF"/>
    <w:rsid w:val="00D43B70"/>
    <w:rsid w:val="00D43E9F"/>
    <w:rsid w:val="00D44BD8"/>
    <w:rsid w:val="00D44C75"/>
    <w:rsid w:val="00D45003"/>
    <w:rsid w:val="00D450E9"/>
    <w:rsid w:val="00D45634"/>
    <w:rsid w:val="00D457E1"/>
    <w:rsid w:val="00D458A4"/>
    <w:rsid w:val="00D458F4"/>
    <w:rsid w:val="00D45E16"/>
    <w:rsid w:val="00D461D1"/>
    <w:rsid w:val="00D46A43"/>
    <w:rsid w:val="00D46B04"/>
    <w:rsid w:val="00D47421"/>
    <w:rsid w:val="00D47B04"/>
    <w:rsid w:val="00D47B7F"/>
    <w:rsid w:val="00D47F53"/>
    <w:rsid w:val="00D50BE5"/>
    <w:rsid w:val="00D511C8"/>
    <w:rsid w:val="00D5155C"/>
    <w:rsid w:val="00D51955"/>
    <w:rsid w:val="00D51ABF"/>
    <w:rsid w:val="00D51BA7"/>
    <w:rsid w:val="00D51BB3"/>
    <w:rsid w:val="00D51F06"/>
    <w:rsid w:val="00D5207E"/>
    <w:rsid w:val="00D520F3"/>
    <w:rsid w:val="00D525B0"/>
    <w:rsid w:val="00D527B0"/>
    <w:rsid w:val="00D52802"/>
    <w:rsid w:val="00D52DEA"/>
    <w:rsid w:val="00D52E0C"/>
    <w:rsid w:val="00D53988"/>
    <w:rsid w:val="00D53CCC"/>
    <w:rsid w:val="00D53EE2"/>
    <w:rsid w:val="00D53F1A"/>
    <w:rsid w:val="00D5433E"/>
    <w:rsid w:val="00D54A2A"/>
    <w:rsid w:val="00D55124"/>
    <w:rsid w:val="00D55A17"/>
    <w:rsid w:val="00D56005"/>
    <w:rsid w:val="00D5763A"/>
    <w:rsid w:val="00D57AEB"/>
    <w:rsid w:val="00D57F40"/>
    <w:rsid w:val="00D6027F"/>
    <w:rsid w:val="00D604B6"/>
    <w:rsid w:val="00D6055E"/>
    <w:rsid w:val="00D60A64"/>
    <w:rsid w:val="00D60BD7"/>
    <w:rsid w:val="00D60E79"/>
    <w:rsid w:val="00D6150E"/>
    <w:rsid w:val="00D615AF"/>
    <w:rsid w:val="00D6174E"/>
    <w:rsid w:val="00D617F6"/>
    <w:rsid w:val="00D6183B"/>
    <w:rsid w:val="00D620EF"/>
    <w:rsid w:val="00D62169"/>
    <w:rsid w:val="00D624E2"/>
    <w:rsid w:val="00D62520"/>
    <w:rsid w:val="00D625D8"/>
    <w:rsid w:val="00D62B8E"/>
    <w:rsid w:val="00D650FC"/>
    <w:rsid w:val="00D653B6"/>
    <w:rsid w:val="00D657E1"/>
    <w:rsid w:val="00D65B5D"/>
    <w:rsid w:val="00D65F60"/>
    <w:rsid w:val="00D661FA"/>
    <w:rsid w:val="00D6649D"/>
    <w:rsid w:val="00D665A3"/>
    <w:rsid w:val="00D66E9A"/>
    <w:rsid w:val="00D67179"/>
    <w:rsid w:val="00D6749B"/>
    <w:rsid w:val="00D674D7"/>
    <w:rsid w:val="00D67982"/>
    <w:rsid w:val="00D67A43"/>
    <w:rsid w:val="00D67AB0"/>
    <w:rsid w:val="00D67EBE"/>
    <w:rsid w:val="00D705B2"/>
    <w:rsid w:val="00D70C04"/>
    <w:rsid w:val="00D70C50"/>
    <w:rsid w:val="00D70DD7"/>
    <w:rsid w:val="00D70E8E"/>
    <w:rsid w:val="00D710AB"/>
    <w:rsid w:val="00D710D3"/>
    <w:rsid w:val="00D71443"/>
    <w:rsid w:val="00D71DEF"/>
    <w:rsid w:val="00D72AD7"/>
    <w:rsid w:val="00D72EFB"/>
    <w:rsid w:val="00D73874"/>
    <w:rsid w:val="00D73999"/>
    <w:rsid w:val="00D745B1"/>
    <w:rsid w:val="00D746C0"/>
    <w:rsid w:val="00D74732"/>
    <w:rsid w:val="00D7476B"/>
    <w:rsid w:val="00D7490F"/>
    <w:rsid w:val="00D74C8E"/>
    <w:rsid w:val="00D74E6D"/>
    <w:rsid w:val="00D752AB"/>
    <w:rsid w:val="00D756E2"/>
    <w:rsid w:val="00D75CAB"/>
    <w:rsid w:val="00D762CA"/>
    <w:rsid w:val="00D7639B"/>
    <w:rsid w:val="00D76D71"/>
    <w:rsid w:val="00D77979"/>
    <w:rsid w:val="00D77C37"/>
    <w:rsid w:val="00D810B9"/>
    <w:rsid w:val="00D81211"/>
    <w:rsid w:val="00D813AD"/>
    <w:rsid w:val="00D81D47"/>
    <w:rsid w:val="00D81FF9"/>
    <w:rsid w:val="00D82381"/>
    <w:rsid w:val="00D82462"/>
    <w:rsid w:val="00D82A53"/>
    <w:rsid w:val="00D82F9A"/>
    <w:rsid w:val="00D83125"/>
    <w:rsid w:val="00D83171"/>
    <w:rsid w:val="00D83424"/>
    <w:rsid w:val="00D83C67"/>
    <w:rsid w:val="00D843BB"/>
    <w:rsid w:val="00D85367"/>
    <w:rsid w:val="00D857A3"/>
    <w:rsid w:val="00D85F7D"/>
    <w:rsid w:val="00D86099"/>
    <w:rsid w:val="00D86484"/>
    <w:rsid w:val="00D86A62"/>
    <w:rsid w:val="00D86EA1"/>
    <w:rsid w:val="00D871C1"/>
    <w:rsid w:val="00D879BD"/>
    <w:rsid w:val="00D902CC"/>
    <w:rsid w:val="00D908A8"/>
    <w:rsid w:val="00D90CF4"/>
    <w:rsid w:val="00D90D85"/>
    <w:rsid w:val="00D90E16"/>
    <w:rsid w:val="00D915D5"/>
    <w:rsid w:val="00D9162D"/>
    <w:rsid w:val="00D91859"/>
    <w:rsid w:val="00D918F4"/>
    <w:rsid w:val="00D9208E"/>
    <w:rsid w:val="00D92601"/>
    <w:rsid w:val="00D92F99"/>
    <w:rsid w:val="00D92FBE"/>
    <w:rsid w:val="00D93713"/>
    <w:rsid w:val="00D93CCE"/>
    <w:rsid w:val="00D93D38"/>
    <w:rsid w:val="00D9413A"/>
    <w:rsid w:val="00D9431F"/>
    <w:rsid w:val="00D94655"/>
    <w:rsid w:val="00D94D2D"/>
    <w:rsid w:val="00D95247"/>
    <w:rsid w:val="00D9569B"/>
    <w:rsid w:val="00D96111"/>
    <w:rsid w:val="00D9680F"/>
    <w:rsid w:val="00D96DF9"/>
    <w:rsid w:val="00D97525"/>
    <w:rsid w:val="00D978AB"/>
    <w:rsid w:val="00D97CFC"/>
    <w:rsid w:val="00D97E6C"/>
    <w:rsid w:val="00D97F15"/>
    <w:rsid w:val="00D97FAE"/>
    <w:rsid w:val="00DA0D96"/>
    <w:rsid w:val="00DA156D"/>
    <w:rsid w:val="00DA18A3"/>
    <w:rsid w:val="00DA1A43"/>
    <w:rsid w:val="00DA1DC7"/>
    <w:rsid w:val="00DA1F03"/>
    <w:rsid w:val="00DA255A"/>
    <w:rsid w:val="00DA2689"/>
    <w:rsid w:val="00DA26DF"/>
    <w:rsid w:val="00DA28F9"/>
    <w:rsid w:val="00DA2B84"/>
    <w:rsid w:val="00DA2E29"/>
    <w:rsid w:val="00DA33E6"/>
    <w:rsid w:val="00DA3702"/>
    <w:rsid w:val="00DA3D55"/>
    <w:rsid w:val="00DA40CB"/>
    <w:rsid w:val="00DA49E4"/>
    <w:rsid w:val="00DA4FD5"/>
    <w:rsid w:val="00DA54D1"/>
    <w:rsid w:val="00DA5A1A"/>
    <w:rsid w:val="00DA5CD1"/>
    <w:rsid w:val="00DA5D9E"/>
    <w:rsid w:val="00DA5DE7"/>
    <w:rsid w:val="00DA678A"/>
    <w:rsid w:val="00DA69F5"/>
    <w:rsid w:val="00DA6DF4"/>
    <w:rsid w:val="00DA704B"/>
    <w:rsid w:val="00DA73FC"/>
    <w:rsid w:val="00DA7428"/>
    <w:rsid w:val="00DA788C"/>
    <w:rsid w:val="00DA7D38"/>
    <w:rsid w:val="00DB00AE"/>
    <w:rsid w:val="00DB0146"/>
    <w:rsid w:val="00DB016A"/>
    <w:rsid w:val="00DB0614"/>
    <w:rsid w:val="00DB087C"/>
    <w:rsid w:val="00DB0DFC"/>
    <w:rsid w:val="00DB0E4C"/>
    <w:rsid w:val="00DB1394"/>
    <w:rsid w:val="00DB146D"/>
    <w:rsid w:val="00DB16D9"/>
    <w:rsid w:val="00DB1876"/>
    <w:rsid w:val="00DB1D22"/>
    <w:rsid w:val="00DB20C9"/>
    <w:rsid w:val="00DB2514"/>
    <w:rsid w:val="00DB2B3C"/>
    <w:rsid w:val="00DB2D3C"/>
    <w:rsid w:val="00DB32C7"/>
    <w:rsid w:val="00DB3317"/>
    <w:rsid w:val="00DB398D"/>
    <w:rsid w:val="00DB4029"/>
    <w:rsid w:val="00DB42E7"/>
    <w:rsid w:val="00DB440F"/>
    <w:rsid w:val="00DB49CD"/>
    <w:rsid w:val="00DB4A66"/>
    <w:rsid w:val="00DB4CBB"/>
    <w:rsid w:val="00DB5045"/>
    <w:rsid w:val="00DB567E"/>
    <w:rsid w:val="00DB578C"/>
    <w:rsid w:val="00DB5BC0"/>
    <w:rsid w:val="00DB5C16"/>
    <w:rsid w:val="00DB6492"/>
    <w:rsid w:val="00DB6B79"/>
    <w:rsid w:val="00DB702B"/>
    <w:rsid w:val="00DB755D"/>
    <w:rsid w:val="00DB773F"/>
    <w:rsid w:val="00DB780B"/>
    <w:rsid w:val="00DB7A6F"/>
    <w:rsid w:val="00DB7B79"/>
    <w:rsid w:val="00DB7B99"/>
    <w:rsid w:val="00DB7D3B"/>
    <w:rsid w:val="00DB7EDD"/>
    <w:rsid w:val="00DB7FA8"/>
    <w:rsid w:val="00DC0918"/>
    <w:rsid w:val="00DC0947"/>
    <w:rsid w:val="00DC0B2C"/>
    <w:rsid w:val="00DC0BFE"/>
    <w:rsid w:val="00DC0DA5"/>
    <w:rsid w:val="00DC14CA"/>
    <w:rsid w:val="00DC1AB0"/>
    <w:rsid w:val="00DC1D01"/>
    <w:rsid w:val="00DC258C"/>
    <w:rsid w:val="00DC2737"/>
    <w:rsid w:val="00DC2E71"/>
    <w:rsid w:val="00DC3047"/>
    <w:rsid w:val="00DC3092"/>
    <w:rsid w:val="00DC3422"/>
    <w:rsid w:val="00DC3707"/>
    <w:rsid w:val="00DC37A0"/>
    <w:rsid w:val="00DC3859"/>
    <w:rsid w:val="00DC3914"/>
    <w:rsid w:val="00DC3FAD"/>
    <w:rsid w:val="00DC4AA4"/>
    <w:rsid w:val="00DC4B83"/>
    <w:rsid w:val="00DC4E40"/>
    <w:rsid w:val="00DC4E6C"/>
    <w:rsid w:val="00DC4ED8"/>
    <w:rsid w:val="00DC4F4B"/>
    <w:rsid w:val="00DC539B"/>
    <w:rsid w:val="00DC5696"/>
    <w:rsid w:val="00DC5B76"/>
    <w:rsid w:val="00DC5C6B"/>
    <w:rsid w:val="00DC5C8A"/>
    <w:rsid w:val="00DC5DF2"/>
    <w:rsid w:val="00DC6084"/>
    <w:rsid w:val="00DC6364"/>
    <w:rsid w:val="00DC63DC"/>
    <w:rsid w:val="00DC64BE"/>
    <w:rsid w:val="00DC6652"/>
    <w:rsid w:val="00DC6754"/>
    <w:rsid w:val="00DC67B3"/>
    <w:rsid w:val="00DC717F"/>
    <w:rsid w:val="00DC7206"/>
    <w:rsid w:val="00DC738F"/>
    <w:rsid w:val="00DC7BB5"/>
    <w:rsid w:val="00DC7E93"/>
    <w:rsid w:val="00DD0734"/>
    <w:rsid w:val="00DD0AA3"/>
    <w:rsid w:val="00DD0E79"/>
    <w:rsid w:val="00DD0F8D"/>
    <w:rsid w:val="00DD1835"/>
    <w:rsid w:val="00DD1898"/>
    <w:rsid w:val="00DD1B56"/>
    <w:rsid w:val="00DD203B"/>
    <w:rsid w:val="00DD21A4"/>
    <w:rsid w:val="00DD24DD"/>
    <w:rsid w:val="00DD25A1"/>
    <w:rsid w:val="00DD2F40"/>
    <w:rsid w:val="00DD3272"/>
    <w:rsid w:val="00DD35DD"/>
    <w:rsid w:val="00DD3E6A"/>
    <w:rsid w:val="00DD46B3"/>
    <w:rsid w:val="00DD48B9"/>
    <w:rsid w:val="00DD4B5D"/>
    <w:rsid w:val="00DD4C2D"/>
    <w:rsid w:val="00DD4C6D"/>
    <w:rsid w:val="00DD4CBC"/>
    <w:rsid w:val="00DD544A"/>
    <w:rsid w:val="00DD55DC"/>
    <w:rsid w:val="00DD5CC3"/>
    <w:rsid w:val="00DD5E59"/>
    <w:rsid w:val="00DD60AD"/>
    <w:rsid w:val="00DD643E"/>
    <w:rsid w:val="00DD6876"/>
    <w:rsid w:val="00DD688C"/>
    <w:rsid w:val="00DD6A1D"/>
    <w:rsid w:val="00DD6BD4"/>
    <w:rsid w:val="00DD6C7A"/>
    <w:rsid w:val="00DD763F"/>
    <w:rsid w:val="00DD7F99"/>
    <w:rsid w:val="00DE0875"/>
    <w:rsid w:val="00DE0D0E"/>
    <w:rsid w:val="00DE0DBD"/>
    <w:rsid w:val="00DE0EC4"/>
    <w:rsid w:val="00DE135B"/>
    <w:rsid w:val="00DE1362"/>
    <w:rsid w:val="00DE18E7"/>
    <w:rsid w:val="00DE1FB6"/>
    <w:rsid w:val="00DE1FED"/>
    <w:rsid w:val="00DE23E4"/>
    <w:rsid w:val="00DE311D"/>
    <w:rsid w:val="00DE36E3"/>
    <w:rsid w:val="00DE3DB0"/>
    <w:rsid w:val="00DE4783"/>
    <w:rsid w:val="00DE4B16"/>
    <w:rsid w:val="00DE4BE1"/>
    <w:rsid w:val="00DE4CBB"/>
    <w:rsid w:val="00DE4CCC"/>
    <w:rsid w:val="00DE531B"/>
    <w:rsid w:val="00DE5A54"/>
    <w:rsid w:val="00DE5D12"/>
    <w:rsid w:val="00DE62B8"/>
    <w:rsid w:val="00DE630B"/>
    <w:rsid w:val="00DE68D1"/>
    <w:rsid w:val="00DE6A75"/>
    <w:rsid w:val="00DE6ABD"/>
    <w:rsid w:val="00DE70F5"/>
    <w:rsid w:val="00DE78AF"/>
    <w:rsid w:val="00DF0C34"/>
    <w:rsid w:val="00DF0ECD"/>
    <w:rsid w:val="00DF107F"/>
    <w:rsid w:val="00DF1D3F"/>
    <w:rsid w:val="00DF1E30"/>
    <w:rsid w:val="00DF29C8"/>
    <w:rsid w:val="00DF2EF7"/>
    <w:rsid w:val="00DF2FD8"/>
    <w:rsid w:val="00DF3007"/>
    <w:rsid w:val="00DF300A"/>
    <w:rsid w:val="00DF40CB"/>
    <w:rsid w:val="00DF4149"/>
    <w:rsid w:val="00DF41D4"/>
    <w:rsid w:val="00DF4FB4"/>
    <w:rsid w:val="00DF5B0D"/>
    <w:rsid w:val="00DF6157"/>
    <w:rsid w:val="00DF724B"/>
    <w:rsid w:val="00DF7915"/>
    <w:rsid w:val="00E002EE"/>
    <w:rsid w:val="00E003B4"/>
    <w:rsid w:val="00E006F1"/>
    <w:rsid w:val="00E00A3B"/>
    <w:rsid w:val="00E00B80"/>
    <w:rsid w:val="00E012B0"/>
    <w:rsid w:val="00E01330"/>
    <w:rsid w:val="00E016C0"/>
    <w:rsid w:val="00E02054"/>
    <w:rsid w:val="00E0237E"/>
    <w:rsid w:val="00E023AD"/>
    <w:rsid w:val="00E02402"/>
    <w:rsid w:val="00E02925"/>
    <w:rsid w:val="00E02A2D"/>
    <w:rsid w:val="00E03072"/>
    <w:rsid w:val="00E0349C"/>
    <w:rsid w:val="00E035D5"/>
    <w:rsid w:val="00E03983"/>
    <w:rsid w:val="00E03B91"/>
    <w:rsid w:val="00E03EC3"/>
    <w:rsid w:val="00E04072"/>
    <w:rsid w:val="00E049AF"/>
    <w:rsid w:val="00E04C39"/>
    <w:rsid w:val="00E04DDB"/>
    <w:rsid w:val="00E04F31"/>
    <w:rsid w:val="00E05606"/>
    <w:rsid w:val="00E0581B"/>
    <w:rsid w:val="00E061EC"/>
    <w:rsid w:val="00E065AC"/>
    <w:rsid w:val="00E0671B"/>
    <w:rsid w:val="00E0676B"/>
    <w:rsid w:val="00E07162"/>
    <w:rsid w:val="00E072BF"/>
    <w:rsid w:val="00E073F5"/>
    <w:rsid w:val="00E07D6F"/>
    <w:rsid w:val="00E07F7C"/>
    <w:rsid w:val="00E07FED"/>
    <w:rsid w:val="00E101F4"/>
    <w:rsid w:val="00E1067A"/>
    <w:rsid w:val="00E107BC"/>
    <w:rsid w:val="00E10C3B"/>
    <w:rsid w:val="00E10DDB"/>
    <w:rsid w:val="00E10E91"/>
    <w:rsid w:val="00E11258"/>
    <w:rsid w:val="00E12495"/>
    <w:rsid w:val="00E128A4"/>
    <w:rsid w:val="00E13DBF"/>
    <w:rsid w:val="00E13F1C"/>
    <w:rsid w:val="00E1414F"/>
    <w:rsid w:val="00E143F8"/>
    <w:rsid w:val="00E149D4"/>
    <w:rsid w:val="00E15158"/>
    <w:rsid w:val="00E15CF0"/>
    <w:rsid w:val="00E162FE"/>
    <w:rsid w:val="00E16D69"/>
    <w:rsid w:val="00E16E66"/>
    <w:rsid w:val="00E16FF1"/>
    <w:rsid w:val="00E175BE"/>
    <w:rsid w:val="00E175CC"/>
    <w:rsid w:val="00E1774C"/>
    <w:rsid w:val="00E17A19"/>
    <w:rsid w:val="00E17AC8"/>
    <w:rsid w:val="00E17C32"/>
    <w:rsid w:val="00E17E66"/>
    <w:rsid w:val="00E2051A"/>
    <w:rsid w:val="00E20911"/>
    <w:rsid w:val="00E21527"/>
    <w:rsid w:val="00E2199C"/>
    <w:rsid w:val="00E21B69"/>
    <w:rsid w:val="00E220EC"/>
    <w:rsid w:val="00E22BFB"/>
    <w:rsid w:val="00E231CC"/>
    <w:rsid w:val="00E232C4"/>
    <w:rsid w:val="00E2358F"/>
    <w:rsid w:val="00E2398D"/>
    <w:rsid w:val="00E23F3F"/>
    <w:rsid w:val="00E24232"/>
    <w:rsid w:val="00E24CBC"/>
    <w:rsid w:val="00E2522C"/>
    <w:rsid w:val="00E25344"/>
    <w:rsid w:val="00E25729"/>
    <w:rsid w:val="00E25B31"/>
    <w:rsid w:val="00E25F8B"/>
    <w:rsid w:val="00E25FC4"/>
    <w:rsid w:val="00E26021"/>
    <w:rsid w:val="00E271AB"/>
    <w:rsid w:val="00E3036F"/>
    <w:rsid w:val="00E30424"/>
    <w:rsid w:val="00E30BC8"/>
    <w:rsid w:val="00E31C63"/>
    <w:rsid w:val="00E33D17"/>
    <w:rsid w:val="00E33F2A"/>
    <w:rsid w:val="00E341C4"/>
    <w:rsid w:val="00E342DB"/>
    <w:rsid w:val="00E3506C"/>
    <w:rsid w:val="00E3525A"/>
    <w:rsid w:val="00E354F4"/>
    <w:rsid w:val="00E355DC"/>
    <w:rsid w:val="00E35C76"/>
    <w:rsid w:val="00E360BC"/>
    <w:rsid w:val="00E365E3"/>
    <w:rsid w:val="00E36888"/>
    <w:rsid w:val="00E37258"/>
    <w:rsid w:val="00E37A02"/>
    <w:rsid w:val="00E37BB3"/>
    <w:rsid w:val="00E37E61"/>
    <w:rsid w:val="00E37FCD"/>
    <w:rsid w:val="00E407FD"/>
    <w:rsid w:val="00E410C3"/>
    <w:rsid w:val="00E41D0A"/>
    <w:rsid w:val="00E41DFF"/>
    <w:rsid w:val="00E42942"/>
    <w:rsid w:val="00E43137"/>
    <w:rsid w:val="00E4314B"/>
    <w:rsid w:val="00E43379"/>
    <w:rsid w:val="00E438E0"/>
    <w:rsid w:val="00E43AFF"/>
    <w:rsid w:val="00E43B17"/>
    <w:rsid w:val="00E43B28"/>
    <w:rsid w:val="00E43D51"/>
    <w:rsid w:val="00E44A26"/>
    <w:rsid w:val="00E44F27"/>
    <w:rsid w:val="00E45118"/>
    <w:rsid w:val="00E4516C"/>
    <w:rsid w:val="00E457BC"/>
    <w:rsid w:val="00E457BE"/>
    <w:rsid w:val="00E457CA"/>
    <w:rsid w:val="00E45ECB"/>
    <w:rsid w:val="00E46686"/>
    <w:rsid w:val="00E46827"/>
    <w:rsid w:val="00E46DF8"/>
    <w:rsid w:val="00E46E4E"/>
    <w:rsid w:val="00E47119"/>
    <w:rsid w:val="00E47532"/>
    <w:rsid w:val="00E4771F"/>
    <w:rsid w:val="00E47BDD"/>
    <w:rsid w:val="00E50290"/>
    <w:rsid w:val="00E50571"/>
    <w:rsid w:val="00E50BE3"/>
    <w:rsid w:val="00E50E15"/>
    <w:rsid w:val="00E50E77"/>
    <w:rsid w:val="00E50FCC"/>
    <w:rsid w:val="00E51276"/>
    <w:rsid w:val="00E519DB"/>
    <w:rsid w:val="00E52562"/>
    <w:rsid w:val="00E5256C"/>
    <w:rsid w:val="00E53376"/>
    <w:rsid w:val="00E5392C"/>
    <w:rsid w:val="00E53CF4"/>
    <w:rsid w:val="00E54063"/>
    <w:rsid w:val="00E54278"/>
    <w:rsid w:val="00E549DE"/>
    <w:rsid w:val="00E54E20"/>
    <w:rsid w:val="00E56054"/>
    <w:rsid w:val="00E5652C"/>
    <w:rsid w:val="00E56612"/>
    <w:rsid w:val="00E566BE"/>
    <w:rsid w:val="00E569A8"/>
    <w:rsid w:val="00E56FC1"/>
    <w:rsid w:val="00E56FFE"/>
    <w:rsid w:val="00E57126"/>
    <w:rsid w:val="00E57171"/>
    <w:rsid w:val="00E571D7"/>
    <w:rsid w:val="00E57316"/>
    <w:rsid w:val="00E5762E"/>
    <w:rsid w:val="00E57FAE"/>
    <w:rsid w:val="00E60019"/>
    <w:rsid w:val="00E6023E"/>
    <w:rsid w:val="00E602E3"/>
    <w:rsid w:val="00E6039F"/>
    <w:rsid w:val="00E61258"/>
    <w:rsid w:val="00E618AC"/>
    <w:rsid w:val="00E61A27"/>
    <w:rsid w:val="00E61BA9"/>
    <w:rsid w:val="00E62315"/>
    <w:rsid w:val="00E6265D"/>
    <w:rsid w:val="00E629B3"/>
    <w:rsid w:val="00E629DC"/>
    <w:rsid w:val="00E62D11"/>
    <w:rsid w:val="00E62FDE"/>
    <w:rsid w:val="00E63174"/>
    <w:rsid w:val="00E63268"/>
    <w:rsid w:val="00E64552"/>
    <w:rsid w:val="00E64616"/>
    <w:rsid w:val="00E6475D"/>
    <w:rsid w:val="00E64C47"/>
    <w:rsid w:val="00E64E63"/>
    <w:rsid w:val="00E65175"/>
    <w:rsid w:val="00E65900"/>
    <w:rsid w:val="00E65C06"/>
    <w:rsid w:val="00E66345"/>
    <w:rsid w:val="00E66598"/>
    <w:rsid w:val="00E665A3"/>
    <w:rsid w:val="00E673CE"/>
    <w:rsid w:val="00E67D42"/>
    <w:rsid w:val="00E704A9"/>
    <w:rsid w:val="00E70B5A"/>
    <w:rsid w:val="00E71C67"/>
    <w:rsid w:val="00E71CC2"/>
    <w:rsid w:val="00E71DED"/>
    <w:rsid w:val="00E721DC"/>
    <w:rsid w:val="00E72303"/>
    <w:rsid w:val="00E72590"/>
    <w:rsid w:val="00E72FC8"/>
    <w:rsid w:val="00E730BC"/>
    <w:rsid w:val="00E73248"/>
    <w:rsid w:val="00E732F5"/>
    <w:rsid w:val="00E73879"/>
    <w:rsid w:val="00E73A18"/>
    <w:rsid w:val="00E7463A"/>
    <w:rsid w:val="00E757E9"/>
    <w:rsid w:val="00E759DE"/>
    <w:rsid w:val="00E75E82"/>
    <w:rsid w:val="00E762C6"/>
    <w:rsid w:val="00E76399"/>
    <w:rsid w:val="00E7680D"/>
    <w:rsid w:val="00E76A11"/>
    <w:rsid w:val="00E76F41"/>
    <w:rsid w:val="00E7715F"/>
    <w:rsid w:val="00E771A7"/>
    <w:rsid w:val="00E77687"/>
    <w:rsid w:val="00E7787F"/>
    <w:rsid w:val="00E77CE8"/>
    <w:rsid w:val="00E807A0"/>
    <w:rsid w:val="00E8092D"/>
    <w:rsid w:val="00E816BD"/>
    <w:rsid w:val="00E81D87"/>
    <w:rsid w:val="00E81E33"/>
    <w:rsid w:val="00E824CC"/>
    <w:rsid w:val="00E826D5"/>
    <w:rsid w:val="00E8289C"/>
    <w:rsid w:val="00E82B06"/>
    <w:rsid w:val="00E8372C"/>
    <w:rsid w:val="00E845C6"/>
    <w:rsid w:val="00E84DF5"/>
    <w:rsid w:val="00E84EBF"/>
    <w:rsid w:val="00E84F27"/>
    <w:rsid w:val="00E850B3"/>
    <w:rsid w:val="00E853DE"/>
    <w:rsid w:val="00E859A4"/>
    <w:rsid w:val="00E85ACA"/>
    <w:rsid w:val="00E85FA0"/>
    <w:rsid w:val="00E86570"/>
    <w:rsid w:val="00E868E9"/>
    <w:rsid w:val="00E8690D"/>
    <w:rsid w:val="00E86CE4"/>
    <w:rsid w:val="00E87399"/>
    <w:rsid w:val="00E87A2D"/>
    <w:rsid w:val="00E87EE1"/>
    <w:rsid w:val="00E90134"/>
    <w:rsid w:val="00E90A4F"/>
    <w:rsid w:val="00E90B39"/>
    <w:rsid w:val="00E90DAF"/>
    <w:rsid w:val="00E90E29"/>
    <w:rsid w:val="00E90FA8"/>
    <w:rsid w:val="00E914EC"/>
    <w:rsid w:val="00E917F6"/>
    <w:rsid w:val="00E91849"/>
    <w:rsid w:val="00E91929"/>
    <w:rsid w:val="00E91ACE"/>
    <w:rsid w:val="00E91B2C"/>
    <w:rsid w:val="00E922EB"/>
    <w:rsid w:val="00E93020"/>
    <w:rsid w:val="00E938EC"/>
    <w:rsid w:val="00E9425B"/>
    <w:rsid w:val="00E9496E"/>
    <w:rsid w:val="00E949D4"/>
    <w:rsid w:val="00E9510B"/>
    <w:rsid w:val="00E9539B"/>
    <w:rsid w:val="00E953EA"/>
    <w:rsid w:val="00E954EE"/>
    <w:rsid w:val="00E955B3"/>
    <w:rsid w:val="00E95637"/>
    <w:rsid w:val="00E95B69"/>
    <w:rsid w:val="00E95D91"/>
    <w:rsid w:val="00E95FDC"/>
    <w:rsid w:val="00E95FDE"/>
    <w:rsid w:val="00E962EF"/>
    <w:rsid w:val="00E9632B"/>
    <w:rsid w:val="00E967F6"/>
    <w:rsid w:val="00E96935"/>
    <w:rsid w:val="00E96987"/>
    <w:rsid w:val="00E96CB2"/>
    <w:rsid w:val="00E97D98"/>
    <w:rsid w:val="00EA0022"/>
    <w:rsid w:val="00EA0480"/>
    <w:rsid w:val="00EA06D2"/>
    <w:rsid w:val="00EA12EA"/>
    <w:rsid w:val="00EA1793"/>
    <w:rsid w:val="00EA276C"/>
    <w:rsid w:val="00EA285E"/>
    <w:rsid w:val="00EA295D"/>
    <w:rsid w:val="00EA29B7"/>
    <w:rsid w:val="00EA3036"/>
    <w:rsid w:val="00EA3096"/>
    <w:rsid w:val="00EA348C"/>
    <w:rsid w:val="00EA3630"/>
    <w:rsid w:val="00EA37C3"/>
    <w:rsid w:val="00EA3870"/>
    <w:rsid w:val="00EA4117"/>
    <w:rsid w:val="00EA4261"/>
    <w:rsid w:val="00EA437B"/>
    <w:rsid w:val="00EA4499"/>
    <w:rsid w:val="00EA4EAD"/>
    <w:rsid w:val="00EA4FF0"/>
    <w:rsid w:val="00EA5305"/>
    <w:rsid w:val="00EA5468"/>
    <w:rsid w:val="00EA5CA2"/>
    <w:rsid w:val="00EA5E00"/>
    <w:rsid w:val="00EA66A7"/>
    <w:rsid w:val="00EA7116"/>
    <w:rsid w:val="00EA712A"/>
    <w:rsid w:val="00EA7160"/>
    <w:rsid w:val="00EA7761"/>
    <w:rsid w:val="00EA777F"/>
    <w:rsid w:val="00EA7FB1"/>
    <w:rsid w:val="00EB00D2"/>
    <w:rsid w:val="00EB015A"/>
    <w:rsid w:val="00EB0259"/>
    <w:rsid w:val="00EB02CE"/>
    <w:rsid w:val="00EB04DF"/>
    <w:rsid w:val="00EB0622"/>
    <w:rsid w:val="00EB11CF"/>
    <w:rsid w:val="00EB126D"/>
    <w:rsid w:val="00EB14D2"/>
    <w:rsid w:val="00EB161B"/>
    <w:rsid w:val="00EB1645"/>
    <w:rsid w:val="00EB202D"/>
    <w:rsid w:val="00EB20C6"/>
    <w:rsid w:val="00EB352A"/>
    <w:rsid w:val="00EB374B"/>
    <w:rsid w:val="00EB397F"/>
    <w:rsid w:val="00EB3A6F"/>
    <w:rsid w:val="00EB3F2B"/>
    <w:rsid w:val="00EB3F48"/>
    <w:rsid w:val="00EB4044"/>
    <w:rsid w:val="00EB48BE"/>
    <w:rsid w:val="00EB5A88"/>
    <w:rsid w:val="00EB5E7F"/>
    <w:rsid w:val="00EB5F42"/>
    <w:rsid w:val="00EB6023"/>
    <w:rsid w:val="00EB614F"/>
    <w:rsid w:val="00EB61C5"/>
    <w:rsid w:val="00EB61D4"/>
    <w:rsid w:val="00EB6312"/>
    <w:rsid w:val="00EB63B7"/>
    <w:rsid w:val="00EB6770"/>
    <w:rsid w:val="00EB685B"/>
    <w:rsid w:val="00EB69BC"/>
    <w:rsid w:val="00EB6D29"/>
    <w:rsid w:val="00EB6E54"/>
    <w:rsid w:val="00EB6E9A"/>
    <w:rsid w:val="00EB7052"/>
    <w:rsid w:val="00EB717B"/>
    <w:rsid w:val="00EB752F"/>
    <w:rsid w:val="00EB7657"/>
    <w:rsid w:val="00EB7F6C"/>
    <w:rsid w:val="00EC079B"/>
    <w:rsid w:val="00EC083E"/>
    <w:rsid w:val="00EC084A"/>
    <w:rsid w:val="00EC0878"/>
    <w:rsid w:val="00EC0B99"/>
    <w:rsid w:val="00EC110D"/>
    <w:rsid w:val="00EC13FB"/>
    <w:rsid w:val="00EC1CF4"/>
    <w:rsid w:val="00EC1FB8"/>
    <w:rsid w:val="00EC21E5"/>
    <w:rsid w:val="00EC23E1"/>
    <w:rsid w:val="00EC248F"/>
    <w:rsid w:val="00EC28B5"/>
    <w:rsid w:val="00EC291D"/>
    <w:rsid w:val="00EC2AE5"/>
    <w:rsid w:val="00EC2FC3"/>
    <w:rsid w:val="00EC31D3"/>
    <w:rsid w:val="00EC3848"/>
    <w:rsid w:val="00EC4A98"/>
    <w:rsid w:val="00EC5459"/>
    <w:rsid w:val="00EC5D7E"/>
    <w:rsid w:val="00EC6942"/>
    <w:rsid w:val="00EC6F00"/>
    <w:rsid w:val="00EC7116"/>
    <w:rsid w:val="00EC718C"/>
    <w:rsid w:val="00EC7271"/>
    <w:rsid w:val="00EC74A0"/>
    <w:rsid w:val="00EC7A00"/>
    <w:rsid w:val="00EC7A74"/>
    <w:rsid w:val="00ED023D"/>
    <w:rsid w:val="00ED065B"/>
    <w:rsid w:val="00ED0962"/>
    <w:rsid w:val="00ED0BDB"/>
    <w:rsid w:val="00ED0C75"/>
    <w:rsid w:val="00ED0CD2"/>
    <w:rsid w:val="00ED0EDA"/>
    <w:rsid w:val="00ED10C1"/>
    <w:rsid w:val="00ED1185"/>
    <w:rsid w:val="00ED14AF"/>
    <w:rsid w:val="00ED14E2"/>
    <w:rsid w:val="00ED192D"/>
    <w:rsid w:val="00ED1E2D"/>
    <w:rsid w:val="00ED208A"/>
    <w:rsid w:val="00ED2B33"/>
    <w:rsid w:val="00ED2B3C"/>
    <w:rsid w:val="00ED2EE3"/>
    <w:rsid w:val="00ED31CE"/>
    <w:rsid w:val="00ED31FD"/>
    <w:rsid w:val="00ED3981"/>
    <w:rsid w:val="00ED446F"/>
    <w:rsid w:val="00ED4770"/>
    <w:rsid w:val="00ED4E48"/>
    <w:rsid w:val="00ED507C"/>
    <w:rsid w:val="00ED515F"/>
    <w:rsid w:val="00ED5499"/>
    <w:rsid w:val="00ED566C"/>
    <w:rsid w:val="00ED5B3B"/>
    <w:rsid w:val="00ED5DA5"/>
    <w:rsid w:val="00ED64D2"/>
    <w:rsid w:val="00ED6592"/>
    <w:rsid w:val="00ED6611"/>
    <w:rsid w:val="00ED692F"/>
    <w:rsid w:val="00ED70E7"/>
    <w:rsid w:val="00ED71DA"/>
    <w:rsid w:val="00ED72CB"/>
    <w:rsid w:val="00ED75F4"/>
    <w:rsid w:val="00ED7855"/>
    <w:rsid w:val="00ED7B46"/>
    <w:rsid w:val="00ED7B63"/>
    <w:rsid w:val="00EE06A9"/>
    <w:rsid w:val="00EE0AD7"/>
    <w:rsid w:val="00EE0B5B"/>
    <w:rsid w:val="00EE2C9A"/>
    <w:rsid w:val="00EE2E1F"/>
    <w:rsid w:val="00EE2E3D"/>
    <w:rsid w:val="00EE2F99"/>
    <w:rsid w:val="00EE3459"/>
    <w:rsid w:val="00EE3555"/>
    <w:rsid w:val="00EE3C38"/>
    <w:rsid w:val="00EE3D83"/>
    <w:rsid w:val="00EE3F0A"/>
    <w:rsid w:val="00EE4044"/>
    <w:rsid w:val="00EE42ED"/>
    <w:rsid w:val="00EE439F"/>
    <w:rsid w:val="00EE44B9"/>
    <w:rsid w:val="00EE4780"/>
    <w:rsid w:val="00EE4DCD"/>
    <w:rsid w:val="00EE5268"/>
    <w:rsid w:val="00EE530C"/>
    <w:rsid w:val="00EE6081"/>
    <w:rsid w:val="00EE661C"/>
    <w:rsid w:val="00EE693B"/>
    <w:rsid w:val="00EE7B57"/>
    <w:rsid w:val="00EE7D75"/>
    <w:rsid w:val="00EF0A89"/>
    <w:rsid w:val="00EF0B82"/>
    <w:rsid w:val="00EF116C"/>
    <w:rsid w:val="00EF1338"/>
    <w:rsid w:val="00EF1484"/>
    <w:rsid w:val="00EF1707"/>
    <w:rsid w:val="00EF1B2D"/>
    <w:rsid w:val="00EF1E50"/>
    <w:rsid w:val="00EF1FA5"/>
    <w:rsid w:val="00EF24D0"/>
    <w:rsid w:val="00EF28EA"/>
    <w:rsid w:val="00EF29A1"/>
    <w:rsid w:val="00EF2C42"/>
    <w:rsid w:val="00EF2FEE"/>
    <w:rsid w:val="00EF3789"/>
    <w:rsid w:val="00EF3A63"/>
    <w:rsid w:val="00EF3D64"/>
    <w:rsid w:val="00EF3DAF"/>
    <w:rsid w:val="00EF3ED1"/>
    <w:rsid w:val="00EF41EC"/>
    <w:rsid w:val="00EF4827"/>
    <w:rsid w:val="00EF4AB1"/>
    <w:rsid w:val="00EF5317"/>
    <w:rsid w:val="00EF5654"/>
    <w:rsid w:val="00EF5AD3"/>
    <w:rsid w:val="00EF5E42"/>
    <w:rsid w:val="00EF5E69"/>
    <w:rsid w:val="00EF605A"/>
    <w:rsid w:val="00EF6083"/>
    <w:rsid w:val="00EF60B7"/>
    <w:rsid w:val="00EF68DE"/>
    <w:rsid w:val="00EF6924"/>
    <w:rsid w:val="00EF6984"/>
    <w:rsid w:val="00EF6A6B"/>
    <w:rsid w:val="00EF6EB0"/>
    <w:rsid w:val="00EF6F58"/>
    <w:rsid w:val="00EF7193"/>
    <w:rsid w:val="00F009B2"/>
    <w:rsid w:val="00F00B45"/>
    <w:rsid w:val="00F00C24"/>
    <w:rsid w:val="00F00E31"/>
    <w:rsid w:val="00F00F96"/>
    <w:rsid w:val="00F014D3"/>
    <w:rsid w:val="00F01A46"/>
    <w:rsid w:val="00F01B10"/>
    <w:rsid w:val="00F02A0F"/>
    <w:rsid w:val="00F033C9"/>
    <w:rsid w:val="00F035B3"/>
    <w:rsid w:val="00F03A24"/>
    <w:rsid w:val="00F0418E"/>
    <w:rsid w:val="00F047D1"/>
    <w:rsid w:val="00F05CAF"/>
    <w:rsid w:val="00F05E9F"/>
    <w:rsid w:val="00F060BB"/>
    <w:rsid w:val="00F06435"/>
    <w:rsid w:val="00F06764"/>
    <w:rsid w:val="00F06DBE"/>
    <w:rsid w:val="00F06E86"/>
    <w:rsid w:val="00F0744F"/>
    <w:rsid w:val="00F074C1"/>
    <w:rsid w:val="00F07845"/>
    <w:rsid w:val="00F07BEC"/>
    <w:rsid w:val="00F07D55"/>
    <w:rsid w:val="00F07F25"/>
    <w:rsid w:val="00F105D3"/>
    <w:rsid w:val="00F10C62"/>
    <w:rsid w:val="00F12587"/>
    <w:rsid w:val="00F1291E"/>
    <w:rsid w:val="00F12C9B"/>
    <w:rsid w:val="00F1358A"/>
    <w:rsid w:val="00F13F9D"/>
    <w:rsid w:val="00F142C9"/>
    <w:rsid w:val="00F142D5"/>
    <w:rsid w:val="00F14687"/>
    <w:rsid w:val="00F14E4E"/>
    <w:rsid w:val="00F16044"/>
    <w:rsid w:val="00F16470"/>
    <w:rsid w:val="00F16BF4"/>
    <w:rsid w:val="00F16DF3"/>
    <w:rsid w:val="00F1773F"/>
    <w:rsid w:val="00F17785"/>
    <w:rsid w:val="00F17C51"/>
    <w:rsid w:val="00F2003E"/>
    <w:rsid w:val="00F20618"/>
    <w:rsid w:val="00F213C8"/>
    <w:rsid w:val="00F215B2"/>
    <w:rsid w:val="00F21ACE"/>
    <w:rsid w:val="00F22006"/>
    <w:rsid w:val="00F2212D"/>
    <w:rsid w:val="00F224F5"/>
    <w:rsid w:val="00F229E5"/>
    <w:rsid w:val="00F22AF2"/>
    <w:rsid w:val="00F22B92"/>
    <w:rsid w:val="00F22EB6"/>
    <w:rsid w:val="00F22FCB"/>
    <w:rsid w:val="00F23BB4"/>
    <w:rsid w:val="00F23E31"/>
    <w:rsid w:val="00F247B0"/>
    <w:rsid w:val="00F24D96"/>
    <w:rsid w:val="00F25979"/>
    <w:rsid w:val="00F26450"/>
    <w:rsid w:val="00F267C0"/>
    <w:rsid w:val="00F26C78"/>
    <w:rsid w:val="00F27039"/>
    <w:rsid w:val="00F27B3B"/>
    <w:rsid w:val="00F3029E"/>
    <w:rsid w:val="00F3046A"/>
    <w:rsid w:val="00F30BCD"/>
    <w:rsid w:val="00F30EC0"/>
    <w:rsid w:val="00F3245D"/>
    <w:rsid w:val="00F327D9"/>
    <w:rsid w:val="00F3292E"/>
    <w:rsid w:val="00F32C06"/>
    <w:rsid w:val="00F32C1A"/>
    <w:rsid w:val="00F32D75"/>
    <w:rsid w:val="00F32F18"/>
    <w:rsid w:val="00F33589"/>
    <w:rsid w:val="00F33D59"/>
    <w:rsid w:val="00F33E62"/>
    <w:rsid w:val="00F33FB2"/>
    <w:rsid w:val="00F345E3"/>
    <w:rsid w:val="00F3528A"/>
    <w:rsid w:val="00F35613"/>
    <w:rsid w:val="00F35A07"/>
    <w:rsid w:val="00F369F4"/>
    <w:rsid w:val="00F36ADA"/>
    <w:rsid w:val="00F37420"/>
    <w:rsid w:val="00F3777C"/>
    <w:rsid w:val="00F377E4"/>
    <w:rsid w:val="00F37836"/>
    <w:rsid w:val="00F3798A"/>
    <w:rsid w:val="00F37A6E"/>
    <w:rsid w:val="00F37CB9"/>
    <w:rsid w:val="00F402F0"/>
    <w:rsid w:val="00F404C8"/>
    <w:rsid w:val="00F404E4"/>
    <w:rsid w:val="00F40582"/>
    <w:rsid w:val="00F405E6"/>
    <w:rsid w:val="00F408A5"/>
    <w:rsid w:val="00F40A10"/>
    <w:rsid w:val="00F4119B"/>
    <w:rsid w:val="00F4160B"/>
    <w:rsid w:val="00F418B3"/>
    <w:rsid w:val="00F418BE"/>
    <w:rsid w:val="00F41A9C"/>
    <w:rsid w:val="00F42A7B"/>
    <w:rsid w:val="00F42B02"/>
    <w:rsid w:val="00F42E17"/>
    <w:rsid w:val="00F436A3"/>
    <w:rsid w:val="00F4371C"/>
    <w:rsid w:val="00F43C48"/>
    <w:rsid w:val="00F440B0"/>
    <w:rsid w:val="00F44D73"/>
    <w:rsid w:val="00F45E2F"/>
    <w:rsid w:val="00F46254"/>
    <w:rsid w:val="00F46976"/>
    <w:rsid w:val="00F46FE3"/>
    <w:rsid w:val="00F4721A"/>
    <w:rsid w:val="00F4733B"/>
    <w:rsid w:val="00F473F5"/>
    <w:rsid w:val="00F47AB6"/>
    <w:rsid w:val="00F508D4"/>
    <w:rsid w:val="00F50DB3"/>
    <w:rsid w:val="00F5102E"/>
    <w:rsid w:val="00F51051"/>
    <w:rsid w:val="00F51257"/>
    <w:rsid w:val="00F513A2"/>
    <w:rsid w:val="00F517D1"/>
    <w:rsid w:val="00F519FD"/>
    <w:rsid w:val="00F51CDA"/>
    <w:rsid w:val="00F51E89"/>
    <w:rsid w:val="00F51F40"/>
    <w:rsid w:val="00F5274C"/>
    <w:rsid w:val="00F5291A"/>
    <w:rsid w:val="00F52ECD"/>
    <w:rsid w:val="00F52FC3"/>
    <w:rsid w:val="00F52FF8"/>
    <w:rsid w:val="00F531D0"/>
    <w:rsid w:val="00F53248"/>
    <w:rsid w:val="00F5375F"/>
    <w:rsid w:val="00F53D32"/>
    <w:rsid w:val="00F543B8"/>
    <w:rsid w:val="00F54772"/>
    <w:rsid w:val="00F5497A"/>
    <w:rsid w:val="00F54C49"/>
    <w:rsid w:val="00F5578E"/>
    <w:rsid w:val="00F55BF3"/>
    <w:rsid w:val="00F55C72"/>
    <w:rsid w:val="00F55FE1"/>
    <w:rsid w:val="00F56073"/>
    <w:rsid w:val="00F56247"/>
    <w:rsid w:val="00F563B3"/>
    <w:rsid w:val="00F566A5"/>
    <w:rsid w:val="00F57194"/>
    <w:rsid w:val="00F57B8C"/>
    <w:rsid w:val="00F57DC0"/>
    <w:rsid w:val="00F603CC"/>
    <w:rsid w:val="00F60521"/>
    <w:rsid w:val="00F60603"/>
    <w:rsid w:val="00F6076B"/>
    <w:rsid w:val="00F61F35"/>
    <w:rsid w:val="00F62585"/>
    <w:rsid w:val="00F625EF"/>
    <w:rsid w:val="00F62A34"/>
    <w:rsid w:val="00F638D1"/>
    <w:rsid w:val="00F6399A"/>
    <w:rsid w:val="00F63CAE"/>
    <w:rsid w:val="00F63DAD"/>
    <w:rsid w:val="00F6472B"/>
    <w:rsid w:val="00F64F26"/>
    <w:rsid w:val="00F655AB"/>
    <w:rsid w:val="00F65AF9"/>
    <w:rsid w:val="00F6678D"/>
    <w:rsid w:val="00F66B99"/>
    <w:rsid w:val="00F66C9E"/>
    <w:rsid w:val="00F66E09"/>
    <w:rsid w:val="00F67154"/>
    <w:rsid w:val="00F67A00"/>
    <w:rsid w:val="00F67C61"/>
    <w:rsid w:val="00F70445"/>
    <w:rsid w:val="00F7056D"/>
    <w:rsid w:val="00F706FC"/>
    <w:rsid w:val="00F71075"/>
    <w:rsid w:val="00F71933"/>
    <w:rsid w:val="00F71A9B"/>
    <w:rsid w:val="00F71D88"/>
    <w:rsid w:val="00F72090"/>
    <w:rsid w:val="00F7213F"/>
    <w:rsid w:val="00F7287C"/>
    <w:rsid w:val="00F72B15"/>
    <w:rsid w:val="00F72ED1"/>
    <w:rsid w:val="00F72FFE"/>
    <w:rsid w:val="00F730E4"/>
    <w:rsid w:val="00F73B4F"/>
    <w:rsid w:val="00F73CCD"/>
    <w:rsid w:val="00F740F0"/>
    <w:rsid w:val="00F74450"/>
    <w:rsid w:val="00F74AF0"/>
    <w:rsid w:val="00F74B6C"/>
    <w:rsid w:val="00F74C46"/>
    <w:rsid w:val="00F74EDA"/>
    <w:rsid w:val="00F757B0"/>
    <w:rsid w:val="00F75F18"/>
    <w:rsid w:val="00F76268"/>
    <w:rsid w:val="00F7631E"/>
    <w:rsid w:val="00F76C5B"/>
    <w:rsid w:val="00F76CA0"/>
    <w:rsid w:val="00F76F05"/>
    <w:rsid w:val="00F77410"/>
    <w:rsid w:val="00F7756D"/>
    <w:rsid w:val="00F800B8"/>
    <w:rsid w:val="00F8048C"/>
    <w:rsid w:val="00F8080D"/>
    <w:rsid w:val="00F80AB0"/>
    <w:rsid w:val="00F80B70"/>
    <w:rsid w:val="00F811BF"/>
    <w:rsid w:val="00F817A9"/>
    <w:rsid w:val="00F81BFF"/>
    <w:rsid w:val="00F82526"/>
    <w:rsid w:val="00F82977"/>
    <w:rsid w:val="00F82DEC"/>
    <w:rsid w:val="00F8306A"/>
    <w:rsid w:val="00F8316B"/>
    <w:rsid w:val="00F831CD"/>
    <w:rsid w:val="00F8339F"/>
    <w:rsid w:val="00F8350A"/>
    <w:rsid w:val="00F83C0C"/>
    <w:rsid w:val="00F84EE0"/>
    <w:rsid w:val="00F85214"/>
    <w:rsid w:val="00F85445"/>
    <w:rsid w:val="00F85556"/>
    <w:rsid w:val="00F85701"/>
    <w:rsid w:val="00F85999"/>
    <w:rsid w:val="00F85DA4"/>
    <w:rsid w:val="00F866F1"/>
    <w:rsid w:val="00F86927"/>
    <w:rsid w:val="00F86AB7"/>
    <w:rsid w:val="00F870BF"/>
    <w:rsid w:val="00F871A1"/>
    <w:rsid w:val="00F8754D"/>
    <w:rsid w:val="00F875A5"/>
    <w:rsid w:val="00F875B9"/>
    <w:rsid w:val="00F87609"/>
    <w:rsid w:val="00F9004D"/>
    <w:rsid w:val="00F9055C"/>
    <w:rsid w:val="00F9056A"/>
    <w:rsid w:val="00F9071D"/>
    <w:rsid w:val="00F90D79"/>
    <w:rsid w:val="00F912B7"/>
    <w:rsid w:val="00F9147F"/>
    <w:rsid w:val="00F91672"/>
    <w:rsid w:val="00F91818"/>
    <w:rsid w:val="00F91971"/>
    <w:rsid w:val="00F92356"/>
    <w:rsid w:val="00F92765"/>
    <w:rsid w:val="00F92A60"/>
    <w:rsid w:val="00F93092"/>
    <w:rsid w:val="00F933C8"/>
    <w:rsid w:val="00F937F4"/>
    <w:rsid w:val="00F9389A"/>
    <w:rsid w:val="00F93BCF"/>
    <w:rsid w:val="00F9405F"/>
    <w:rsid w:val="00F9414D"/>
    <w:rsid w:val="00F9428D"/>
    <w:rsid w:val="00F9449F"/>
    <w:rsid w:val="00F94602"/>
    <w:rsid w:val="00F94F82"/>
    <w:rsid w:val="00F95359"/>
    <w:rsid w:val="00F9568A"/>
    <w:rsid w:val="00F959BC"/>
    <w:rsid w:val="00F95A72"/>
    <w:rsid w:val="00F95B8B"/>
    <w:rsid w:val="00F95CEE"/>
    <w:rsid w:val="00F95FE5"/>
    <w:rsid w:val="00F96346"/>
    <w:rsid w:val="00F963D1"/>
    <w:rsid w:val="00F964FD"/>
    <w:rsid w:val="00F96A72"/>
    <w:rsid w:val="00F96B06"/>
    <w:rsid w:val="00F96CA5"/>
    <w:rsid w:val="00F96D84"/>
    <w:rsid w:val="00F97025"/>
    <w:rsid w:val="00F9783D"/>
    <w:rsid w:val="00F97D77"/>
    <w:rsid w:val="00FA020B"/>
    <w:rsid w:val="00FA089A"/>
    <w:rsid w:val="00FA09A1"/>
    <w:rsid w:val="00FA09B2"/>
    <w:rsid w:val="00FA0F78"/>
    <w:rsid w:val="00FA10DA"/>
    <w:rsid w:val="00FA1160"/>
    <w:rsid w:val="00FA1424"/>
    <w:rsid w:val="00FA144C"/>
    <w:rsid w:val="00FA1618"/>
    <w:rsid w:val="00FA1DE7"/>
    <w:rsid w:val="00FA20DB"/>
    <w:rsid w:val="00FA2388"/>
    <w:rsid w:val="00FA2550"/>
    <w:rsid w:val="00FA2B1E"/>
    <w:rsid w:val="00FA3231"/>
    <w:rsid w:val="00FA355E"/>
    <w:rsid w:val="00FA3B57"/>
    <w:rsid w:val="00FA3CFD"/>
    <w:rsid w:val="00FA3DEB"/>
    <w:rsid w:val="00FA3FA5"/>
    <w:rsid w:val="00FA4C1C"/>
    <w:rsid w:val="00FA501D"/>
    <w:rsid w:val="00FA51EC"/>
    <w:rsid w:val="00FA52AF"/>
    <w:rsid w:val="00FA5596"/>
    <w:rsid w:val="00FA5BD0"/>
    <w:rsid w:val="00FA5CAA"/>
    <w:rsid w:val="00FA5EAE"/>
    <w:rsid w:val="00FA5FDC"/>
    <w:rsid w:val="00FA61B2"/>
    <w:rsid w:val="00FA642F"/>
    <w:rsid w:val="00FA6F61"/>
    <w:rsid w:val="00FA7402"/>
    <w:rsid w:val="00FA74C4"/>
    <w:rsid w:val="00FA7506"/>
    <w:rsid w:val="00FA7AF6"/>
    <w:rsid w:val="00FB00EE"/>
    <w:rsid w:val="00FB08E9"/>
    <w:rsid w:val="00FB0BBC"/>
    <w:rsid w:val="00FB0BE0"/>
    <w:rsid w:val="00FB0C02"/>
    <w:rsid w:val="00FB16A2"/>
    <w:rsid w:val="00FB1ED7"/>
    <w:rsid w:val="00FB1F08"/>
    <w:rsid w:val="00FB1F4D"/>
    <w:rsid w:val="00FB1FF4"/>
    <w:rsid w:val="00FB23D2"/>
    <w:rsid w:val="00FB2617"/>
    <w:rsid w:val="00FB26F4"/>
    <w:rsid w:val="00FB2700"/>
    <w:rsid w:val="00FB30A6"/>
    <w:rsid w:val="00FB3790"/>
    <w:rsid w:val="00FB3C19"/>
    <w:rsid w:val="00FB448F"/>
    <w:rsid w:val="00FB4ACD"/>
    <w:rsid w:val="00FB4D2E"/>
    <w:rsid w:val="00FB50F6"/>
    <w:rsid w:val="00FB524E"/>
    <w:rsid w:val="00FB5434"/>
    <w:rsid w:val="00FB5A6C"/>
    <w:rsid w:val="00FB5DFD"/>
    <w:rsid w:val="00FB61C5"/>
    <w:rsid w:val="00FB647B"/>
    <w:rsid w:val="00FB6940"/>
    <w:rsid w:val="00FB695F"/>
    <w:rsid w:val="00FB6C23"/>
    <w:rsid w:val="00FB739C"/>
    <w:rsid w:val="00FB7B56"/>
    <w:rsid w:val="00FB7E19"/>
    <w:rsid w:val="00FB7FF1"/>
    <w:rsid w:val="00FC0140"/>
    <w:rsid w:val="00FC0710"/>
    <w:rsid w:val="00FC095D"/>
    <w:rsid w:val="00FC0964"/>
    <w:rsid w:val="00FC0CA2"/>
    <w:rsid w:val="00FC0CF7"/>
    <w:rsid w:val="00FC1ADF"/>
    <w:rsid w:val="00FC23DA"/>
    <w:rsid w:val="00FC2BE0"/>
    <w:rsid w:val="00FC2E8E"/>
    <w:rsid w:val="00FC33E0"/>
    <w:rsid w:val="00FC379F"/>
    <w:rsid w:val="00FC55F7"/>
    <w:rsid w:val="00FC5E2C"/>
    <w:rsid w:val="00FC630E"/>
    <w:rsid w:val="00FC6370"/>
    <w:rsid w:val="00FC694E"/>
    <w:rsid w:val="00FC6E7F"/>
    <w:rsid w:val="00FC70C4"/>
    <w:rsid w:val="00FC728C"/>
    <w:rsid w:val="00FC729C"/>
    <w:rsid w:val="00FC7340"/>
    <w:rsid w:val="00FC74E9"/>
    <w:rsid w:val="00FC75A4"/>
    <w:rsid w:val="00FC7640"/>
    <w:rsid w:val="00FC7D3D"/>
    <w:rsid w:val="00FD02AA"/>
    <w:rsid w:val="00FD0B84"/>
    <w:rsid w:val="00FD14F4"/>
    <w:rsid w:val="00FD18A2"/>
    <w:rsid w:val="00FD2006"/>
    <w:rsid w:val="00FD22DC"/>
    <w:rsid w:val="00FD24DD"/>
    <w:rsid w:val="00FD2C1D"/>
    <w:rsid w:val="00FD2DDE"/>
    <w:rsid w:val="00FD2F21"/>
    <w:rsid w:val="00FD3B8B"/>
    <w:rsid w:val="00FD4012"/>
    <w:rsid w:val="00FD4213"/>
    <w:rsid w:val="00FD4498"/>
    <w:rsid w:val="00FD484D"/>
    <w:rsid w:val="00FD48EC"/>
    <w:rsid w:val="00FD4B2B"/>
    <w:rsid w:val="00FD591A"/>
    <w:rsid w:val="00FD5B18"/>
    <w:rsid w:val="00FD5C72"/>
    <w:rsid w:val="00FD5C7B"/>
    <w:rsid w:val="00FD636E"/>
    <w:rsid w:val="00FD63CE"/>
    <w:rsid w:val="00FD6AA5"/>
    <w:rsid w:val="00FD6F35"/>
    <w:rsid w:val="00FD74DC"/>
    <w:rsid w:val="00FD7583"/>
    <w:rsid w:val="00FD76B4"/>
    <w:rsid w:val="00FD77A2"/>
    <w:rsid w:val="00FD7AA6"/>
    <w:rsid w:val="00FD7C26"/>
    <w:rsid w:val="00FE02F2"/>
    <w:rsid w:val="00FE041C"/>
    <w:rsid w:val="00FE05B2"/>
    <w:rsid w:val="00FE07F6"/>
    <w:rsid w:val="00FE0F5D"/>
    <w:rsid w:val="00FE1606"/>
    <w:rsid w:val="00FE16FC"/>
    <w:rsid w:val="00FE171A"/>
    <w:rsid w:val="00FE1A01"/>
    <w:rsid w:val="00FE1E97"/>
    <w:rsid w:val="00FE261F"/>
    <w:rsid w:val="00FE27F9"/>
    <w:rsid w:val="00FE2AB9"/>
    <w:rsid w:val="00FE3387"/>
    <w:rsid w:val="00FE33C2"/>
    <w:rsid w:val="00FE3688"/>
    <w:rsid w:val="00FE3B3F"/>
    <w:rsid w:val="00FE4352"/>
    <w:rsid w:val="00FE49E2"/>
    <w:rsid w:val="00FE511C"/>
    <w:rsid w:val="00FE568F"/>
    <w:rsid w:val="00FE5E3E"/>
    <w:rsid w:val="00FE639A"/>
    <w:rsid w:val="00FE63BC"/>
    <w:rsid w:val="00FE65A7"/>
    <w:rsid w:val="00FE693D"/>
    <w:rsid w:val="00FE6D0C"/>
    <w:rsid w:val="00FE6FB8"/>
    <w:rsid w:val="00FE7C6C"/>
    <w:rsid w:val="00FF0288"/>
    <w:rsid w:val="00FF0787"/>
    <w:rsid w:val="00FF09AC"/>
    <w:rsid w:val="00FF0EE6"/>
    <w:rsid w:val="00FF0FE3"/>
    <w:rsid w:val="00FF11F0"/>
    <w:rsid w:val="00FF1424"/>
    <w:rsid w:val="00FF15D2"/>
    <w:rsid w:val="00FF1900"/>
    <w:rsid w:val="00FF1911"/>
    <w:rsid w:val="00FF1F5B"/>
    <w:rsid w:val="00FF2055"/>
    <w:rsid w:val="00FF20FB"/>
    <w:rsid w:val="00FF2330"/>
    <w:rsid w:val="00FF2A5A"/>
    <w:rsid w:val="00FF3462"/>
    <w:rsid w:val="00FF3890"/>
    <w:rsid w:val="00FF3AC8"/>
    <w:rsid w:val="00FF3B1D"/>
    <w:rsid w:val="00FF3B3A"/>
    <w:rsid w:val="00FF4284"/>
    <w:rsid w:val="00FF4393"/>
    <w:rsid w:val="00FF43E7"/>
    <w:rsid w:val="00FF4759"/>
    <w:rsid w:val="00FF4E3F"/>
    <w:rsid w:val="00FF557E"/>
    <w:rsid w:val="00FF566C"/>
    <w:rsid w:val="00FF5BDF"/>
    <w:rsid w:val="00FF5D4D"/>
    <w:rsid w:val="00FF60C4"/>
    <w:rsid w:val="00FF61E7"/>
    <w:rsid w:val="00FF6CD5"/>
    <w:rsid w:val="00FF6D75"/>
    <w:rsid w:val="00FF7188"/>
    <w:rsid w:val="00FF7207"/>
    <w:rsid w:val="00FF7536"/>
    <w:rsid w:val="00FF76E6"/>
    <w:rsid w:val="00FF77EA"/>
    <w:rsid w:val="00FF7B9D"/>
    <w:rsid w:val="00FF7C36"/>
    <w:rsid w:val="00FF7DA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EB0A71"/>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A4107"/>
    <w:pPr>
      <w:spacing w:before="120" w:line="312" w:lineRule="auto"/>
      <w:jc w:val="both"/>
    </w:pPr>
    <w:rPr>
      <w:rFonts w:ascii="Arial" w:hAnsi="Arial"/>
      <w:sz w:val="22"/>
      <w:lang w:val="en-US"/>
    </w:rPr>
  </w:style>
  <w:style w:type="paragraph" w:styleId="berschrift1">
    <w:name w:val="heading 1"/>
    <w:basedOn w:val="Standard"/>
    <w:next w:val="Standard"/>
    <w:link w:val="berschrift1Zchn"/>
    <w:uiPriority w:val="9"/>
    <w:qFormat/>
    <w:pPr>
      <w:keepNext/>
      <w:pageBreakBefore/>
      <w:numPr>
        <w:numId w:val="1"/>
      </w:numPr>
      <w:tabs>
        <w:tab w:val="clear" w:pos="680"/>
        <w:tab w:val="num" w:pos="720"/>
      </w:tabs>
      <w:suppressAutoHyphens/>
      <w:spacing w:before="720"/>
      <w:ind w:left="720" w:hanging="720"/>
      <w:jc w:val="left"/>
      <w:outlineLvl w:val="0"/>
    </w:pPr>
    <w:rPr>
      <w:b/>
      <w:kern w:val="28"/>
      <w:sz w:val="32"/>
    </w:rPr>
  </w:style>
  <w:style w:type="paragraph" w:styleId="berschrift2">
    <w:name w:val="heading 2"/>
    <w:basedOn w:val="berschrift1"/>
    <w:next w:val="Standard"/>
    <w:link w:val="berschrift2Zchn"/>
    <w:uiPriority w:val="9"/>
    <w:qFormat/>
    <w:pPr>
      <w:pageBreakBefore w:val="0"/>
      <w:numPr>
        <w:ilvl w:val="1"/>
      </w:numPr>
      <w:tabs>
        <w:tab w:val="left" w:pos="720"/>
      </w:tabs>
      <w:spacing w:before="480"/>
      <w:ind w:left="720" w:hanging="720"/>
      <w:outlineLvl w:val="1"/>
    </w:pPr>
    <w:rPr>
      <w:sz w:val="28"/>
    </w:rPr>
  </w:style>
  <w:style w:type="paragraph" w:styleId="berschrift3">
    <w:name w:val="heading 3"/>
    <w:basedOn w:val="berschrift2"/>
    <w:next w:val="Standard"/>
    <w:link w:val="berschrift3Zchn"/>
    <w:uiPriority w:val="9"/>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link w:val="berschrift4Zchn"/>
    <w:uiPriority w:val="9"/>
    <w:qFormat/>
    <w:pPr>
      <w:numPr>
        <w:ilvl w:val="3"/>
      </w:numPr>
      <w:tabs>
        <w:tab w:val="clear" w:pos="864"/>
      </w:tabs>
      <w:spacing w:before="240"/>
      <w:ind w:left="720" w:hanging="720"/>
      <w:outlineLvl w:val="3"/>
    </w:pPr>
    <w:rPr>
      <w:b w:val="0"/>
    </w:rPr>
  </w:style>
  <w:style w:type="paragraph" w:styleId="berschrift5">
    <w:name w:val="heading 5"/>
    <w:basedOn w:val="berschrift4"/>
    <w:next w:val="Standard"/>
    <w:link w:val="berschrift5Zchn"/>
    <w:uiPriority w:val="9"/>
    <w:qFormat/>
    <w:pPr>
      <w:numPr>
        <w:ilvl w:val="4"/>
      </w:numPr>
      <w:tabs>
        <w:tab w:val="clear" w:pos="1008"/>
      </w:tabs>
      <w:ind w:left="720" w:hanging="720"/>
      <w:outlineLvl w:val="4"/>
    </w:pPr>
  </w:style>
  <w:style w:type="paragraph" w:styleId="berschrift6">
    <w:name w:val="heading 6"/>
    <w:basedOn w:val="berschrift5"/>
    <w:next w:val="Standard"/>
    <w:link w:val="berschrift6Zchn"/>
    <w:uiPriority w:val="9"/>
    <w:qFormat/>
    <w:pPr>
      <w:numPr>
        <w:ilvl w:val="5"/>
      </w:numPr>
      <w:tabs>
        <w:tab w:val="clear" w:pos="1152"/>
      </w:tabs>
      <w:ind w:left="720" w:hanging="720"/>
      <w:outlineLvl w:val="5"/>
    </w:pPr>
  </w:style>
  <w:style w:type="paragraph" w:styleId="berschrift7">
    <w:name w:val="heading 7"/>
    <w:basedOn w:val="berschrift6"/>
    <w:next w:val="Standard"/>
    <w:link w:val="berschrift7Zchn"/>
    <w:uiPriority w:val="9"/>
    <w:qFormat/>
    <w:pPr>
      <w:numPr>
        <w:ilvl w:val="6"/>
      </w:numPr>
      <w:tabs>
        <w:tab w:val="clear" w:pos="1296"/>
      </w:tabs>
      <w:ind w:left="720" w:hanging="720"/>
      <w:outlineLvl w:val="6"/>
    </w:pPr>
  </w:style>
  <w:style w:type="paragraph" w:styleId="berschrift8">
    <w:name w:val="heading 8"/>
    <w:basedOn w:val="berschrift7"/>
    <w:next w:val="Standard"/>
    <w:link w:val="berschrift8Zchn"/>
    <w:uiPriority w:val="9"/>
    <w:qFormat/>
    <w:pPr>
      <w:numPr>
        <w:ilvl w:val="7"/>
      </w:numPr>
      <w:tabs>
        <w:tab w:val="clear" w:pos="1440"/>
      </w:tabs>
      <w:ind w:left="720" w:hanging="720"/>
      <w:outlineLvl w:val="7"/>
    </w:pPr>
  </w:style>
  <w:style w:type="paragraph" w:styleId="berschrift9">
    <w:name w:val="heading 9"/>
    <w:basedOn w:val="berschrift8"/>
    <w:next w:val="Standard"/>
    <w:link w:val="berschrift9Zchn"/>
    <w:uiPriority w:val="9"/>
    <w:qFormat/>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qFormat/>
    <w:rsid w:val="006D194E"/>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qFormat/>
    <w:rsid w:val="006D194E"/>
    <w:pPr>
      <w:tabs>
        <w:tab w:val="left" w:pos="680"/>
      </w:tabs>
      <w:spacing w:before="120"/>
      <w:ind w:left="1360"/>
    </w:pPr>
    <w:rPr>
      <w:b w:val="0"/>
    </w:rPr>
  </w:style>
  <w:style w:type="paragraph" w:styleId="Verzeichnis3">
    <w:name w:val="toc 3"/>
    <w:basedOn w:val="Verzeichnis2"/>
    <w:next w:val="Standard"/>
    <w:autoRedefine/>
    <w:uiPriority w:val="39"/>
    <w:qFormat/>
    <w:rsid w:val="006D194E"/>
    <w:pPr>
      <w:tabs>
        <w:tab w:val="left" w:pos="1004"/>
      </w:tabs>
      <w:spacing w:before="60"/>
      <w:ind w:left="1684"/>
    </w:pPr>
  </w:style>
  <w:style w:type="paragraph" w:styleId="Umschlagabsenderadresse">
    <w:name w:val="envelope return"/>
    <w:basedOn w:val="Standard"/>
    <w:semiHidden/>
  </w:style>
  <w:style w:type="paragraph" w:styleId="Beschriftung">
    <w:name w:val="caption"/>
    <w:basedOn w:val="Standard"/>
    <w:next w:val="Standard"/>
    <w:uiPriority w:val="35"/>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link w:val="KopfzeileZchn"/>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link w:val="FuzeileZchn"/>
    <w:uiPriority w:val="99"/>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link w:val="TextkrperZchn"/>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Platzhaltertext">
    <w:name w:val="Placeholder Text"/>
    <w:basedOn w:val="Absatz-Standardschriftart"/>
    <w:uiPriority w:val="99"/>
    <w:semiHidden/>
    <w:rsid w:val="00866038"/>
    <w:rPr>
      <w:color w:val="808080"/>
    </w:rPr>
  </w:style>
  <w:style w:type="paragraph" w:customStyle="1" w:styleId="CitaviBibliographyHeading">
    <w:name w:val="Citavi Bibliography Heading"/>
    <w:basedOn w:val="Standard"/>
    <w:link w:val="CitaviBibliographyHeadingZchn"/>
    <w:uiPriority w:val="99"/>
    <w:rsid w:val="009805CA"/>
    <w:pPr>
      <w:jc w:val="left"/>
    </w:pPr>
  </w:style>
  <w:style w:type="character" w:customStyle="1" w:styleId="CitaviBibliographyHeadingZchn">
    <w:name w:val="Citavi Bibliography Heading Zchn"/>
    <w:basedOn w:val="Absatz-Standardschriftart"/>
    <w:link w:val="CitaviBibliographyHeading"/>
    <w:uiPriority w:val="99"/>
    <w:rsid w:val="009805CA"/>
    <w:rPr>
      <w:rFonts w:ascii="Arial" w:hAnsi="Arial"/>
      <w:sz w:val="22"/>
      <w:lang w:val="en-US"/>
    </w:rPr>
  </w:style>
  <w:style w:type="paragraph" w:customStyle="1" w:styleId="CitaviBibliographyEntry">
    <w:name w:val="Citavi Bibliography Entry"/>
    <w:basedOn w:val="Standard"/>
    <w:link w:val="CitaviBibliographyEntryZchn"/>
    <w:uiPriority w:val="99"/>
    <w:rsid w:val="009805CA"/>
    <w:pPr>
      <w:tabs>
        <w:tab w:val="left" w:pos="283"/>
      </w:tabs>
      <w:spacing w:after="60"/>
      <w:ind w:left="283" w:hanging="283"/>
      <w:jc w:val="left"/>
    </w:pPr>
  </w:style>
  <w:style w:type="character" w:customStyle="1" w:styleId="CitaviBibliographyEntryZchn">
    <w:name w:val="Citavi Bibliography Entry Zchn"/>
    <w:basedOn w:val="Absatz-Standardschriftart"/>
    <w:link w:val="CitaviBibliographyEntry"/>
    <w:uiPriority w:val="99"/>
    <w:rsid w:val="009805CA"/>
    <w:rPr>
      <w:rFonts w:ascii="Arial" w:hAnsi="Arial"/>
      <w:sz w:val="22"/>
      <w:lang w:val="en-US"/>
    </w:rPr>
  </w:style>
  <w:style w:type="paragraph" w:styleId="Inhaltsverzeichnisberschrift">
    <w:name w:val="TOC Heading"/>
    <w:basedOn w:val="berschrift1"/>
    <w:next w:val="Standard"/>
    <w:uiPriority w:val="39"/>
    <w:unhideWhenUsed/>
    <w:qFormat/>
    <w:rsid w:val="0036627A"/>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36627A"/>
    <w:rPr>
      <w:b/>
      <w:bCs/>
      <w:i/>
      <w:iCs/>
      <w:spacing w:val="5"/>
    </w:rPr>
  </w:style>
  <w:style w:type="character" w:styleId="IntensiverVerweis">
    <w:name w:val="Intense Reference"/>
    <w:basedOn w:val="Absatz-Standardschriftart"/>
    <w:uiPriority w:val="32"/>
    <w:rsid w:val="0036627A"/>
    <w:rPr>
      <w:b/>
      <w:bCs/>
      <w:smallCaps/>
      <w:color w:val="4F81BD" w:themeColor="accent1"/>
      <w:spacing w:val="5"/>
    </w:rPr>
  </w:style>
  <w:style w:type="character" w:styleId="SchwacherVerweis">
    <w:name w:val="Subtle Reference"/>
    <w:basedOn w:val="Absatz-Standardschriftart"/>
    <w:uiPriority w:val="31"/>
    <w:rsid w:val="0036627A"/>
    <w:rPr>
      <w:smallCaps/>
      <w:color w:val="5A5A5A" w:themeColor="text1" w:themeTint="A5"/>
    </w:rPr>
  </w:style>
  <w:style w:type="character" w:styleId="IntensiveHervorhebung">
    <w:name w:val="Intense Emphasis"/>
    <w:basedOn w:val="Absatz-Standardschriftart"/>
    <w:uiPriority w:val="21"/>
    <w:rsid w:val="0036627A"/>
    <w:rPr>
      <w:i/>
      <w:iCs/>
      <w:color w:val="4F81BD" w:themeColor="accent1"/>
    </w:rPr>
  </w:style>
  <w:style w:type="character" w:styleId="SchwacheHervorhebung">
    <w:name w:val="Subtle Emphasis"/>
    <w:basedOn w:val="Absatz-Standardschriftart"/>
    <w:uiPriority w:val="19"/>
    <w:rsid w:val="0036627A"/>
    <w:rPr>
      <w:i/>
      <w:iCs/>
      <w:color w:val="404040" w:themeColor="text1" w:themeTint="BF"/>
    </w:rPr>
  </w:style>
  <w:style w:type="paragraph" w:styleId="IntensivesZitat">
    <w:name w:val="Intense Quote"/>
    <w:basedOn w:val="Standard"/>
    <w:next w:val="Standard"/>
    <w:link w:val="IntensivesZitatZchn"/>
    <w:uiPriority w:val="30"/>
    <w:rsid w:val="0036627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36627A"/>
    <w:rPr>
      <w:rFonts w:ascii="Arial" w:hAnsi="Arial"/>
      <w:i/>
      <w:iCs/>
      <w:color w:val="4F81BD" w:themeColor="accent1"/>
      <w:sz w:val="22"/>
    </w:rPr>
  </w:style>
  <w:style w:type="paragraph" w:styleId="Listenabsatz">
    <w:name w:val="List Paragraph"/>
    <w:basedOn w:val="Standard"/>
    <w:uiPriority w:val="34"/>
    <w:qFormat/>
    <w:rsid w:val="0036627A"/>
    <w:pPr>
      <w:ind w:left="720"/>
      <w:contextualSpacing/>
    </w:pPr>
  </w:style>
  <w:style w:type="table" w:styleId="MittlereListe1-Akzent1">
    <w:name w:val="Medium List 1 Accent 1"/>
    <w:basedOn w:val="NormaleTabelle"/>
    <w:uiPriority w:val="65"/>
    <w:semiHidden/>
    <w:unhideWhenUsed/>
    <w:rsid w:val="0036627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6627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36627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36627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6627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6627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6627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6627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6627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6627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36627A"/>
    <w:pPr>
      <w:jc w:val="both"/>
    </w:pPr>
    <w:rPr>
      <w:rFonts w:ascii="Arial" w:hAnsi="Arial"/>
      <w:sz w:val="22"/>
    </w:rPr>
  </w:style>
  <w:style w:type="character" w:styleId="HTMLVariable">
    <w:name w:val="HTML Variable"/>
    <w:basedOn w:val="Absatz-Standardschriftart"/>
    <w:uiPriority w:val="99"/>
    <w:semiHidden/>
    <w:unhideWhenUsed/>
    <w:rsid w:val="0036627A"/>
    <w:rPr>
      <w:i/>
      <w:iCs/>
    </w:rPr>
  </w:style>
  <w:style w:type="character" w:styleId="HTMLSchreibmaschine">
    <w:name w:val="HTML Typewriter"/>
    <w:basedOn w:val="Absatz-Standardschriftart"/>
    <w:uiPriority w:val="99"/>
    <w:semiHidden/>
    <w:unhideWhenUsed/>
    <w:rsid w:val="0036627A"/>
    <w:rPr>
      <w:rFonts w:ascii="Consolas" w:hAnsi="Consolas"/>
      <w:sz w:val="20"/>
      <w:szCs w:val="20"/>
    </w:rPr>
  </w:style>
  <w:style w:type="character" w:styleId="HTMLBeispiel">
    <w:name w:val="HTML Sample"/>
    <w:basedOn w:val="Absatz-Standardschriftart"/>
    <w:uiPriority w:val="99"/>
    <w:semiHidden/>
    <w:unhideWhenUsed/>
    <w:rsid w:val="0036627A"/>
    <w:rPr>
      <w:rFonts w:ascii="Consolas" w:hAnsi="Consolas"/>
      <w:sz w:val="24"/>
      <w:szCs w:val="24"/>
    </w:rPr>
  </w:style>
  <w:style w:type="paragraph" w:styleId="HTMLVorformatiert">
    <w:name w:val="HTML Preformatted"/>
    <w:basedOn w:val="Standard"/>
    <w:link w:val="HTMLVorformatiertZchn"/>
    <w:uiPriority w:val="99"/>
    <w:semiHidden/>
    <w:unhideWhenUsed/>
    <w:rsid w:val="0036627A"/>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36627A"/>
    <w:rPr>
      <w:rFonts w:ascii="Consolas" w:hAnsi="Consolas"/>
    </w:rPr>
  </w:style>
  <w:style w:type="character" w:styleId="HTMLTastatur">
    <w:name w:val="HTML Keyboard"/>
    <w:basedOn w:val="Absatz-Standardschriftart"/>
    <w:uiPriority w:val="99"/>
    <w:semiHidden/>
    <w:unhideWhenUsed/>
    <w:rsid w:val="0036627A"/>
    <w:rPr>
      <w:rFonts w:ascii="Consolas" w:hAnsi="Consolas"/>
      <w:sz w:val="20"/>
      <w:szCs w:val="20"/>
    </w:rPr>
  </w:style>
  <w:style w:type="character" w:styleId="HTMLDefinition">
    <w:name w:val="HTML Definition"/>
    <w:basedOn w:val="Absatz-Standardschriftart"/>
    <w:uiPriority w:val="99"/>
    <w:semiHidden/>
    <w:unhideWhenUsed/>
    <w:rsid w:val="0036627A"/>
    <w:rPr>
      <w:i/>
      <w:iCs/>
    </w:rPr>
  </w:style>
  <w:style w:type="character" w:styleId="HTMLCode">
    <w:name w:val="HTML Code"/>
    <w:basedOn w:val="Absatz-Standardschriftart"/>
    <w:uiPriority w:val="99"/>
    <w:semiHidden/>
    <w:unhideWhenUsed/>
    <w:rsid w:val="0036627A"/>
    <w:rPr>
      <w:rFonts w:ascii="Consolas" w:hAnsi="Consolas"/>
      <w:sz w:val="20"/>
      <w:szCs w:val="20"/>
    </w:rPr>
  </w:style>
  <w:style w:type="character" w:styleId="HTMLZitat">
    <w:name w:val="HTML Cite"/>
    <w:basedOn w:val="Absatz-Standardschriftart"/>
    <w:uiPriority w:val="99"/>
    <w:semiHidden/>
    <w:unhideWhenUsed/>
    <w:rsid w:val="0036627A"/>
    <w:rPr>
      <w:i/>
      <w:iCs/>
    </w:rPr>
  </w:style>
  <w:style w:type="paragraph" w:styleId="HTMLAdresse">
    <w:name w:val="HTML Address"/>
    <w:basedOn w:val="Standard"/>
    <w:link w:val="HTMLAdresseZchn"/>
    <w:uiPriority w:val="99"/>
    <w:semiHidden/>
    <w:unhideWhenUsed/>
    <w:rsid w:val="0036627A"/>
    <w:pPr>
      <w:spacing w:before="0" w:line="240" w:lineRule="auto"/>
    </w:pPr>
    <w:rPr>
      <w:i/>
      <w:iCs/>
    </w:rPr>
  </w:style>
  <w:style w:type="character" w:customStyle="1" w:styleId="HTMLAdresseZchn">
    <w:name w:val="HTML Adresse Zchn"/>
    <w:basedOn w:val="Absatz-Standardschriftart"/>
    <w:link w:val="HTMLAdresse"/>
    <w:uiPriority w:val="99"/>
    <w:semiHidden/>
    <w:rsid w:val="0036627A"/>
    <w:rPr>
      <w:rFonts w:ascii="Arial" w:hAnsi="Arial"/>
      <w:i/>
      <w:iCs/>
      <w:sz w:val="22"/>
    </w:rPr>
  </w:style>
  <w:style w:type="character" w:styleId="HTMLAkronym">
    <w:name w:val="HTML Acronym"/>
    <w:basedOn w:val="Absatz-Standardschriftart"/>
    <w:uiPriority w:val="99"/>
    <w:semiHidden/>
    <w:unhideWhenUsed/>
    <w:rsid w:val="0036627A"/>
  </w:style>
  <w:style w:type="paragraph" w:styleId="StandardWeb">
    <w:name w:val="Normal (Web)"/>
    <w:basedOn w:val="Standard"/>
    <w:uiPriority w:val="99"/>
    <w:semiHidden/>
    <w:unhideWhenUsed/>
    <w:rsid w:val="0036627A"/>
    <w:rPr>
      <w:rFonts w:ascii="Times New Roman" w:hAnsi="Times New Roman"/>
      <w:sz w:val="24"/>
      <w:szCs w:val="24"/>
    </w:rPr>
  </w:style>
  <w:style w:type="character" w:styleId="Hervorhebung">
    <w:name w:val="Emphasis"/>
    <w:basedOn w:val="Absatz-Standardschriftart"/>
    <w:uiPriority w:val="20"/>
    <w:rsid w:val="0036627A"/>
    <w:rPr>
      <w:i/>
      <w:iCs/>
    </w:rPr>
  </w:style>
  <w:style w:type="character" w:styleId="Fett">
    <w:name w:val="Strong"/>
    <w:basedOn w:val="Absatz-Standardschriftart"/>
    <w:uiPriority w:val="22"/>
    <w:rsid w:val="0036627A"/>
    <w:rPr>
      <w:b/>
      <w:bCs/>
    </w:rPr>
  </w:style>
  <w:style w:type="character" w:styleId="BesuchterLink">
    <w:name w:val="FollowedHyperlink"/>
    <w:basedOn w:val="Absatz-Standardschriftart"/>
    <w:uiPriority w:val="99"/>
    <w:semiHidden/>
    <w:unhideWhenUsed/>
    <w:rsid w:val="0036627A"/>
    <w:rPr>
      <w:color w:val="800080" w:themeColor="followedHyperlink"/>
      <w:u w:val="single"/>
    </w:rPr>
  </w:style>
  <w:style w:type="character" w:styleId="Endnotenzeichen">
    <w:name w:val="endnote reference"/>
    <w:basedOn w:val="Absatz-Standardschriftart"/>
    <w:uiPriority w:val="99"/>
    <w:semiHidden/>
    <w:unhideWhenUsed/>
    <w:rsid w:val="0036627A"/>
    <w:rPr>
      <w:vertAlign w:val="superscript"/>
    </w:rPr>
  </w:style>
  <w:style w:type="character" w:styleId="Zeilennummer">
    <w:name w:val="line number"/>
    <w:basedOn w:val="Absatz-Standardschriftart"/>
    <w:uiPriority w:val="99"/>
    <w:semiHidden/>
    <w:unhideWhenUsed/>
    <w:rsid w:val="0036627A"/>
  </w:style>
  <w:style w:type="character" w:customStyle="1" w:styleId="berschrift1Zchn">
    <w:name w:val="Überschrift 1 Zchn"/>
    <w:link w:val="berschrift1"/>
    <w:uiPriority w:val="9"/>
    <w:rsid w:val="00175C3E"/>
    <w:rPr>
      <w:rFonts w:ascii="Arial" w:hAnsi="Arial"/>
      <w:b/>
      <w:kern w:val="28"/>
      <w:sz w:val="32"/>
    </w:rPr>
  </w:style>
  <w:style w:type="character" w:customStyle="1" w:styleId="berschrift2Zchn">
    <w:name w:val="Überschrift 2 Zchn"/>
    <w:link w:val="berschrift2"/>
    <w:uiPriority w:val="9"/>
    <w:rsid w:val="00175C3E"/>
    <w:rPr>
      <w:rFonts w:ascii="Arial" w:hAnsi="Arial"/>
      <w:b/>
      <w:kern w:val="28"/>
      <w:sz w:val="28"/>
    </w:rPr>
  </w:style>
  <w:style w:type="character" w:customStyle="1" w:styleId="KopfzeileZchn">
    <w:name w:val="Kopfzeile Zchn"/>
    <w:basedOn w:val="Absatz-Standardschriftart"/>
    <w:link w:val="Kopfzeile"/>
    <w:rsid w:val="00175C3E"/>
    <w:rPr>
      <w:rFonts w:ascii="Arial" w:hAnsi="Arial"/>
    </w:rPr>
  </w:style>
  <w:style w:type="character" w:customStyle="1" w:styleId="FuzeileZchn">
    <w:name w:val="Fußzeile Zchn"/>
    <w:basedOn w:val="Absatz-Standardschriftart"/>
    <w:link w:val="Fuzeile"/>
    <w:uiPriority w:val="99"/>
    <w:rsid w:val="00175C3E"/>
    <w:rPr>
      <w:rFonts w:ascii="Arial" w:hAnsi="Arial"/>
      <w:sz w:val="22"/>
    </w:rPr>
  </w:style>
  <w:style w:type="character" w:customStyle="1" w:styleId="berschrift3Zchn">
    <w:name w:val="Überschrift 3 Zchn"/>
    <w:link w:val="berschrift3"/>
    <w:uiPriority w:val="9"/>
    <w:rsid w:val="00175C3E"/>
    <w:rPr>
      <w:rFonts w:ascii="Arial" w:hAnsi="Arial"/>
      <w:b/>
      <w:kern w:val="28"/>
      <w:sz w:val="24"/>
    </w:rPr>
  </w:style>
  <w:style w:type="table" w:styleId="Tabellenraster">
    <w:name w:val="Table Grid"/>
    <w:basedOn w:val="NormaleTabelle"/>
    <w:uiPriority w:val="59"/>
    <w:rsid w:val="00175C3E"/>
    <w:rPr>
      <w:rFonts w:ascii="Arial" w:eastAsia="Calibri" w:hAnsi="Arial"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HelleSchattierung-Akzent2">
    <w:name w:val="Light Shading Accent 2"/>
    <w:basedOn w:val="NormaleTabelle"/>
    <w:uiPriority w:val="60"/>
    <w:rsid w:val="00175C3E"/>
    <w:rPr>
      <w:rFonts w:ascii="Arial" w:eastAsia="Calibri" w:hAnsi="Arial"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HelleSchattierung-Akzent3">
    <w:name w:val="Light Shading Accent 3"/>
    <w:basedOn w:val="NormaleTabelle"/>
    <w:uiPriority w:val="60"/>
    <w:rsid w:val="00175C3E"/>
    <w:rPr>
      <w:rFonts w:ascii="Arial" w:eastAsia="Calibri" w:hAnsi="Arial"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HelleSchattierung-Akzent4">
    <w:name w:val="Light Shading Accent 4"/>
    <w:basedOn w:val="NormaleTabelle"/>
    <w:uiPriority w:val="60"/>
    <w:rsid w:val="00175C3E"/>
    <w:rPr>
      <w:rFonts w:ascii="Arial" w:eastAsia="Calibri" w:hAnsi="Arial"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HelleSchattierung-Akzent11">
    <w:name w:val="Helle Schattierung - Akzent 11"/>
    <w:basedOn w:val="NormaleTabelle"/>
    <w:uiPriority w:val="60"/>
    <w:rsid w:val="00175C3E"/>
    <w:rPr>
      <w:rFonts w:ascii="Arial" w:eastAsia="Calibri" w:hAnsi="Arial"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HelleSchattierung1">
    <w:name w:val="Helle Schattierung1"/>
    <w:basedOn w:val="NormaleTabelle"/>
    <w:uiPriority w:val="60"/>
    <w:rsid w:val="00175C3E"/>
    <w:rPr>
      <w:rFonts w:ascii="Arial" w:eastAsia="Calibri" w:hAnsi="Arial"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5C3E"/>
    <w:rPr>
      <w:rFonts w:ascii="Arial" w:eastAsia="Calibri" w:hAnsi="Arial"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DunkleListe1">
    <w:name w:val="Dunkle Liste1"/>
    <w:basedOn w:val="NormaleTabelle"/>
    <w:uiPriority w:val="70"/>
    <w:rsid w:val="00175C3E"/>
    <w:rPr>
      <w:rFonts w:ascii="Arial" w:eastAsia="Calibri" w:hAnsi="Arial" w:cs="Arial"/>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Liste21">
    <w:name w:val="Mittlere Liste 21"/>
    <w:basedOn w:val="NormaleTabelle"/>
    <w:uiPriority w:val="66"/>
    <w:rsid w:val="00175C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numbering" w:customStyle="1" w:styleId="Formatvorlage1">
    <w:name w:val="Formatvorlage1"/>
    <w:uiPriority w:val="99"/>
    <w:rsid w:val="00175C3E"/>
    <w:pPr>
      <w:numPr>
        <w:numId w:val="15"/>
      </w:numPr>
    </w:pPr>
  </w:style>
  <w:style w:type="character" w:customStyle="1" w:styleId="berschrift4Zchn">
    <w:name w:val="Überschrift 4 Zchn"/>
    <w:link w:val="berschrift4"/>
    <w:uiPriority w:val="9"/>
    <w:rsid w:val="00175C3E"/>
    <w:rPr>
      <w:rFonts w:ascii="Arial" w:hAnsi="Arial"/>
      <w:kern w:val="28"/>
      <w:sz w:val="24"/>
    </w:rPr>
  </w:style>
  <w:style w:type="character" w:customStyle="1" w:styleId="berschrift5Zchn">
    <w:name w:val="Überschrift 5 Zchn"/>
    <w:link w:val="berschrift5"/>
    <w:uiPriority w:val="9"/>
    <w:rsid w:val="00175C3E"/>
    <w:rPr>
      <w:rFonts w:ascii="Arial" w:hAnsi="Arial"/>
      <w:kern w:val="28"/>
      <w:sz w:val="24"/>
    </w:rPr>
  </w:style>
  <w:style w:type="character" w:customStyle="1" w:styleId="berschrift6Zchn">
    <w:name w:val="Überschrift 6 Zchn"/>
    <w:link w:val="berschrift6"/>
    <w:uiPriority w:val="9"/>
    <w:rsid w:val="00175C3E"/>
    <w:rPr>
      <w:rFonts w:ascii="Arial" w:hAnsi="Arial"/>
      <w:kern w:val="28"/>
      <w:sz w:val="24"/>
    </w:rPr>
  </w:style>
  <w:style w:type="character" w:customStyle="1" w:styleId="berschrift7Zchn">
    <w:name w:val="Überschrift 7 Zchn"/>
    <w:link w:val="berschrift7"/>
    <w:uiPriority w:val="9"/>
    <w:rsid w:val="00175C3E"/>
    <w:rPr>
      <w:rFonts w:ascii="Arial" w:hAnsi="Arial"/>
      <w:kern w:val="28"/>
      <w:sz w:val="24"/>
    </w:rPr>
  </w:style>
  <w:style w:type="character" w:customStyle="1" w:styleId="berschrift8Zchn">
    <w:name w:val="Überschrift 8 Zchn"/>
    <w:link w:val="berschrift8"/>
    <w:uiPriority w:val="9"/>
    <w:rsid w:val="00175C3E"/>
    <w:rPr>
      <w:rFonts w:ascii="Arial" w:hAnsi="Arial"/>
      <w:kern w:val="28"/>
      <w:sz w:val="24"/>
    </w:rPr>
  </w:style>
  <w:style w:type="character" w:customStyle="1" w:styleId="berschrift9Zchn">
    <w:name w:val="Überschrift 9 Zchn"/>
    <w:link w:val="berschrift9"/>
    <w:uiPriority w:val="9"/>
    <w:rsid w:val="00175C3E"/>
    <w:rPr>
      <w:rFonts w:ascii="Arial" w:hAnsi="Arial"/>
      <w:kern w:val="28"/>
      <w:sz w:val="24"/>
    </w:rPr>
  </w:style>
  <w:style w:type="numbering" w:customStyle="1" w:styleId="Formatvorlage2">
    <w:name w:val="Formatvorlage2"/>
    <w:uiPriority w:val="99"/>
    <w:rsid w:val="00175C3E"/>
    <w:pPr>
      <w:numPr>
        <w:numId w:val="16"/>
      </w:numPr>
    </w:pPr>
  </w:style>
  <w:style w:type="character" w:customStyle="1" w:styleId="TextkrperZchn">
    <w:name w:val="Textkörper Zchn"/>
    <w:link w:val="Textkrper"/>
    <w:semiHidden/>
    <w:rsid w:val="00175C3E"/>
    <w:rPr>
      <w:rFonts w:ascii="Arial" w:hAnsi="Arial"/>
      <w:sz w:val="22"/>
    </w:rPr>
  </w:style>
  <w:style w:type="paragraph" w:customStyle="1" w:styleId="CitaviChapterBibliographyHeading">
    <w:name w:val="Citavi Chapter Bibliography Heading"/>
    <w:basedOn w:val="berschrift2"/>
    <w:link w:val="CitaviChapterBibliographyHeadingZchn"/>
    <w:uiPriority w:val="99"/>
    <w:rsid w:val="00175C3E"/>
    <w:pPr>
      <w:tabs>
        <w:tab w:val="clear" w:pos="720"/>
      </w:tabs>
      <w:suppressAutoHyphens w:val="0"/>
      <w:spacing w:before="0" w:after="255" w:line="255" w:lineRule="exact"/>
      <w:ind w:left="576" w:hanging="578"/>
    </w:pPr>
    <w:rPr>
      <w:rFonts w:ascii="Calibri" w:hAnsi="Calibri" w:cs="Arial"/>
      <w:bCs/>
      <w:kern w:val="0"/>
      <w:sz w:val="24"/>
      <w:szCs w:val="24"/>
    </w:rPr>
  </w:style>
  <w:style w:type="character" w:customStyle="1" w:styleId="CitaviChapterBibliographyHeadingZchn">
    <w:name w:val="Citavi Chapter Bibliography Heading Zchn"/>
    <w:basedOn w:val="Absatz-Standardschriftart"/>
    <w:link w:val="CitaviChapterBibliographyHeading"/>
    <w:uiPriority w:val="99"/>
    <w:rsid w:val="00175C3E"/>
    <w:rPr>
      <w:rFonts w:ascii="Calibri" w:hAnsi="Calibri" w:cs="Arial"/>
      <w:b/>
      <w:bCs/>
      <w:sz w:val="24"/>
      <w:szCs w:val="24"/>
    </w:rPr>
  </w:style>
  <w:style w:type="paragraph" w:customStyle="1" w:styleId="CitaviBibliographySubheading1">
    <w:name w:val="Citavi Bibliography Subheading 1"/>
    <w:basedOn w:val="berschrift2"/>
    <w:link w:val="CitaviBibliographySubheading1Zchn"/>
    <w:uiPriority w:val="99"/>
    <w:rsid w:val="00175C3E"/>
    <w:pPr>
      <w:tabs>
        <w:tab w:val="clear" w:pos="720"/>
      </w:tabs>
      <w:suppressAutoHyphens w:val="0"/>
      <w:spacing w:before="0" w:line="240" w:lineRule="auto"/>
      <w:ind w:left="576" w:hanging="578"/>
      <w:outlineLvl w:val="9"/>
    </w:pPr>
    <w:rPr>
      <w:rFonts w:asciiTheme="minorHAnsi" w:hAnsiTheme="minorHAnsi" w:cstheme="minorHAnsi"/>
      <w:bCs/>
      <w:kern w:val="0"/>
      <w:sz w:val="24"/>
      <w:szCs w:val="24"/>
    </w:rPr>
  </w:style>
  <w:style w:type="character" w:customStyle="1" w:styleId="CitaviBibliographySubheading1Zchn">
    <w:name w:val="Citavi Bibliography Subheading 1 Zchn"/>
    <w:basedOn w:val="Absatz-Standardschriftart"/>
    <w:link w:val="CitaviBibliographySubheading1"/>
    <w:uiPriority w:val="99"/>
    <w:rsid w:val="00175C3E"/>
    <w:rPr>
      <w:rFonts w:asciiTheme="minorHAnsi" w:hAnsiTheme="minorHAnsi" w:cstheme="minorHAnsi"/>
      <w:b/>
      <w:bCs/>
      <w:sz w:val="24"/>
      <w:szCs w:val="24"/>
      <w:lang w:val="en-US"/>
    </w:rPr>
  </w:style>
  <w:style w:type="paragraph" w:customStyle="1" w:styleId="CitaviBibliographySubheading2">
    <w:name w:val="Citavi Bibliography Subheading 2"/>
    <w:basedOn w:val="berschrift3"/>
    <w:link w:val="CitaviBibliographySubheading2Zchn"/>
    <w:uiPriority w:val="99"/>
    <w:rsid w:val="00175C3E"/>
    <w:pPr>
      <w:keepLines/>
      <w:tabs>
        <w:tab w:val="clear" w:pos="720"/>
      </w:tabs>
      <w:suppressAutoHyphens w:val="0"/>
      <w:spacing w:before="200" w:line="240" w:lineRule="auto"/>
      <w:outlineLvl w:val="9"/>
    </w:pPr>
    <w:rPr>
      <w:rFonts w:asciiTheme="minorHAnsi" w:hAnsiTheme="minorHAnsi" w:cstheme="minorHAnsi"/>
      <w:bCs/>
      <w:kern w:val="0"/>
      <w:sz w:val="22"/>
      <w:szCs w:val="24"/>
    </w:rPr>
  </w:style>
  <w:style w:type="character" w:customStyle="1" w:styleId="CitaviBibliographySubheading2Zchn">
    <w:name w:val="Citavi Bibliography Subheading 2 Zchn"/>
    <w:basedOn w:val="Absatz-Standardschriftart"/>
    <w:link w:val="CitaviBibliographySubheading2"/>
    <w:uiPriority w:val="99"/>
    <w:rsid w:val="00175C3E"/>
    <w:rPr>
      <w:rFonts w:asciiTheme="minorHAnsi" w:hAnsiTheme="minorHAnsi" w:cstheme="minorHAnsi"/>
      <w:b/>
      <w:bCs/>
      <w:sz w:val="22"/>
      <w:szCs w:val="24"/>
      <w:lang w:val="en-US"/>
    </w:rPr>
  </w:style>
  <w:style w:type="paragraph" w:customStyle="1" w:styleId="CitaviBibliographySubheading3">
    <w:name w:val="Citavi Bibliography Subheading 3"/>
    <w:basedOn w:val="berschrift4"/>
    <w:link w:val="CitaviBibliographySubheading3Zchn"/>
    <w:uiPriority w:val="99"/>
    <w:rsid w:val="00175C3E"/>
    <w:pPr>
      <w:keepLines/>
      <w:tabs>
        <w:tab w:val="clear" w:pos="720"/>
      </w:tabs>
      <w:suppressAutoHyphens w:val="0"/>
      <w:spacing w:before="200" w:line="240" w:lineRule="auto"/>
      <w:ind w:left="864" w:hanging="864"/>
      <w:outlineLvl w:val="9"/>
    </w:pPr>
    <w:rPr>
      <w:rFonts w:asciiTheme="minorHAnsi" w:hAnsiTheme="minorHAnsi" w:cstheme="minorHAnsi"/>
      <w:b/>
      <w:bCs/>
      <w:i/>
      <w:iCs/>
      <w:color w:val="4F81BD"/>
      <w:kern w:val="0"/>
      <w:sz w:val="22"/>
      <w:szCs w:val="24"/>
    </w:rPr>
  </w:style>
  <w:style w:type="character" w:customStyle="1" w:styleId="CitaviBibliographySubheading3Zchn">
    <w:name w:val="Citavi Bibliography Subheading 3 Zchn"/>
    <w:basedOn w:val="Absatz-Standardschriftart"/>
    <w:link w:val="CitaviBibliographySubheading3"/>
    <w:uiPriority w:val="99"/>
    <w:rsid w:val="00175C3E"/>
    <w:rPr>
      <w:rFonts w:asciiTheme="minorHAnsi" w:hAnsiTheme="minorHAnsi" w:cstheme="minorHAnsi"/>
      <w:b/>
      <w:bCs/>
      <w:i/>
      <w:iCs/>
      <w:color w:val="4F81BD"/>
      <w:sz w:val="22"/>
      <w:szCs w:val="24"/>
      <w:lang w:val="en-US"/>
    </w:rPr>
  </w:style>
  <w:style w:type="paragraph" w:customStyle="1" w:styleId="CitaviBibliographySubheading4">
    <w:name w:val="Citavi Bibliography Subheading 4"/>
    <w:basedOn w:val="berschrift5"/>
    <w:link w:val="CitaviBibliographySubheading4Zchn"/>
    <w:uiPriority w:val="99"/>
    <w:rsid w:val="00175C3E"/>
    <w:pPr>
      <w:keepLines/>
      <w:tabs>
        <w:tab w:val="clear" w:pos="720"/>
      </w:tabs>
      <w:suppressAutoHyphens w:val="0"/>
      <w:spacing w:before="200" w:line="240" w:lineRule="auto"/>
      <w:ind w:left="1008" w:hanging="1008"/>
      <w:outlineLvl w:val="9"/>
    </w:pPr>
    <w:rPr>
      <w:rFonts w:asciiTheme="minorHAnsi" w:hAnsiTheme="minorHAnsi" w:cstheme="minorHAnsi"/>
      <w:color w:val="243F60"/>
      <w:kern w:val="0"/>
      <w:sz w:val="22"/>
      <w:szCs w:val="24"/>
    </w:rPr>
  </w:style>
  <w:style w:type="character" w:customStyle="1" w:styleId="CitaviBibliographySubheading4Zchn">
    <w:name w:val="Citavi Bibliography Subheading 4 Zchn"/>
    <w:basedOn w:val="Absatz-Standardschriftart"/>
    <w:link w:val="CitaviBibliographySubheading4"/>
    <w:uiPriority w:val="99"/>
    <w:rsid w:val="00175C3E"/>
    <w:rPr>
      <w:rFonts w:asciiTheme="minorHAnsi" w:hAnsiTheme="minorHAnsi" w:cstheme="minorHAnsi"/>
      <w:color w:val="243F60"/>
      <w:sz w:val="22"/>
      <w:szCs w:val="24"/>
      <w:lang w:val="en-US"/>
    </w:rPr>
  </w:style>
  <w:style w:type="paragraph" w:customStyle="1" w:styleId="CitaviBibliographySubheading5">
    <w:name w:val="Citavi Bibliography Subheading 5"/>
    <w:basedOn w:val="berschrift6"/>
    <w:link w:val="CitaviBibliographySubheading5Zchn"/>
    <w:uiPriority w:val="99"/>
    <w:rsid w:val="00175C3E"/>
    <w:pPr>
      <w:keepLines/>
      <w:tabs>
        <w:tab w:val="clear" w:pos="720"/>
      </w:tabs>
      <w:suppressAutoHyphens w:val="0"/>
      <w:spacing w:before="200" w:line="240" w:lineRule="auto"/>
      <w:ind w:left="1152" w:hanging="1152"/>
      <w:outlineLvl w:val="9"/>
    </w:pPr>
    <w:rPr>
      <w:rFonts w:asciiTheme="minorHAnsi" w:hAnsiTheme="minorHAnsi" w:cstheme="minorHAnsi"/>
      <w:i/>
      <w:iCs/>
      <w:color w:val="243F60"/>
      <w:kern w:val="0"/>
      <w:sz w:val="22"/>
      <w:szCs w:val="24"/>
    </w:rPr>
  </w:style>
  <w:style w:type="character" w:customStyle="1" w:styleId="CitaviBibliographySubheading5Zchn">
    <w:name w:val="Citavi Bibliography Subheading 5 Zchn"/>
    <w:basedOn w:val="Absatz-Standardschriftart"/>
    <w:link w:val="CitaviBibliographySubheading5"/>
    <w:uiPriority w:val="99"/>
    <w:rsid w:val="00175C3E"/>
    <w:rPr>
      <w:rFonts w:asciiTheme="minorHAnsi" w:hAnsiTheme="minorHAnsi" w:cstheme="minorHAnsi"/>
      <w:i/>
      <w:iCs/>
      <w:color w:val="243F60"/>
      <w:sz w:val="22"/>
      <w:szCs w:val="24"/>
      <w:lang w:val="en-US"/>
    </w:rPr>
  </w:style>
  <w:style w:type="paragraph" w:customStyle="1" w:styleId="CitaviBibliographySubheading6">
    <w:name w:val="Citavi Bibliography Subheading 6"/>
    <w:basedOn w:val="berschrift7"/>
    <w:link w:val="CitaviBibliographySubheading6Zchn"/>
    <w:uiPriority w:val="99"/>
    <w:rsid w:val="00175C3E"/>
    <w:pPr>
      <w:keepLines/>
      <w:tabs>
        <w:tab w:val="clear" w:pos="720"/>
      </w:tabs>
      <w:suppressAutoHyphens w:val="0"/>
      <w:spacing w:before="200" w:line="240" w:lineRule="auto"/>
      <w:ind w:left="1296" w:hanging="1296"/>
      <w:outlineLvl w:val="9"/>
    </w:pPr>
    <w:rPr>
      <w:rFonts w:asciiTheme="minorHAnsi" w:hAnsiTheme="minorHAnsi" w:cstheme="minorHAnsi"/>
      <w:i/>
      <w:iCs/>
      <w:color w:val="404040"/>
      <w:kern w:val="0"/>
      <w:sz w:val="22"/>
      <w:szCs w:val="24"/>
    </w:rPr>
  </w:style>
  <w:style w:type="character" w:customStyle="1" w:styleId="CitaviBibliographySubheading6Zchn">
    <w:name w:val="Citavi Bibliography Subheading 6 Zchn"/>
    <w:basedOn w:val="Absatz-Standardschriftart"/>
    <w:link w:val="CitaviBibliographySubheading6"/>
    <w:uiPriority w:val="99"/>
    <w:rsid w:val="00175C3E"/>
    <w:rPr>
      <w:rFonts w:asciiTheme="minorHAnsi" w:hAnsiTheme="minorHAnsi" w:cstheme="minorHAnsi"/>
      <w:i/>
      <w:iCs/>
      <w:color w:val="404040"/>
      <w:sz w:val="22"/>
      <w:szCs w:val="24"/>
      <w:lang w:val="en-US"/>
    </w:rPr>
  </w:style>
  <w:style w:type="paragraph" w:customStyle="1" w:styleId="CitaviBibliographySubheading7">
    <w:name w:val="Citavi Bibliography Subheading 7"/>
    <w:basedOn w:val="berschrift8"/>
    <w:link w:val="CitaviBibliographySubheading7Zchn"/>
    <w:uiPriority w:val="99"/>
    <w:rsid w:val="00175C3E"/>
    <w:pPr>
      <w:keepLines/>
      <w:tabs>
        <w:tab w:val="clear" w:pos="720"/>
      </w:tabs>
      <w:suppressAutoHyphens w:val="0"/>
      <w:spacing w:before="200" w:line="240" w:lineRule="auto"/>
      <w:ind w:left="1440" w:hanging="1440"/>
      <w:outlineLvl w:val="9"/>
    </w:pPr>
    <w:rPr>
      <w:rFonts w:asciiTheme="minorHAnsi" w:hAnsiTheme="minorHAnsi" w:cstheme="minorHAnsi"/>
      <w:color w:val="404040"/>
      <w:kern w:val="0"/>
      <w:sz w:val="20"/>
    </w:rPr>
  </w:style>
  <w:style w:type="character" w:customStyle="1" w:styleId="CitaviBibliographySubheading7Zchn">
    <w:name w:val="Citavi Bibliography Subheading 7 Zchn"/>
    <w:basedOn w:val="Absatz-Standardschriftart"/>
    <w:link w:val="CitaviBibliographySubheading7"/>
    <w:uiPriority w:val="99"/>
    <w:rsid w:val="00175C3E"/>
    <w:rPr>
      <w:rFonts w:asciiTheme="minorHAnsi" w:hAnsiTheme="minorHAnsi" w:cstheme="minorHAnsi"/>
      <w:color w:val="404040"/>
      <w:lang w:val="en-US"/>
    </w:rPr>
  </w:style>
  <w:style w:type="paragraph" w:customStyle="1" w:styleId="CitaviBibliographySubheading8">
    <w:name w:val="Citavi Bibliography Subheading 8"/>
    <w:basedOn w:val="berschrift9"/>
    <w:link w:val="CitaviBibliographySubheading8Zchn"/>
    <w:uiPriority w:val="99"/>
    <w:rsid w:val="00175C3E"/>
    <w:pPr>
      <w:keepLines/>
      <w:tabs>
        <w:tab w:val="clear" w:pos="720"/>
      </w:tabs>
      <w:suppressAutoHyphens w:val="0"/>
      <w:spacing w:before="200" w:line="240" w:lineRule="auto"/>
      <w:ind w:left="1584" w:hanging="1584"/>
      <w:outlineLvl w:val="9"/>
    </w:pPr>
    <w:rPr>
      <w:rFonts w:asciiTheme="minorHAnsi" w:hAnsiTheme="minorHAnsi" w:cstheme="minorHAnsi"/>
      <w:i/>
      <w:iCs/>
      <w:color w:val="404040"/>
      <w:kern w:val="0"/>
      <w:sz w:val="20"/>
    </w:rPr>
  </w:style>
  <w:style w:type="character" w:customStyle="1" w:styleId="CitaviBibliographySubheading8Zchn">
    <w:name w:val="Citavi Bibliography Subheading 8 Zchn"/>
    <w:basedOn w:val="Absatz-Standardschriftart"/>
    <w:link w:val="CitaviBibliographySubheading8"/>
    <w:uiPriority w:val="99"/>
    <w:rsid w:val="00175C3E"/>
    <w:rPr>
      <w:rFonts w:asciiTheme="minorHAnsi" w:hAnsiTheme="minorHAnsi" w:cstheme="minorHAnsi"/>
      <w:i/>
      <w:iCs/>
      <w:color w:val="404040"/>
      <w:lang w:val="en-US"/>
    </w:rPr>
  </w:style>
  <w:style w:type="paragraph" w:styleId="berarbeitung">
    <w:name w:val="Revision"/>
    <w:hidden/>
    <w:uiPriority w:val="99"/>
    <w:semiHidden/>
    <w:rsid w:val="00753441"/>
    <w:rPr>
      <w:rFonts w:ascii="Arial" w:hAnsi="Arial"/>
      <w:sz w:val="22"/>
      <w:lang w:val="en-US"/>
    </w:rPr>
  </w:style>
  <w:style w:type="character" w:styleId="NichtaufgelsteErwhnung">
    <w:name w:val="Unresolved Mention"/>
    <w:basedOn w:val="Absatz-Standardschriftart"/>
    <w:uiPriority w:val="99"/>
    <w:semiHidden/>
    <w:unhideWhenUsed/>
    <w:rsid w:val="003E48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3310">
      <w:bodyDiv w:val="1"/>
      <w:marLeft w:val="0"/>
      <w:marRight w:val="0"/>
      <w:marTop w:val="0"/>
      <w:marBottom w:val="0"/>
      <w:divBdr>
        <w:top w:val="none" w:sz="0" w:space="0" w:color="auto"/>
        <w:left w:val="none" w:sz="0" w:space="0" w:color="auto"/>
        <w:bottom w:val="none" w:sz="0" w:space="0" w:color="auto"/>
        <w:right w:val="none" w:sz="0" w:space="0" w:color="auto"/>
      </w:divBdr>
    </w:div>
    <w:div w:id="410471994">
      <w:bodyDiv w:val="1"/>
      <w:marLeft w:val="0"/>
      <w:marRight w:val="0"/>
      <w:marTop w:val="0"/>
      <w:marBottom w:val="0"/>
      <w:divBdr>
        <w:top w:val="none" w:sz="0" w:space="0" w:color="auto"/>
        <w:left w:val="none" w:sz="0" w:space="0" w:color="auto"/>
        <w:bottom w:val="none" w:sz="0" w:space="0" w:color="auto"/>
        <w:right w:val="none" w:sz="0" w:space="0" w:color="auto"/>
      </w:divBdr>
    </w:div>
    <w:div w:id="454296651">
      <w:bodyDiv w:val="1"/>
      <w:marLeft w:val="0"/>
      <w:marRight w:val="0"/>
      <w:marTop w:val="0"/>
      <w:marBottom w:val="0"/>
      <w:divBdr>
        <w:top w:val="none" w:sz="0" w:space="0" w:color="auto"/>
        <w:left w:val="none" w:sz="0" w:space="0" w:color="auto"/>
        <w:bottom w:val="none" w:sz="0" w:space="0" w:color="auto"/>
        <w:right w:val="none" w:sz="0" w:space="0" w:color="auto"/>
      </w:divBdr>
    </w:div>
    <w:div w:id="492575525">
      <w:bodyDiv w:val="1"/>
      <w:marLeft w:val="0"/>
      <w:marRight w:val="0"/>
      <w:marTop w:val="0"/>
      <w:marBottom w:val="0"/>
      <w:divBdr>
        <w:top w:val="none" w:sz="0" w:space="0" w:color="auto"/>
        <w:left w:val="none" w:sz="0" w:space="0" w:color="auto"/>
        <w:bottom w:val="none" w:sz="0" w:space="0" w:color="auto"/>
        <w:right w:val="none" w:sz="0" w:space="0" w:color="auto"/>
      </w:divBdr>
    </w:div>
    <w:div w:id="642583577">
      <w:bodyDiv w:val="1"/>
      <w:marLeft w:val="0"/>
      <w:marRight w:val="0"/>
      <w:marTop w:val="0"/>
      <w:marBottom w:val="0"/>
      <w:divBdr>
        <w:top w:val="none" w:sz="0" w:space="0" w:color="auto"/>
        <w:left w:val="none" w:sz="0" w:space="0" w:color="auto"/>
        <w:bottom w:val="none" w:sz="0" w:space="0" w:color="auto"/>
        <w:right w:val="none" w:sz="0" w:space="0" w:color="auto"/>
      </w:divBdr>
    </w:div>
    <w:div w:id="784077599">
      <w:bodyDiv w:val="1"/>
      <w:marLeft w:val="0"/>
      <w:marRight w:val="0"/>
      <w:marTop w:val="0"/>
      <w:marBottom w:val="0"/>
      <w:divBdr>
        <w:top w:val="none" w:sz="0" w:space="0" w:color="auto"/>
        <w:left w:val="none" w:sz="0" w:space="0" w:color="auto"/>
        <w:bottom w:val="none" w:sz="0" w:space="0" w:color="auto"/>
        <w:right w:val="none" w:sz="0" w:space="0" w:color="auto"/>
      </w:divBdr>
    </w:div>
    <w:div w:id="1072237398">
      <w:bodyDiv w:val="1"/>
      <w:marLeft w:val="0"/>
      <w:marRight w:val="0"/>
      <w:marTop w:val="0"/>
      <w:marBottom w:val="0"/>
      <w:divBdr>
        <w:top w:val="none" w:sz="0" w:space="0" w:color="auto"/>
        <w:left w:val="none" w:sz="0" w:space="0" w:color="auto"/>
        <w:bottom w:val="none" w:sz="0" w:space="0" w:color="auto"/>
        <w:right w:val="none" w:sz="0" w:space="0" w:color="auto"/>
      </w:divBdr>
    </w:div>
    <w:div w:id="1185051226">
      <w:bodyDiv w:val="1"/>
      <w:marLeft w:val="0"/>
      <w:marRight w:val="0"/>
      <w:marTop w:val="0"/>
      <w:marBottom w:val="0"/>
      <w:divBdr>
        <w:top w:val="none" w:sz="0" w:space="0" w:color="auto"/>
        <w:left w:val="none" w:sz="0" w:space="0" w:color="auto"/>
        <w:bottom w:val="none" w:sz="0" w:space="0" w:color="auto"/>
        <w:right w:val="none" w:sz="0" w:space="0" w:color="auto"/>
      </w:divBdr>
    </w:div>
    <w:div w:id="1301692885">
      <w:bodyDiv w:val="1"/>
      <w:marLeft w:val="0"/>
      <w:marRight w:val="0"/>
      <w:marTop w:val="0"/>
      <w:marBottom w:val="0"/>
      <w:divBdr>
        <w:top w:val="none" w:sz="0" w:space="0" w:color="auto"/>
        <w:left w:val="none" w:sz="0" w:space="0" w:color="auto"/>
        <w:bottom w:val="none" w:sz="0" w:space="0" w:color="auto"/>
        <w:right w:val="none" w:sz="0" w:space="0" w:color="auto"/>
      </w:divBdr>
    </w:div>
    <w:div w:id="1327126765">
      <w:bodyDiv w:val="1"/>
      <w:marLeft w:val="0"/>
      <w:marRight w:val="0"/>
      <w:marTop w:val="0"/>
      <w:marBottom w:val="0"/>
      <w:divBdr>
        <w:top w:val="none" w:sz="0" w:space="0" w:color="auto"/>
        <w:left w:val="none" w:sz="0" w:space="0" w:color="auto"/>
        <w:bottom w:val="none" w:sz="0" w:space="0" w:color="auto"/>
        <w:right w:val="none" w:sz="0" w:space="0" w:color="auto"/>
      </w:divBdr>
    </w:div>
    <w:div w:id="1828473002">
      <w:bodyDiv w:val="1"/>
      <w:marLeft w:val="0"/>
      <w:marRight w:val="0"/>
      <w:marTop w:val="0"/>
      <w:marBottom w:val="0"/>
      <w:divBdr>
        <w:top w:val="none" w:sz="0" w:space="0" w:color="auto"/>
        <w:left w:val="none" w:sz="0" w:space="0" w:color="auto"/>
        <w:bottom w:val="none" w:sz="0" w:space="0" w:color="auto"/>
        <w:right w:val="none" w:sz="0" w:space="0" w:color="auto"/>
      </w:divBdr>
    </w:div>
    <w:div w:id="1832865662">
      <w:bodyDiv w:val="1"/>
      <w:marLeft w:val="0"/>
      <w:marRight w:val="0"/>
      <w:marTop w:val="0"/>
      <w:marBottom w:val="0"/>
      <w:divBdr>
        <w:top w:val="none" w:sz="0" w:space="0" w:color="auto"/>
        <w:left w:val="none" w:sz="0" w:space="0" w:color="auto"/>
        <w:bottom w:val="none" w:sz="0" w:space="0" w:color="auto"/>
        <w:right w:val="none" w:sz="0" w:space="0" w:color="auto"/>
      </w:divBdr>
    </w:div>
    <w:div w:id="2134446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hyperlink" Target="https://github.com/MyPetOctocat/bachelor_2022" TargetMode="External"/><Relationship Id="rId50"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header" Target="header1.xml"/><Relationship Id="rId8" Type="http://schemas.openxmlformats.org/officeDocument/2006/relationships/customXml" Target="ink/ink1.xm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1C88989-EF90-4FB2-8474-CB29AA5A860F}"/>
      </w:docPartPr>
      <w:docPartBody>
        <w:p w:rsidR="00617E76" w:rsidRDefault="003D5D23">
          <w:r w:rsidRPr="000E2094">
            <w:rPr>
              <w:rStyle w:val="Platzhaltertext"/>
            </w:rPr>
            <w:t>Klicken oder tippen Sie hier, um Text einzugeben.</w:t>
          </w:r>
        </w:p>
      </w:docPartBody>
    </w:docPart>
    <w:docPart>
      <w:docPartPr>
        <w:name w:val="5B65F50CA9B9461C8A42E79A132EAA6F"/>
        <w:category>
          <w:name w:val="Allgemein"/>
          <w:gallery w:val="placeholder"/>
        </w:category>
        <w:types>
          <w:type w:val="bbPlcHdr"/>
        </w:types>
        <w:behaviors>
          <w:behavior w:val="content"/>
        </w:behaviors>
        <w:guid w:val="{085C6D4E-81CB-4588-99B2-B363E7AE8FBE}"/>
      </w:docPartPr>
      <w:docPartBody>
        <w:p w:rsidR="00617E76" w:rsidRDefault="003D5D23" w:rsidP="003D5D23">
          <w:pPr>
            <w:pStyle w:val="5B65F50CA9B9461C8A42E79A132EAA6F"/>
          </w:pPr>
          <w:r w:rsidRPr="00D46AD3">
            <w:rPr>
              <w:rStyle w:val="Platzhaltertext"/>
            </w:rPr>
            <w:t>Klicken oder tippen Sie hier, um Text einzugeben.</w:t>
          </w:r>
        </w:p>
      </w:docPartBody>
    </w:docPart>
    <w:docPart>
      <w:docPartPr>
        <w:name w:val="BCB570C20C23414DABE4B9E2411FE2E9"/>
        <w:category>
          <w:name w:val="Allgemein"/>
          <w:gallery w:val="placeholder"/>
        </w:category>
        <w:types>
          <w:type w:val="bbPlcHdr"/>
        </w:types>
        <w:behaviors>
          <w:behavior w:val="content"/>
        </w:behaviors>
        <w:guid w:val="{FB5294B1-00FA-43FE-950E-06CF5C492968}"/>
      </w:docPartPr>
      <w:docPartBody>
        <w:p w:rsidR="006F3D33" w:rsidRDefault="004E2EF2" w:rsidP="004E2EF2">
          <w:pPr>
            <w:pStyle w:val="BCB570C20C23414DABE4B9E2411FE2E9"/>
          </w:pPr>
          <w:r w:rsidRPr="00D46AD3">
            <w:rPr>
              <w:rStyle w:val="Platzhaltertext"/>
            </w:rPr>
            <w:t>Klicken oder tippen Sie hier, um Text einzugeben.</w:t>
          </w:r>
        </w:p>
      </w:docPartBody>
    </w:docPart>
    <w:docPart>
      <w:docPartPr>
        <w:name w:val="16CB27FDA48C4BFEBF499D29698DFE3F"/>
        <w:category>
          <w:name w:val="Allgemein"/>
          <w:gallery w:val="placeholder"/>
        </w:category>
        <w:types>
          <w:type w:val="bbPlcHdr"/>
        </w:types>
        <w:behaviors>
          <w:behavior w:val="content"/>
        </w:behaviors>
        <w:guid w:val="{3194BB41-F963-4FA1-B206-2515F9E09EC0}"/>
      </w:docPartPr>
      <w:docPartBody>
        <w:p w:rsidR="006F3D33" w:rsidRDefault="004E2EF2" w:rsidP="004E2EF2">
          <w:pPr>
            <w:pStyle w:val="16CB27FDA48C4BFEBF499D29698DFE3F"/>
          </w:pPr>
          <w:r w:rsidRPr="00D46AD3">
            <w:rPr>
              <w:rStyle w:val="Platzhaltertext"/>
            </w:rPr>
            <w:t>Klicken oder tippen Sie hier, um Text einzugeben.</w:t>
          </w:r>
        </w:p>
      </w:docPartBody>
    </w:docPart>
    <w:docPart>
      <w:docPartPr>
        <w:name w:val="0EDFB2DA68714282984689419D53049B"/>
        <w:category>
          <w:name w:val="Allgemein"/>
          <w:gallery w:val="placeholder"/>
        </w:category>
        <w:types>
          <w:type w:val="bbPlcHdr"/>
        </w:types>
        <w:behaviors>
          <w:behavior w:val="content"/>
        </w:behaviors>
        <w:guid w:val="{96E5B47F-745F-4FF1-9826-72EA6EABA446}"/>
      </w:docPartPr>
      <w:docPartBody>
        <w:p w:rsidR="006F3D33" w:rsidRDefault="004E2EF2" w:rsidP="004E2EF2">
          <w:pPr>
            <w:pStyle w:val="0EDFB2DA68714282984689419D53049B"/>
          </w:pPr>
          <w:r w:rsidRPr="000E2094">
            <w:rPr>
              <w:rStyle w:val="Platzhaltertext"/>
            </w:rPr>
            <w:t>Klicken oder tippen Sie hier, um Text einzugeben.</w:t>
          </w:r>
        </w:p>
      </w:docPartBody>
    </w:docPart>
    <w:docPart>
      <w:docPartPr>
        <w:name w:val="E5ED255449FC4B9E86C49E331B1084E7"/>
        <w:category>
          <w:name w:val="Allgemein"/>
          <w:gallery w:val="placeholder"/>
        </w:category>
        <w:types>
          <w:type w:val="bbPlcHdr"/>
        </w:types>
        <w:behaviors>
          <w:behavior w:val="content"/>
        </w:behaviors>
        <w:guid w:val="{91E36F3C-8DCB-401A-8943-96085E307382}"/>
      </w:docPartPr>
      <w:docPartBody>
        <w:p w:rsidR="006F3D33" w:rsidRDefault="004E2EF2" w:rsidP="004E2EF2">
          <w:pPr>
            <w:pStyle w:val="E5ED255449FC4B9E86C49E331B1084E7"/>
          </w:pPr>
          <w:r w:rsidRPr="000E2094">
            <w:rPr>
              <w:rStyle w:val="Platzhaltertext"/>
            </w:rPr>
            <w:t>Klicken oder tippen Sie hier, um Text einzugeben.</w:t>
          </w:r>
        </w:p>
      </w:docPartBody>
    </w:docPart>
    <w:docPart>
      <w:docPartPr>
        <w:name w:val="51AFB01ED46A4AA585F51DD6736B8E79"/>
        <w:category>
          <w:name w:val="Allgemein"/>
          <w:gallery w:val="placeholder"/>
        </w:category>
        <w:types>
          <w:type w:val="bbPlcHdr"/>
        </w:types>
        <w:behaviors>
          <w:behavior w:val="content"/>
        </w:behaviors>
        <w:guid w:val="{53C19B89-C699-4E1A-A237-9E9A8FCE1DAE}"/>
      </w:docPartPr>
      <w:docPartBody>
        <w:p w:rsidR="00992FF7" w:rsidRDefault="0083015B" w:rsidP="0083015B">
          <w:pPr>
            <w:pStyle w:val="51AFB01ED46A4AA585F51DD6736B8E79"/>
          </w:pPr>
          <w:r w:rsidRPr="000E2094">
            <w:rPr>
              <w:rStyle w:val="Platzhaltertext"/>
            </w:rPr>
            <w:t>Klicken oder tippen Sie hier, um Text einzugeben.</w:t>
          </w:r>
        </w:p>
      </w:docPartBody>
    </w:docPart>
    <w:docPart>
      <w:docPartPr>
        <w:name w:val="FF674B67914D46A7AEA00BFE4E2C691E"/>
        <w:category>
          <w:name w:val="Allgemein"/>
          <w:gallery w:val="placeholder"/>
        </w:category>
        <w:types>
          <w:type w:val="bbPlcHdr"/>
        </w:types>
        <w:behaviors>
          <w:behavior w:val="content"/>
        </w:behaviors>
        <w:guid w:val="{2EC53EB1-260D-486C-AC98-DCA202A4E6E9}"/>
      </w:docPartPr>
      <w:docPartBody>
        <w:p w:rsidR="00D36BFF" w:rsidRDefault="00F3123B" w:rsidP="00F3123B">
          <w:pPr>
            <w:pStyle w:val="FF674B67914D46A7AEA00BFE4E2C691E"/>
          </w:pPr>
          <w:r w:rsidRPr="000E2094">
            <w:rPr>
              <w:rStyle w:val="Platzhaltertext"/>
            </w:rPr>
            <w:t>Klicken oder tippen Sie hier, um Text einzugeben.</w:t>
          </w:r>
        </w:p>
      </w:docPartBody>
    </w:docPart>
    <w:docPart>
      <w:docPartPr>
        <w:name w:val="4961D6538745480DB339049A1336F470"/>
        <w:category>
          <w:name w:val="Allgemein"/>
          <w:gallery w:val="placeholder"/>
        </w:category>
        <w:types>
          <w:type w:val="bbPlcHdr"/>
        </w:types>
        <w:behaviors>
          <w:behavior w:val="content"/>
        </w:behaviors>
        <w:guid w:val="{46B549A3-3877-49B7-8676-7CAF5037E670}"/>
      </w:docPartPr>
      <w:docPartBody>
        <w:p w:rsidR="00535BDD" w:rsidRDefault="00150D0E" w:rsidP="00150D0E">
          <w:pPr>
            <w:pStyle w:val="4961D6538745480DB339049A1336F470"/>
          </w:pPr>
          <w:r w:rsidRPr="000E2094">
            <w:rPr>
              <w:rStyle w:val="Platzhaltertext"/>
            </w:rPr>
            <w:t>Klicken oder tippen Sie hier, um Text einzugeben.</w:t>
          </w:r>
        </w:p>
      </w:docPartBody>
    </w:docPart>
    <w:docPart>
      <w:docPartPr>
        <w:name w:val="65E990C36A104426B7A3D351226F7C7E"/>
        <w:category>
          <w:name w:val="Allgemein"/>
          <w:gallery w:val="placeholder"/>
        </w:category>
        <w:types>
          <w:type w:val="bbPlcHdr"/>
        </w:types>
        <w:behaviors>
          <w:behavior w:val="content"/>
        </w:behaviors>
        <w:guid w:val="{B1941B09-DCD8-44B3-BAD2-496D0D7DFC8B}"/>
      </w:docPartPr>
      <w:docPartBody>
        <w:p w:rsidR="001130FF" w:rsidRDefault="00535BDD" w:rsidP="00535BDD">
          <w:pPr>
            <w:pStyle w:val="65E990C36A104426B7A3D351226F7C7E"/>
          </w:pPr>
          <w:r w:rsidRPr="000E2094">
            <w:rPr>
              <w:rStyle w:val="Platzhaltertext"/>
            </w:rPr>
            <w:t>Klicken oder tippen Sie hier, um Text einzugeben.</w:t>
          </w:r>
        </w:p>
      </w:docPartBody>
    </w:docPart>
    <w:docPart>
      <w:docPartPr>
        <w:name w:val="E9C9D08D92614FB9A07B926BB05C758F"/>
        <w:category>
          <w:name w:val="Allgemein"/>
          <w:gallery w:val="placeholder"/>
        </w:category>
        <w:types>
          <w:type w:val="bbPlcHdr"/>
        </w:types>
        <w:behaviors>
          <w:behavior w:val="content"/>
        </w:behaviors>
        <w:guid w:val="{87D2D8CA-1A8D-47B7-B858-B484865626C8}"/>
      </w:docPartPr>
      <w:docPartBody>
        <w:p w:rsidR="002F4273" w:rsidRDefault="00005BB1" w:rsidP="00005BB1">
          <w:pPr>
            <w:pStyle w:val="E9C9D08D92614FB9A07B926BB05C758F"/>
          </w:pPr>
          <w:r w:rsidRPr="000E2094">
            <w:rPr>
              <w:rStyle w:val="Platzhaltertext"/>
            </w:rPr>
            <w:t>Klicken oder tippen Sie hier, um Text einzugeben.</w:t>
          </w:r>
        </w:p>
      </w:docPartBody>
    </w:docPart>
    <w:docPart>
      <w:docPartPr>
        <w:name w:val="2C224A9F3D434F39831BCD3BF6E85F52"/>
        <w:category>
          <w:name w:val="Allgemein"/>
          <w:gallery w:val="placeholder"/>
        </w:category>
        <w:types>
          <w:type w:val="bbPlcHdr"/>
        </w:types>
        <w:behaviors>
          <w:behavior w:val="content"/>
        </w:behaviors>
        <w:guid w:val="{151D8DB4-560D-410D-9579-6154A6048DBD}"/>
      </w:docPartPr>
      <w:docPartBody>
        <w:p w:rsidR="002867F4" w:rsidRDefault="002F4273" w:rsidP="002F4273">
          <w:pPr>
            <w:pStyle w:val="2C224A9F3D434F39831BCD3BF6E85F52"/>
          </w:pPr>
          <w:r w:rsidRPr="000E209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D23"/>
    <w:rsid w:val="00005BB1"/>
    <w:rsid w:val="00024111"/>
    <w:rsid w:val="000B74CC"/>
    <w:rsid w:val="001130FF"/>
    <w:rsid w:val="00121C8B"/>
    <w:rsid w:val="00150D0E"/>
    <w:rsid w:val="00194888"/>
    <w:rsid w:val="00250812"/>
    <w:rsid w:val="002867F4"/>
    <w:rsid w:val="002E587D"/>
    <w:rsid w:val="002F4273"/>
    <w:rsid w:val="002F6C2B"/>
    <w:rsid w:val="00320902"/>
    <w:rsid w:val="0036538D"/>
    <w:rsid w:val="003D5D23"/>
    <w:rsid w:val="004209F5"/>
    <w:rsid w:val="00464D84"/>
    <w:rsid w:val="004A1A14"/>
    <w:rsid w:val="004B1877"/>
    <w:rsid w:val="004D3000"/>
    <w:rsid w:val="004E2D51"/>
    <w:rsid w:val="004E2EF2"/>
    <w:rsid w:val="00533B1C"/>
    <w:rsid w:val="00535BDD"/>
    <w:rsid w:val="005369EA"/>
    <w:rsid w:val="00546033"/>
    <w:rsid w:val="005609A1"/>
    <w:rsid w:val="0056455D"/>
    <w:rsid w:val="00576B28"/>
    <w:rsid w:val="005825E2"/>
    <w:rsid w:val="005E2FA0"/>
    <w:rsid w:val="005F6CE4"/>
    <w:rsid w:val="006078D9"/>
    <w:rsid w:val="00617E76"/>
    <w:rsid w:val="006D0DBF"/>
    <w:rsid w:val="006D6E23"/>
    <w:rsid w:val="006E7635"/>
    <w:rsid w:val="006F3D33"/>
    <w:rsid w:val="00785FAF"/>
    <w:rsid w:val="007A1C96"/>
    <w:rsid w:val="0083015B"/>
    <w:rsid w:val="00877B14"/>
    <w:rsid w:val="00921995"/>
    <w:rsid w:val="0099239C"/>
    <w:rsid w:val="00992FF7"/>
    <w:rsid w:val="00A313C0"/>
    <w:rsid w:val="00AC0D59"/>
    <w:rsid w:val="00B04807"/>
    <w:rsid w:val="00B13659"/>
    <w:rsid w:val="00B44956"/>
    <w:rsid w:val="00B84E56"/>
    <w:rsid w:val="00BB66AF"/>
    <w:rsid w:val="00BF1FE4"/>
    <w:rsid w:val="00C47A01"/>
    <w:rsid w:val="00CC7020"/>
    <w:rsid w:val="00D36BFF"/>
    <w:rsid w:val="00D8366C"/>
    <w:rsid w:val="00DA1478"/>
    <w:rsid w:val="00DD7466"/>
    <w:rsid w:val="00DF3DFE"/>
    <w:rsid w:val="00E42DFF"/>
    <w:rsid w:val="00E47C53"/>
    <w:rsid w:val="00E63BBD"/>
    <w:rsid w:val="00E748F8"/>
    <w:rsid w:val="00EB507B"/>
    <w:rsid w:val="00EE2FEF"/>
    <w:rsid w:val="00F312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867F4"/>
    <w:rPr>
      <w:color w:val="808080"/>
    </w:rPr>
  </w:style>
  <w:style w:type="paragraph" w:customStyle="1" w:styleId="5B65F50CA9B9461C8A42E79A132EAA6F">
    <w:name w:val="5B65F50CA9B9461C8A42E79A132EAA6F"/>
    <w:rsid w:val="003D5D23"/>
  </w:style>
  <w:style w:type="paragraph" w:customStyle="1" w:styleId="BCB570C20C23414DABE4B9E2411FE2E9">
    <w:name w:val="BCB570C20C23414DABE4B9E2411FE2E9"/>
    <w:rsid w:val="004E2EF2"/>
  </w:style>
  <w:style w:type="paragraph" w:customStyle="1" w:styleId="16CB27FDA48C4BFEBF499D29698DFE3F">
    <w:name w:val="16CB27FDA48C4BFEBF499D29698DFE3F"/>
    <w:rsid w:val="004E2EF2"/>
  </w:style>
  <w:style w:type="paragraph" w:customStyle="1" w:styleId="0EDFB2DA68714282984689419D53049B">
    <w:name w:val="0EDFB2DA68714282984689419D53049B"/>
    <w:rsid w:val="004E2EF2"/>
  </w:style>
  <w:style w:type="paragraph" w:customStyle="1" w:styleId="E5ED255449FC4B9E86C49E331B1084E7">
    <w:name w:val="E5ED255449FC4B9E86C49E331B1084E7"/>
    <w:rsid w:val="004E2EF2"/>
  </w:style>
  <w:style w:type="paragraph" w:customStyle="1" w:styleId="51AFB01ED46A4AA585F51DD6736B8E79">
    <w:name w:val="51AFB01ED46A4AA585F51DD6736B8E79"/>
    <w:rsid w:val="0083015B"/>
  </w:style>
  <w:style w:type="paragraph" w:customStyle="1" w:styleId="FF674B67914D46A7AEA00BFE4E2C691E">
    <w:name w:val="FF674B67914D46A7AEA00BFE4E2C691E"/>
    <w:rsid w:val="00F3123B"/>
  </w:style>
  <w:style w:type="paragraph" w:customStyle="1" w:styleId="4961D6538745480DB339049A1336F470">
    <w:name w:val="4961D6538745480DB339049A1336F470"/>
    <w:rsid w:val="00150D0E"/>
  </w:style>
  <w:style w:type="paragraph" w:customStyle="1" w:styleId="65E990C36A104426B7A3D351226F7C7E">
    <w:name w:val="65E990C36A104426B7A3D351226F7C7E"/>
    <w:rsid w:val="00535BDD"/>
  </w:style>
  <w:style w:type="paragraph" w:customStyle="1" w:styleId="E9C9D08D92614FB9A07B926BB05C758F">
    <w:name w:val="E9C9D08D92614FB9A07B926BB05C758F"/>
    <w:rsid w:val="00005BB1"/>
  </w:style>
  <w:style w:type="paragraph" w:customStyle="1" w:styleId="2C224A9F3D434F39831BCD3BF6E85F52">
    <w:name w:val="2C224A9F3D434F39831BCD3BF6E85F52"/>
    <w:rsid w:val="002F427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5-31T09:26:51.119"/>
    </inkml:context>
    <inkml:brush xml:id="br0">
      <inkml:brushProperty name="width" value="0.05" units="cm"/>
      <inkml:brushProperty name="height" value="0.05" units="cm"/>
    </inkml:brush>
  </inkml:definitions>
  <inkml:trace contextRef="#ctx0" brushRef="#br0">208 322 5984 0 0,'-15'-8'4778'0'0,"8"11"-3472"0"0,3-1-1 0 0,-2-1 1 0 0,1 2 0 0 0,-1-1-1 0 0,-6 7 1 0 0,5-3-749 0 0,0-2-1 0 0,0 3 1 0 0,-7 6 0 0 0,7-2-425 0 0,-2-2 0 0 0,1 3-1 0 0,0-1 1 0 0,2-1 0 0 0,-6 16 0 0 0,11-21-134 0 0,-2-1-1 0 0,1 1 1 0 0,1 1 0 0 0,-1 0-1 0 0,1 0 1 0 0,1 0 0 0 0,-2-1-1 0 0,2 1 1 0 0,0-2-1 0 0,0 3 1 0 0,0-1 0 0 0,2 0-1 0 0,-2-2 1 0 0,1 2 0 0 0,1-1-1 0 0,-2 1 1 0 0,3 0 0 0 0,-2-1-1 0 0,1 1 1 0 0,1-2 0 0 0,0 2-1 0 0,-2-1 1 0 0,4-2-1 0 0,-2 3 1 0 0,0-3 0 0 0,1 3-1 0 0,-1-3 1 0 0,2 2 0 0 0,9 5-1 0 0,-11-7 18 0 0,1 0 0 0 0,1 1 0 0 0,-1 0-1 0 0,-1-1 1 0 0,0 2 0 0 0,0-1 0 0 0,2-1 0 0 0,-2 2-1 0 0,-1-1 1 0 0,1 1 0 0 0,0-1 0 0 0,0 1-1 0 0,-2 1 1 0 0,1-1 0 0 0,1 5 0 0 0,-2-4 54 0 0,-1-3 0 0 0,2 4 0 0 0,-2-4 0 0 0,0 1 0 0 0,0 2 0 0 0,-2-3 0 0 0,2 3 0 0 0,-1-1 0 0 0,1-1 1 0 0,-2 1-1 0 0,1 0 0 0 0,-1-1 0 0 0,1-1 0 0 0,-2 2 0 0 0,1-1 0 0 0,1-1 0 0 0,-7 8 0 0 0,3-5 239 0 0,2-1 0 0 0,-3-1 0 0 0,3 2-1 0 0,-3-1 1 0 0,2-1 0 0 0,-2-1 0 0 0,-10 10 0 0 0,13-12-218 0 0,-1 1 0 0 0,1-1 0 0 0,0 1 0 0 0,-2-1-1 0 0,2 1 1 0 0,0-2 0 0 0,0 1 0 0 0,-1-1 0 0 0,1 2 0 0 0,0-2 0 0 0,-2 0 0 0 0,2 0 0 0 0,-2 0 0 0 0,2 0 0 0 0,0-2 0 0 0,-6 1 0 0 0,8 1-210 0 0,-1-2-1 0 0,1 2 0 0 0,-1-1 1 0 0,1 1-1 0 0,-1-2 1 0 0,1 1-1 0 0,-1 1 1 0 0,1-2-1 0 0,1 1 1 0 0,-2 1-1 0 0,1-2 0 0 0,-1 1 1 0 0,1-1-1 0 0,1 0 1 0 0,-2 2-1 0 0,2-3 1 0 0,-1 3-1 0 0,1-3 0 0 0,-2 3 1 0 0,2-3-1 0 0,-1 3 1 0 0,1-3-1 0 0,0 3 1 0 0,0-3-1 0 0,0 2 0 0 0,-2-1 1 0 0,2-1-1 0 0,2-4-1519 0 0</inkml:trace>
  <inkml:trace contextRef="#ctx0" brushRef="#br0" timeOffset="383.33">200 727 6448 0 0,'0'0'498'0'0,"11"7"-76"0"0,-8-7 127 0 0,0 0 0 0 0,0 0-1 0 0,0-2 1 0 0,0 1 0 0 0,0 1 0 0 0,0-2 0 0 0,0 0 0 0 0,-2 1 0 0 0,3-1 0 0 0,-1 1-1 0 0,0-1 1 0 0,-2 1 0 0 0,2-1 0 0 0,2-4 0 0 0,5-1 544 0 0,-1 1-760 0 0,-1-2 1 0 0,0 0-1 0 0,1 1 0 0 0,-3-1 0 0 0,1-1 0 0 0,-1 0 1 0 0,0 0-1 0 0,0 0 0 0 0,1-2 0 0 0,3-13 0 0 0,-8 24-327 0 0,-2-2 0 0 0,0 2 0 0 0,0 0 0 0 0,0-1 0 0 0,0-1 0 0 0,1 2-1 0 0,-1 0 1 0 0,0-1 0 0 0,0-1 0 0 0,0 2 0 0 0,0 0 0 0 0,0-1 0 0 0,0-1-1 0 0,0 2 1 0 0,0-1 0 0 0,0 1 0 0 0,0-2 0 0 0,0 2 0 0 0,-1-1 0 0 0,1 1 0 0 0,0-2-1 0 0,0 2 1 0 0,0 0 0 0 0,0-1 0 0 0,-2-1 0 0 0,2 2 0 0 0,0 0 0 0 0,-1-1-1 0 0,1 1 1 0 0,0-2 0 0 0,-2 2 0 0 0,2 0 0 0 0,-1 0 0 0 0,1-2 0 0 0,0 2-1 0 0,-2-1 1 0 0,2 1 0 0 0,-1 0 0 0 0,1 0 0 0 0,-3 0 0 0 0,1-2-1 0 0,0 2 1 0 0,1 0 0 0 0,-1-1-1 0 0,-1 1 1 0 0,2 0 0 0 0,-1 0-1 0 0,-1 0 1 0 0,2 0 0 0 0,-1 0-1 0 0,-1 0 1 0 0,2 0-1 0 0,-1 0 1 0 0,1 1 0 0 0,-1-1-1 0 0,-4 2 1 0 0,2 1-8 0 0,-2 0 0 0 0,1 0 1 0 0,0 0-1 0 0,-1 2 0 0 0,2-1 0 0 0,-1 1 0 0 0,1-1 1 0 0,-1 1-1 0 0,1-1 0 0 0,1 1 0 0 0,0 1 0 0 0,-2 0 1 0 0,2 0-1 0 0,-5 9 0 0 0,5-8 2 0 0,2 0 0 0 0,-1 1 0 0 0,-1-1 0 0 0,2 1 0 0 0,-1 0 0 0 0,2-1 0 0 0,-1 1 0 0 0,1-1 0 0 0,0 1 0 0 0,1 0 0 0 0,2 13 0 0 0,-3-18-1 0 0,0 0 0 0 0,2 0 0 0 0,-1-2 0 0 0,-1 2 0 0 0,2 1-1 0 0,-1-1 1 0 0,1 0 0 0 0,-1-2 0 0 0,1 1 0 0 0,-1 1 0 0 0,1-2-1 0 0,0 2 1 0 0,1-1 0 0 0,-2-1 0 0 0,1 2 0 0 0,1-3 0 0 0,0 3-1 0 0,-2-1 1 0 0,2-1 0 0 0,-1-1 0 0 0,5 5 0 0 0,-2-4-11 0 0,-2-1 0 0 0,1 2 0 0 0,-1-2 0 0 0,2 2 0 0 0,0-2 0 0 0,-2 0 0 0 0,1 0 1 0 0,1 0-1 0 0,-2-2 0 0 0,1 2 0 0 0,-1-2 0 0 0,2 2 0 0 0,-2-1 0 0 0,1-1 0 0 0,4-1 0 0 0,34-18-920 0 0,-16 3-3898 0 0,-2-2-1487 0 0</inkml:trace>
  <inkml:trace contextRef="#ctx0" brushRef="#br0" timeOffset="786.22">606 404 8288 0 0,'0'-9'178'0'0,"0"0"1"0"0,0-1 0 0 0,0 1-1 0 0,-1 0 1 0 0,-1 0-1 0 0,1 0 1 0 0,-1 0 0 0 0,-7-17-1 0 0,6 20 302 0 0,0 0 0 0 0,0 0 0 0 0,-1 0 0 0 0,1 0 0 0 0,-2-1 0 0 0,0 1 0 0 0,1 2 0 0 0,-1-2 0 0 0,-1 1 0 0 0,2 1 0 0 0,-2-1 0 0 0,-6-4 1 0 0,8 9-263 0 0,3-2 1 0 0,-1 1 0 0 0,-1 1 0 0 0,0 0 0 0 0,0-2-1 0 0,2 2 1 0 0,-2-1 0 0 0,0 1 0 0 0,1 0 0 0 0,-1 0-1 0 0,0 0 1 0 0,-3 1 0 0 0,5-1-174 0 0,1 0 0 0 0,-2 0 0 0 0,1 0-1 0 0,-1 2 1 0 0,1-2 0 0 0,1 0 0 0 0,-2 0 0 0 0,1 0 0 0 0,-1 1 0 0 0,0-1 0 0 0,2 2 0 0 0,-1-2-1 0 0,-1 0 1 0 0,2 1 0 0 0,-1 1 0 0 0,-1-2 0 0 0,2 2 0 0 0,-1-2 0 0 0,-1 0 0 0 0,2 1 0 0 0,0 1-1 0 0,-1-2 1 0 0,1 3 0 0 0,-2-3 0 0 0,2 1 0 0 0,0 1 0 0 0,-1 1 0 0 0,1-3-53 0 0,0 3-1 0 0,1-3 1 0 0,-1 3 0 0 0,0-2 0 0 0,0 1 0 0 0,2-1 0 0 0,-2 1-1 0 0,1-1 1 0 0,-1 1 0 0 0,2-2 0 0 0,-1 3 0 0 0,-1-3 0 0 0,0 1-1 0 0,3 1 1 0 0,-3-1 0 0 0,2 1 0 0 0,-1-2 0 0 0,3 3 0 0 0,23 18-299 0 0,-3-7 90 0 0,38 29 200 0 0,-31-22 28 0 0,-15-6-6 0 0,30 23 0 0 0,-40-32 0 0 0,0 2 1 0 0,0-2-1 0 0,-2 1 0 0 0,2 1 0 0 0,-1 0 1 0 0,0-1-1 0 0,-1 2 0 0 0,-1-1 0 0 0,0 0 1 0 0,3 11-1 0 0,-3-11 133 0 0,-3-2-1 0 0,2 2 1 0 0,-2-1 0 0 0,1 1-1 0 0,-1-1 1 0 0,-1-1 0 0 0,1 2-1 0 0,-2-2 1 0 0,1 2 0 0 0,-1-1-1 0 0,1-1 1 0 0,-1 0 0 0 0,-7 13-1 0 0,2-3 300 0 0,-3 0-1 0 0,1-1 1 0 0,0 0-1 0 0,-3 0 0 0 0,2-1 1 0 0,-3 0-1 0 0,1-1 1 0 0,-1-1-1 0 0,-1 1 0 0 0,0-3 1 0 0,-1 1-1 0 0,-20 10 1 0 0,29-16-377 0 0,-3-2 1 0 0,3-2 0 0 0,-1 2 0 0 0,-3 0 0 0 0,3-1 0 0 0,-1-1 0 0 0,-13 2 0 0 0,16-3-98 0 0,2 0 1 0 0,-1 0-1 0 0,-1 0 0 0 0,2 0 0 0 0,-1 0 1 0 0,-1-1-1 0 0,2-1 0 0 0,-1 2 1 0 0,1-1-1 0 0,-2-1 0 0 0,2 1 0 0 0,-1-1 1 0 0,0 1-1 0 0,1-1 0 0 0,0 1 1 0 0,-1-2-1 0 0,-2-3 0 0 0,4 6-204 0 0,2 0 0 0 0,0-2 0 0 0,-1 1 0 0 0,-1 1-1 0 0,2-2 1 0 0,0 1 0 0 0,0 1 0 0 0,-1-2 0 0 0,1 0 0 0 0,-2 2 0 0 0,2-1-1 0 0,0-1 1 0 0,0 1 0 0 0,0-1 0 0 0,-3-10-8341 0 0</inkml:trace>
  <inkml:trace contextRef="#ctx0" brushRef="#br0" timeOffset="1275.5">808 571 12896 0 0,'0'0'997'0'0,"-8"3"-618"0"0,2-1 34 0 0,2-1 1 0 0,-1 2 0 0 0,1 0 0 0 0,-1-1 0 0 0,1 1 0 0 0,-1 1 0 0 0,0-1 0 0 0,2 0 0 0 0,-1 0 0 0 0,-1 2 0 0 0,-4 6-1 0 0,9-10-333 0 0,-3 2 0 0 0,3-3-1 0 0,-1 3 1 0 0,-1-1 0 0 0,1 1-1 0 0,-1-2 1 0 0,2 2-1 0 0,0-1 1 0 0,-1-1 0 0 0,-1 2-1 0 0,2 0 1 0 0,0-1 0 0 0,0-1-1 0 0,0 2 1 0 0,0 0-1 0 0,0-1 1 0 0,0 1 0 0 0,0-1-1 0 0,0-1 1 0 0,0 2 0 0 0,0 0-1 0 0,2-1 1 0 0,-1-1 0 0 0,-1 2-1 0 0,0 0 1 0 0,2-1-1 0 0,-1-1 1 0 0,1 2 0 0 0,-1 0-1 0 0,1-1-77 0 0,-1-1-1 0 0,1 1 1 0 0,-1-1-1 0 0,1 1 1 0 0,-1 0 0 0 0,1-1-1 0 0,-1 1 1 0 0,1-2-1 0 0,-1 1 1 0 0,2-1-1 0 0,-1 2 1 0 0,-1-1-1 0 0,1-1 1 0 0,-1 0-1 0 0,3 0 1 0 0,-3 2-1 0 0,1-2 1 0 0,-1 0-1 0 0,2 1 1 0 0,-1-1-1 0 0,-1 0 1 0 0,2 0 0 0 0,2-1-1 0 0,2-1-19 0 0,2 1-1 0 0,-3-2 1 0 0,4 1-1 0 0,8-6 1 0 0,9-2 88 0 0,-13 2-2041 0 0,-14 8 2111 0 0,13 6-402 0 0,-2 11 749 0 0,-10-12-510 0 0,2-2 0 0 0,-1 1 0 0 0,1-1 0 0 0,-1 0 0 0 0,1 0 0 0 0,0 2 0 0 0,0-2 0 0 0,0 0 0 0 0,0 0 0 0 0,6 5 0 0 0,-5-5-11 0 0,1-2-1 0 0,-1 2 1 0 0,1-1-1 0 0,0-1 0 0 0,-1 1 1 0 0,10 2-1 0 0,5-4-5412 0 0,-10-1-615 0 0</inkml:trace>
  <inkml:trace contextRef="#ctx0" brushRef="#br0" timeOffset="1783.36">1202 541 15200 0 0,'-32'-5'1518'0'0,"22"3"-738"0"0,-1 1 0 0 0,0 1 0 0 0,-11 0 1 0 0,20 0-704 0 0,-1 0 0 0 0,2 0 0 0 0,-1 0 0 0 0,-1 0 0 0 0,2 1 0 0 0,-1-1 1 0 0,-1 2-1 0 0,1-2 0 0 0,1 0 0 0 0,-1 2 0 0 0,1-1 0 0 0,-1-1 0 0 0,1 2 0 0 0,-1-1 1 0 0,1 1-1 0 0,-1-1 0 0 0,1-1 0 0 0,-1 3 0 0 0,1-3 0 0 0,-1 3 0 0 0,2-3 1 0 0,-3 5-1 0 0,3-4-77 0 0,0-1 1 0 0,-1 2 0 0 0,1-1-1 0 0,0-1 1 0 0,0 2-1 0 0,0-1 1 0 0,0-1 0 0 0,1 2-1 0 0,-1-1 1 0 0,0-1 0 0 0,0 2-1 0 0,0-1 1 0 0,0-1 0 0 0,0 2-1 0 0,2-2 1 0 0,-2 1-1 0 0,1 1 1 0 0,-1-2 0 0 0,0 0-1 0 0,0 2 1 0 0,3-1 0 0 0,12 17-50 0 0,-13-16 41 0 0,0-1 10 0 0,5 8-23 0 0,2-2 0 0 0,-3 0 1 0 0,2 2-1 0 0,-2 0 0 0 0,8 13 1 0 0,-13-19 46 0 0,1-2 0 0 0,-1 2 0 0 0,-1 0 0 0 0,0-1-1 0 0,2-1 1 0 0,-1 2 0 0 0,-1 0 0 0 0,0 0 0 0 0,0-1 0 0 0,0 1 0 0 0,0-2 0 0 0,0 3 0 0 0,0-1 0 0 0,0-2 0 0 0,0 2 0 0 0,-1 0 0 0 0,-1-1 0 0 0,2 1 0 0 0,0-2 0 0 0,-1 2 0 0 0,-1 0-1 0 0,2-1 1 0 0,-3-1 0 0 0,3 2 0 0 0,-1-1 0 0 0,-1-1 0 0 0,-1 2 0 0 0,3-1 0 0 0,-5 3 0 0 0,2-2 73 0 0,0-2 1 0 0,0 2-1 0 0,0 0 0 0 0,0 0 1 0 0,0-1-1 0 0,-1-1 0 0 0,-1 2 0 0 0,2-1 1 0 0,0-1-1 0 0,-1 1 0 0 0,-1-1 1 0 0,2 1-1 0 0,-2-1 0 0 0,2-1 1 0 0,-1 0-1 0 0,-1 2 0 0 0,2-2 1 0 0,-3 0-1 0 0,3 0 0 0 0,-1 0 1 0 0,-1 0-1 0 0,2-2 0 0 0,-2 2 0 0 0,2-1 1 0 0,-1-1-1 0 0,-1 2 0 0 0,2-3 1 0 0,-1 3-1 0 0,-1-3 0 0 0,2 2 1 0 0,0-1-1 0 0,0-1 0 0 0,-1 0 1 0 0,-4-3-1 0 0,-3-5-209 0 0,1-1 1 0 0,-1 0 0 0 0,2 0-1 0 0,1-2 1 0 0,-1 1-1 0 0,2-1 1 0 0,-1 0 0 0 0,2-1-1 0 0,0 1 1 0 0,2-1-1 0 0,-6-15 1 0 0,7 15-783 0 0,0-1 0 0 0,2 1 1 0 0,-1 0-1 0 0,2 0 0 0 0,0 0 0 0 0,0-1 0 0 0,3 1 1 0 0,-1 0-1 0 0,-1 0 0 0 0,4 1 0 0 0,6-24 1 0 0,-8 32 671 0 0,0-2 1 0 0,0 2-1 0 0,1-1 1 0 0,-1 1 0 0 0,2 0-1 0 0,-1 1 1 0 0,1-1 0 0 0,-1 0-1 0 0,3 1 1 0 0,-3 1 0 0 0,2-2-1 0 0,-1 3 1 0 0,1-2-1 0 0,0 1 1 0 0,1 1 0 0 0,-1-1-1 0 0,0 1 1 0 0,8-3 0 0 0,-5 3 439 0 0,0 2 1 0 0,-1-2 0 0 0,1 3 0 0 0,-1-3 0 0 0,1 3 0 0 0,0 0 0 0 0,0 0 0 0 0,-2 0 0 0 0,3 0-1 0 0,-1 1 1 0 0,-2 1 0 0 0,2 1 0 0 0,0-2 0 0 0,14 8 0 0 0,-12-4 39 0 0,-2 0 0 0 0,0-2 1 0 0,0 3-1 0 0,-1 0 0 0 0,-1 0 0 0 0,2 0 0 0 0,-1 2 1 0 0,-2-1-1 0 0,2-1 0 0 0,-1 2 0 0 0,5 10 1 0 0,-4-7 107 0 0,-1 1 0 0 0,-2-2 0 0 0,1 3 0 0 0,-1-1 0 0 0,-1 0 1 0 0,1 0-1 0 0,-2 0 0 0 0,1 16 0 0 0,-1-10 169 0 0,-1 2 0 0 0,-1-1-1 0 0,-1 1 1 0 0,-1 0 0 0 0,-1-2 0 0 0,-1 3-1 0 0,0-2 1 0 0,-1 0 0 0 0,-1 0-1 0 0,-1 0 1 0 0,-14 30 0 0 0,13-37-184 0 0,-1 3 0 0 0,1-2-1 0 0,-15 17 1 0 0,19-25-299 0 0,0-2-1 0 0,0 0 0 0 0,0 0 0 0 0,0 0 0 0 0,0 0 1 0 0,0-2-1 0 0,0 2 0 0 0,-1-1 0 0 0,1-1 0 0 0,-2 2 1 0 0,2-1-1 0 0,0-1 0 0 0,-2 1 0 0 0,2-1 1 0 0,-1-1-1 0 0,-1 2 0 0 0,-7-1 0 0 0,9-1-88 0 0,0 0 0 0 0,0 0 0 0 0,2-1 0 0 0,-3-1 0 0 0,1 2 0 0 0,0-1 0 0 0,2-1 0 0 0,-2 2 0 0 0,0-1 0 0 0,1-1 0 0 0,-1 1-1 0 0,0-1 1 0 0,2 1 0 0 0,-1-1 0 0 0,-1-1 0 0 0,2 2 0 0 0,-1-1 0 0 0,-1-1 0 0 0,2 2 0 0 0,-1-2 0 0 0,1 0 0 0 0,-1 1 0 0 0,1-1 0 0 0,-1 1 0 0 0,2-1 0 0 0,-3-3 0 0 0,0-1-249 0 0,1 1 0 0 0,1 0 1 0 0,-1-2-1 0 0,1 0 1 0 0,-1 2-1 0 0,2-1 0 0 0,0-1 1 0 0,0 2-1 0 0,0-12 1 0 0,3 10 65 0 0,-3 2 0 0 0,2 0 0 0 0,-1 0 0 0 0,2-2 0 0 0,-1 2 0 0 0,1 0 0 0 0,0 0 0 0 0,0 0 0 0 0,0 1 0 0 0,6-7 0 0 0,-6 9 161 0 0,0 0 1 0 0,-1 2-1 0 0,1-1 1 0 0,-2-1-1 0 0,2 0 1 0 0,0 3-1 0 0,0-3 1 0 0,-1 2-1 0 0,1-1 1 0 0,0 1-1 0 0,0-1 0 0 0,0 2 1 0 0,0-1-1 0 0,0-1 1 0 0,2 2-1 0 0,-2 0 1 0 0,0-2-1 0 0,0 2 1 0 0,1 0-1 0 0,-1 0 1 0 0,0 0-1 0 0,0 0 1 0 0,3 2-1 0 0,-1-2 93 0 0,1 3 0 0 0,-3-3 0 0 0,3 3 0 0 0,-3-3 0 0 0,3 3 0 0 0,-3-1 0 0 0,3 1 0 0 0,-3-2 0 0 0,2 2 0 0 0,-2 0 0 0 0,2 0 0 0 0,-2 0 0 0 0,1 0 0 0 0,-1 2 0 0 0,0-1 0 0 0,0-2 0 0 0,0 3 0 0 0,0-1 0 0 0,3 8 1 0 0,-3-4 69 0 0,0-1 1 0 0,0 1 0 0 0,-1 0-1 0 0,1-1 1 0 0,-1 2 0 0 0,-1-1 0 0 0,-1 0-1 0 0,2-1 1 0 0,-2 2 0 0 0,0-1 0 0 0,-2 10-1 0 0,-1-3-956 0 0,1-9-220 0 0</inkml:trace>
  <inkml:trace contextRef="#ctx0" brushRef="#br0" timeOffset="2559.75">1513 563 10592 0 0,'-3'0'486'0'0,"0"0"0"0"0,-2 0-1 0 0,2-1 1 0 0,0 1 0 0 0,0 0 0 0 0,0 0 0 0 0,0 1 0 0 0,0-1 0 0 0,-2 0 0 0 0,2 2 0 0 0,0-1 0 0 0,0-1 0 0 0,0 2-1 0 0,0-1 1 0 0,0-1 0 0 0,0 2 0 0 0,0 1 0 0 0,0-3 0 0 0,-3 6 0 0 0,3-3 43 0 0,0 0-1 0 0,0 0 1 0 0,0 0-1 0 0,0 0 1 0 0,0 2 0 0 0,0-2-1 0 0,1 1 1 0 0,-1 4 0 0 0,0-5-599 0 0,3 0 1 0 0,-1 0 0 0 0,-1 2 0 0 0,2-1 0 0 0,-3 5 0 0 0,3-6 85 0 0,0 3 1 0 0,0-2-1 0 0,0 0 1 0 0,0 1 0 0 0,0-1-1 0 0,2 1 1 0 0,-1-1-1 0 0,-1-1 1 0 0,2 2-1 0 0,1 4 1 0 0,-2-7-14 0 0,-1-1 0 0 0,2 2 1 0 0,-1-1-1 0 0,1-1 0 0 0,-2 2 0 0 0,1-1 1 0 0,1-1-1 0 0,1 1 0 0 0,-3-1 0 0 0,3 1 0 0 0,-1-1 1 0 0,-1 1-1 0 0,2-1 0 0 0,-1-1 0 0 0,-1 3 1 0 0,2-3-1 0 0,-1 0 0 0 0,-1 2 0 0 0,2-1 0 0 0,-1-1 1 0 0,4 2-1 0 0,6-1 18 0 0,0-1 0 0 0,2 0 0 0 0,-1 0 0 0 0,-2-1 0 0 0,3-1 0 0 0,17-5 0 0 0,15-2 13 0 0,-7 6-45 0 0,1 1 0 0 0,67 5 0 0 0,-96-1-4 0 0,13-2-602 0 0,-10 1 234 0 0</inkml:trace>
  <inkml:trace contextRef="#ctx0" brushRef="#br0" timeOffset="3313.87">2425 264 11520 0 0,'2'-3'156'0'0,"-2"0"0"0"0,3 0 0 0 0,-3 0 0 0 0,1 0 0 0 0,1 0 0 0 0,1 0 0 0 0,0-3 0 0 0,-3 6-112 0 0,2 0 1 0 0,-2 0 0 0 0,0-2-1 0 0,0 2 1 0 0,0 0 0 0 0,1 0 0 0 0,-1-1-1 0 0,0 1 1 0 0,0 0 0 0 0,0 0-1 0 0,0 0 1 0 0,0 0 0 0 0,0-2 0 0 0,0 2-1 0 0,0 0 1 0 0,0 0 0 0 0,0 0-1 0 0,0 0 1 0 0,0-2 0 0 0,0 2 0 0 0,0 0-1 0 0,0-1 1 0 0,0 1 0 0 0,0 0-1 0 0,0 0 1 0 0,0 0 0 0 0,0 0 0 0 0,-1 0-1 0 0,1-2 1 0 0,0 2 0 0 0,0-1-1 0 0,-11-4 3143 0 0,-16 4 1821 0 0,22 4-4884 0 0,1-3 0 0 0,-1 1 1 0 0,-1 1-1 0 0,1 1 0 0 0,1-2 1 0 0,-2 3-1 0 0,1-3 0 0 0,1 2 1 0 0,-4 5-1 0 0,-39 33 1396 0 0,18-17-1117 0 0,22-18-384 0 0,1 0-1 0 0,-2 2 0 0 0,2-2 1 0 0,0 1-1 0 0,-9 12 1 0 0,13-16-16 0 0,1-2 1 0 0,1 2 0 0 0,-2-1 0 0 0,1 1 0 0 0,1 0 0 0 0,-2 0-1 0 0,1 0 1 0 0,1 0 0 0 0,0 0 0 0 0,0 0 0 0 0,0-1 0 0 0,0 1-1 0 0,0 0 1 0 0,0 0 0 0 0,0 0 0 0 0,0 0 0 0 0,0-2 0 0 0,1 2 0 0 0,-1 0-1 0 0,2 0 1 0 0,-2-1 0 0 0,4 6 0 0 0,2 2-23 0 0,2-1 1 0 0,-2 2-1 0 0,3-2 1 0 0,-1 0-1 0 0,-1-1 0 0 0,2 1 1 0 0,17 11-1 0 0,-12-8-3 0 0,-1 0 0 0 0,15 15 0 0 0,-27-24 45 0 0,1-1-1 0 0,-2-1 1 0 0,1 1-1 0 0,1 1 0 0 0,-2-1 1 0 0,1 1-1 0 0,1-2 1 0 0,-2 2-1 0 0,0-1 1 0 0,1 1-1 0 0,-1-2 1 0 0,0 2-1 0 0,0 0 0 0 0,0-1 1 0 0,0 1-1 0 0,0-2 1 0 0,0 2-1 0 0,-1 0 1 0 0,1-1-1 0 0,0 1 1 0 0,0-1-1 0 0,-2-1 0 0 0,1 2 1 0 0,1 0-1 0 0,-3 0 1 0 0,0 3 60 0 0,0 0 0 0 0,0-1-1 0 0,0-1 1 0 0,-2 1 0 0 0,2 1 0 0 0,-2-3 0 0 0,1 2 0 0 0,-10 7 0 0 0,2-5 147 0 0,0 0 1 0 0,0-1 0 0 0,0 0 0 0 0,0-2 0 0 0,-1 1 0 0 0,0-1 0 0 0,1-1 0 0 0,-23 3 0 0 0,23-6-580 0 0,12 0 300 0 0,0 0-1 0 0,0 0 1 0 0,0-1-1 0 0,0 1 1 0 0,0 0-1 0 0,0 0 1 0 0,0 0-1 0 0,0 0 1 0 0,0-2-1 0 0,0 2 1 0 0,0 0-1 0 0,0 0 1 0 0,0 0-1 0 0,0 0 0 0 0,0 0 1 0 0,0 0-1 0 0,0 0 1 0 0,0 0-1 0 0,0 0 1 0 0,0 0-1 0 0,0 0 1 0 0,0 0-1 0 0,0-1 1 0 0,0 1-1 0 0,0 0 1 0 0,0 0-1 0 0,0 0 1 0 0,0 0-1 0 0,0 0 1 0 0,0 0-1 0 0,1 0 0 0 0,-1-2 1 0 0,0 2-1 0 0,0 0 1 0 0,0 0-1 0 0,2 0 1 0 0,19-10-5290 0 0,-9 5-2604 0 0</inkml:trace>
  <inkml:trace contextRef="#ctx0" brushRef="#br0" timeOffset="3711.04">2586 563 14744 0 0,'0'0'1334'0'0,"-15"2"-914"0"0,0 2 2564 0 0,-20 12 0 0 0,29-15-2636 0 0,1 2 1 0 0,1 0-1 0 0,-1 0 1 0 0,1 0-1 0 0,-1 0 1 0 0,2 2-1 0 0,-8 4 1 0 0,10-7-358 0 0,1-1 0 0 0,-2-1 0 0 0,2 2 0 0 0,-1-1 0 0 0,1-1 0 0 0,0 2 0 0 0,-2-1 1 0 0,2-1-1 0 0,0 2 0 0 0,-1-1 0 0 0,1-1 0 0 0,0 3 0 0 0,0-3 0 0 0,0 2 0 0 0,0-1 0 0 0,0-1 0 0 0,0 3 0 0 0,0-3 0 0 0,0 2 0 0 0,0-1 0 0 0,0 2 1 0 0,1-1-3 0 0,1-1 0 0 0,-2 2 0 0 0,1-1 0 0 0,1-1 0 0 0,-2 1 0 0 0,1-2 0 0 0,1 3 0 0 0,-1-3 0 0 0,1 2 1 0 0,-2-1-1 0 0,3 1 0 0 0,0 1 0 0 0,3 0 1 0 0,-1 0 0 0 0,-1-2-1 0 0,1 2 1 0 0,1 0 0 0 0,0-1 0 0 0,0-1 0 0 0,-2 1 0 0 0,10-1 0 0 0,9 2-141 0 0,0-3 1 0 0,36-3 0 0 0,-56 3-171 0 0,0 0 0 0 0,0-1-1 0 0,0 1 1 0 0,1-2 0 0 0,-1 1 0 0 0,0-1 0 0 0,0 2-1 0 0,1-3 1 0 0,2 0 0 0 0,-3 0-1058 0 0</inkml:trace>
  <inkml:trace contextRef="#ctx0" brushRef="#br0" timeOffset="4101.22">2566 378 16128 0 0,'-1'0'242'0'0,"1"1"1"0"0,-2 1-1 0 0,1-2 1 0 0,-1 1-1 0 0,1 1 1 0 0,1 0-1 0 0,-2-1 1 0 0,1-1-1 0 0,1 3 1 0 0,0-3-1 0 0,-2 3 1 0 0,1-3-1 0 0,1 2 1 0 0,0-1-1 0 0,0 1 1 0 0,-2-1-1 0 0,2 1 1 0 0,0-1-1 0 0,0 1 1 0 0,-1-1-1 0 0,1 1 1 0 0,1 2-1 0 0,-1 1 569 0 0,2 1-1 0 0,-2 0 0 0 0,1-1 1 0 0,1-1-1 0 0,4 10 0 0 0,-6-13-967 0 0,0 1 0 0 0,0-2 0 0 0,1 0-1 0 0,-1 1 1 0 0,2 1 0 0 0,-2-2 0 0 0,0 0 0 0 0,1 1-1 0 0,1 1 1 0 0,-2-2 0 0 0,0 0 0 0 0,1 0 0 0 0,1 2-1 0 0,-2-2 1 0 0,1 1 0 0 0,1-1 0 0 0,-2 0 0 0 0,1 0-1 0 0,1 0 1 0 0,-2 0 0 0 0,1 0 0 0 0,3 2 0 0 0,-3-2-473 0 0,2 0 1 0 0,-1 0 0 0 0,-1 0 0 0 0,1 0 0 0 0,1-2-1 0 0,-2 2 1 0 0,1 0 0 0 0,1 0 0 0 0,-2-1-1 0 0,4-1 1 0 0</inkml:trace>
  <inkml:trace contextRef="#ctx0" brushRef="#br0" timeOffset="4663.16">3007 19 8808 0 0,'3'-3'200'0'0,"1"2"0"0"0,-1-2 0 0 0,1 1 0 0 0,-1 1 0 0 0,2-1 0 0 0,-2 1 0 0 0,0 1 0 0 0,1-2 0 0 0,1 1 0 0 0,-2 1 0 0 0,1-2 0 0 0,1 2 0 0 0,-2 0 1 0 0,2 0-1 0 0,-2 0 0 0 0,1 0 0 0 0,1 2 0 0 0,4-1 0 0 0,-6 1 5 0 0,0-2-1 0 0,-2 1 1 0 0,2 1 0 0 0,0-2 0 0 0,0 3-1 0 0,-1-3 1 0 0,1 3 0 0 0,-1-2 0 0 0,1 1-1 0 0,0 1 1 0 0,-2-2 0 0 0,1 1 0 0 0,1 1-1 0 0,-2-2 1 0 0,1 2 0 0 0,1 0-1 0 0,-2 0 1 0 0,1-1 0 0 0,-2 1 0 0 0,3 0-1 0 0,-3 0 1 0 0,1 0 0 0 0,1 0 0 0 0,-2 5-1 0 0,1-1 193 0 0,1 4-1 0 0,-2 0 1 0 0,0-2-1 0 0,0 1 0 0 0,-2 0 1 0 0,1 0-1 0 0,-1 1 0 0 0,1-2 1 0 0,-5 11-1 0 0,-6 15 740 0 0,-19 35 1 0 0,30-69-1088 0 0,-28 57 829 0 0,-1-3 0 0 0,-52 69 0 0 0,47-75-53 0 0,-65 69 1 0 0,97-115-804 0 0,-31 28 142 0 0,33-30-152 0 0,-2 1-1 0 0,0-1 1 0 0,1 2-1 0 0,-1-3 1 0 0,0 3 0 0 0,2-3-1 0 0,-2 2 1 0 0,0-1 0 0 0,0-1-1 0 0,0 2 1 0 0,0 0-1 0 0,-3-2 1 0 0,4 0-10 0 0,2 0-1 0 0,0 0 1 0 0,-1 0-1 0 0,-1 0 1 0 0,2 0-1 0 0,0 0 1 0 0,-1 0-1 0 0,-1 0 1 0 0,2-2-1 0 0,0 2 1 0 0,-2 0-1 0 0,1-2 1 0 0,1 2-1 0 0,0 0 1 0 0,-2 0-1 0 0,2 0 1 0 0,-1-1-1 0 0,1 1 1 0 0,0-2-1 0 0,-2 2 1 0 0,2 0-1 0 0,-1-3 1 0 0,1 2-16 0 0,-2-1 1 0 0,1 1-1 0 0,1-1 0 0 0,0 1 1 0 0,0-1-1 0 0,0 1 1 0 0,-2-1-1 0 0,2 1 0 0 0,0-1 1 0 0,0-2-1 0 0,2-2-54 0 0,-2-1 0 0 0,0 1 0 0 0,3 0 0 0 0,-3 0-1 0 0,4-6 1 0 0,4-2-26 0 0,-2 1-1 0 0,2-1 0 0 0,-1 2 1 0 0,2 0-1 0 0,0 0 1 0 0,2-1-1 0 0,-2 3 1 0 0,2-1-1 0 0,-1 1 0 0 0,2-1 1 0 0,1 2-1 0 0,-1 1 1 0 0,0-1-1 0 0,23-11 1 0 0,75-30-5 0 0,-94 44 82 0 0,2 0 1 0 0,-2 1-1 0 0,1 1 1 0 0,32-4-1 0 0,-46 8-9 0 0,0 0-1 0 0,0 0 0 0 0,-2 0 1 0 0,2 0-1 0 0,-1 0 0 0 0,1 2 1 0 0,0-2-1 0 0,0 0 0 0 0,-2 1 1 0 0,2-1-1 0 0,-1 2 0 0 0,1-2 1 0 0,-2 3-1 0 0,2-3 0 0 0,-1 1 1 0 0,1 1-1 0 0,2 2 0 0 0,-2-2 6 0 0,-3-1 1 0 0,1 1-1 0 0,1 0 0 0 0,-2-1 1 0 0,0 1-1 0 0,1-1 0 0 0,1 1 0 0 0,-2-1 1 0 0,0 2-1 0 0,0-3 0 0 0,0 3 0 0 0,1-1 1 0 0,-1-1-1 0 0,0 1 0 0 0,0-1 0 0 0,0 1 1 0 0,0 1-1 0 0,0-3 0 0 0,0 3 0 0 0,-1-2 1 0 0,1 1-1 0 0,0-1 0 0 0,0 1 0 0 0,-2 1 1 0 0,2-3-1 0 0,-1 5 0 0 0,-37 86-3580 0 0,33-78 2882 0 0</inkml:trace>
  <inkml:trace contextRef="#ctx0" brushRef="#br0" timeOffset="5732">3288 591 11056 0 0,'0'0'2313'0'0,"17"6"542"0"0,-8-8-2159 0 0,-2 1 0 0 0,1-2 0 0 0,12-5 0 0 0,-17 7-437 0 0,0-1 0 0 0,0 1 0 0 0,0-1 0 0 0,0-1 0 0 0,0 1 0 0 0,0 1 0 0 0,0-1 0 0 0,0-1 0 0 0,-2 0 0 0 0,5-4 0 0 0,-6 7-226 0 0,0 0 1 0 0,0 0 0 0 0,0-2 0 0 0,0 2-1 0 0,0 0 1 0 0,0 0 0 0 0,0 0 0 0 0,0 0-1 0 0,0 0 1 0 0,0 0 0 0 0,0 0 0 0 0,0 0-1 0 0,0 0 1 0 0,0 0 0 0 0,0-1 0 0 0,0 1-1 0 0,0 0 1 0 0,0 0 0 0 0,0 0 0 0 0,0 0-1 0 0,0 0 1 0 0,0-2 0 0 0,-1 2 0 0 0,1 0-1 0 0,0 0 1 0 0,0 0 0 0 0,0 0 0 0 0,0 0-1 0 0,0 0 1 0 0,0 0 0 0 0,0 0 0 0 0,0 0-1 0 0,0 0 1 0 0,0 0 0 0 0,0 0 0 0 0,0 0-1 0 0,-2 0 1 0 0,2 0 0 0 0,0 0 0 0 0,0 0-1 0 0,0 0 1 0 0,0 0 0 0 0,-1 0 0 0 0,1 0-1 0 0,0 0 1 0 0,0 0 0 0 0,0 0 0 0 0,0 0-1 0 0,0 0 1 0 0,0 0 0 0 0,0 0 0 0 0,0 0-1 0 0,0 0 1 0 0,-12 3-10 0 0,7 0-31 0 0,2 0 0 0 0,0 2 1 0 0,0-2-1 0 0,0 0 0 0 0,0 2 0 0 0,1-1 0 0 0,-1-1 0 0 0,0 2 0 0 0,-1 7 0 0 0,4-11 11 0 0,0 2-1 0 0,0 0 0 0 0,-2-1 0 0 0,2 1 1 0 0,0-1-1 0 0,-1-1 0 0 0,1 2 1 0 0,1 0-1 0 0,-1 0 0 0 0,0-1 0 0 0,0-1 1 0 0,2 2-1 0 0,-2 0 0 0 0,0-1 1 0 0,1 1-1 0 0,-1-2 0 0 0,2 2 0 0 0,-1-1 1 0 0,-1-1-1 0 0,5 5 0 0 0,-2-1-17 0 0,0-2 0 0 0,0 0-1 0 0,2 2 1 0 0,-2-2 0 0 0,0 0-1 0 0,1 0 1 0 0,-1 0 0 0 0,2-2-1 0 0,-2 2 1 0 0,1 0-1 0 0,5 0 1 0 0,-1 1-11 0 0,0-3-1 0 0,-1 1 1 0 0,1-1-1 0 0,-1-1 1 0 0,-1 2-1 0 0,13-2 1 0 0,108-2-45 0 0,59 1 225 0 0,-163 1-563 0 0,36 1 352 0 0,-18 5-6171 0 0,-14-1-968 0 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63E72-DBFE-49B1-BEFC-9D8868BC0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4</Pages>
  <Words>209328</Words>
  <Characters>1193170</Characters>
  <Application>Microsoft Office Word</Application>
  <DocSecurity>0</DocSecurity>
  <Lines>9943</Lines>
  <Paragraphs>2799</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1399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Sebastian Sätzler</cp:lastModifiedBy>
  <cp:revision>7679</cp:revision>
  <cp:lastPrinted>2011-10-23T20:42:00Z</cp:lastPrinted>
  <dcterms:created xsi:type="dcterms:W3CDTF">2011-09-21T18:30:00Z</dcterms:created>
  <dcterms:modified xsi:type="dcterms:W3CDTF">2022-08-01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vt:lpwstr>
  </property>
  <property fmtid="{D5CDD505-2E9C-101B-9397-08002B2CF9AE}" pid="3" name="CitaviDocumentProperty_0">
    <vt:lpwstr>dd40b498-dd96-4c8b-9a97-3f40560c6f42</vt:lpwstr>
  </property>
  <property fmtid="{D5CDD505-2E9C-101B-9397-08002B2CF9AE}" pid="4" name="CitaviDocumentProperty_1">
    <vt:lpwstr>6.12.0.0</vt:lpwstr>
  </property>
  <property fmtid="{D5CDD505-2E9C-101B-9397-08002B2CF9AE}" pid="5" name="CitaviDocumentProperty_6">
    <vt:lpwstr>False</vt:lpwstr>
  </property>
  <property fmtid="{D5CDD505-2E9C-101B-9397-08002B2CF9AE}" pid="6" name="CitaviDocumentProperty_8">
    <vt:lpwstr>CloudProjectKey=a7q4m2x96v3oofn851djsb8izjgyjn517l5b51m; ProjectName=Bachelor</vt:lpwstr>
  </property>
</Properties>
</file>